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A25976" w14:textId="5FDB9571" w:rsidR="00550DC1" w:rsidRDefault="00422DB7" w:rsidP="00024A00">
      <w:pPr>
        <w:rPr>
          <w:rFonts w:cs="Arial"/>
          <w:b/>
          <w:bCs/>
          <w:sz w:val="36"/>
          <w:szCs w:val="36"/>
        </w:rPr>
      </w:pPr>
      <w:bookmarkStart w:id="0" w:name="_Toc461214042"/>
      <w:bookmarkStart w:id="1" w:name="_Toc461215006"/>
      <w:bookmarkStart w:id="2" w:name="_Toc461215393"/>
      <w:bookmarkStart w:id="3" w:name="_Toc461232578"/>
      <w:bookmarkStart w:id="4" w:name="_Toc461266250"/>
      <w:bookmarkStart w:id="5" w:name="_Toc461266519"/>
      <w:bookmarkStart w:id="6" w:name="_Toc461286027"/>
      <w:bookmarkStart w:id="7" w:name="_Toc461445566"/>
      <w:bookmarkStart w:id="8" w:name="_Toc461450911"/>
      <w:bookmarkStart w:id="9" w:name="_Toc481400802"/>
      <w:r w:rsidRPr="0153A3FA">
        <w:rPr>
          <w:rFonts w:cs="Arial"/>
          <w:b/>
          <w:bCs/>
          <w:sz w:val="36"/>
          <w:szCs w:val="36"/>
        </w:rPr>
        <w:t xml:space="preserve">Optimal </w:t>
      </w:r>
      <w:r w:rsidR="00231018" w:rsidRPr="0153A3FA">
        <w:rPr>
          <w:rFonts w:cs="Arial"/>
          <w:b/>
          <w:bCs/>
          <w:sz w:val="36"/>
          <w:szCs w:val="36"/>
        </w:rPr>
        <w:t>c</w:t>
      </w:r>
      <w:r w:rsidRPr="0153A3FA">
        <w:rPr>
          <w:rFonts w:cs="Arial"/>
          <w:b/>
          <w:bCs/>
          <w:sz w:val="36"/>
          <w:szCs w:val="36"/>
        </w:rPr>
        <w:t xml:space="preserve">are </w:t>
      </w:r>
      <w:r w:rsidR="00231018" w:rsidRPr="0153A3FA">
        <w:rPr>
          <w:rFonts w:cs="Arial"/>
          <w:b/>
          <w:bCs/>
          <w:sz w:val="36"/>
          <w:szCs w:val="36"/>
        </w:rPr>
        <w:t>p</w:t>
      </w:r>
      <w:r w:rsidRPr="0153A3FA">
        <w:rPr>
          <w:rFonts w:cs="Arial"/>
          <w:b/>
          <w:bCs/>
          <w:sz w:val="36"/>
          <w:szCs w:val="36"/>
        </w:rPr>
        <w:t xml:space="preserve">athway for </w:t>
      </w:r>
      <w:r w:rsidR="00231018" w:rsidRPr="0153A3FA">
        <w:rPr>
          <w:rFonts w:cs="Arial"/>
          <w:b/>
          <w:bCs/>
          <w:sz w:val="36"/>
          <w:szCs w:val="36"/>
        </w:rPr>
        <w:t>a</w:t>
      </w:r>
      <w:r w:rsidRPr="0153A3FA">
        <w:rPr>
          <w:rFonts w:cs="Arial"/>
          <w:b/>
          <w:bCs/>
          <w:sz w:val="36"/>
          <w:szCs w:val="36"/>
        </w:rPr>
        <w:t xml:space="preserve">dolescents and </w:t>
      </w:r>
      <w:r w:rsidR="00231018" w:rsidRPr="0153A3FA">
        <w:rPr>
          <w:rFonts w:cs="Arial"/>
          <w:b/>
          <w:bCs/>
          <w:sz w:val="36"/>
          <w:szCs w:val="36"/>
        </w:rPr>
        <w:t>y</w:t>
      </w:r>
      <w:r w:rsidRPr="0153A3FA">
        <w:rPr>
          <w:rFonts w:cs="Arial"/>
          <w:b/>
          <w:bCs/>
          <w:sz w:val="36"/>
          <w:szCs w:val="36"/>
        </w:rPr>
        <w:t xml:space="preserve">oung </w:t>
      </w:r>
      <w:r w:rsidR="00231018" w:rsidRPr="0153A3FA">
        <w:rPr>
          <w:rFonts w:cs="Arial"/>
          <w:b/>
          <w:bCs/>
          <w:sz w:val="36"/>
          <w:szCs w:val="36"/>
        </w:rPr>
        <w:t>a</w:t>
      </w:r>
      <w:r w:rsidRPr="0153A3FA">
        <w:rPr>
          <w:rFonts w:cs="Arial"/>
          <w:b/>
          <w:bCs/>
          <w:sz w:val="36"/>
          <w:szCs w:val="36"/>
        </w:rPr>
        <w:t xml:space="preserve">dults </w:t>
      </w:r>
      <w:r w:rsidR="00231018" w:rsidRPr="0153A3FA">
        <w:rPr>
          <w:rFonts w:cs="Arial"/>
          <w:b/>
          <w:bCs/>
          <w:sz w:val="36"/>
          <w:szCs w:val="36"/>
        </w:rPr>
        <w:t>with cancer</w:t>
      </w:r>
      <w:bookmarkEnd w:id="0"/>
      <w:bookmarkEnd w:id="1"/>
      <w:bookmarkEnd w:id="2"/>
      <w:bookmarkEnd w:id="3"/>
      <w:bookmarkEnd w:id="4"/>
      <w:bookmarkEnd w:id="5"/>
      <w:bookmarkEnd w:id="6"/>
      <w:bookmarkEnd w:id="7"/>
      <w:bookmarkEnd w:id="8"/>
      <w:bookmarkEnd w:id="9"/>
    </w:p>
    <w:p w14:paraId="06010AF0" w14:textId="710D4877" w:rsidR="00D77D7D" w:rsidRDefault="00D77D7D" w:rsidP="00024A00">
      <w:pPr>
        <w:rPr>
          <w:rFonts w:cs="Arial"/>
          <w:b/>
          <w:bCs/>
          <w:sz w:val="36"/>
          <w:szCs w:val="36"/>
        </w:rPr>
      </w:pPr>
    </w:p>
    <w:p w14:paraId="25A1EEAD" w14:textId="504E169F" w:rsidR="00D77D7D" w:rsidRDefault="00D77D7D" w:rsidP="00024A00">
      <w:pPr>
        <w:rPr>
          <w:rFonts w:cs="Arial"/>
          <w:b/>
          <w:bCs/>
          <w:sz w:val="36"/>
          <w:szCs w:val="36"/>
        </w:rPr>
      </w:pPr>
    </w:p>
    <w:p w14:paraId="5EC6BF4E" w14:textId="09A6029C" w:rsidR="00D77D7D" w:rsidRDefault="00D77D7D" w:rsidP="00024A00">
      <w:pPr>
        <w:rPr>
          <w:rFonts w:cs="Arial"/>
          <w:b/>
          <w:bCs/>
          <w:sz w:val="36"/>
          <w:szCs w:val="36"/>
        </w:rPr>
      </w:pPr>
    </w:p>
    <w:p w14:paraId="40BEC408" w14:textId="71734AEF" w:rsidR="00D77D7D" w:rsidRDefault="00D77D7D" w:rsidP="00024A00">
      <w:pPr>
        <w:rPr>
          <w:rFonts w:cs="Arial"/>
          <w:b/>
          <w:bCs/>
          <w:sz w:val="36"/>
          <w:szCs w:val="36"/>
        </w:rPr>
      </w:pPr>
    </w:p>
    <w:p w14:paraId="6F0E9F78" w14:textId="1F08A71F" w:rsidR="00D77D7D" w:rsidRDefault="00D77D7D" w:rsidP="00024A00">
      <w:pPr>
        <w:rPr>
          <w:rFonts w:cs="Arial"/>
          <w:b/>
          <w:bCs/>
          <w:sz w:val="36"/>
          <w:szCs w:val="36"/>
        </w:rPr>
      </w:pPr>
    </w:p>
    <w:p w14:paraId="2A0012BA" w14:textId="5FDB2177" w:rsidR="00D77D7D" w:rsidRDefault="00D77D7D" w:rsidP="00024A00">
      <w:pPr>
        <w:rPr>
          <w:rFonts w:cs="Arial"/>
          <w:b/>
          <w:bCs/>
          <w:sz w:val="36"/>
          <w:szCs w:val="36"/>
        </w:rPr>
      </w:pPr>
    </w:p>
    <w:p w14:paraId="749FBF66" w14:textId="2F7E9ED9" w:rsidR="00D77D7D" w:rsidRDefault="00D77D7D" w:rsidP="00024A00">
      <w:pPr>
        <w:rPr>
          <w:rFonts w:cs="Arial"/>
          <w:b/>
          <w:bCs/>
          <w:sz w:val="36"/>
          <w:szCs w:val="36"/>
        </w:rPr>
      </w:pPr>
    </w:p>
    <w:p w14:paraId="27A0A8CD" w14:textId="59787C44" w:rsidR="00D77D7D" w:rsidRDefault="00D77D7D" w:rsidP="00024A00">
      <w:pPr>
        <w:rPr>
          <w:rFonts w:cs="Arial"/>
          <w:b/>
          <w:bCs/>
          <w:sz w:val="36"/>
          <w:szCs w:val="36"/>
        </w:rPr>
      </w:pPr>
    </w:p>
    <w:p w14:paraId="7E441497" w14:textId="14D6E789" w:rsidR="00D77D7D" w:rsidRDefault="00D77D7D" w:rsidP="00024A00">
      <w:pPr>
        <w:rPr>
          <w:rFonts w:cs="Arial"/>
          <w:b/>
          <w:bCs/>
          <w:sz w:val="36"/>
          <w:szCs w:val="36"/>
        </w:rPr>
      </w:pPr>
    </w:p>
    <w:p w14:paraId="137D1DDB" w14:textId="41EF1F0B" w:rsidR="00D77D7D" w:rsidRDefault="00D77D7D" w:rsidP="00024A00">
      <w:pPr>
        <w:rPr>
          <w:rFonts w:cs="Arial"/>
          <w:b/>
          <w:bCs/>
          <w:sz w:val="36"/>
          <w:szCs w:val="36"/>
        </w:rPr>
      </w:pPr>
    </w:p>
    <w:p w14:paraId="0D86C396" w14:textId="060A1C20" w:rsidR="00D77D7D" w:rsidRDefault="00D77D7D" w:rsidP="00024A00">
      <w:pPr>
        <w:rPr>
          <w:rFonts w:cs="Arial"/>
          <w:b/>
          <w:bCs/>
          <w:sz w:val="36"/>
          <w:szCs w:val="36"/>
        </w:rPr>
      </w:pPr>
    </w:p>
    <w:p w14:paraId="4CE5A7CE" w14:textId="21635BCF" w:rsidR="00D77D7D" w:rsidRDefault="00D77D7D" w:rsidP="00024A00">
      <w:pPr>
        <w:rPr>
          <w:rFonts w:cs="Arial"/>
          <w:b/>
          <w:bCs/>
          <w:sz w:val="36"/>
          <w:szCs w:val="36"/>
        </w:rPr>
      </w:pPr>
    </w:p>
    <w:p w14:paraId="7BC5E318" w14:textId="71A61A2F" w:rsidR="00D77D7D" w:rsidRDefault="00D77D7D" w:rsidP="00024A00">
      <w:pPr>
        <w:rPr>
          <w:rFonts w:cs="Arial"/>
          <w:b/>
          <w:bCs/>
          <w:sz w:val="36"/>
          <w:szCs w:val="36"/>
        </w:rPr>
      </w:pPr>
    </w:p>
    <w:p w14:paraId="0C4770B1" w14:textId="2BBAF445" w:rsidR="00D77D7D" w:rsidRDefault="00D77D7D" w:rsidP="00024A00">
      <w:pPr>
        <w:rPr>
          <w:rFonts w:cs="Arial"/>
          <w:b/>
          <w:bCs/>
          <w:sz w:val="36"/>
          <w:szCs w:val="36"/>
        </w:rPr>
      </w:pPr>
    </w:p>
    <w:p w14:paraId="3E39B6DC" w14:textId="4728EDD0" w:rsidR="00D77D7D" w:rsidRDefault="00D77D7D" w:rsidP="00024A00">
      <w:pPr>
        <w:rPr>
          <w:rFonts w:cs="Arial"/>
          <w:b/>
          <w:bCs/>
          <w:sz w:val="36"/>
          <w:szCs w:val="36"/>
        </w:rPr>
      </w:pPr>
    </w:p>
    <w:p w14:paraId="083820E1" w14:textId="21DEB1A4" w:rsidR="00D77D7D" w:rsidRDefault="00D77D7D" w:rsidP="00024A00">
      <w:pPr>
        <w:rPr>
          <w:rFonts w:cs="Arial"/>
          <w:b/>
          <w:bCs/>
          <w:sz w:val="36"/>
          <w:szCs w:val="36"/>
        </w:rPr>
      </w:pPr>
    </w:p>
    <w:p w14:paraId="7751B6D1" w14:textId="14DF72C1" w:rsidR="0034314A" w:rsidRDefault="0034314A" w:rsidP="00024A00">
      <w:pPr>
        <w:rPr>
          <w:rFonts w:cs="Arial"/>
          <w:b/>
          <w:bCs/>
          <w:sz w:val="36"/>
          <w:szCs w:val="36"/>
        </w:rPr>
      </w:pPr>
    </w:p>
    <w:p w14:paraId="5B420F48" w14:textId="10512DB4" w:rsidR="0034314A" w:rsidRDefault="0034314A" w:rsidP="00024A00">
      <w:pPr>
        <w:rPr>
          <w:rFonts w:cs="Arial"/>
          <w:b/>
          <w:bCs/>
          <w:sz w:val="36"/>
          <w:szCs w:val="36"/>
        </w:rPr>
      </w:pPr>
    </w:p>
    <w:p w14:paraId="1552FF20" w14:textId="2C1232F6" w:rsidR="0034314A" w:rsidRDefault="0034314A" w:rsidP="00024A00">
      <w:pPr>
        <w:rPr>
          <w:rFonts w:cs="Arial"/>
          <w:b/>
          <w:bCs/>
          <w:sz w:val="36"/>
          <w:szCs w:val="36"/>
        </w:rPr>
      </w:pPr>
    </w:p>
    <w:p w14:paraId="5139D405" w14:textId="328796B0" w:rsidR="0034314A" w:rsidRDefault="0034314A" w:rsidP="00024A00">
      <w:pPr>
        <w:rPr>
          <w:rFonts w:cs="Arial"/>
          <w:b/>
          <w:bCs/>
          <w:sz w:val="36"/>
          <w:szCs w:val="36"/>
        </w:rPr>
      </w:pPr>
    </w:p>
    <w:p w14:paraId="16ACB3BC" w14:textId="7A77E5F2" w:rsidR="0034314A" w:rsidRDefault="0034314A" w:rsidP="00024A00">
      <w:pPr>
        <w:rPr>
          <w:rFonts w:cs="Arial"/>
          <w:b/>
          <w:bCs/>
          <w:sz w:val="36"/>
          <w:szCs w:val="36"/>
        </w:rPr>
      </w:pPr>
    </w:p>
    <w:p w14:paraId="64BD6D06" w14:textId="520C5F9D" w:rsidR="0034314A" w:rsidRDefault="0034314A" w:rsidP="00024A00">
      <w:pPr>
        <w:rPr>
          <w:rFonts w:cs="Arial"/>
          <w:b/>
          <w:bCs/>
          <w:sz w:val="36"/>
          <w:szCs w:val="36"/>
        </w:rPr>
      </w:pPr>
    </w:p>
    <w:p w14:paraId="3FBCDB1C" w14:textId="4B2E892D" w:rsidR="0034314A" w:rsidRDefault="0034314A" w:rsidP="00024A00">
      <w:pPr>
        <w:rPr>
          <w:rFonts w:cs="Arial"/>
          <w:b/>
          <w:bCs/>
          <w:sz w:val="36"/>
          <w:szCs w:val="36"/>
        </w:rPr>
      </w:pPr>
    </w:p>
    <w:p w14:paraId="5351728A" w14:textId="76A40740" w:rsidR="0034314A" w:rsidRDefault="0034314A" w:rsidP="00024A00">
      <w:pPr>
        <w:rPr>
          <w:rFonts w:cs="Arial"/>
          <w:b/>
          <w:bCs/>
          <w:sz w:val="36"/>
          <w:szCs w:val="36"/>
        </w:rPr>
      </w:pPr>
    </w:p>
    <w:p w14:paraId="0DB70A67" w14:textId="4216D77A" w:rsidR="0034314A" w:rsidRDefault="0034314A" w:rsidP="00024A00">
      <w:pPr>
        <w:rPr>
          <w:rFonts w:cs="Arial"/>
          <w:b/>
          <w:bCs/>
          <w:sz w:val="36"/>
          <w:szCs w:val="36"/>
        </w:rPr>
      </w:pPr>
    </w:p>
    <w:p w14:paraId="015536CB" w14:textId="3D23CA8F" w:rsidR="0034314A" w:rsidRDefault="0034314A" w:rsidP="00024A00">
      <w:pPr>
        <w:rPr>
          <w:rFonts w:cs="Arial"/>
          <w:b/>
          <w:bCs/>
          <w:sz w:val="36"/>
          <w:szCs w:val="36"/>
        </w:rPr>
      </w:pPr>
    </w:p>
    <w:p w14:paraId="62770604" w14:textId="1365AFA9" w:rsidR="0034314A" w:rsidRDefault="0034314A" w:rsidP="00024A00">
      <w:pPr>
        <w:rPr>
          <w:rFonts w:cs="Arial"/>
          <w:b/>
          <w:bCs/>
          <w:sz w:val="36"/>
          <w:szCs w:val="36"/>
        </w:rPr>
      </w:pPr>
    </w:p>
    <w:p w14:paraId="3F10A423" w14:textId="77777777" w:rsidR="0034314A" w:rsidRPr="00024A00" w:rsidRDefault="0034314A" w:rsidP="00024A00">
      <w:pPr>
        <w:rPr>
          <w:rFonts w:cs="Arial"/>
          <w:b/>
          <w:bCs/>
          <w:sz w:val="36"/>
          <w:szCs w:val="36"/>
        </w:rPr>
      </w:pPr>
    </w:p>
    <w:p w14:paraId="087B0EA5" w14:textId="184EE68D" w:rsidR="00ED7168" w:rsidRPr="00A93702" w:rsidRDefault="00ED7168" w:rsidP="00ED7168">
      <w:pPr>
        <w:spacing w:after="0"/>
        <w:rPr>
          <w:rFonts w:eastAsia="Times New Roman" w:cs="Helvetica"/>
          <w:noProof/>
          <w:sz w:val="32"/>
          <w:szCs w:val="32"/>
          <w:lang w:eastAsia="en-AU"/>
        </w:rPr>
      </w:pPr>
      <w:r w:rsidRPr="00A93702">
        <w:rPr>
          <w:rFonts w:eastAsia="Times New Roman" w:cs="Helvetica"/>
          <w:noProof/>
          <w:sz w:val="32"/>
          <w:szCs w:val="32"/>
          <w:lang w:eastAsia="en-AU"/>
        </w:rPr>
        <w:t xml:space="preserve">Statement of acknowledgement </w:t>
      </w:r>
    </w:p>
    <w:p w14:paraId="73ED982B" w14:textId="716A9131" w:rsidR="00ED7168" w:rsidRPr="00DC7FCE" w:rsidRDefault="00ED7168" w:rsidP="00ED7168">
      <w:pPr>
        <w:spacing w:after="0"/>
        <w:rPr>
          <w:rFonts w:eastAsia="Times New Roman" w:cs="Helvetica"/>
          <w:noProof/>
          <w:lang w:eastAsia="en-AU"/>
        </w:rPr>
      </w:pPr>
      <w:r w:rsidRPr="00DC7FCE">
        <w:rPr>
          <w:rFonts w:eastAsia="Times New Roman" w:cs="Helvetica"/>
          <w:noProof/>
          <w:lang w:eastAsia="en-AU"/>
        </w:rPr>
        <w:t>W</w:t>
      </w:r>
      <w:r w:rsidR="00B558FA">
        <w:rPr>
          <w:rFonts w:eastAsia="Times New Roman" w:cs="Helvetica"/>
          <w:noProof/>
          <w:lang w:eastAsia="en-AU"/>
        </w:rPr>
        <w:t>e</w:t>
      </w:r>
      <w:r w:rsidRPr="00DC7FCE">
        <w:rPr>
          <w:rFonts w:eastAsia="Times New Roman" w:cs="Helvetica"/>
          <w:noProof/>
          <w:lang w:eastAsia="en-AU"/>
        </w:rPr>
        <w:t xml:space="preserve"> acknowledge the Traditional Owners of Country throughout Australia and their continuing con</w:t>
      </w:r>
      <w:r w:rsidR="006A0CC6">
        <w:rPr>
          <w:rFonts w:eastAsia="Times New Roman" w:cs="Helvetica"/>
          <w:noProof/>
          <w:lang w:eastAsia="en-AU"/>
        </w:rPr>
        <w:t>n</w:t>
      </w:r>
      <w:r w:rsidRPr="00DC7FCE">
        <w:rPr>
          <w:rFonts w:eastAsia="Times New Roman" w:cs="Helvetica"/>
          <w:noProof/>
          <w:lang w:eastAsia="en-AU"/>
        </w:rPr>
        <w:t xml:space="preserve">ection to the land, sea and community. We pay our respects to them and their cultures and to Elders past, present and emerging. </w:t>
      </w:r>
    </w:p>
    <w:p w14:paraId="659B8877" w14:textId="77777777" w:rsidR="006100B1" w:rsidRDefault="006100B1" w:rsidP="00ED7168">
      <w:pPr>
        <w:spacing w:after="0"/>
        <w:rPr>
          <w:rFonts w:eastAsia="Times New Roman" w:cs="Helvetica"/>
          <w:noProof/>
          <w:lang w:eastAsia="en-AU"/>
        </w:rPr>
      </w:pPr>
    </w:p>
    <w:p w14:paraId="2B5C4EAD" w14:textId="1C162577" w:rsidR="00ED7168" w:rsidRPr="004635B6" w:rsidRDefault="00ED7168" w:rsidP="00ED7168">
      <w:pPr>
        <w:spacing w:after="0"/>
        <w:rPr>
          <w:rFonts w:eastAsia="Times New Roman" w:cs="Helvetica"/>
          <w:noProof/>
          <w:lang w:eastAsia="en-AU"/>
        </w:rPr>
      </w:pPr>
      <w:r w:rsidRPr="00DC7FCE">
        <w:rPr>
          <w:rFonts w:eastAsia="Times New Roman" w:cs="Helvetica"/>
          <w:noProof/>
          <w:lang w:eastAsia="en-AU"/>
        </w:rPr>
        <w:t xml:space="preserve">This work is </w:t>
      </w:r>
      <w:r w:rsidRPr="004635B6">
        <w:rPr>
          <w:rFonts w:eastAsia="Times New Roman" w:cs="Helvetica"/>
          <w:noProof/>
          <w:lang w:eastAsia="en-AU"/>
        </w:rPr>
        <w:t xml:space="preserve">available </w:t>
      </w:r>
      <w:r w:rsidR="00FA3C0D">
        <w:rPr>
          <w:rFonts w:eastAsia="Times New Roman" w:cs="Helvetica"/>
          <w:noProof/>
          <w:lang w:eastAsia="en-AU"/>
        </w:rPr>
        <w:t>from the Cancer Council Website &lt;www.</w:t>
      </w:r>
      <w:r w:rsidR="002022EE">
        <w:rPr>
          <w:rFonts w:eastAsia="Times New Roman" w:cs="Helvetica"/>
          <w:noProof/>
          <w:lang w:eastAsia="en-AU"/>
        </w:rPr>
        <w:t>canc</w:t>
      </w:r>
      <w:r w:rsidR="00DD5371">
        <w:rPr>
          <w:rFonts w:eastAsia="Times New Roman" w:cs="Helvetica"/>
          <w:noProof/>
          <w:lang w:eastAsia="en-AU"/>
        </w:rPr>
        <w:t>e</w:t>
      </w:r>
      <w:r w:rsidR="002022EE">
        <w:rPr>
          <w:rFonts w:eastAsia="Times New Roman" w:cs="Helvetica"/>
          <w:noProof/>
          <w:lang w:eastAsia="en-AU"/>
        </w:rPr>
        <w:t>r.org.au/OCP&gt;</w:t>
      </w:r>
    </w:p>
    <w:p w14:paraId="0F430CCE" w14:textId="12C5FB74" w:rsidR="00ED7168" w:rsidRPr="004635B6" w:rsidRDefault="00ED7168" w:rsidP="00ED7168">
      <w:pPr>
        <w:spacing w:after="0"/>
        <w:rPr>
          <w:rFonts w:eastAsia="Times New Roman" w:cs="Helvetica"/>
          <w:noProof/>
          <w:lang w:eastAsia="en-AU"/>
        </w:rPr>
      </w:pPr>
      <w:r w:rsidRPr="004635B6">
        <w:rPr>
          <w:rFonts w:eastAsia="Times New Roman" w:cs="Helvetica"/>
          <w:noProof/>
          <w:lang w:eastAsia="en-AU"/>
        </w:rPr>
        <w:t xml:space="preserve">First </w:t>
      </w:r>
      <w:r w:rsidR="002022EE">
        <w:rPr>
          <w:rFonts w:eastAsia="Times New Roman" w:cs="Helvetica"/>
          <w:noProof/>
          <w:lang w:eastAsia="en-AU"/>
        </w:rPr>
        <w:t>edition</w:t>
      </w:r>
      <w:r w:rsidR="00DC3DC9">
        <w:rPr>
          <w:rFonts w:eastAsia="Times New Roman" w:cs="Helvetica"/>
          <w:noProof/>
          <w:lang w:eastAsia="en-AU"/>
        </w:rPr>
        <w:t>,</w:t>
      </w:r>
      <w:r w:rsidRPr="004635B6">
        <w:rPr>
          <w:rFonts w:eastAsia="Times New Roman" w:cs="Helvetica"/>
          <w:noProof/>
          <w:lang w:eastAsia="en-AU"/>
        </w:rPr>
        <w:t xml:space="preserve"> </w:t>
      </w:r>
      <w:r w:rsidR="002022EE">
        <w:rPr>
          <w:rFonts w:eastAsia="Times New Roman" w:cs="Helvetica"/>
          <w:noProof/>
          <w:color w:val="FF0000"/>
          <w:lang w:eastAsia="en-AU"/>
        </w:rPr>
        <w:t>month</w:t>
      </w:r>
      <w:r w:rsidR="002022EE">
        <w:rPr>
          <w:rFonts w:eastAsia="Times New Roman" w:cs="Helvetica"/>
          <w:noProof/>
          <w:color w:val="000000" w:themeColor="text1"/>
          <w:lang w:eastAsia="en-AU"/>
        </w:rPr>
        <w:t>,</w:t>
      </w:r>
      <w:r w:rsidRPr="00122C33">
        <w:rPr>
          <w:rFonts w:eastAsia="Times New Roman" w:cs="Helvetica"/>
          <w:noProof/>
          <w:color w:val="FF0000"/>
          <w:lang w:eastAsia="en-AU"/>
        </w:rPr>
        <w:t xml:space="preserve"> </w:t>
      </w:r>
      <w:r w:rsidRPr="004635B6">
        <w:rPr>
          <w:rFonts w:eastAsia="Times New Roman" w:cs="Helvetica"/>
          <w:noProof/>
          <w:lang w:eastAsia="en-AU"/>
        </w:rPr>
        <w:t>20</w:t>
      </w:r>
      <w:r w:rsidR="00306C4F" w:rsidRPr="004635B6">
        <w:rPr>
          <w:rFonts w:eastAsia="Times New Roman" w:cs="Helvetica"/>
          <w:noProof/>
          <w:lang w:eastAsia="en-AU"/>
        </w:rPr>
        <w:t>21</w:t>
      </w:r>
      <w:r w:rsidR="0039023F">
        <w:rPr>
          <w:rFonts w:eastAsia="Times New Roman" w:cs="Helvetica"/>
          <w:noProof/>
          <w:lang w:eastAsia="en-AU"/>
        </w:rPr>
        <w:t>.</w:t>
      </w:r>
    </w:p>
    <w:p w14:paraId="1A4EF907" w14:textId="1F116D67" w:rsidR="00ED7168" w:rsidRPr="004635B6" w:rsidRDefault="00ED7168" w:rsidP="00ED7168">
      <w:pPr>
        <w:spacing w:after="0"/>
        <w:rPr>
          <w:rFonts w:eastAsia="Times New Roman" w:cs="Helvetica"/>
          <w:noProof/>
          <w:lang w:eastAsia="en-AU"/>
        </w:rPr>
      </w:pPr>
      <w:r w:rsidRPr="004635B6">
        <w:rPr>
          <w:rFonts w:eastAsia="Times New Roman" w:cs="Helvetica"/>
          <w:noProof/>
          <w:lang w:eastAsia="en-AU"/>
        </w:rPr>
        <w:t xml:space="preserve">ISBN: </w:t>
      </w:r>
      <w:r w:rsidR="00306C4F" w:rsidRPr="002022EE">
        <w:rPr>
          <w:rFonts w:eastAsia="Times New Roman" w:cs="Helvetica"/>
          <w:noProof/>
          <w:color w:val="FF0000"/>
          <w:lang w:eastAsia="en-AU"/>
        </w:rPr>
        <w:t>000</w:t>
      </w:r>
      <w:r w:rsidR="002737B3">
        <w:rPr>
          <w:rFonts w:eastAsia="Times New Roman" w:cs="Helvetica"/>
          <w:noProof/>
          <w:color w:val="FF0000"/>
          <w:lang w:eastAsia="en-AU"/>
        </w:rPr>
        <w:t>-</w:t>
      </w:r>
      <w:r w:rsidRPr="002022EE">
        <w:rPr>
          <w:rFonts w:eastAsia="Times New Roman" w:cs="Helvetica"/>
          <w:noProof/>
          <w:color w:val="FF0000"/>
          <w:lang w:eastAsia="en-AU"/>
        </w:rPr>
        <w:t>0</w:t>
      </w:r>
      <w:r w:rsidR="002737B3">
        <w:rPr>
          <w:rFonts w:eastAsia="Times New Roman" w:cs="Helvetica"/>
          <w:noProof/>
          <w:color w:val="FF0000"/>
          <w:lang w:eastAsia="en-AU"/>
        </w:rPr>
        <w:t>-</w:t>
      </w:r>
      <w:r w:rsidRPr="002022EE">
        <w:rPr>
          <w:rFonts w:eastAsia="Times New Roman" w:cs="Helvetica"/>
          <w:noProof/>
          <w:color w:val="FF0000"/>
          <w:lang w:eastAsia="en-AU"/>
        </w:rPr>
        <w:t>00000</w:t>
      </w:r>
      <w:r w:rsidR="002737B3">
        <w:rPr>
          <w:rFonts w:eastAsia="Times New Roman" w:cs="Helvetica"/>
          <w:noProof/>
          <w:color w:val="FF0000"/>
          <w:lang w:eastAsia="en-AU"/>
        </w:rPr>
        <w:t>-</w:t>
      </w:r>
      <w:r w:rsidRPr="002022EE">
        <w:rPr>
          <w:rFonts w:eastAsia="Times New Roman" w:cs="Helvetica"/>
          <w:noProof/>
          <w:color w:val="FF0000"/>
          <w:lang w:eastAsia="en-AU"/>
        </w:rPr>
        <w:t>000</w:t>
      </w:r>
      <w:r w:rsidR="002737B3">
        <w:rPr>
          <w:rFonts w:eastAsia="Times New Roman" w:cs="Helvetica"/>
          <w:noProof/>
          <w:color w:val="FF0000"/>
          <w:lang w:eastAsia="en-AU"/>
        </w:rPr>
        <w:t>-</w:t>
      </w:r>
      <w:r w:rsidRPr="002022EE">
        <w:rPr>
          <w:rFonts w:eastAsia="Times New Roman" w:cs="Helvetica"/>
          <w:noProof/>
          <w:color w:val="FF0000"/>
          <w:lang w:eastAsia="en-AU"/>
        </w:rPr>
        <w:t xml:space="preserve">0 </w:t>
      </w:r>
    </w:p>
    <w:p w14:paraId="62B4523D" w14:textId="43AD0323" w:rsidR="00ED7168" w:rsidRPr="004635B6" w:rsidRDefault="00DC3DC9" w:rsidP="00ED7168">
      <w:pPr>
        <w:spacing w:after="0"/>
        <w:rPr>
          <w:rFonts w:eastAsia="Times New Roman" w:cs="Helvetica"/>
          <w:noProof/>
          <w:lang w:eastAsia="en-AU"/>
        </w:rPr>
      </w:pPr>
      <w:r>
        <w:rPr>
          <w:rFonts w:eastAsia="Times New Roman" w:cs="Helvetica"/>
          <w:noProof/>
          <w:color w:val="000000" w:themeColor="text1"/>
          <w:lang w:eastAsia="en-AU"/>
        </w:rPr>
        <w:t>Cancer Council Victoria and D</w:t>
      </w:r>
      <w:r w:rsidR="002730BA">
        <w:rPr>
          <w:rFonts w:eastAsia="Times New Roman" w:cs="Helvetica"/>
          <w:noProof/>
          <w:color w:val="000000" w:themeColor="text1"/>
          <w:lang w:eastAsia="en-AU"/>
        </w:rPr>
        <w:t>e</w:t>
      </w:r>
      <w:r>
        <w:rPr>
          <w:rFonts w:eastAsia="Times New Roman" w:cs="Helvetica"/>
          <w:noProof/>
          <w:color w:val="000000" w:themeColor="text1"/>
          <w:lang w:eastAsia="en-AU"/>
        </w:rPr>
        <w:t>partment o</w:t>
      </w:r>
      <w:r w:rsidR="006F209D">
        <w:rPr>
          <w:rFonts w:eastAsia="Times New Roman" w:cs="Helvetica"/>
          <w:noProof/>
          <w:color w:val="000000" w:themeColor="text1"/>
          <w:lang w:eastAsia="en-AU"/>
        </w:rPr>
        <w:t>f</w:t>
      </w:r>
      <w:r>
        <w:rPr>
          <w:rFonts w:eastAsia="Times New Roman" w:cs="Helvetica"/>
          <w:noProof/>
          <w:color w:val="000000" w:themeColor="text1"/>
          <w:lang w:eastAsia="en-AU"/>
        </w:rPr>
        <w:t xml:space="preserve"> Health Victoria</w:t>
      </w:r>
      <w:r w:rsidR="002737B3" w:rsidRPr="002737B3">
        <w:rPr>
          <w:rFonts w:eastAsia="Times New Roman" w:cs="Helvetica"/>
          <w:noProof/>
          <w:color w:val="000000" w:themeColor="text1"/>
          <w:lang w:eastAsia="en-AU"/>
        </w:rPr>
        <w:t xml:space="preserve"> </w:t>
      </w:r>
      <w:r w:rsidR="00ED7168" w:rsidRPr="004635B6">
        <w:rPr>
          <w:rFonts w:eastAsia="Times New Roman" w:cs="Helvetica"/>
          <w:noProof/>
          <w:lang w:eastAsia="en-AU"/>
        </w:rPr>
        <w:t>20</w:t>
      </w:r>
      <w:r w:rsidR="00AD097B" w:rsidRPr="00F83DC5">
        <w:rPr>
          <w:rFonts w:eastAsia="Times New Roman" w:cs="Helvetica"/>
          <w:noProof/>
          <w:color w:val="FF0000"/>
          <w:lang w:eastAsia="en-AU"/>
        </w:rPr>
        <w:t>XX</w:t>
      </w:r>
      <w:r w:rsidR="00ED7168" w:rsidRPr="004635B6">
        <w:rPr>
          <w:rFonts w:eastAsia="Times New Roman" w:cs="Helvetica"/>
          <w:noProof/>
          <w:lang w:eastAsia="en-AU"/>
        </w:rPr>
        <w:t xml:space="preserve"> , </w:t>
      </w:r>
      <w:r w:rsidR="00ED7168" w:rsidRPr="00F83DC5">
        <w:rPr>
          <w:rFonts w:eastAsia="Times New Roman" w:cs="Helvetica"/>
          <w:i/>
          <w:iCs/>
          <w:noProof/>
          <w:lang w:eastAsia="en-AU"/>
        </w:rPr>
        <w:t xml:space="preserve">Optimal care pathway for </w:t>
      </w:r>
      <w:r w:rsidR="00080C4D" w:rsidRPr="00F83DC5">
        <w:rPr>
          <w:rFonts w:eastAsia="Times New Roman" w:cs="Helvetica"/>
          <w:i/>
          <w:iCs/>
          <w:noProof/>
          <w:lang w:eastAsia="en-AU"/>
        </w:rPr>
        <w:t>adolescents and young adults</w:t>
      </w:r>
      <w:r w:rsidR="00ED7168" w:rsidRPr="00F83DC5">
        <w:rPr>
          <w:rFonts w:eastAsia="Times New Roman" w:cs="Helvetica"/>
          <w:i/>
          <w:iCs/>
          <w:noProof/>
          <w:lang w:eastAsia="en-AU"/>
        </w:rPr>
        <w:t xml:space="preserve"> with cancer</w:t>
      </w:r>
      <w:r w:rsidR="002730BA">
        <w:rPr>
          <w:rFonts w:eastAsia="Times New Roman" w:cs="Helvetica"/>
          <w:noProof/>
          <w:lang w:eastAsia="en-AU"/>
        </w:rPr>
        <w:t>. Cancer Council Victoria, Melbourne.</w:t>
      </w:r>
    </w:p>
    <w:p w14:paraId="47788388" w14:textId="0C22F5CF" w:rsidR="00785763" w:rsidRDefault="00ED7168" w:rsidP="0053079B">
      <w:pPr>
        <w:tabs>
          <w:tab w:val="right" w:pos="9026"/>
        </w:tabs>
        <w:spacing w:after="0"/>
        <w:rPr>
          <w:rFonts w:eastAsia="Times New Roman" w:cs="Helvetica"/>
          <w:noProof/>
          <w:lang w:eastAsia="en-AU"/>
        </w:rPr>
      </w:pPr>
      <w:r w:rsidRPr="004635B6">
        <w:rPr>
          <w:rFonts w:eastAsia="Times New Roman" w:cs="Helvetica"/>
          <w:noProof/>
          <w:lang w:eastAsia="en-AU"/>
        </w:rPr>
        <w:t xml:space="preserve">Enquires about </w:t>
      </w:r>
      <w:r w:rsidR="00270E94">
        <w:rPr>
          <w:rFonts w:eastAsia="Times New Roman" w:cs="Helvetica"/>
          <w:noProof/>
          <w:lang w:eastAsia="en-AU"/>
        </w:rPr>
        <w:t>t</w:t>
      </w:r>
      <w:r w:rsidRPr="004635B6">
        <w:rPr>
          <w:rFonts w:eastAsia="Times New Roman" w:cs="Helvetica"/>
          <w:noProof/>
          <w:lang w:eastAsia="en-AU"/>
        </w:rPr>
        <w:t>his publication can be</w:t>
      </w:r>
      <w:r w:rsidR="00DD5371">
        <w:rPr>
          <w:rFonts w:eastAsia="Times New Roman" w:cs="Helvetica"/>
          <w:noProof/>
          <w:lang w:eastAsia="en-AU"/>
        </w:rPr>
        <w:t xml:space="preserve"> sent to</w:t>
      </w:r>
      <w:r w:rsidRPr="004635B6">
        <w:rPr>
          <w:rFonts w:eastAsia="Times New Roman" w:cs="Helvetica"/>
          <w:noProof/>
          <w:lang w:eastAsia="en-AU"/>
        </w:rPr>
        <w:t xml:space="preserve"> </w:t>
      </w:r>
      <w:r w:rsidR="00DD5371">
        <w:rPr>
          <w:rFonts w:eastAsia="Times New Roman" w:cs="Helvetica"/>
          <w:noProof/>
          <w:lang w:eastAsia="en-AU"/>
        </w:rPr>
        <w:t>&lt;</w:t>
      </w:r>
      <w:r w:rsidR="00DD5371" w:rsidRPr="00DD5371">
        <w:rPr>
          <w:rFonts w:eastAsia="Times New Roman" w:cs="Helvetica"/>
          <w:noProof/>
          <w:color w:val="000000" w:themeColor="text1"/>
          <w:lang w:eastAsia="en-AU"/>
        </w:rPr>
        <w:t>optimalcare.pathways@cancervic.org.au</w:t>
      </w:r>
      <w:bookmarkStart w:id="10" w:name="_Toc461214043"/>
      <w:bookmarkStart w:id="11" w:name="_Toc461215007"/>
      <w:bookmarkStart w:id="12" w:name="_Toc461215394"/>
      <w:bookmarkStart w:id="13" w:name="_Toc461232579"/>
      <w:bookmarkStart w:id="14" w:name="_Toc461266251"/>
      <w:bookmarkStart w:id="15" w:name="_Toc461266520"/>
      <w:bookmarkStart w:id="16" w:name="_Toc461286028"/>
      <w:bookmarkStart w:id="17" w:name="_Toc461445567"/>
      <w:bookmarkStart w:id="18" w:name="_Toc461450912"/>
      <w:bookmarkStart w:id="19" w:name="_Toc481400803"/>
      <w:r w:rsidR="00DD5371">
        <w:rPr>
          <w:rFonts w:eastAsia="Times New Roman" w:cs="Helvetica"/>
          <w:noProof/>
          <w:color w:val="000000" w:themeColor="text1"/>
          <w:lang w:eastAsia="en-AU"/>
        </w:rPr>
        <w:t>&gt;.</w:t>
      </w:r>
      <w:r w:rsidR="0053079B">
        <w:rPr>
          <w:rFonts w:eastAsia="Times New Roman" w:cs="Helvetica"/>
          <w:noProof/>
          <w:lang w:eastAsia="en-AU"/>
        </w:rPr>
        <w:tab/>
      </w:r>
    </w:p>
    <w:p w14:paraId="50E39429" w14:textId="4F27DDE5" w:rsidR="00373AFC" w:rsidRPr="00785763" w:rsidRDefault="00580802" w:rsidP="00785763">
      <w:pPr>
        <w:spacing w:after="0"/>
        <w:rPr>
          <w:rFonts w:eastAsia="Times New Roman" w:cs="Helvetica"/>
          <w:noProof/>
          <w:lang w:eastAsia="en-AU"/>
        </w:rPr>
      </w:pPr>
      <w:r w:rsidRPr="00FE125D">
        <w:rPr>
          <w:rFonts w:cs="Arial"/>
          <w:sz w:val="36"/>
          <w:szCs w:val="36"/>
        </w:rPr>
        <w:lastRenderedPageBreak/>
        <w:t>Contents</w:t>
      </w:r>
      <w:bookmarkEnd w:id="10"/>
      <w:bookmarkEnd w:id="11"/>
      <w:bookmarkEnd w:id="12"/>
      <w:bookmarkEnd w:id="13"/>
      <w:bookmarkEnd w:id="14"/>
      <w:bookmarkEnd w:id="15"/>
      <w:bookmarkEnd w:id="16"/>
      <w:bookmarkEnd w:id="17"/>
      <w:bookmarkEnd w:id="18"/>
      <w:bookmarkEnd w:id="19"/>
    </w:p>
    <w:sdt>
      <w:sdtPr>
        <w:rPr>
          <w:rFonts w:asciiTheme="minorHAnsi" w:hAnsiTheme="minorHAnsi"/>
          <w:noProof w:val="0"/>
        </w:rPr>
        <w:id w:val="-1714870523"/>
        <w:docPartObj>
          <w:docPartGallery w:val="Table of Contents"/>
          <w:docPartUnique/>
        </w:docPartObj>
      </w:sdtPr>
      <w:sdtEndPr>
        <w:rPr>
          <w:rFonts w:ascii="Arial" w:hAnsi="Arial" w:cstheme="minorHAnsi"/>
          <w:b/>
          <w:bCs/>
        </w:rPr>
      </w:sdtEndPr>
      <w:sdtContent>
        <w:p w14:paraId="10E97B10" w14:textId="71676EEE" w:rsidR="007D0618" w:rsidRPr="00974D29" w:rsidRDefault="00A36488">
          <w:pPr>
            <w:pStyle w:val="TOC1"/>
            <w:rPr>
              <w:rFonts w:eastAsiaTheme="minorEastAsia" w:cs="Arial"/>
              <w:b/>
              <w:bCs/>
              <w:sz w:val="20"/>
              <w:szCs w:val="20"/>
              <w:lang w:eastAsia="en-AU"/>
            </w:rPr>
          </w:pPr>
          <w:r w:rsidRPr="00974D29">
            <w:rPr>
              <w:rFonts w:cstheme="minorHAnsi"/>
              <w:noProof w:val="0"/>
            </w:rPr>
            <w:fldChar w:fldCharType="begin"/>
          </w:r>
          <w:r w:rsidRPr="00974D29">
            <w:rPr>
              <w:rFonts w:cstheme="minorHAnsi"/>
            </w:rPr>
            <w:instrText xml:space="preserve"> TOC \o "1-3" \h \z \u </w:instrText>
          </w:r>
          <w:r w:rsidRPr="00974D29">
            <w:rPr>
              <w:rFonts w:cstheme="minorHAnsi"/>
              <w:noProof w:val="0"/>
            </w:rPr>
            <w:fldChar w:fldCharType="separate"/>
          </w:r>
          <w:hyperlink w:anchor="_Toc79409221" w:history="1">
            <w:r w:rsidR="007D0618" w:rsidRPr="00974D29">
              <w:rPr>
                <w:rStyle w:val="Hyperlink"/>
                <w:rFonts w:cs="Arial"/>
                <w:b/>
                <w:bCs/>
                <w:sz w:val="20"/>
                <w:szCs w:val="20"/>
              </w:rPr>
              <w:t>Welcome and introduction</w:t>
            </w:r>
            <w:r w:rsidR="007D0618" w:rsidRPr="00974D29">
              <w:rPr>
                <w:rFonts w:cs="Arial"/>
                <w:b/>
                <w:bCs/>
                <w:webHidden/>
                <w:sz w:val="20"/>
                <w:szCs w:val="20"/>
              </w:rPr>
              <w:tab/>
            </w:r>
            <w:r w:rsidR="007D0618" w:rsidRPr="00974D29">
              <w:rPr>
                <w:rFonts w:cs="Arial"/>
                <w:b/>
                <w:bCs/>
                <w:webHidden/>
                <w:sz w:val="20"/>
                <w:szCs w:val="20"/>
              </w:rPr>
              <w:fldChar w:fldCharType="begin"/>
            </w:r>
            <w:r w:rsidR="007D0618" w:rsidRPr="00974D29">
              <w:rPr>
                <w:rFonts w:cs="Arial"/>
                <w:b/>
                <w:bCs/>
                <w:webHidden/>
                <w:sz w:val="20"/>
                <w:szCs w:val="20"/>
              </w:rPr>
              <w:instrText xml:space="preserve"> PAGEREF _Toc79409221 \h </w:instrText>
            </w:r>
            <w:r w:rsidR="007D0618" w:rsidRPr="00974D29">
              <w:rPr>
                <w:rFonts w:cs="Arial"/>
                <w:b/>
                <w:bCs/>
                <w:webHidden/>
                <w:sz w:val="20"/>
                <w:szCs w:val="20"/>
              </w:rPr>
            </w:r>
            <w:r w:rsidR="007D0618" w:rsidRPr="00974D29">
              <w:rPr>
                <w:rFonts w:cs="Arial"/>
                <w:b/>
                <w:bCs/>
                <w:webHidden/>
                <w:sz w:val="20"/>
                <w:szCs w:val="20"/>
              </w:rPr>
              <w:fldChar w:fldCharType="separate"/>
            </w:r>
            <w:r w:rsidR="00270E94">
              <w:rPr>
                <w:rFonts w:cs="Arial"/>
                <w:b/>
                <w:bCs/>
                <w:webHidden/>
                <w:sz w:val="20"/>
                <w:szCs w:val="20"/>
              </w:rPr>
              <w:t>4</w:t>
            </w:r>
            <w:r w:rsidR="007D0618" w:rsidRPr="00974D29">
              <w:rPr>
                <w:rFonts w:cs="Arial"/>
                <w:b/>
                <w:bCs/>
                <w:webHidden/>
                <w:sz w:val="20"/>
                <w:szCs w:val="20"/>
              </w:rPr>
              <w:fldChar w:fldCharType="end"/>
            </w:r>
          </w:hyperlink>
        </w:p>
        <w:p w14:paraId="6822CC7B" w14:textId="45C63672" w:rsidR="007D0618" w:rsidRPr="00974D29" w:rsidRDefault="009A4D4C">
          <w:pPr>
            <w:pStyle w:val="TOC1"/>
            <w:rPr>
              <w:rFonts w:eastAsiaTheme="minorEastAsia" w:cs="Arial"/>
              <w:b/>
              <w:bCs/>
              <w:sz w:val="20"/>
              <w:szCs w:val="20"/>
              <w:lang w:eastAsia="en-AU"/>
            </w:rPr>
          </w:pPr>
          <w:hyperlink w:anchor="_Toc79409222" w:history="1">
            <w:r w:rsidR="007D0618" w:rsidRPr="00974D29">
              <w:rPr>
                <w:rStyle w:val="Hyperlink"/>
                <w:rFonts w:cs="Arial"/>
                <w:b/>
                <w:bCs/>
                <w:sz w:val="20"/>
                <w:szCs w:val="20"/>
              </w:rPr>
              <w:t>Summary</w:t>
            </w:r>
            <w:r w:rsidR="007D0618" w:rsidRPr="00974D29">
              <w:rPr>
                <w:rFonts w:cs="Arial"/>
                <w:b/>
                <w:bCs/>
                <w:webHidden/>
                <w:sz w:val="20"/>
                <w:szCs w:val="20"/>
              </w:rPr>
              <w:tab/>
            </w:r>
            <w:r w:rsidR="007D0618" w:rsidRPr="00974D29">
              <w:rPr>
                <w:rFonts w:cs="Arial"/>
                <w:b/>
                <w:bCs/>
                <w:webHidden/>
                <w:sz w:val="20"/>
                <w:szCs w:val="20"/>
              </w:rPr>
              <w:fldChar w:fldCharType="begin"/>
            </w:r>
            <w:r w:rsidR="007D0618" w:rsidRPr="00974D29">
              <w:rPr>
                <w:rFonts w:cs="Arial"/>
                <w:b/>
                <w:bCs/>
                <w:webHidden/>
                <w:sz w:val="20"/>
                <w:szCs w:val="20"/>
              </w:rPr>
              <w:instrText xml:space="preserve"> PAGEREF _Toc79409222 \h </w:instrText>
            </w:r>
            <w:r w:rsidR="007D0618" w:rsidRPr="00974D29">
              <w:rPr>
                <w:rFonts w:cs="Arial"/>
                <w:b/>
                <w:bCs/>
                <w:webHidden/>
                <w:sz w:val="20"/>
                <w:szCs w:val="20"/>
              </w:rPr>
            </w:r>
            <w:r w:rsidR="007D0618" w:rsidRPr="00974D29">
              <w:rPr>
                <w:rFonts w:cs="Arial"/>
                <w:b/>
                <w:bCs/>
                <w:webHidden/>
                <w:sz w:val="20"/>
                <w:szCs w:val="20"/>
              </w:rPr>
              <w:fldChar w:fldCharType="separate"/>
            </w:r>
            <w:r w:rsidR="00270E94">
              <w:rPr>
                <w:rFonts w:cs="Arial"/>
                <w:b/>
                <w:bCs/>
                <w:webHidden/>
                <w:sz w:val="20"/>
                <w:szCs w:val="20"/>
              </w:rPr>
              <w:t>5</w:t>
            </w:r>
            <w:r w:rsidR="007D0618" w:rsidRPr="00974D29">
              <w:rPr>
                <w:rFonts w:cs="Arial"/>
                <w:b/>
                <w:bCs/>
                <w:webHidden/>
                <w:sz w:val="20"/>
                <w:szCs w:val="20"/>
              </w:rPr>
              <w:fldChar w:fldCharType="end"/>
            </w:r>
          </w:hyperlink>
        </w:p>
        <w:p w14:paraId="1A0B8951" w14:textId="4AE2B0B3" w:rsidR="007D0618" w:rsidRPr="00974D29" w:rsidRDefault="009A4D4C">
          <w:pPr>
            <w:pStyle w:val="TOC1"/>
            <w:rPr>
              <w:rFonts w:eastAsiaTheme="minorEastAsia" w:cs="Arial"/>
              <w:b/>
              <w:bCs/>
              <w:sz w:val="20"/>
              <w:szCs w:val="20"/>
              <w:lang w:eastAsia="en-AU"/>
            </w:rPr>
          </w:pPr>
          <w:hyperlink w:anchor="_Toc79409223" w:history="1">
            <w:r w:rsidR="007D0618" w:rsidRPr="00974D29">
              <w:rPr>
                <w:rStyle w:val="Hyperlink"/>
                <w:rFonts w:cs="Arial"/>
                <w:b/>
                <w:bCs/>
                <w:sz w:val="20"/>
                <w:szCs w:val="20"/>
              </w:rPr>
              <w:t>Intent of the optimal care pathways</w:t>
            </w:r>
            <w:r w:rsidR="007D0618" w:rsidRPr="00974D29">
              <w:rPr>
                <w:rFonts w:cs="Arial"/>
                <w:b/>
                <w:bCs/>
                <w:webHidden/>
                <w:sz w:val="20"/>
                <w:szCs w:val="20"/>
              </w:rPr>
              <w:tab/>
            </w:r>
            <w:r w:rsidR="007D0618" w:rsidRPr="00974D29">
              <w:rPr>
                <w:rFonts w:cs="Arial"/>
                <w:b/>
                <w:bCs/>
                <w:webHidden/>
                <w:sz w:val="20"/>
                <w:szCs w:val="20"/>
              </w:rPr>
              <w:fldChar w:fldCharType="begin"/>
            </w:r>
            <w:r w:rsidR="007D0618" w:rsidRPr="00974D29">
              <w:rPr>
                <w:rFonts w:cs="Arial"/>
                <w:b/>
                <w:bCs/>
                <w:webHidden/>
                <w:sz w:val="20"/>
                <w:szCs w:val="20"/>
              </w:rPr>
              <w:instrText xml:space="preserve"> PAGEREF _Toc79409223 \h </w:instrText>
            </w:r>
            <w:r w:rsidR="007D0618" w:rsidRPr="00974D29">
              <w:rPr>
                <w:rFonts w:cs="Arial"/>
                <w:b/>
                <w:bCs/>
                <w:webHidden/>
                <w:sz w:val="20"/>
                <w:szCs w:val="20"/>
              </w:rPr>
            </w:r>
            <w:r w:rsidR="007D0618" w:rsidRPr="00974D29">
              <w:rPr>
                <w:rFonts w:cs="Arial"/>
                <w:b/>
                <w:bCs/>
                <w:webHidden/>
                <w:sz w:val="20"/>
                <w:szCs w:val="20"/>
              </w:rPr>
              <w:fldChar w:fldCharType="separate"/>
            </w:r>
            <w:r w:rsidR="00270E94">
              <w:rPr>
                <w:rFonts w:cs="Arial"/>
                <w:b/>
                <w:bCs/>
                <w:webHidden/>
                <w:sz w:val="20"/>
                <w:szCs w:val="20"/>
              </w:rPr>
              <w:t>6</w:t>
            </w:r>
            <w:r w:rsidR="007D0618" w:rsidRPr="00974D29">
              <w:rPr>
                <w:rFonts w:cs="Arial"/>
                <w:b/>
                <w:bCs/>
                <w:webHidden/>
                <w:sz w:val="20"/>
                <w:szCs w:val="20"/>
              </w:rPr>
              <w:fldChar w:fldCharType="end"/>
            </w:r>
          </w:hyperlink>
        </w:p>
        <w:p w14:paraId="479F9ADA" w14:textId="5AAE2A1B" w:rsidR="007D0618" w:rsidRPr="00974D29" w:rsidRDefault="009A4D4C">
          <w:pPr>
            <w:pStyle w:val="TOC1"/>
            <w:rPr>
              <w:rFonts w:eastAsiaTheme="minorEastAsia" w:cs="Arial"/>
              <w:b/>
              <w:bCs/>
              <w:sz w:val="20"/>
              <w:szCs w:val="20"/>
              <w:lang w:eastAsia="en-AU"/>
            </w:rPr>
          </w:pPr>
          <w:hyperlink w:anchor="_Toc79409224" w:history="1">
            <w:r w:rsidR="007D0618" w:rsidRPr="00974D29">
              <w:rPr>
                <w:rStyle w:val="Hyperlink"/>
                <w:rFonts w:cs="Arial"/>
                <w:b/>
                <w:bCs/>
                <w:sz w:val="20"/>
                <w:szCs w:val="20"/>
              </w:rPr>
              <w:t>Optimal care pathway resources</w:t>
            </w:r>
            <w:r w:rsidR="007D0618" w:rsidRPr="00974D29">
              <w:rPr>
                <w:rFonts w:cs="Arial"/>
                <w:b/>
                <w:bCs/>
                <w:webHidden/>
                <w:sz w:val="20"/>
                <w:szCs w:val="20"/>
              </w:rPr>
              <w:tab/>
            </w:r>
            <w:r w:rsidR="007D0618" w:rsidRPr="00974D29">
              <w:rPr>
                <w:rFonts w:cs="Arial"/>
                <w:b/>
                <w:bCs/>
                <w:webHidden/>
                <w:sz w:val="20"/>
                <w:szCs w:val="20"/>
              </w:rPr>
              <w:fldChar w:fldCharType="begin"/>
            </w:r>
            <w:r w:rsidR="007D0618" w:rsidRPr="00974D29">
              <w:rPr>
                <w:rFonts w:cs="Arial"/>
                <w:b/>
                <w:bCs/>
                <w:webHidden/>
                <w:sz w:val="20"/>
                <w:szCs w:val="20"/>
              </w:rPr>
              <w:instrText xml:space="preserve"> PAGEREF _Toc79409224 \h </w:instrText>
            </w:r>
            <w:r w:rsidR="007D0618" w:rsidRPr="00974D29">
              <w:rPr>
                <w:rFonts w:cs="Arial"/>
                <w:b/>
                <w:bCs/>
                <w:webHidden/>
                <w:sz w:val="20"/>
                <w:szCs w:val="20"/>
              </w:rPr>
            </w:r>
            <w:r w:rsidR="007D0618" w:rsidRPr="00974D29">
              <w:rPr>
                <w:rFonts w:cs="Arial"/>
                <w:b/>
                <w:bCs/>
                <w:webHidden/>
                <w:sz w:val="20"/>
                <w:szCs w:val="20"/>
              </w:rPr>
              <w:fldChar w:fldCharType="separate"/>
            </w:r>
            <w:r w:rsidR="00270E94">
              <w:rPr>
                <w:rFonts w:cs="Arial"/>
                <w:b/>
                <w:bCs/>
                <w:webHidden/>
                <w:sz w:val="20"/>
                <w:szCs w:val="20"/>
              </w:rPr>
              <w:t>7</w:t>
            </w:r>
            <w:r w:rsidR="007D0618" w:rsidRPr="00974D29">
              <w:rPr>
                <w:rFonts w:cs="Arial"/>
                <w:b/>
                <w:bCs/>
                <w:webHidden/>
                <w:sz w:val="20"/>
                <w:szCs w:val="20"/>
              </w:rPr>
              <w:fldChar w:fldCharType="end"/>
            </w:r>
          </w:hyperlink>
        </w:p>
        <w:p w14:paraId="30F56FA5" w14:textId="57E0E749" w:rsidR="007D0618" w:rsidRPr="00974D29" w:rsidRDefault="009A4D4C">
          <w:pPr>
            <w:pStyle w:val="TOC1"/>
            <w:rPr>
              <w:rFonts w:eastAsiaTheme="minorEastAsia" w:cs="Arial"/>
              <w:b/>
              <w:bCs/>
              <w:sz w:val="20"/>
              <w:szCs w:val="20"/>
              <w:lang w:eastAsia="en-AU"/>
            </w:rPr>
          </w:pPr>
          <w:hyperlink w:anchor="_Toc79409230" w:history="1">
            <w:r w:rsidR="007D0618" w:rsidRPr="00974D29">
              <w:rPr>
                <w:rStyle w:val="Hyperlink"/>
                <w:rFonts w:cs="Arial"/>
                <w:b/>
                <w:bCs/>
                <w:sz w:val="20"/>
                <w:szCs w:val="20"/>
              </w:rPr>
              <w:t>Principles of the optimal care pathway</w:t>
            </w:r>
            <w:r w:rsidR="007D0618" w:rsidRPr="00974D29">
              <w:rPr>
                <w:rFonts w:cs="Arial"/>
                <w:b/>
                <w:bCs/>
                <w:webHidden/>
                <w:sz w:val="20"/>
                <w:szCs w:val="20"/>
              </w:rPr>
              <w:tab/>
            </w:r>
            <w:r w:rsidR="007D0618" w:rsidRPr="00974D29">
              <w:rPr>
                <w:rFonts w:cs="Arial"/>
                <w:b/>
                <w:bCs/>
                <w:webHidden/>
                <w:sz w:val="20"/>
                <w:szCs w:val="20"/>
              </w:rPr>
              <w:fldChar w:fldCharType="begin"/>
            </w:r>
            <w:r w:rsidR="007D0618" w:rsidRPr="00974D29">
              <w:rPr>
                <w:rFonts w:cs="Arial"/>
                <w:b/>
                <w:bCs/>
                <w:webHidden/>
                <w:sz w:val="20"/>
                <w:szCs w:val="20"/>
              </w:rPr>
              <w:instrText xml:space="preserve"> PAGEREF _Toc79409230 \h </w:instrText>
            </w:r>
            <w:r w:rsidR="007D0618" w:rsidRPr="00974D29">
              <w:rPr>
                <w:rFonts w:cs="Arial"/>
                <w:b/>
                <w:bCs/>
                <w:webHidden/>
                <w:sz w:val="20"/>
                <w:szCs w:val="20"/>
              </w:rPr>
            </w:r>
            <w:r w:rsidR="007D0618" w:rsidRPr="00974D29">
              <w:rPr>
                <w:rFonts w:cs="Arial"/>
                <w:b/>
                <w:bCs/>
                <w:webHidden/>
                <w:sz w:val="20"/>
                <w:szCs w:val="20"/>
              </w:rPr>
              <w:fldChar w:fldCharType="separate"/>
            </w:r>
            <w:r w:rsidR="00270E94">
              <w:rPr>
                <w:rFonts w:cs="Arial"/>
                <w:b/>
                <w:bCs/>
                <w:webHidden/>
                <w:sz w:val="20"/>
                <w:szCs w:val="20"/>
              </w:rPr>
              <w:t>9</w:t>
            </w:r>
            <w:r w:rsidR="007D0618" w:rsidRPr="00974D29">
              <w:rPr>
                <w:rFonts w:cs="Arial"/>
                <w:b/>
                <w:bCs/>
                <w:webHidden/>
                <w:sz w:val="20"/>
                <w:szCs w:val="20"/>
              </w:rPr>
              <w:fldChar w:fldCharType="end"/>
            </w:r>
          </w:hyperlink>
        </w:p>
        <w:p w14:paraId="52C8CB6E" w14:textId="4774E073" w:rsidR="007D0618" w:rsidRPr="00974D29" w:rsidRDefault="009A4D4C">
          <w:pPr>
            <w:pStyle w:val="TOC2"/>
            <w:tabs>
              <w:tab w:val="right" w:leader="dot" w:pos="9016"/>
            </w:tabs>
            <w:rPr>
              <w:rFonts w:eastAsiaTheme="minorEastAsia" w:cs="Arial"/>
              <w:noProof/>
              <w:sz w:val="20"/>
              <w:szCs w:val="20"/>
              <w:lang w:eastAsia="en-AU"/>
            </w:rPr>
          </w:pPr>
          <w:hyperlink w:anchor="_Toc79409231" w:history="1">
            <w:r w:rsidR="007D0618" w:rsidRPr="00974D29">
              <w:rPr>
                <w:rStyle w:val="Hyperlink"/>
                <w:rFonts w:cs="Arial"/>
                <w:noProof/>
                <w:sz w:val="20"/>
                <w:szCs w:val="20"/>
              </w:rPr>
              <w:t>Principle 1: Patient and family-centred care</w:t>
            </w:r>
            <w:r w:rsidR="007D0618" w:rsidRPr="00974D29">
              <w:rPr>
                <w:rFonts w:cs="Arial"/>
                <w:noProof/>
                <w:webHidden/>
                <w:sz w:val="20"/>
                <w:szCs w:val="20"/>
              </w:rPr>
              <w:tab/>
            </w:r>
            <w:r w:rsidR="007D0618" w:rsidRPr="00974D29">
              <w:rPr>
                <w:rFonts w:cs="Arial"/>
                <w:noProof/>
                <w:webHidden/>
                <w:sz w:val="20"/>
                <w:szCs w:val="20"/>
              </w:rPr>
              <w:fldChar w:fldCharType="begin"/>
            </w:r>
            <w:r w:rsidR="007D0618" w:rsidRPr="00974D29">
              <w:rPr>
                <w:rFonts w:cs="Arial"/>
                <w:noProof/>
                <w:webHidden/>
                <w:sz w:val="20"/>
                <w:szCs w:val="20"/>
              </w:rPr>
              <w:instrText xml:space="preserve"> PAGEREF _Toc79409231 \h </w:instrText>
            </w:r>
            <w:r w:rsidR="007D0618" w:rsidRPr="00974D29">
              <w:rPr>
                <w:rFonts w:cs="Arial"/>
                <w:noProof/>
                <w:webHidden/>
                <w:sz w:val="20"/>
                <w:szCs w:val="20"/>
              </w:rPr>
            </w:r>
            <w:r w:rsidR="007D0618" w:rsidRPr="00974D29">
              <w:rPr>
                <w:rFonts w:cs="Arial"/>
                <w:noProof/>
                <w:webHidden/>
                <w:sz w:val="20"/>
                <w:szCs w:val="20"/>
              </w:rPr>
              <w:fldChar w:fldCharType="separate"/>
            </w:r>
            <w:r w:rsidR="00270E94">
              <w:rPr>
                <w:rFonts w:cs="Arial"/>
                <w:noProof/>
                <w:webHidden/>
                <w:sz w:val="20"/>
                <w:szCs w:val="20"/>
              </w:rPr>
              <w:t>9</w:t>
            </w:r>
            <w:r w:rsidR="007D0618" w:rsidRPr="00974D29">
              <w:rPr>
                <w:rFonts w:cs="Arial"/>
                <w:noProof/>
                <w:webHidden/>
                <w:sz w:val="20"/>
                <w:szCs w:val="20"/>
              </w:rPr>
              <w:fldChar w:fldCharType="end"/>
            </w:r>
          </w:hyperlink>
        </w:p>
        <w:p w14:paraId="4B6FA37F" w14:textId="3E01429A" w:rsidR="007D0618" w:rsidRPr="00974D29" w:rsidRDefault="009A4D4C">
          <w:pPr>
            <w:pStyle w:val="TOC2"/>
            <w:tabs>
              <w:tab w:val="right" w:leader="dot" w:pos="9016"/>
            </w:tabs>
            <w:rPr>
              <w:rFonts w:eastAsiaTheme="minorEastAsia" w:cs="Arial"/>
              <w:noProof/>
              <w:sz w:val="20"/>
              <w:szCs w:val="20"/>
              <w:lang w:eastAsia="en-AU"/>
            </w:rPr>
          </w:pPr>
          <w:hyperlink w:anchor="_Toc79409234" w:history="1">
            <w:r w:rsidR="007D0618" w:rsidRPr="00974D29">
              <w:rPr>
                <w:rStyle w:val="Hyperlink"/>
                <w:rFonts w:cs="Arial"/>
                <w:noProof/>
                <w:sz w:val="20"/>
                <w:szCs w:val="20"/>
              </w:rPr>
              <w:t>Principle 2: Safe and quality care</w:t>
            </w:r>
            <w:r w:rsidR="007D0618" w:rsidRPr="00974D29">
              <w:rPr>
                <w:rFonts w:cs="Arial"/>
                <w:noProof/>
                <w:webHidden/>
                <w:sz w:val="20"/>
                <w:szCs w:val="20"/>
              </w:rPr>
              <w:tab/>
            </w:r>
            <w:r w:rsidR="007D0618" w:rsidRPr="00974D29">
              <w:rPr>
                <w:rFonts w:cs="Arial"/>
                <w:noProof/>
                <w:webHidden/>
                <w:sz w:val="20"/>
                <w:szCs w:val="20"/>
              </w:rPr>
              <w:fldChar w:fldCharType="begin"/>
            </w:r>
            <w:r w:rsidR="007D0618" w:rsidRPr="00974D29">
              <w:rPr>
                <w:rFonts w:cs="Arial"/>
                <w:noProof/>
                <w:webHidden/>
                <w:sz w:val="20"/>
                <w:szCs w:val="20"/>
              </w:rPr>
              <w:instrText xml:space="preserve"> PAGEREF _Toc79409234 \h </w:instrText>
            </w:r>
            <w:r w:rsidR="007D0618" w:rsidRPr="00974D29">
              <w:rPr>
                <w:rFonts w:cs="Arial"/>
                <w:noProof/>
                <w:webHidden/>
                <w:sz w:val="20"/>
                <w:szCs w:val="20"/>
              </w:rPr>
            </w:r>
            <w:r w:rsidR="007D0618" w:rsidRPr="00974D29">
              <w:rPr>
                <w:rFonts w:cs="Arial"/>
                <w:noProof/>
                <w:webHidden/>
                <w:sz w:val="20"/>
                <w:szCs w:val="20"/>
              </w:rPr>
              <w:fldChar w:fldCharType="separate"/>
            </w:r>
            <w:r w:rsidR="00270E94">
              <w:rPr>
                <w:rFonts w:cs="Arial"/>
                <w:noProof/>
                <w:webHidden/>
                <w:sz w:val="20"/>
                <w:szCs w:val="20"/>
              </w:rPr>
              <w:t>11</w:t>
            </w:r>
            <w:r w:rsidR="007D0618" w:rsidRPr="00974D29">
              <w:rPr>
                <w:rFonts w:cs="Arial"/>
                <w:noProof/>
                <w:webHidden/>
                <w:sz w:val="20"/>
                <w:szCs w:val="20"/>
              </w:rPr>
              <w:fldChar w:fldCharType="end"/>
            </w:r>
          </w:hyperlink>
        </w:p>
        <w:p w14:paraId="46461966" w14:textId="22A76303" w:rsidR="007D0618" w:rsidRPr="00974D29" w:rsidRDefault="009A4D4C">
          <w:pPr>
            <w:pStyle w:val="TOC2"/>
            <w:tabs>
              <w:tab w:val="right" w:leader="dot" w:pos="9016"/>
            </w:tabs>
            <w:rPr>
              <w:rFonts w:eastAsiaTheme="minorEastAsia" w:cs="Arial"/>
              <w:noProof/>
              <w:sz w:val="20"/>
              <w:szCs w:val="20"/>
              <w:lang w:eastAsia="en-AU"/>
            </w:rPr>
          </w:pPr>
          <w:hyperlink w:anchor="_Toc79409237" w:history="1">
            <w:r w:rsidR="007D0618" w:rsidRPr="00974D29">
              <w:rPr>
                <w:rStyle w:val="Hyperlink"/>
                <w:rFonts w:cs="Arial"/>
                <w:noProof/>
                <w:sz w:val="20"/>
                <w:szCs w:val="20"/>
              </w:rPr>
              <w:t>Principle 3: Multidisciplinary care</w:t>
            </w:r>
            <w:r w:rsidR="007D0618" w:rsidRPr="00974D29">
              <w:rPr>
                <w:rFonts w:cs="Arial"/>
                <w:noProof/>
                <w:webHidden/>
                <w:sz w:val="20"/>
                <w:szCs w:val="20"/>
              </w:rPr>
              <w:tab/>
            </w:r>
            <w:r w:rsidR="007D0618" w:rsidRPr="00974D29">
              <w:rPr>
                <w:rFonts w:cs="Arial"/>
                <w:noProof/>
                <w:webHidden/>
                <w:sz w:val="20"/>
                <w:szCs w:val="20"/>
              </w:rPr>
              <w:fldChar w:fldCharType="begin"/>
            </w:r>
            <w:r w:rsidR="007D0618" w:rsidRPr="00974D29">
              <w:rPr>
                <w:rFonts w:cs="Arial"/>
                <w:noProof/>
                <w:webHidden/>
                <w:sz w:val="20"/>
                <w:szCs w:val="20"/>
              </w:rPr>
              <w:instrText xml:space="preserve"> PAGEREF _Toc79409237 \h </w:instrText>
            </w:r>
            <w:r w:rsidR="007D0618" w:rsidRPr="00974D29">
              <w:rPr>
                <w:rFonts w:cs="Arial"/>
                <w:noProof/>
                <w:webHidden/>
                <w:sz w:val="20"/>
                <w:szCs w:val="20"/>
              </w:rPr>
            </w:r>
            <w:r w:rsidR="007D0618" w:rsidRPr="00974D29">
              <w:rPr>
                <w:rFonts w:cs="Arial"/>
                <w:noProof/>
                <w:webHidden/>
                <w:sz w:val="20"/>
                <w:szCs w:val="20"/>
              </w:rPr>
              <w:fldChar w:fldCharType="separate"/>
            </w:r>
            <w:r w:rsidR="00270E94">
              <w:rPr>
                <w:rFonts w:cs="Arial"/>
                <w:noProof/>
                <w:webHidden/>
                <w:sz w:val="20"/>
                <w:szCs w:val="20"/>
              </w:rPr>
              <w:t>13</w:t>
            </w:r>
            <w:r w:rsidR="007D0618" w:rsidRPr="00974D29">
              <w:rPr>
                <w:rFonts w:cs="Arial"/>
                <w:noProof/>
                <w:webHidden/>
                <w:sz w:val="20"/>
                <w:szCs w:val="20"/>
              </w:rPr>
              <w:fldChar w:fldCharType="end"/>
            </w:r>
          </w:hyperlink>
        </w:p>
        <w:p w14:paraId="0A4946E2" w14:textId="4D83313F" w:rsidR="007D0618" w:rsidRPr="00974D29" w:rsidRDefault="009A4D4C">
          <w:pPr>
            <w:pStyle w:val="TOC2"/>
            <w:tabs>
              <w:tab w:val="right" w:leader="dot" w:pos="9016"/>
            </w:tabs>
            <w:rPr>
              <w:rFonts w:eastAsiaTheme="minorEastAsia" w:cs="Arial"/>
              <w:noProof/>
              <w:sz w:val="20"/>
              <w:szCs w:val="20"/>
              <w:lang w:eastAsia="en-AU"/>
            </w:rPr>
          </w:pPr>
          <w:hyperlink w:anchor="_Toc79409238" w:history="1">
            <w:r w:rsidR="007D0618" w:rsidRPr="00974D29">
              <w:rPr>
                <w:rStyle w:val="Hyperlink"/>
                <w:rFonts w:cs="Arial"/>
                <w:noProof/>
                <w:sz w:val="20"/>
                <w:szCs w:val="20"/>
              </w:rPr>
              <w:t>Principle 4: Supportive care</w:t>
            </w:r>
            <w:r w:rsidR="007D0618" w:rsidRPr="00974D29">
              <w:rPr>
                <w:rFonts w:cs="Arial"/>
                <w:noProof/>
                <w:webHidden/>
                <w:sz w:val="20"/>
                <w:szCs w:val="20"/>
              </w:rPr>
              <w:tab/>
            </w:r>
            <w:r w:rsidR="007D0618" w:rsidRPr="00974D29">
              <w:rPr>
                <w:rFonts w:cs="Arial"/>
                <w:noProof/>
                <w:webHidden/>
                <w:sz w:val="20"/>
                <w:szCs w:val="20"/>
              </w:rPr>
              <w:fldChar w:fldCharType="begin"/>
            </w:r>
            <w:r w:rsidR="007D0618" w:rsidRPr="00974D29">
              <w:rPr>
                <w:rFonts w:cs="Arial"/>
                <w:noProof/>
                <w:webHidden/>
                <w:sz w:val="20"/>
                <w:szCs w:val="20"/>
              </w:rPr>
              <w:instrText xml:space="preserve"> PAGEREF _Toc79409238 \h </w:instrText>
            </w:r>
            <w:r w:rsidR="007D0618" w:rsidRPr="00974D29">
              <w:rPr>
                <w:rFonts w:cs="Arial"/>
                <w:noProof/>
                <w:webHidden/>
                <w:sz w:val="20"/>
                <w:szCs w:val="20"/>
              </w:rPr>
            </w:r>
            <w:r w:rsidR="007D0618" w:rsidRPr="00974D29">
              <w:rPr>
                <w:rFonts w:cs="Arial"/>
                <w:noProof/>
                <w:webHidden/>
                <w:sz w:val="20"/>
                <w:szCs w:val="20"/>
              </w:rPr>
              <w:fldChar w:fldCharType="separate"/>
            </w:r>
            <w:r w:rsidR="00270E94">
              <w:rPr>
                <w:rFonts w:cs="Arial"/>
                <w:noProof/>
                <w:webHidden/>
                <w:sz w:val="20"/>
                <w:szCs w:val="20"/>
              </w:rPr>
              <w:t>14</w:t>
            </w:r>
            <w:r w:rsidR="007D0618" w:rsidRPr="00974D29">
              <w:rPr>
                <w:rFonts w:cs="Arial"/>
                <w:noProof/>
                <w:webHidden/>
                <w:sz w:val="20"/>
                <w:szCs w:val="20"/>
              </w:rPr>
              <w:fldChar w:fldCharType="end"/>
            </w:r>
          </w:hyperlink>
        </w:p>
        <w:p w14:paraId="17CF1FFE" w14:textId="4F44B571" w:rsidR="007D0618" w:rsidRPr="00974D29" w:rsidRDefault="009A4D4C">
          <w:pPr>
            <w:pStyle w:val="TOC2"/>
            <w:tabs>
              <w:tab w:val="right" w:leader="dot" w:pos="9016"/>
            </w:tabs>
            <w:rPr>
              <w:rFonts w:eastAsiaTheme="minorEastAsia" w:cs="Arial"/>
              <w:noProof/>
              <w:sz w:val="20"/>
              <w:szCs w:val="20"/>
              <w:lang w:eastAsia="en-AU"/>
            </w:rPr>
          </w:pPr>
          <w:hyperlink w:anchor="_Toc79409248" w:history="1">
            <w:r w:rsidR="007D0618" w:rsidRPr="00974D29">
              <w:rPr>
                <w:rStyle w:val="Hyperlink"/>
                <w:rFonts w:cs="Arial"/>
                <w:noProof/>
                <w:sz w:val="20"/>
                <w:szCs w:val="20"/>
              </w:rPr>
              <w:t>Principle 5: Care coordination</w:t>
            </w:r>
            <w:r w:rsidR="007D0618" w:rsidRPr="00974D29">
              <w:rPr>
                <w:rFonts w:cs="Arial"/>
                <w:noProof/>
                <w:webHidden/>
                <w:sz w:val="20"/>
                <w:szCs w:val="20"/>
              </w:rPr>
              <w:tab/>
            </w:r>
            <w:r w:rsidR="007D0618" w:rsidRPr="00974D29">
              <w:rPr>
                <w:rFonts w:cs="Arial"/>
                <w:noProof/>
                <w:webHidden/>
                <w:sz w:val="20"/>
                <w:szCs w:val="20"/>
              </w:rPr>
              <w:fldChar w:fldCharType="begin"/>
            </w:r>
            <w:r w:rsidR="007D0618" w:rsidRPr="00974D29">
              <w:rPr>
                <w:rFonts w:cs="Arial"/>
                <w:noProof/>
                <w:webHidden/>
                <w:sz w:val="20"/>
                <w:szCs w:val="20"/>
              </w:rPr>
              <w:instrText xml:space="preserve"> PAGEREF _Toc79409248 \h </w:instrText>
            </w:r>
            <w:r w:rsidR="007D0618" w:rsidRPr="00974D29">
              <w:rPr>
                <w:rFonts w:cs="Arial"/>
                <w:noProof/>
                <w:webHidden/>
                <w:sz w:val="20"/>
                <w:szCs w:val="20"/>
              </w:rPr>
            </w:r>
            <w:r w:rsidR="007D0618" w:rsidRPr="00974D29">
              <w:rPr>
                <w:rFonts w:cs="Arial"/>
                <w:noProof/>
                <w:webHidden/>
                <w:sz w:val="20"/>
                <w:szCs w:val="20"/>
              </w:rPr>
              <w:fldChar w:fldCharType="separate"/>
            </w:r>
            <w:r w:rsidR="00270E94">
              <w:rPr>
                <w:rFonts w:cs="Arial"/>
                <w:noProof/>
                <w:webHidden/>
                <w:sz w:val="20"/>
                <w:szCs w:val="20"/>
              </w:rPr>
              <w:t>19</w:t>
            </w:r>
            <w:r w:rsidR="007D0618" w:rsidRPr="00974D29">
              <w:rPr>
                <w:rFonts w:cs="Arial"/>
                <w:noProof/>
                <w:webHidden/>
                <w:sz w:val="20"/>
                <w:szCs w:val="20"/>
              </w:rPr>
              <w:fldChar w:fldCharType="end"/>
            </w:r>
          </w:hyperlink>
        </w:p>
        <w:p w14:paraId="000B1DE8" w14:textId="7D53DB82" w:rsidR="007D0618" w:rsidRPr="00974D29" w:rsidRDefault="009A4D4C">
          <w:pPr>
            <w:pStyle w:val="TOC2"/>
            <w:tabs>
              <w:tab w:val="right" w:leader="dot" w:pos="9016"/>
            </w:tabs>
            <w:rPr>
              <w:rFonts w:eastAsiaTheme="minorEastAsia" w:cs="Arial"/>
              <w:noProof/>
              <w:sz w:val="20"/>
              <w:szCs w:val="20"/>
              <w:lang w:eastAsia="en-AU"/>
            </w:rPr>
          </w:pPr>
          <w:hyperlink w:anchor="_Toc79409249" w:history="1">
            <w:r w:rsidR="007D0618" w:rsidRPr="00974D29">
              <w:rPr>
                <w:rStyle w:val="Hyperlink"/>
                <w:rFonts w:cs="Arial"/>
                <w:noProof/>
                <w:sz w:val="20"/>
                <w:szCs w:val="20"/>
              </w:rPr>
              <w:t>Principle 6: Communication</w:t>
            </w:r>
            <w:r w:rsidR="007D0618" w:rsidRPr="00974D29">
              <w:rPr>
                <w:rFonts w:cs="Arial"/>
                <w:noProof/>
                <w:webHidden/>
                <w:sz w:val="20"/>
                <w:szCs w:val="20"/>
              </w:rPr>
              <w:tab/>
            </w:r>
            <w:r w:rsidR="007D0618" w:rsidRPr="00974D29">
              <w:rPr>
                <w:rFonts w:cs="Arial"/>
                <w:noProof/>
                <w:webHidden/>
                <w:sz w:val="20"/>
                <w:szCs w:val="20"/>
              </w:rPr>
              <w:fldChar w:fldCharType="begin"/>
            </w:r>
            <w:r w:rsidR="007D0618" w:rsidRPr="00974D29">
              <w:rPr>
                <w:rFonts w:cs="Arial"/>
                <w:noProof/>
                <w:webHidden/>
                <w:sz w:val="20"/>
                <w:szCs w:val="20"/>
              </w:rPr>
              <w:instrText xml:space="preserve"> PAGEREF _Toc79409249 \h </w:instrText>
            </w:r>
            <w:r w:rsidR="007D0618" w:rsidRPr="00974D29">
              <w:rPr>
                <w:rFonts w:cs="Arial"/>
                <w:noProof/>
                <w:webHidden/>
                <w:sz w:val="20"/>
                <w:szCs w:val="20"/>
              </w:rPr>
            </w:r>
            <w:r w:rsidR="007D0618" w:rsidRPr="00974D29">
              <w:rPr>
                <w:rFonts w:cs="Arial"/>
                <w:noProof/>
                <w:webHidden/>
                <w:sz w:val="20"/>
                <w:szCs w:val="20"/>
              </w:rPr>
              <w:fldChar w:fldCharType="separate"/>
            </w:r>
            <w:r w:rsidR="00270E94">
              <w:rPr>
                <w:rFonts w:cs="Arial"/>
                <w:noProof/>
                <w:webHidden/>
                <w:sz w:val="20"/>
                <w:szCs w:val="20"/>
              </w:rPr>
              <w:t>20</w:t>
            </w:r>
            <w:r w:rsidR="007D0618" w:rsidRPr="00974D29">
              <w:rPr>
                <w:rFonts w:cs="Arial"/>
                <w:noProof/>
                <w:webHidden/>
                <w:sz w:val="20"/>
                <w:szCs w:val="20"/>
              </w:rPr>
              <w:fldChar w:fldCharType="end"/>
            </w:r>
          </w:hyperlink>
        </w:p>
        <w:p w14:paraId="45870BD4" w14:textId="0ADBEF1B" w:rsidR="007D0618" w:rsidRPr="00974D29" w:rsidRDefault="009A4D4C">
          <w:pPr>
            <w:pStyle w:val="TOC2"/>
            <w:tabs>
              <w:tab w:val="right" w:leader="dot" w:pos="9016"/>
            </w:tabs>
            <w:rPr>
              <w:rFonts w:eastAsiaTheme="minorEastAsia" w:cs="Arial"/>
              <w:noProof/>
              <w:sz w:val="20"/>
              <w:szCs w:val="20"/>
              <w:lang w:eastAsia="en-AU"/>
            </w:rPr>
          </w:pPr>
          <w:hyperlink w:anchor="_Toc79409250" w:history="1">
            <w:r w:rsidR="007D0618" w:rsidRPr="00974D29">
              <w:rPr>
                <w:rStyle w:val="Hyperlink"/>
                <w:rFonts w:cs="Arial"/>
                <w:noProof/>
                <w:sz w:val="20"/>
                <w:szCs w:val="20"/>
              </w:rPr>
              <w:t>Principle 7: Research and clinical trials</w:t>
            </w:r>
            <w:r w:rsidR="007D0618" w:rsidRPr="00974D29">
              <w:rPr>
                <w:rFonts w:cs="Arial"/>
                <w:noProof/>
                <w:webHidden/>
                <w:sz w:val="20"/>
                <w:szCs w:val="20"/>
              </w:rPr>
              <w:tab/>
            </w:r>
            <w:r w:rsidR="007D0618" w:rsidRPr="00974D29">
              <w:rPr>
                <w:rFonts w:cs="Arial"/>
                <w:noProof/>
                <w:webHidden/>
                <w:sz w:val="20"/>
                <w:szCs w:val="20"/>
              </w:rPr>
              <w:fldChar w:fldCharType="begin"/>
            </w:r>
            <w:r w:rsidR="007D0618" w:rsidRPr="00974D29">
              <w:rPr>
                <w:rFonts w:cs="Arial"/>
                <w:noProof/>
                <w:webHidden/>
                <w:sz w:val="20"/>
                <w:szCs w:val="20"/>
              </w:rPr>
              <w:instrText xml:space="preserve"> PAGEREF _Toc79409250 \h </w:instrText>
            </w:r>
            <w:r w:rsidR="007D0618" w:rsidRPr="00974D29">
              <w:rPr>
                <w:rFonts w:cs="Arial"/>
                <w:noProof/>
                <w:webHidden/>
                <w:sz w:val="20"/>
                <w:szCs w:val="20"/>
              </w:rPr>
            </w:r>
            <w:r w:rsidR="007D0618" w:rsidRPr="00974D29">
              <w:rPr>
                <w:rFonts w:cs="Arial"/>
                <w:noProof/>
                <w:webHidden/>
                <w:sz w:val="20"/>
                <w:szCs w:val="20"/>
              </w:rPr>
              <w:fldChar w:fldCharType="separate"/>
            </w:r>
            <w:r w:rsidR="00270E94">
              <w:rPr>
                <w:rFonts w:cs="Arial"/>
                <w:noProof/>
                <w:webHidden/>
                <w:sz w:val="20"/>
                <w:szCs w:val="20"/>
              </w:rPr>
              <w:t>21</w:t>
            </w:r>
            <w:r w:rsidR="007D0618" w:rsidRPr="00974D29">
              <w:rPr>
                <w:rFonts w:cs="Arial"/>
                <w:noProof/>
                <w:webHidden/>
                <w:sz w:val="20"/>
                <w:szCs w:val="20"/>
              </w:rPr>
              <w:fldChar w:fldCharType="end"/>
            </w:r>
          </w:hyperlink>
        </w:p>
        <w:p w14:paraId="75F092E8" w14:textId="4AE227F1" w:rsidR="007D0618" w:rsidRPr="00974D29" w:rsidRDefault="009A4D4C" w:rsidP="00C2289C">
          <w:pPr>
            <w:pStyle w:val="TOC1"/>
            <w:rPr>
              <w:rFonts w:eastAsiaTheme="minorEastAsia" w:cs="Arial"/>
              <w:b/>
              <w:bCs/>
              <w:sz w:val="20"/>
              <w:szCs w:val="20"/>
              <w:lang w:eastAsia="en-AU"/>
            </w:rPr>
          </w:pPr>
          <w:hyperlink w:anchor="_Toc79409251" w:history="1">
            <w:r w:rsidR="007D0618" w:rsidRPr="00974D29">
              <w:rPr>
                <w:rStyle w:val="Hyperlink"/>
                <w:rFonts w:cs="Arial"/>
                <w:b/>
                <w:bCs/>
                <w:sz w:val="20"/>
                <w:szCs w:val="20"/>
              </w:rPr>
              <w:t>Supporting the delivery of optimal care for AYA with cancer: further considerations</w:t>
            </w:r>
            <w:r w:rsidR="007D0618" w:rsidRPr="00974D29">
              <w:rPr>
                <w:rFonts w:cs="Arial"/>
                <w:b/>
                <w:bCs/>
                <w:webHidden/>
                <w:sz w:val="20"/>
                <w:szCs w:val="20"/>
              </w:rPr>
              <w:tab/>
            </w:r>
            <w:r w:rsidR="007D0618" w:rsidRPr="00974D29">
              <w:rPr>
                <w:rFonts w:cs="Arial"/>
                <w:b/>
                <w:bCs/>
                <w:webHidden/>
                <w:sz w:val="20"/>
                <w:szCs w:val="20"/>
              </w:rPr>
              <w:fldChar w:fldCharType="begin"/>
            </w:r>
            <w:r w:rsidR="007D0618" w:rsidRPr="00974D29">
              <w:rPr>
                <w:rFonts w:cs="Arial"/>
                <w:b/>
                <w:bCs/>
                <w:webHidden/>
                <w:sz w:val="20"/>
                <w:szCs w:val="20"/>
              </w:rPr>
              <w:instrText xml:space="preserve"> PAGEREF _Toc79409251 \h </w:instrText>
            </w:r>
            <w:r w:rsidR="007D0618" w:rsidRPr="00974D29">
              <w:rPr>
                <w:rFonts w:cs="Arial"/>
                <w:b/>
                <w:bCs/>
                <w:webHidden/>
                <w:sz w:val="20"/>
                <w:szCs w:val="20"/>
              </w:rPr>
            </w:r>
            <w:r w:rsidR="007D0618" w:rsidRPr="00974D29">
              <w:rPr>
                <w:rFonts w:cs="Arial"/>
                <w:b/>
                <w:bCs/>
                <w:webHidden/>
                <w:sz w:val="20"/>
                <w:szCs w:val="20"/>
              </w:rPr>
              <w:fldChar w:fldCharType="separate"/>
            </w:r>
            <w:r w:rsidR="00270E94">
              <w:rPr>
                <w:rFonts w:cs="Arial"/>
                <w:b/>
                <w:bCs/>
                <w:webHidden/>
                <w:sz w:val="20"/>
                <w:szCs w:val="20"/>
              </w:rPr>
              <w:t>23</w:t>
            </w:r>
            <w:r w:rsidR="007D0618" w:rsidRPr="00974D29">
              <w:rPr>
                <w:rFonts w:cs="Arial"/>
                <w:b/>
                <w:bCs/>
                <w:webHidden/>
                <w:sz w:val="20"/>
                <w:szCs w:val="20"/>
              </w:rPr>
              <w:fldChar w:fldCharType="end"/>
            </w:r>
          </w:hyperlink>
        </w:p>
        <w:p w14:paraId="2940D03F" w14:textId="44CB8A19" w:rsidR="007D0618" w:rsidRPr="00974D29" w:rsidRDefault="009A4D4C">
          <w:pPr>
            <w:pStyle w:val="TOC1"/>
            <w:rPr>
              <w:rFonts w:eastAsiaTheme="minorEastAsia" w:cs="Arial"/>
              <w:b/>
              <w:bCs/>
              <w:sz w:val="20"/>
              <w:szCs w:val="20"/>
              <w:lang w:eastAsia="en-AU"/>
            </w:rPr>
          </w:pPr>
          <w:hyperlink w:anchor="_Toc79409270" w:history="1">
            <w:r w:rsidR="007D0618" w:rsidRPr="00974D29">
              <w:rPr>
                <w:rStyle w:val="Hyperlink"/>
                <w:rFonts w:cs="Arial"/>
                <w:b/>
                <w:bCs/>
                <w:sz w:val="20"/>
                <w:szCs w:val="20"/>
              </w:rPr>
              <w:t>Optimal care pathway</w:t>
            </w:r>
            <w:r w:rsidR="007D0618" w:rsidRPr="00974D29">
              <w:rPr>
                <w:rFonts w:cs="Arial"/>
                <w:b/>
                <w:bCs/>
                <w:webHidden/>
                <w:sz w:val="20"/>
                <w:szCs w:val="20"/>
              </w:rPr>
              <w:tab/>
            </w:r>
            <w:r w:rsidR="007D0618" w:rsidRPr="00974D29">
              <w:rPr>
                <w:rFonts w:cs="Arial"/>
                <w:b/>
                <w:bCs/>
                <w:webHidden/>
                <w:sz w:val="20"/>
                <w:szCs w:val="20"/>
              </w:rPr>
              <w:fldChar w:fldCharType="begin"/>
            </w:r>
            <w:r w:rsidR="007D0618" w:rsidRPr="00974D29">
              <w:rPr>
                <w:rFonts w:cs="Arial"/>
                <w:b/>
                <w:bCs/>
                <w:webHidden/>
                <w:sz w:val="20"/>
                <w:szCs w:val="20"/>
              </w:rPr>
              <w:instrText xml:space="preserve"> PAGEREF _Toc79409270 \h </w:instrText>
            </w:r>
            <w:r w:rsidR="007D0618" w:rsidRPr="00974D29">
              <w:rPr>
                <w:rFonts w:cs="Arial"/>
                <w:b/>
                <w:bCs/>
                <w:webHidden/>
                <w:sz w:val="20"/>
                <w:szCs w:val="20"/>
              </w:rPr>
            </w:r>
            <w:r w:rsidR="007D0618" w:rsidRPr="00974D29">
              <w:rPr>
                <w:rFonts w:cs="Arial"/>
                <w:b/>
                <w:bCs/>
                <w:webHidden/>
                <w:sz w:val="20"/>
                <w:szCs w:val="20"/>
              </w:rPr>
              <w:fldChar w:fldCharType="separate"/>
            </w:r>
            <w:r w:rsidR="00270E94">
              <w:rPr>
                <w:rFonts w:cs="Arial"/>
                <w:b/>
                <w:bCs/>
                <w:webHidden/>
                <w:sz w:val="20"/>
                <w:szCs w:val="20"/>
              </w:rPr>
              <w:t>38</w:t>
            </w:r>
            <w:r w:rsidR="007D0618" w:rsidRPr="00974D29">
              <w:rPr>
                <w:rFonts w:cs="Arial"/>
                <w:b/>
                <w:bCs/>
                <w:webHidden/>
                <w:sz w:val="20"/>
                <w:szCs w:val="20"/>
              </w:rPr>
              <w:fldChar w:fldCharType="end"/>
            </w:r>
          </w:hyperlink>
        </w:p>
        <w:p w14:paraId="3681C9CB" w14:textId="661072A1" w:rsidR="007D0618" w:rsidRPr="00974D29" w:rsidRDefault="009A4D4C">
          <w:pPr>
            <w:pStyle w:val="TOC2"/>
            <w:tabs>
              <w:tab w:val="right" w:leader="dot" w:pos="9016"/>
            </w:tabs>
            <w:rPr>
              <w:rFonts w:eastAsiaTheme="minorEastAsia" w:cs="Arial"/>
              <w:noProof/>
              <w:sz w:val="20"/>
              <w:szCs w:val="20"/>
              <w:lang w:eastAsia="en-AU"/>
            </w:rPr>
          </w:pPr>
          <w:hyperlink w:anchor="_Toc79409271" w:history="1">
            <w:r w:rsidR="007D0618" w:rsidRPr="00974D29">
              <w:rPr>
                <w:rStyle w:val="Hyperlink"/>
                <w:rFonts w:cs="Arial"/>
                <w:noProof/>
                <w:sz w:val="20"/>
                <w:szCs w:val="20"/>
              </w:rPr>
              <w:t>Step 1: Prevention and early detection</w:t>
            </w:r>
            <w:r w:rsidR="007D0618" w:rsidRPr="00974D29">
              <w:rPr>
                <w:rFonts w:cs="Arial"/>
                <w:noProof/>
                <w:webHidden/>
                <w:sz w:val="20"/>
                <w:szCs w:val="20"/>
              </w:rPr>
              <w:tab/>
            </w:r>
            <w:r w:rsidR="007D0618" w:rsidRPr="00974D29">
              <w:rPr>
                <w:rFonts w:cs="Arial"/>
                <w:noProof/>
                <w:webHidden/>
                <w:sz w:val="20"/>
                <w:szCs w:val="20"/>
              </w:rPr>
              <w:fldChar w:fldCharType="begin"/>
            </w:r>
            <w:r w:rsidR="007D0618" w:rsidRPr="00974D29">
              <w:rPr>
                <w:rFonts w:cs="Arial"/>
                <w:noProof/>
                <w:webHidden/>
                <w:sz w:val="20"/>
                <w:szCs w:val="20"/>
              </w:rPr>
              <w:instrText xml:space="preserve"> PAGEREF _Toc79409271 \h </w:instrText>
            </w:r>
            <w:r w:rsidR="007D0618" w:rsidRPr="00974D29">
              <w:rPr>
                <w:rFonts w:cs="Arial"/>
                <w:noProof/>
                <w:webHidden/>
                <w:sz w:val="20"/>
                <w:szCs w:val="20"/>
              </w:rPr>
            </w:r>
            <w:r w:rsidR="007D0618" w:rsidRPr="00974D29">
              <w:rPr>
                <w:rFonts w:cs="Arial"/>
                <w:noProof/>
                <w:webHidden/>
                <w:sz w:val="20"/>
                <w:szCs w:val="20"/>
              </w:rPr>
              <w:fldChar w:fldCharType="separate"/>
            </w:r>
            <w:r w:rsidR="00270E94">
              <w:rPr>
                <w:rFonts w:cs="Arial"/>
                <w:noProof/>
                <w:webHidden/>
                <w:sz w:val="20"/>
                <w:szCs w:val="20"/>
              </w:rPr>
              <w:t>39</w:t>
            </w:r>
            <w:r w:rsidR="007D0618" w:rsidRPr="00974D29">
              <w:rPr>
                <w:rFonts w:cs="Arial"/>
                <w:noProof/>
                <w:webHidden/>
                <w:sz w:val="20"/>
                <w:szCs w:val="20"/>
              </w:rPr>
              <w:fldChar w:fldCharType="end"/>
            </w:r>
          </w:hyperlink>
        </w:p>
        <w:p w14:paraId="2A5EBA2A" w14:textId="51C41221" w:rsidR="007D0618" w:rsidRPr="00974D29" w:rsidRDefault="009A4D4C">
          <w:pPr>
            <w:pStyle w:val="TOC2"/>
            <w:tabs>
              <w:tab w:val="right" w:leader="dot" w:pos="9016"/>
            </w:tabs>
            <w:rPr>
              <w:rFonts w:eastAsiaTheme="minorEastAsia" w:cs="Arial"/>
              <w:noProof/>
              <w:sz w:val="20"/>
              <w:szCs w:val="20"/>
              <w:lang w:eastAsia="en-AU"/>
            </w:rPr>
          </w:pPr>
          <w:hyperlink w:anchor="_Toc79409276" w:history="1">
            <w:r w:rsidR="007D0618" w:rsidRPr="00974D29">
              <w:rPr>
                <w:rStyle w:val="Hyperlink"/>
                <w:rFonts w:cs="Arial"/>
                <w:noProof/>
                <w:sz w:val="20"/>
                <w:szCs w:val="20"/>
              </w:rPr>
              <w:t>Step 2: Presentation, initial investigations, and referral</w:t>
            </w:r>
            <w:r w:rsidR="007D0618" w:rsidRPr="00974D29">
              <w:rPr>
                <w:rFonts w:cs="Arial"/>
                <w:noProof/>
                <w:webHidden/>
                <w:sz w:val="20"/>
                <w:szCs w:val="20"/>
              </w:rPr>
              <w:tab/>
            </w:r>
            <w:r w:rsidR="007D0618" w:rsidRPr="00974D29">
              <w:rPr>
                <w:rFonts w:cs="Arial"/>
                <w:noProof/>
                <w:webHidden/>
                <w:sz w:val="20"/>
                <w:szCs w:val="20"/>
              </w:rPr>
              <w:fldChar w:fldCharType="begin"/>
            </w:r>
            <w:r w:rsidR="007D0618" w:rsidRPr="00974D29">
              <w:rPr>
                <w:rFonts w:cs="Arial"/>
                <w:noProof/>
                <w:webHidden/>
                <w:sz w:val="20"/>
                <w:szCs w:val="20"/>
              </w:rPr>
              <w:instrText xml:space="preserve"> PAGEREF _Toc79409276 \h </w:instrText>
            </w:r>
            <w:r w:rsidR="007D0618" w:rsidRPr="00974D29">
              <w:rPr>
                <w:rFonts w:cs="Arial"/>
                <w:noProof/>
                <w:webHidden/>
                <w:sz w:val="20"/>
                <w:szCs w:val="20"/>
              </w:rPr>
            </w:r>
            <w:r w:rsidR="007D0618" w:rsidRPr="00974D29">
              <w:rPr>
                <w:rFonts w:cs="Arial"/>
                <w:noProof/>
                <w:webHidden/>
                <w:sz w:val="20"/>
                <w:szCs w:val="20"/>
              </w:rPr>
              <w:fldChar w:fldCharType="separate"/>
            </w:r>
            <w:r w:rsidR="00270E94">
              <w:rPr>
                <w:rFonts w:cs="Arial"/>
                <w:noProof/>
                <w:webHidden/>
                <w:sz w:val="20"/>
                <w:szCs w:val="20"/>
              </w:rPr>
              <w:t>41</w:t>
            </w:r>
            <w:r w:rsidR="007D0618" w:rsidRPr="00974D29">
              <w:rPr>
                <w:rFonts w:cs="Arial"/>
                <w:noProof/>
                <w:webHidden/>
                <w:sz w:val="20"/>
                <w:szCs w:val="20"/>
              </w:rPr>
              <w:fldChar w:fldCharType="end"/>
            </w:r>
          </w:hyperlink>
        </w:p>
        <w:p w14:paraId="722FBEF3" w14:textId="0A0F37C6" w:rsidR="007D0618" w:rsidRPr="00974D29" w:rsidRDefault="009A4D4C">
          <w:pPr>
            <w:pStyle w:val="TOC2"/>
            <w:tabs>
              <w:tab w:val="right" w:leader="dot" w:pos="9016"/>
            </w:tabs>
            <w:rPr>
              <w:rFonts w:eastAsiaTheme="minorEastAsia" w:cs="Arial"/>
              <w:noProof/>
              <w:sz w:val="20"/>
              <w:szCs w:val="20"/>
              <w:lang w:eastAsia="en-AU"/>
            </w:rPr>
          </w:pPr>
          <w:hyperlink w:anchor="_Toc79409281" w:history="1">
            <w:r w:rsidR="007D0618" w:rsidRPr="00974D29">
              <w:rPr>
                <w:rStyle w:val="Hyperlink"/>
                <w:rFonts w:cs="Arial"/>
                <w:noProof/>
                <w:sz w:val="20"/>
                <w:szCs w:val="20"/>
              </w:rPr>
              <w:t>Step 3: Diagnosis, staging and treatment planning</w:t>
            </w:r>
            <w:r w:rsidR="007D0618" w:rsidRPr="00974D29">
              <w:rPr>
                <w:rFonts w:cs="Arial"/>
                <w:noProof/>
                <w:webHidden/>
                <w:sz w:val="20"/>
                <w:szCs w:val="20"/>
              </w:rPr>
              <w:tab/>
            </w:r>
            <w:r w:rsidR="007D0618" w:rsidRPr="00974D29">
              <w:rPr>
                <w:rFonts w:cs="Arial"/>
                <w:noProof/>
                <w:webHidden/>
                <w:sz w:val="20"/>
                <w:szCs w:val="20"/>
              </w:rPr>
              <w:fldChar w:fldCharType="begin"/>
            </w:r>
            <w:r w:rsidR="007D0618" w:rsidRPr="00974D29">
              <w:rPr>
                <w:rFonts w:cs="Arial"/>
                <w:noProof/>
                <w:webHidden/>
                <w:sz w:val="20"/>
                <w:szCs w:val="20"/>
              </w:rPr>
              <w:instrText xml:space="preserve"> PAGEREF _Toc79409281 \h </w:instrText>
            </w:r>
            <w:r w:rsidR="007D0618" w:rsidRPr="00974D29">
              <w:rPr>
                <w:rFonts w:cs="Arial"/>
                <w:noProof/>
                <w:webHidden/>
                <w:sz w:val="20"/>
                <w:szCs w:val="20"/>
              </w:rPr>
            </w:r>
            <w:r w:rsidR="007D0618" w:rsidRPr="00974D29">
              <w:rPr>
                <w:rFonts w:cs="Arial"/>
                <w:noProof/>
                <w:webHidden/>
                <w:sz w:val="20"/>
                <w:szCs w:val="20"/>
              </w:rPr>
              <w:fldChar w:fldCharType="separate"/>
            </w:r>
            <w:r w:rsidR="00270E94">
              <w:rPr>
                <w:rFonts w:cs="Arial"/>
                <w:noProof/>
                <w:webHidden/>
                <w:sz w:val="20"/>
                <w:szCs w:val="20"/>
              </w:rPr>
              <w:t>44</w:t>
            </w:r>
            <w:r w:rsidR="007D0618" w:rsidRPr="00974D29">
              <w:rPr>
                <w:rFonts w:cs="Arial"/>
                <w:noProof/>
                <w:webHidden/>
                <w:sz w:val="20"/>
                <w:szCs w:val="20"/>
              </w:rPr>
              <w:fldChar w:fldCharType="end"/>
            </w:r>
          </w:hyperlink>
        </w:p>
        <w:p w14:paraId="202F1D0A" w14:textId="1AC2A693" w:rsidR="007D0618" w:rsidRPr="00974D29" w:rsidRDefault="009A4D4C">
          <w:pPr>
            <w:pStyle w:val="TOC2"/>
            <w:tabs>
              <w:tab w:val="right" w:leader="dot" w:pos="9016"/>
            </w:tabs>
            <w:rPr>
              <w:rFonts w:eastAsiaTheme="minorEastAsia" w:cs="Arial"/>
              <w:noProof/>
              <w:sz w:val="20"/>
              <w:szCs w:val="20"/>
              <w:lang w:eastAsia="en-AU"/>
            </w:rPr>
          </w:pPr>
          <w:hyperlink w:anchor="_Toc79409288" w:history="1">
            <w:r w:rsidR="007D0618" w:rsidRPr="00974D29">
              <w:rPr>
                <w:rStyle w:val="Hyperlink"/>
                <w:rFonts w:cs="Arial"/>
                <w:noProof/>
                <w:sz w:val="20"/>
                <w:szCs w:val="20"/>
              </w:rPr>
              <w:t>Step 4: Treatment</w:t>
            </w:r>
            <w:r w:rsidR="007D0618" w:rsidRPr="00974D29">
              <w:rPr>
                <w:rFonts w:cs="Arial"/>
                <w:noProof/>
                <w:webHidden/>
                <w:sz w:val="20"/>
                <w:szCs w:val="20"/>
              </w:rPr>
              <w:tab/>
            </w:r>
            <w:r w:rsidR="007D0618" w:rsidRPr="00974D29">
              <w:rPr>
                <w:rFonts w:cs="Arial"/>
                <w:noProof/>
                <w:webHidden/>
                <w:sz w:val="20"/>
                <w:szCs w:val="20"/>
              </w:rPr>
              <w:fldChar w:fldCharType="begin"/>
            </w:r>
            <w:r w:rsidR="007D0618" w:rsidRPr="00974D29">
              <w:rPr>
                <w:rFonts w:cs="Arial"/>
                <w:noProof/>
                <w:webHidden/>
                <w:sz w:val="20"/>
                <w:szCs w:val="20"/>
              </w:rPr>
              <w:instrText xml:space="preserve"> PAGEREF _Toc79409288 \h </w:instrText>
            </w:r>
            <w:r w:rsidR="007D0618" w:rsidRPr="00974D29">
              <w:rPr>
                <w:rFonts w:cs="Arial"/>
                <w:noProof/>
                <w:webHidden/>
                <w:sz w:val="20"/>
                <w:szCs w:val="20"/>
              </w:rPr>
            </w:r>
            <w:r w:rsidR="007D0618" w:rsidRPr="00974D29">
              <w:rPr>
                <w:rFonts w:cs="Arial"/>
                <w:noProof/>
                <w:webHidden/>
                <w:sz w:val="20"/>
                <w:szCs w:val="20"/>
              </w:rPr>
              <w:fldChar w:fldCharType="separate"/>
            </w:r>
            <w:r w:rsidR="00270E94">
              <w:rPr>
                <w:rFonts w:cs="Arial"/>
                <w:noProof/>
                <w:webHidden/>
                <w:sz w:val="20"/>
                <w:szCs w:val="20"/>
              </w:rPr>
              <w:t>49</w:t>
            </w:r>
            <w:r w:rsidR="007D0618" w:rsidRPr="00974D29">
              <w:rPr>
                <w:rFonts w:cs="Arial"/>
                <w:noProof/>
                <w:webHidden/>
                <w:sz w:val="20"/>
                <w:szCs w:val="20"/>
              </w:rPr>
              <w:fldChar w:fldCharType="end"/>
            </w:r>
          </w:hyperlink>
        </w:p>
        <w:p w14:paraId="43CBE10B" w14:textId="393D0D8B" w:rsidR="007D0618" w:rsidRPr="00974D29" w:rsidRDefault="009A4D4C">
          <w:pPr>
            <w:pStyle w:val="TOC2"/>
            <w:tabs>
              <w:tab w:val="right" w:leader="dot" w:pos="9016"/>
            </w:tabs>
            <w:rPr>
              <w:rFonts w:eastAsiaTheme="minorEastAsia" w:cs="Arial"/>
              <w:noProof/>
              <w:sz w:val="20"/>
              <w:szCs w:val="20"/>
              <w:lang w:eastAsia="en-AU"/>
            </w:rPr>
          </w:pPr>
          <w:hyperlink w:anchor="_Toc79409294" w:history="1">
            <w:r w:rsidR="007D0618" w:rsidRPr="00974D29">
              <w:rPr>
                <w:rStyle w:val="Hyperlink"/>
                <w:rFonts w:cs="Arial"/>
                <w:noProof/>
                <w:sz w:val="20"/>
                <w:szCs w:val="20"/>
              </w:rPr>
              <w:t>Step 5: Care after initial treatment and recovery</w:t>
            </w:r>
            <w:r w:rsidR="007D0618" w:rsidRPr="00974D29">
              <w:rPr>
                <w:rFonts w:cs="Arial"/>
                <w:noProof/>
                <w:webHidden/>
                <w:sz w:val="20"/>
                <w:szCs w:val="20"/>
              </w:rPr>
              <w:tab/>
            </w:r>
            <w:r w:rsidR="007D0618" w:rsidRPr="00974D29">
              <w:rPr>
                <w:rFonts w:cs="Arial"/>
                <w:noProof/>
                <w:webHidden/>
                <w:sz w:val="20"/>
                <w:szCs w:val="20"/>
              </w:rPr>
              <w:fldChar w:fldCharType="begin"/>
            </w:r>
            <w:r w:rsidR="007D0618" w:rsidRPr="00974D29">
              <w:rPr>
                <w:rFonts w:cs="Arial"/>
                <w:noProof/>
                <w:webHidden/>
                <w:sz w:val="20"/>
                <w:szCs w:val="20"/>
              </w:rPr>
              <w:instrText xml:space="preserve"> PAGEREF _Toc79409294 \h </w:instrText>
            </w:r>
            <w:r w:rsidR="007D0618" w:rsidRPr="00974D29">
              <w:rPr>
                <w:rFonts w:cs="Arial"/>
                <w:noProof/>
                <w:webHidden/>
                <w:sz w:val="20"/>
                <w:szCs w:val="20"/>
              </w:rPr>
            </w:r>
            <w:r w:rsidR="007D0618" w:rsidRPr="00974D29">
              <w:rPr>
                <w:rFonts w:cs="Arial"/>
                <w:noProof/>
                <w:webHidden/>
                <w:sz w:val="20"/>
                <w:szCs w:val="20"/>
              </w:rPr>
              <w:fldChar w:fldCharType="separate"/>
            </w:r>
            <w:r w:rsidR="00270E94">
              <w:rPr>
                <w:rFonts w:cs="Arial"/>
                <w:noProof/>
                <w:webHidden/>
                <w:sz w:val="20"/>
                <w:szCs w:val="20"/>
              </w:rPr>
              <w:t>53</w:t>
            </w:r>
            <w:r w:rsidR="007D0618" w:rsidRPr="00974D29">
              <w:rPr>
                <w:rFonts w:cs="Arial"/>
                <w:noProof/>
                <w:webHidden/>
                <w:sz w:val="20"/>
                <w:szCs w:val="20"/>
              </w:rPr>
              <w:fldChar w:fldCharType="end"/>
            </w:r>
          </w:hyperlink>
        </w:p>
        <w:p w14:paraId="69E46E44" w14:textId="7242976A" w:rsidR="007D0618" w:rsidRPr="00974D29" w:rsidRDefault="009A4D4C">
          <w:pPr>
            <w:pStyle w:val="TOC2"/>
            <w:tabs>
              <w:tab w:val="right" w:leader="dot" w:pos="9016"/>
            </w:tabs>
            <w:rPr>
              <w:rFonts w:eastAsiaTheme="minorEastAsia" w:cs="Arial"/>
              <w:noProof/>
              <w:sz w:val="20"/>
              <w:szCs w:val="20"/>
              <w:lang w:eastAsia="en-AU"/>
            </w:rPr>
          </w:pPr>
          <w:hyperlink w:anchor="_Toc79409307" w:history="1">
            <w:r w:rsidR="007D0618" w:rsidRPr="00974D29">
              <w:rPr>
                <w:rStyle w:val="Hyperlink"/>
                <w:rFonts w:cs="Arial"/>
                <w:noProof/>
                <w:sz w:val="20"/>
                <w:szCs w:val="20"/>
              </w:rPr>
              <w:t>Step 7: End-of-life care</w:t>
            </w:r>
            <w:r w:rsidR="007D0618" w:rsidRPr="00974D29">
              <w:rPr>
                <w:rFonts w:cs="Arial"/>
                <w:noProof/>
                <w:webHidden/>
                <w:sz w:val="20"/>
                <w:szCs w:val="20"/>
              </w:rPr>
              <w:tab/>
            </w:r>
            <w:r w:rsidR="007D0618" w:rsidRPr="00974D29">
              <w:rPr>
                <w:rFonts w:cs="Arial"/>
                <w:noProof/>
                <w:webHidden/>
                <w:sz w:val="20"/>
                <w:szCs w:val="20"/>
              </w:rPr>
              <w:fldChar w:fldCharType="begin"/>
            </w:r>
            <w:r w:rsidR="007D0618" w:rsidRPr="00974D29">
              <w:rPr>
                <w:rFonts w:cs="Arial"/>
                <w:noProof/>
                <w:webHidden/>
                <w:sz w:val="20"/>
                <w:szCs w:val="20"/>
              </w:rPr>
              <w:instrText xml:space="preserve"> PAGEREF _Toc79409307 \h </w:instrText>
            </w:r>
            <w:r w:rsidR="007D0618" w:rsidRPr="00974D29">
              <w:rPr>
                <w:rFonts w:cs="Arial"/>
                <w:noProof/>
                <w:webHidden/>
                <w:sz w:val="20"/>
                <w:szCs w:val="20"/>
              </w:rPr>
            </w:r>
            <w:r w:rsidR="007D0618" w:rsidRPr="00974D29">
              <w:rPr>
                <w:rFonts w:cs="Arial"/>
                <w:noProof/>
                <w:webHidden/>
                <w:sz w:val="20"/>
                <w:szCs w:val="20"/>
              </w:rPr>
              <w:fldChar w:fldCharType="separate"/>
            </w:r>
            <w:r w:rsidR="00270E94">
              <w:rPr>
                <w:rFonts w:cs="Arial"/>
                <w:noProof/>
                <w:webHidden/>
                <w:sz w:val="20"/>
                <w:szCs w:val="20"/>
              </w:rPr>
              <w:t>59</w:t>
            </w:r>
            <w:r w:rsidR="007D0618" w:rsidRPr="00974D29">
              <w:rPr>
                <w:rFonts w:cs="Arial"/>
                <w:noProof/>
                <w:webHidden/>
                <w:sz w:val="20"/>
                <w:szCs w:val="20"/>
              </w:rPr>
              <w:fldChar w:fldCharType="end"/>
            </w:r>
          </w:hyperlink>
        </w:p>
        <w:p w14:paraId="1620FBAA" w14:textId="12629B22" w:rsidR="007D0618" w:rsidRPr="00974D29" w:rsidRDefault="009A4D4C">
          <w:pPr>
            <w:pStyle w:val="TOC1"/>
            <w:rPr>
              <w:rFonts w:eastAsiaTheme="minorEastAsia" w:cs="Arial"/>
              <w:b/>
              <w:bCs/>
              <w:sz w:val="20"/>
              <w:szCs w:val="20"/>
              <w:lang w:eastAsia="en-AU"/>
            </w:rPr>
          </w:pPr>
          <w:hyperlink w:anchor="_Toc79409311" w:history="1">
            <w:r w:rsidR="007D0618" w:rsidRPr="00974D29">
              <w:rPr>
                <w:rStyle w:val="Hyperlink"/>
                <w:rFonts w:cs="Arial"/>
                <w:b/>
                <w:bCs/>
                <w:sz w:val="20"/>
                <w:szCs w:val="20"/>
              </w:rPr>
              <w:t>Contributors and reviewers</w:t>
            </w:r>
            <w:r w:rsidR="007D0618" w:rsidRPr="00974D29">
              <w:rPr>
                <w:rFonts w:cs="Arial"/>
                <w:b/>
                <w:bCs/>
                <w:webHidden/>
                <w:sz w:val="20"/>
                <w:szCs w:val="20"/>
              </w:rPr>
              <w:tab/>
            </w:r>
            <w:r w:rsidR="007D0618" w:rsidRPr="00974D29">
              <w:rPr>
                <w:rFonts w:cs="Arial"/>
                <w:b/>
                <w:bCs/>
                <w:webHidden/>
                <w:sz w:val="20"/>
                <w:szCs w:val="20"/>
              </w:rPr>
              <w:fldChar w:fldCharType="begin"/>
            </w:r>
            <w:r w:rsidR="007D0618" w:rsidRPr="00974D29">
              <w:rPr>
                <w:rFonts w:cs="Arial"/>
                <w:b/>
                <w:bCs/>
                <w:webHidden/>
                <w:sz w:val="20"/>
                <w:szCs w:val="20"/>
              </w:rPr>
              <w:instrText xml:space="preserve"> PAGEREF _Toc79409311 \h </w:instrText>
            </w:r>
            <w:r w:rsidR="007D0618" w:rsidRPr="00974D29">
              <w:rPr>
                <w:rFonts w:cs="Arial"/>
                <w:b/>
                <w:bCs/>
                <w:webHidden/>
                <w:sz w:val="20"/>
                <w:szCs w:val="20"/>
              </w:rPr>
            </w:r>
            <w:r w:rsidR="007D0618" w:rsidRPr="00974D29">
              <w:rPr>
                <w:rFonts w:cs="Arial"/>
                <w:b/>
                <w:bCs/>
                <w:webHidden/>
                <w:sz w:val="20"/>
                <w:szCs w:val="20"/>
              </w:rPr>
              <w:fldChar w:fldCharType="separate"/>
            </w:r>
            <w:r w:rsidR="00270E94">
              <w:rPr>
                <w:rFonts w:cs="Arial"/>
                <w:b/>
                <w:bCs/>
                <w:webHidden/>
                <w:sz w:val="20"/>
                <w:szCs w:val="20"/>
              </w:rPr>
              <w:t>61</w:t>
            </w:r>
            <w:r w:rsidR="007D0618" w:rsidRPr="00974D29">
              <w:rPr>
                <w:rFonts w:cs="Arial"/>
                <w:b/>
                <w:bCs/>
                <w:webHidden/>
                <w:sz w:val="20"/>
                <w:szCs w:val="20"/>
              </w:rPr>
              <w:fldChar w:fldCharType="end"/>
            </w:r>
          </w:hyperlink>
        </w:p>
        <w:p w14:paraId="11FF2183" w14:textId="24E97AF5" w:rsidR="007D0618" w:rsidRPr="00974D29" w:rsidRDefault="009A4D4C">
          <w:pPr>
            <w:pStyle w:val="TOC1"/>
            <w:rPr>
              <w:rFonts w:eastAsiaTheme="minorEastAsia" w:cs="Arial"/>
              <w:b/>
              <w:bCs/>
              <w:sz w:val="20"/>
              <w:szCs w:val="20"/>
              <w:lang w:eastAsia="en-AU"/>
            </w:rPr>
          </w:pPr>
          <w:hyperlink w:anchor="_Toc79409315" w:history="1">
            <w:r w:rsidR="007D0618" w:rsidRPr="00974D29">
              <w:rPr>
                <w:rStyle w:val="Hyperlink"/>
                <w:rFonts w:cs="Arial"/>
                <w:b/>
                <w:bCs/>
                <w:sz w:val="20"/>
                <w:szCs w:val="20"/>
              </w:rPr>
              <w:t>Appendix A: Special population groups</w:t>
            </w:r>
            <w:r w:rsidR="007D0618" w:rsidRPr="00974D29">
              <w:rPr>
                <w:rFonts w:cs="Arial"/>
                <w:b/>
                <w:bCs/>
                <w:webHidden/>
                <w:sz w:val="20"/>
                <w:szCs w:val="20"/>
              </w:rPr>
              <w:tab/>
            </w:r>
            <w:r w:rsidR="007D0618" w:rsidRPr="00974D29">
              <w:rPr>
                <w:rFonts w:cs="Arial"/>
                <w:b/>
                <w:bCs/>
                <w:webHidden/>
                <w:sz w:val="20"/>
                <w:szCs w:val="20"/>
              </w:rPr>
              <w:fldChar w:fldCharType="begin"/>
            </w:r>
            <w:r w:rsidR="007D0618" w:rsidRPr="00974D29">
              <w:rPr>
                <w:rFonts w:cs="Arial"/>
                <w:b/>
                <w:bCs/>
                <w:webHidden/>
                <w:sz w:val="20"/>
                <w:szCs w:val="20"/>
              </w:rPr>
              <w:instrText xml:space="preserve"> PAGEREF _Toc79409315 \h </w:instrText>
            </w:r>
            <w:r w:rsidR="007D0618" w:rsidRPr="00974D29">
              <w:rPr>
                <w:rFonts w:cs="Arial"/>
                <w:b/>
                <w:bCs/>
                <w:webHidden/>
                <w:sz w:val="20"/>
                <w:szCs w:val="20"/>
              </w:rPr>
            </w:r>
            <w:r w:rsidR="007D0618" w:rsidRPr="00974D29">
              <w:rPr>
                <w:rFonts w:cs="Arial"/>
                <w:b/>
                <w:bCs/>
                <w:webHidden/>
                <w:sz w:val="20"/>
                <w:szCs w:val="20"/>
              </w:rPr>
              <w:fldChar w:fldCharType="separate"/>
            </w:r>
            <w:r w:rsidR="00270E94">
              <w:rPr>
                <w:rFonts w:cs="Arial"/>
                <w:b/>
                <w:bCs/>
                <w:webHidden/>
                <w:sz w:val="20"/>
                <w:szCs w:val="20"/>
              </w:rPr>
              <w:t>63</w:t>
            </w:r>
            <w:r w:rsidR="007D0618" w:rsidRPr="00974D29">
              <w:rPr>
                <w:rFonts w:cs="Arial"/>
                <w:b/>
                <w:bCs/>
                <w:webHidden/>
                <w:sz w:val="20"/>
                <w:szCs w:val="20"/>
              </w:rPr>
              <w:fldChar w:fldCharType="end"/>
            </w:r>
          </w:hyperlink>
        </w:p>
        <w:p w14:paraId="55B96FF9" w14:textId="217414DF" w:rsidR="007D0618" w:rsidRPr="00974D29" w:rsidRDefault="009A4D4C">
          <w:pPr>
            <w:pStyle w:val="TOC1"/>
            <w:rPr>
              <w:rFonts w:eastAsiaTheme="minorEastAsia" w:cs="Arial"/>
              <w:b/>
              <w:bCs/>
              <w:sz w:val="20"/>
              <w:szCs w:val="20"/>
              <w:lang w:eastAsia="en-AU"/>
            </w:rPr>
          </w:pPr>
          <w:hyperlink w:anchor="_Toc79409321" w:history="1">
            <w:r w:rsidR="007D0618" w:rsidRPr="00974D29">
              <w:rPr>
                <w:rStyle w:val="Hyperlink"/>
                <w:rFonts w:cs="Arial"/>
                <w:b/>
                <w:bCs/>
                <w:sz w:val="20"/>
                <w:szCs w:val="20"/>
              </w:rPr>
              <w:t>Appendix B: Complementary therapies</w:t>
            </w:r>
            <w:r w:rsidR="007D0618" w:rsidRPr="00974D29">
              <w:rPr>
                <w:rFonts w:cs="Arial"/>
                <w:b/>
                <w:bCs/>
                <w:webHidden/>
                <w:sz w:val="20"/>
                <w:szCs w:val="20"/>
              </w:rPr>
              <w:tab/>
            </w:r>
            <w:r w:rsidR="007D0618" w:rsidRPr="00974D29">
              <w:rPr>
                <w:rFonts w:cs="Arial"/>
                <w:b/>
                <w:bCs/>
                <w:webHidden/>
                <w:sz w:val="20"/>
                <w:szCs w:val="20"/>
              </w:rPr>
              <w:fldChar w:fldCharType="begin"/>
            </w:r>
            <w:r w:rsidR="007D0618" w:rsidRPr="00974D29">
              <w:rPr>
                <w:rFonts w:cs="Arial"/>
                <w:b/>
                <w:bCs/>
                <w:webHidden/>
                <w:sz w:val="20"/>
                <w:szCs w:val="20"/>
              </w:rPr>
              <w:instrText xml:space="preserve"> PAGEREF _Toc79409321 \h </w:instrText>
            </w:r>
            <w:r w:rsidR="007D0618" w:rsidRPr="00974D29">
              <w:rPr>
                <w:rFonts w:cs="Arial"/>
                <w:b/>
                <w:bCs/>
                <w:webHidden/>
                <w:sz w:val="20"/>
                <w:szCs w:val="20"/>
              </w:rPr>
            </w:r>
            <w:r w:rsidR="007D0618" w:rsidRPr="00974D29">
              <w:rPr>
                <w:rFonts w:cs="Arial"/>
                <w:b/>
                <w:bCs/>
                <w:webHidden/>
                <w:sz w:val="20"/>
                <w:szCs w:val="20"/>
              </w:rPr>
              <w:fldChar w:fldCharType="separate"/>
            </w:r>
            <w:r w:rsidR="00270E94">
              <w:rPr>
                <w:rFonts w:cs="Arial"/>
                <w:b/>
                <w:bCs/>
                <w:webHidden/>
                <w:sz w:val="20"/>
                <w:szCs w:val="20"/>
              </w:rPr>
              <w:t>68</w:t>
            </w:r>
            <w:r w:rsidR="007D0618" w:rsidRPr="00974D29">
              <w:rPr>
                <w:rFonts w:cs="Arial"/>
                <w:b/>
                <w:bCs/>
                <w:webHidden/>
                <w:sz w:val="20"/>
                <w:szCs w:val="20"/>
              </w:rPr>
              <w:fldChar w:fldCharType="end"/>
            </w:r>
          </w:hyperlink>
        </w:p>
        <w:p w14:paraId="46097E32" w14:textId="7F6F6314" w:rsidR="007D0618" w:rsidRPr="00974D29" w:rsidRDefault="009A4D4C">
          <w:pPr>
            <w:pStyle w:val="TOC1"/>
            <w:rPr>
              <w:rFonts w:eastAsiaTheme="minorEastAsia" w:cs="Arial"/>
              <w:b/>
              <w:bCs/>
              <w:sz w:val="20"/>
              <w:szCs w:val="20"/>
              <w:lang w:eastAsia="en-AU"/>
            </w:rPr>
          </w:pPr>
          <w:hyperlink w:anchor="_Toc79409322" w:history="1">
            <w:r w:rsidR="007D0618" w:rsidRPr="00974D29">
              <w:rPr>
                <w:rStyle w:val="Hyperlink"/>
                <w:rFonts w:cs="Arial"/>
                <w:b/>
                <w:bCs/>
                <w:sz w:val="20"/>
                <w:szCs w:val="20"/>
              </w:rPr>
              <w:t>Appendix C: The AYA multidisciplinary team</w:t>
            </w:r>
            <w:r w:rsidR="007D0618" w:rsidRPr="00974D29">
              <w:rPr>
                <w:rFonts w:cs="Arial"/>
                <w:b/>
                <w:bCs/>
                <w:webHidden/>
                <w:sz w:val="20"/>
                <w:szCs w:val="20"/>
              </w:rPr>
              <w:tab/>
            </w:r>
            <w:r w:rsidR="007D0618" w:rsidRPr="00974D29">
              <w:rPr>
                <w:rFonts w:cs="Arial"/>
                <w:b/>
                <w:bCs/>
                <w:webHidden/>
                <w:sz w:val="20"/>
                <w:szCs w:val="20"/>
              </w:rPr>
              <w:fldChar w:fldCharType="begin"/>
            </w:r>
            <w:r w:rsidR="007D0618" w:rsidRPr="00974D29">
              <w:rPr>
                <w:rFonts w:cs="Arial"/>
                <w:b/>
                <w:bCs/>
                <w:webHidden/>
                <w:sz w:val="20"/>
                <w:szCs w:val="20"/>
              </w:rPr>
              <w:instrText xml:space="preserve"> PAGEREF _Toc79409322 \h </w:instrText>
            </w:r>
            <w:r w:rsidR="007D0618" w:rsidRPr="00974D29">
              <w:rPr>
                <w:rFonts w:cs="Arial"/>
                <w:b/>
                <w:bCs/>
                <w:webHidden/>
                <w:sz w:val="20"/>
                <w:szCs w:val="20"/>
              </w:rPr>
            </w:r>
            <w:r w:rsidR="007D0618" w:rsidRPr="00974D29">
              <w:rPr>
                <w:rFonts w:cs="Arial"/>
                <w:b/>
                <w:bCs/>
                <w:webHidden/>
                <w:sz w:val="20"/>
                <w:szCs w:val="20"/>
              </w:rPr>
              <w:fldChar w:fldCharType="separate"/>
            </w:r>
            <w:r w:rsidR="00270E94">
              <w:rPr>
                <w:rFonts w:cs="Arial"/>
                <w:b/>
                <w:bCs/>
                <w:webHidden/>
                <w:sz w:val="20"/>
                <w:szCs w:val="20"/>
              </w:rPr>
              <w:t>69</w:t>
            </w:r>
            <w:r w:rsidR="007D0618" w:rsidRPr="00974D29">
              <w:rPr>
                <w:rFonts w:cs="Arial"/>
                <w:b/>
                <w:bCs/>
                <w:webHidden/>
                <w:sz w:val="20"/>
                <w:szCs w:val="20"/>
              </w:rPr>
              <w:fldChar w:fldCharType="end"/>
            </w:r>
          </w:hyperlink>
        </w:p>
        <w:p w14:paraId="753B1CBA" w14:textId="7ED358DE" w:rsidR="007D0618" w:rsidRPr="00974D29" w:rsidRDefault="009A4D4C">
          <w:pPr>
            <w:pStyle w:val="TOC1"/>
            <w:rPr>
              <w:rFonts w:eastAsiaTheme="minorEastAsia" w:cs="Arial"/>
              <w:b/>
              <w:bCs/>
              <w:sz w:val="20"/>
              <w:szCs w:val="20"/>
              <w:lang w:eastAsia="en-AU"/>
            </w:rPr>
          </w:pPr>
          <w:hyperlink w:anchor="_Toc79409323" w:history="1">
            <w:r w:rsidR="007D0618" w:rsidRPr="00974D29">
              <w:rPr>
                <w:rStyle w:val="Hyperlink"/>
                <w:rFonts w:cs="Arial"/>
                <w:b/>
                <w:bCs/>
                <w:sz w:val="20"/>
                <w:szCs w:val="20"/>
              </w:rPr>
              <w:t>Resource List</w:t>
            </w:r>
            <w:r w:rsidR="007D0618" w:rsidRPr="00974D29">
              <w:rPr>
                <w:rFonts w:cs="Arial"/>
                <w:b/>
                <w:bCs/>
                <w:webHidden/>
                <w:sz w:val="20"/>
                <w:szCs w:val="20"/>
              </w:rPr>
              <w:tab/>
            </w:r>
            <w:r w:rsidR="007D0618" w:rsidRPr="00974D29">
              <w:rPr>
                <w:rFonts w:cs="Arial"/>
                <w:b/>
                <w:bCs/>
                <w:webHidden/>
                <w:sz w:val="20"/>
                <w:szCs w:val="20"/>
              </w:rPr>
              <w:fldChar w:fldCharType="begin"/>
            </w:r>
            <w:r w:rsidR="007D0618" w:rsidRPr="00974D29">
              <w:rPr>
                <w:rFonts w:cs="Arial"/>
                <w:b/>
                <w:bCs/>
                <w:webHidden/>
                <w:sz w:val="20"/>
                <w:szCs w:val="20"/>
              </w:rPr>
              <w:instrText xml:space="preserve"> PAGEREF _Toc79409323 \h </w:instrText>
            </w:r>
            <w:r w:rsidR="007D0618" w:rsidRPr="00974D29">
              <w:rPr>
                <w:rFonts w:cs="Arial"/>
                <w:b/>
                <w:bCs/>
                <w:webHidden/>
                <w:sz w:val="20"/>
                <w:szCs w:val="20"/>
              </w:rPr>
            </w:r>
            <w:r w:rsidR="007D0618" w:rsidRPr="00974D29">
              <w:rPr>
                <w:rFonts w:cs="Arial"/>
                <w:b/>
                <w:bCs/>
                <w:webHidden/>
                <w:sz w:val="20"/>
                <w:szCs w:val="20"/>
              </w:rPr>
              <w:fldChar w:fldCharType="separate"/>
            </w:r>
            <w:r w:rsidR="00270E94">
              <w:rPr>
                <w:rFonts w:cs="Arial"/>
                <w:b/>
                <w:bCs/>
                <w:webHidden/>
                <w:sz w:val="20"/>
                <w:szCs w:val="20"/>
              </w:rPr>
              <w:t>70</w:t>
            </w:r>
            <w:r w:rsidR="007D0618" w:rsidRPr="00974D29">
              <w:rPr>
                <w:rFonts w:cs="Arial"/>
                <w:b/>
                <w:bCs/>
                <w:webHidden/>
                <w:sz w:val="20"/>
                <w:szCs w:val="20"/>
              </w:rPr>
              <w:fldChar w:fldCharType="end"/>
            </w:r>
          </w:hyperlink>
        </w:p>
        <w:p w14:paraId="77CA003B" w14:textId="09A1591A" w:rsidR="007D0618" w:rsidRPr="00974D29" w:rsidRDefault="009A4D4C">
          <w:pPr>
            <w:pStyle w:val="TOC1"/>
            <w:rPr>
              <w:rFonts w:eastAsiaTheme="minorEastAsia" w:cs="Arial"/>
              <w:b/>
              <w:bCs/>
              <w:sz w:val="20"/>
              <w:szCs w:val="20"/>
              <w:lang w:eastAsia="en-AU"/>
            </w:rPr>
          </w:pPr>
          <w:hyperlink w:anchor="_Toc79409324" w:history="1">
            <w:r w:rsidR="007D0618" w:rsidRPr="00974D29">
              <w:rPr>
                <w:rStyle w:val="Hyperlink"/>
                <w:rFonts w:cs="Arial"/>
                <w:b/>
                <w:bCs/>
                <w:sz w:val="20"/>
                <w:szCs w:val="20"/>
              </w:rPr>
              <w:t>Glossary</w:t>
            </w:r>
            <w:r w:rsidR="007D0618" w:rsidRPr="00974D29">
              <w:rPr>
                <w:rFonts w:cs="Arial"/>
                <w:b/>
                <w:bCs/>
                <w:webHidden/>
                <w:sz w:val="20"/>
                <w:szCs w:val="20"/>
              </w:rPr>
              <w:tab/>
            </w:r>
            <w:r w:rsidR="007D0618" w:rsidRPr="00974D29">
              <w:rPr>
                <w:rFonts w:cs="Arial"/>
                <w:b/>
                <w:bCs/>
                <w:webHidden/>
                <w:sz w:val="20"/>
                <w:szCs w:val="20"/>
              </w:rPr>
              <w:fldChar w:fldCharType="begin"/>
            </w:r>
            <w:r w:rsidR="007D0618" w:rsidRPr="00974D29">
              <w:rPr>
                <w:rFonts w:cs="Arial"/>
                <w:b/>
                <w:bCs/>
                <w:webHidden/>
                <w:sz w:val="20"/>
                <w:szCs w:val="20"/>
              </w:rPr>
              <w:instrText xml:space="preserve"> PAGEREF _Toc79409324 \h </w:instrText>
            </w:r>
            <w:r w:rsidR="007D0618" w:rsidRPr="00974D29">
              <w:rPr>
                <w:rFonts w:cs="Arial"/>
                <w:b/>
                <w:bCs/>
                <w:webHidden/>
                <w:sz w:val="20"/>
                <w:szCs w:val="20"/>
              </w:rPr>
            </w:r>
            <w:r w:rsidR="007D0618" w:rsidRPr="00974D29">
              <w:rPr>
                <w:rFonts w:cs="Arial"/>
                <w:b/>
                <w:bCs/>
                <w:webHidden/>
                <w:sz w:val="20"/>
                <w:szCs w:val="20"/>
              </w:rPr>
              <w:fldChar w:fldCharType="separate"/>
            </w:r>
            <w:r w:rsidR="00270E94">
              <w:rPr>
                <w:rFonts w:cs="Arial"/>
                <w:b/>
                <w:bCs/>
                <w:webHidden/>
                <w:sz w:val="20"/>
                <w:szCs w:val="20"/>
              </w:rPr>
              <w:t>75</w:t>
            </w:r>
            <w:r w:rsidR="007D0618" w:rsidRPr="00974D29">
              <w:rPr>
                <w:rFonts w:cs="Arial"/>
                <w:b/>
                <w:bCs/>
                <w:webHidden/>
                <w:sz w:val="20"/>
                <w:szCs w:val="20"/>
              </w:rPr>
              <w:fldChar w:fldCharType="end"/>
            </w:r>
          </w:hyperlink>
        </w:p>
        <w:p w14:paraId="1B77D098" w14:textId="7245BA13" w:rsidR="007D0618" w:rsidRPr="00974D29" w:rsidRDefault="009A4D4C">
          <w:pPr>
            <w:pStyle w:val="TOC1"/>
            <w:rPr>
              <w:rFonts w:eastAsiaTheme="minorEastAsia" w:cs="Arial"/>
              <w:b/>
              <w:bCs/>
              <w:sz w:val="20"/>
              <w:szCs w:val="20"/>
              <w:lang w:eastAsia="en-AU"/>
            </w:rPr>
          </w:pPr>
          <w:hyperlink w:anchor="_Toc79409325" w:history="1">
            <w:r w:rsidR="007D0618" w:rsidRPr="00974D29">
              <w:rPr>
                <w:rStyle w:val="Hyperlink"/>
                <w:rFonts w:cs="Arial"/>
                <w:b/>
                <w:bCs/>
                <w:sz w:val="20"/>
                <w:szCs w:val="20"/>
              </w:rPr>
              <w:t>References</w:t>
            </w:r>
            <w:r w:rsidR="007D0618" w:rsidRPr="00974D29">
              <w:rPr>
                <w:rFonts w:cs="Arial"/>
                <w:b/>
                <w:bCs/>
                <w:webHidden/>
                <w:sz w:val="20"/>
                <w:szCs w:val="20"/>
              </w:rPr>
              <w:tab/>
            </w:r>
            <w:r w:rsidR="007D0618" w:rsidRPr="00974D29">
              <w:rPr>
                <w:rFonts w:cs="Arial"/>
                <w:b/>
                <w:bCs/>
                <w:webHidden/>
                <w:sz w:val="20"/>
                <w:szCs w:val="20"/>
              </w:rPr>
              <w:fldChar w:fldCharType="begin"/>
            </w:r>
            <w:r w:rsidR="007D0618" w:rsidRPr="00974D29">
              <w:rPr>
                <w:rFonts w:cs="Arial"/>
                <w:b/>
                <w:bCs/>
                <w:webHidden/>
                <w:sz w:val="20"/>
                <w:szCs w:val="20"/>
              </w:rPr>
              <w:instrText xml:space="preserve"> PAGEREF _Toc79409325 \h </w:instrText>
            </w:r>
            <w:r w:rsidR="007D0618" w:rsidRPr="00974D29">
              <w:rPr>
                <w:rFonts w:cs="Arial"/>
                <w:b/>
                <w:bCs/>
                <w:webHidden/>
                <w:sz w:val="20"/>
                <w:szCs w:val="20"/>
              </w:rPr>
            </w:r>
            <w:r w:rsidR="007D0618" w:rsidRPr="00974D29">
              <w:rPr>
                <w:rFonts w:cs="Arial"/>
                <w:b/>
                <w:bCs/>
                <w:webHidden/>
                <w:sz w:val="20"/>
                <w:szCs w:val="20"/>
              </w:rPr>
              <w:fldChar w:fldCharType="separate"/>
            </w:r>
            <w:r w:rsidR="00270E94">
              <w:rPr>
                <w:rFonts w:cs="Arial"/>
                <w:b/>
                <w:bCs/>
                <w:webHidden/>
                <w:sz w:val="20"/>
                <w:szCs w:val="20"/>
              </w:rPr>
              <w:t>77</w:t>
            </w:r>
            <w:r w:rsidR="007D0618" w:rsidRPr="00974D29">
              <w:rPr>
                <w:rFonts w:cs="Arial"/>
                <w:b/>
                <w:bCs/>
                <w:webHidden/>
                <w:sz w:val="20"/>
                <w:szCs w:val="20"/>
              </w:rPr>
              <w:fldChar w:fldCharType="end"/>
            </w:r>
          </w:hyperlink>
        </w:p>
        <w:p w14:paraId="59CB574E" w14:textId="5E8A261E" w:rsidR="008C2C22" w:rsidRPr="0021274B" w:rsidRDefault="00A36488" w:rsidP="0021274B">
          <w:pPr>
            <w:spacing w:line="276" w:lineRule="auto"/>
            <w:rPr>
              <w:rFonts w:cstheme="minorHAnsi"/>
              <w:b/>
              <w:bCs/>
              <w:noProof/>
            </w:rPr>
          </w:pPr>
          <w:r w:rsidRPr="00974D29">
            <w:rPr>
              <w:rFonts w:cstheme="minorHAnsi"/>
              <w:b/>
              <w:bCs/>
              <w:noProof/>
            </w:rPr>
            <w:fldChar w:fldCharType="end"/>
          </w:r>
        </w:p>
      </w:sdtContent>
    </w:sdt>
    <w:bookmarkStart w:id="20" w:name="_Foreword" w:displacedByCustomXml="prev"/>
    <w:bookmarkEnd w:id="20" w:displacedByCustomXml="prev"/>
    <w:p w14:paraId="3BD6AC84" w14:textId="41F20A8B" w:rsidR="00B76233" w:rsidRPr="008C2C22" w:rsidRDefault="00DA3A5C" w:rsidP="008C2C22">
      <w:pPr>
        <w:pStyle w:val="Heading1"/>
        <w:rPr>
          <w:rFonts w:cstheme="minorHAnsi"/>
          <w:b/>
          <w:bCs/>
          <w:noProof/>
        </w:rPr>
      </w:pPr>
      <w:bookmarkStart w:id="21" w:name="_Toc79409221"/>
      <w:r>
        <w:lastRenderedPageBreak/>
        <w:t>Welcome and introduction</w:t>
      </w:r>
      <w:bookmarkEnd w:id="21"/>
    </w:p>
    <w:p w14:paraId="7881269A" w14:textId="60920477" w:rsidR="00986438" w:rsidRPr="00986438" w:rsidRDefault="00986438" w:rsidP="00986438">
      <w:pPr>
        <w:jc w:val="both"/>
        <w:rPr>
          <w:rFonts w:eastAsia="Calibri" w:cs="Arial"/>
        </w:rPr>
      </w:pPr>
      <w:r w:rsidRPr="00986438">
        <w:rPr>
          <w:rFonts w:eastAsia="Calibri" w:cs="Arial"/>
        </w:rPr>
        <w:t xml:space="preserve">The </w:t>
      </w:r>
      <w:r w:rsidRPr="00986438">
        <w:rPr>
          <w:rFonts w:eastAsia="Calibri" w:cs="Arial"/>
          <w:i/>
        </w:rPr>
        <w:t xml:space="preserve">Optimal </w:t>
      </w:r>
      <w:r w:rsidR="00541EB4">
        <w:rPr>
          <w:rFonts w:eastAsia="Calibri" w:cs="Arial"/>
          <w:i/>
        </w:rPr>
        <w:t>C</w:t>
      </w:r>
      <w:r w:rsidRPr="00986438">
        <w:rPr>
          <w:rFonts w:eastAsia="Calibri" w:cs="Arial"/>
          <w:i/>
        </w:rPr>
        <w:t>are</w:t>
      </w:r>
      <w:r w:rsidR="00541EB4">
        <w:rPr>
          <w:rFonts w:eastAsia="Calibri" w:cs="Arial"/>
          <w:i/>
        </w:rPr>
        <w:t xml:space="preserve"> P</w:t>
      </w:r>
      <w:r w:rsidRPr="00986438">
        <w:rPr>
          <w:rFonts w:eastAsia="Calibri" w:cs="Arial"/>
          <w:i/>
        </w:rPr>
        <w:t xml:space="preserve">athway for Adolescents and Young Adults with </w:t>
      </w:r>
      <w:r w:rsidR="00541EB4">
        <w:rPr>
          <w:rFonts w:eastAsia="Calibri" w:cs="Arial"/>
          <w:i/>
        </w:rPr>
        <w:t>C</w:t>
      </w:r>
      <w:r w:rsidRPr="00986438">
        <w:rPr>
          <w:rFonts w:eastAsia="Calibri" w:cs="Arial"/>
          <w:i/>
        </w:rPr>
        <w:t>ancer</w:t>
      </w:r>
      <w:r w:rsidRPr="00986438">
        <w:rPr>
          <w:rFonts w:eastAsia="Calibri" w:cs="Arial"/>
        </w:rPr>
        <w:t xml:space="preserve"> has been developed with the aim of improving the outcomes and the experiences of care for young people with cancer. </w:t>
      </w:r>
    </w:p>
    <w:p w14:paraId="0DB2DB19" w14:textId="77777777" w:rsidR="00986438" w:rsidRPr="00986438" w:rsidRDefault="00986438" w:rsidP="00986438">
      <w:pPr>
        <w:jc w:val="both"/>
        <w:rPr>
          <w:rFonts w:eastAsia="Calibri" w:cs="Arial"/>
        </w:rPr>
      </w:pPr>
      <w:r w:rsidRPr="00986438">
        <w:rPr>
          <w:rFonts w:eastAsia="Calibri" w:cs="Arial"/>
        </w:rPr>
        <w:t xml:space="preserve">Although cancer is rare in young people, it disproportionately contributes to the burden of disease and disease-related death within young Australians, with outcomes lagging behind those achieved in children and adults. Whilst the diagnosis and treatment pathway for any patient with cancer is complex, this is even more apparent for young Australians who may be supported by healthcare services that straddle across adult, paediatric, public, private, metropolitan and regional settings. The treatment aspects of optimal care are the same irrespective of age, however there are a range of unique considerations for young people as the timing of ill health coincides with a critical time period for their growth and development. </w:t>
      </w:r>
      <w:proofErr w:type="gramStart"/>
      <w:r w:rsidRPr="00986438">
        <w:rPr>
          <w:rFonts w:eastAsia="Calibri" w:cs="Arial"/>
        </w:rPr>
        <w:t>Thus</w:t>
      </w:r>
      <w:proofErr w:type="gramEnd"/>
      <w:r w:rsidRPr="00986438">
        <w:rPr>
          <w:rFonts w:eastAsia="Calibri" w:cs="Arial"/>
        </w:rPr>
        <w:t xml:space="preserve"> a cancer diagnosis has the potential for far reaching consequences including impacts on physical growth, mental health, peer and family relationships, establishment of new social roles, education and vocation attainment, and achieving independence. </w:t>
      </w:r>
    </w:p>
    <w:p w14:paraId="218C0DB3" w14:textId="133481A1" w:rsidR="00986438" w:rsidRPr="00986438" w:rsidRDefault="00986438" w:rsidP="00986438">
      <w:pPr>
        <w:jc w:val="both"/>
        <w:rPr>
          <w:rFonts w:eastAsia="Calibri" w:cs="Arial"/>
        </w:rPr>
      </w:pPr>
      <w:r w:rsidRPr="00986438">
        <w:rPr>
          <w:rFonts w:eastAsia="Calibri" w:cs="Arial"/>
        </w:rPr>
        <w:t>Reflective of the distinctive needs of this population, investments by both State and Federal governments have led to significant progress in developing specialist age-appropriate care for young Australians diagnosed with cancer. The development of this Optimal Care Pathway (OCP) builds on work by Cancer Australia and CanTeen within the National Service Delivery Framework (2008)</w:t>
      </w:r>
      <w:r w:rsidR="00AC6BD7">
        <w:rPr>
          <w:rFonts w:eastAsia="Calibri" w:cs="Arial"/>
        </w:rPr>
        <w:t xml:space="preserve"> </w:t>
      </w:r>
      <w:r w:rsidRPr="00986438">
        <w:rPr>
          <w:rFonts w:eastAsia="Calibri" w:cs="Arial"/>
        </w:rPr>
        <w:t xml:space="preserve">and was specifically recommended as one of the key items in the subsequent Australian Youth Cancer Framework (2017), both of which promote a national vision for quality Adolescent and Young Adult cancer care. This OCP has been designed to complement the existing </w:t>
      </w:r>
      <w:proofErr w:type="gramStart"/>
      <w:r w:rsidRPr="00986438">
        <w:rPr>
          <w:rFonts w:eastAsia="Calibri" w:cs="Arial"/>
        </w:rPr>
        <w:t>tumour-specific</w:t>
      </w:r>
      <w:proofErr w:type="gramEnd"/>
      <w:r w:rsidRPr="00986438">
        <w:rPr>
          <w:rFonts w:eastAsia="Calibri" w:cs="Arial"/>
        </w:rPr>
        <w:t xml:space="preserve"> OCPs, ensuring that both current, emerging and future developmentally significant health issues are addressed in conjunction with their cancer treatment.  </w:t>
      </w:r>
    </w:p>
    <w:p w14:paraId="14F647AC" w14:textId="37D7F80B" w:rsidR="00986438" w:rsidRPr="00986438" w:rsidRDefault="00986438" w:rsidP="00986438">
      <w:pPr>
        <w:jc w:val="both"/>
        <w:rPr>
          <w:rFonts w:eastAsia="Calibri" w:cs="Arial"/>
        </w:rPr>
      </w:pPr>
      <w:r w:rsidRPr="00986438">
        <w:rPr>
          <w:rFonts w:eastAsia="Calibri" w:cs="Arial"/>
        </w:rPr>
        <w:t xml:space="preserve">This pathway acts as a reminder for healthcare professionals of their responsibility to consider a young person with cancer not just in the context of their disease, but equally in the context of their life stage.  In addition, it may support health services in order to inform service delivery that is responsive to the needs of young people. Its development has been guided by a National Expert Working Group consisting of national leaders in oncology and adolescent </w:t>
      </w:r>
      <w:r w:rsidR="009C077F" w:rsidRPr="00986438">
        <w:rPr>
          <w:rFonts w:eastAsia="Calibri" w:cs="Arial"/>
        </w:rPr>
        <w:t>health and</w:t>
      </w:r>
      <w:r w:rsidRPr="00986438">
        <w:rPr>
          <w:rFonts w:eastAsia="Calibri" w:cs="Arial"/>
        </w:rPr>
        <w:t xml:space="preserve"> is underpinned by strong engagement and consultation with young people and community partners. We thank them all for their generous contributions. </w:t>
      </w:r>
    </w:p>
    <w:p w14:paraId="3A6BE5B6" w14:textId="77777777" w:rsidR="002C0BA3" w:rsidRPr="00024A00" w:rsidRDefault="002C0BA3" w:rsidP="006B082E">
      <w:pPr>
        <w:rPr>
          <w:color w:val="FF0000"/>
        </w:rPr>
      </w:pPr>
    </w:p>
    <w:p w14:paraId="7EC64BA5" w14:textId="77777777" w:rsidR="00800CAA" w:rsidRDefault="00A00A5C" w:rsidP="00800CAA">
      <w:pPr>
        <w:pStyle w:val="Heading1"/>
      </w:pPr>
      <w:bookmarkStart w:id="22" w:name="_Toc79409222"/>
      <w:r>
        <w:lastRenderedPageBreak/>
        <w:t>Summary</w:t>
      </w:r>
      <w:bookmarkEnd w:id="22"/>
    </w:p>
    <w:p w14:paraId="37BBAC0B" w14:textId="67B1E648" w:rsidR="00800CAA" w:rsidRPr="005E2D29" w:rsidRDefault="00800CAA" w:rsidP="005E2D29">
      <w:pPr>
        <w:spacing w:after="0"/>
      </w:pPr>
      <w:r w:rsidRPr="005E2D29">
        <w:t>Please note that not all patients with cancer will follow every step of this pathway</w:t>
      </w:r>
      <w:r w:rsidR="004F6221" w:rsidRPr="005E2D29">
        <w:t>.</w:t>
      </w:r>
    </w:p>
    <w:p w14:paraId="3E56A5A4" w14:textId="2A3FDA35" w:rsidR="00241277" w:rsidRPr="005E2D29" w:rsidRDefault="00241277" w:rsidP="005E2D29">
      <w:pPr>
        <w:spacing w:after="0"/>
      </w:pPr>
      <w:r w:rsidRPr="005E2D29">
        <w:t xml:space="preserve">This </w:t>
      </w:r>
      <w:r w:rsidR="004F6221" w:rsidRPr="005E2D29">
        <w:t>o</w:t>
      </w:r>
      <w:r w:rsidRPr="005E2D29">
        <w:t xml:space="preserve">ptimal care pathway provides guidance to health practitioners and service planners on optimal care for </w:t>
      </w:r>
      <w:r w:rsidR="004F6221" w:rsidRPr="005E2D29">
        <w:t>Adolescents and Young Adults (AYA)</w:t>
      </w:r>
      <w:r w:rsidRPr="005E2D29">
        <w:t xml:space="preserve"> with cancer, across the cancer continuum. Refer to the relevant </w:t>
      </w:r>
      <w:r w:rsidR="0011000E">
        <w:t>cancer</w:t>
      </w:r>
      <w:r w:rsidRPr="005E2D29">
        <w:t>-specific Optimal Care</w:t>
      </w:r>
      <w:r w:rsidR="004F6221" w:rsidRPr="005E2D29">
        <w:t xml:space="preserve"> </w:t>
      </w:r>
      <w:r w:rsidRPr="005E2D29">
        <w:t>Pathway at cancerorg.au/OCP.</w:t>
      </w:r>
    </w:p>
    <w:p w14:paraId="04AAFA3E" w14:textId="77777777" w:rsidR="004F6221" w:rsidRPr="005E2D29" w:rsidRDefault="004F6221" w:rsidP="005E2D29">
      <w:pPr>
        <w:spacing w:after="0"/>
        <w:rPr>
          <w:b/>
          <w:bCs/>
        </w:rPr>
      </w:pPr>
    </w:p>
    <w:p w14:paraId="5B446ED6" w14:textId="748CE30C" w:rsidR="009365AA" w:rsidRPr="00D27340" w:rsidRDefault="00777DD4" w:rsidP="00D27340">
      <w:pPr>
        <w:spacing w:after="0"/>
        <w:rPr>
          <w:b/>
          <w:bCs/>
        </w:rPr>
      </w:pPr>
      <w:r w:rsidRPr="005E2D29">
        <w:rPr>
          <w:b/>
          <w:bCs/>
        </w:rPr>
        <w:t xml:space="preserve">Key principles of care to support the delivery of optimal care </w:t>
      </w:r>
      <w:r w:rsidR="00C13A1C" w:rsidRPr="005E2D29">
        <w:rPr>
          <w:b/>
          <w:bCs/>
        </w:rPr>
        <w:t>for</w:t>
      </w:r>
      <w:r w:rsidRPr="005E2D29">
        <w:rPr>
          <w:b/>
          <w:bCs/>
        </w:rPr>
        <w:t xml:space="preserve"> AYA with cancer.</w:t>
      </w:r>
    </w:p>
    <w:p w14:paraId="458B6E7B" w14:textId="3F0F6F0C" w:rsidR="009F4F74" w:rsidRPr="005E2D29" w:rsidRDefault="004E588F" w:rsidP="005E2D29">
      <w:pPr>
        <w:spacing w:after="0"/>
        <w:rPr>
          <w:color w:val="FF0000"/>
        </w:rPr>
      </w:pPr>
      <w:bookmarkStart w:id="23" w:name="_Hlk76721179"/>
      <w:r w:rsidRPr="005E2D29">
        <w:rPr>
          <w:color w:val="FF0000"/>
        </w:rPr>
        <w:t>To be completed following content review</w:t>
      </w:r>
      <w:bookmarkEnd w:id="23"/>
      <w:r w:rsidRPr="005E2D29">
        <w:rPr>
          <w:color w:val="FF0000"/>
        </w:rPr>
        <w:t>.</w:t>
      </w:r>
    </w:p>
    <w:p w14:paraId="1588D3D2" w14:textId="77777777" w:rsidR="004E588F" w:rsidRPr="005E2D29" w:rsidRDefault="004E588F" w:rsidP="005E2D29">
      <w:pPr>
        <w:spacing w:after="0"/>
        <w:rPr>
          <w:b/>
          <w:bCs/>
        </w:rPr>
      </w:pPr>
    </w:p>
    <w:p w14:paraId="046F1872" w14:textId="2F3E3ED8" w:rsidR="005A0F52" w:rsidRPr="00D27340" w:rsidRDefault="00286D7D" w:rsidP="005E2D29">
      <w:pPr>
        <w:spacing w:after="0"/>
        <w:rPr>
          <w:b/>
          <w:bCs/>
        </w:rPr>
      </w:pPr>
      <w:r w:rsidRPr="005E2D29">
        <w:rPr>
          <w:b/>
          <w:bCs/>
        </w:rPr>
        <w:t>Step 1</w:t>
      </w:r>
      <w:r w:rsidR="00C73059" w:rsidRPr="005E2D29">
        <w:rPr>
          <w:b/>
          <w:bCs/>
        </w:rPr>
        <w:t>:</w:t>
      </w:r>
      <w:r w:rsidRPr="005E2D29">
        <w:rPr>
          <w:b/>
          <w:bCs/>
        </w:rPr>
        <w:t xml:space="preserve"> Prevention and early detection.</w:t>
      </w:r>
    </w:p>
    <w:p w14:paraId="53F03974" w14:textId="4AB3D352" w:rsidR="008927A5" w:rsidRPr="005E2D29" w:rsidRDefault="008927A5" w:rsidP="005E2D29">
      <w:pPr>
        <w:spacing w:after="0"/>
        <w:rPr>
          <w:color w:val="FF0000"/>
        </w:rPr>
      </w:pPr>
      <w:r w:rsidRPr="005E2D29">
        <w:rPr>
          <w:color w:val="FF0000"/>
        </w:rPr>
        <w:t>To be completed following content review.</w:t>
      </w:r>
    </w:p>
    <w:p w14:paraId="6FBEDCC2" w14:textId="77777777" w:rsidR="000C799D" w:rsidRPr="005E2D29" w:rsidRDefault="000C799D" w:rsidP="005E2D29">
      <w:pPr>
        <w:spacing w:after="0"/>
        <w:rPr>
          <w:color w:val="FF0000"/>
        </w:rPr>
      </w:pPr>
    </w:p>
    <w:p w14:paraId="3946391A" w14:textId="3B1C671F" w:rsidR="00F511AA" w:rsidRPr="00D27340" w:rsidRDefault="00286D7D" w:rsidP="005E2D29">
      <w:pPr>
        <w:spacing w:after="0"/>
        <w:rPr>
          <w:b/>
          <w:bCs/>
        </w:rPr>
      </w:pPr>
      <w:r w:rsidRPr="005E2D29">
        <w:rPr>
          <w:b/>
          <w:bCs/>
        </w:rPr>
        <w:t>Step 2</w:t>
      </w:r>
      <w:r w:rsidR="0020231D" w:rsidRPr="005E2D29">
        <w:rPr>
          <w:b/>
          <w:bCs/>
        </w:rPr>
        <w:t>: Presentation, initial investigations and referral.</w:t>
      </w:r>
    </w:p>
    <w:p w14:paraId="1F4A1A97" w14:textId="3AD32DDF" w:rsidR="000C799D" w:rsidRPr="005E2D29" w:rsidRDefault="000C799D" w:rsidP="005E2D29">
      <w:pPr>
        <w:spacing w:after="0"/>
      </w:pPr>
      <w:r w:rsidRPr="005E2D29">
        <w:rPr>
          <w:color w:val="FF0000"/>
        </w:rPr>
        <w:t>To be completed following content review</w:t>
      </w:r>
    </w:p>
    <w:p w14:paraId="48A27C80" w14:textId="77777777" w:rsidR="005A0F52" w:rsidRPr="005E2D29" w:rsidRDefault="005A0F52" w:rsidP="005E2D29">
      <w:pPr>
        <w:spacing w:after="0"/>
      </w:pPr>
    </w:p>
    <w:p w14:paraId="37FAE00E" w14:textId="32EF64A3" w:rsidR="005A0F52" w:rsidRPr="00D27340" w:rsidRDefault="0020231D" w:rsidP="005E2D29">
      <w:pPr>
        <w:spacing w:after="0"/>
        <w:rPr>
          <w:b/>
          <w:bCs/>
        </w:rPr>
      </w:pPr>
      <w:r w:rsidRPr="005E2D29">
        <w:rPr>
          <w:b/>
          <w:bCs/>
        </w:rPr>
        <w:t>Step 3: Diagnosis, staging and treatment planning.</w:t>
      </w:r>
    </w:p>
    <w:p w14:paraId="297CD14F" w14:textId="347685B6" w:rsidR="000C799D" w:rsidRPr="005E2D29" w:rsidRDefault="000C799D" w:rsidP="005E2D29">
      <w:pPr>
        <w:spacing w:after="0"/>
      </w:pPr>
      <w:r w:rsidRPr="005E2D29">
        <w:rPr>
          <w:color w:val="FF0000"/>
        </w:rPr>
        <w:t>To be completed following content review</w:t>
      </w:r>
    </w:p>
    <w:p w14:paraId="5901EB05" w14:textId="77777777" w:rsidR="000C799D" w:rsidRPr="005E2D29" w:rsidRDefault="000C799D" w:rsidP="005E2D29">
      <w:pPr>
        <w:spacing w:after="0"/>
        <w:rPr>
          <w:b/>
          <w:bCs/>
        </w:rPr>
      </w:pPr>
    </w:p>
    <w:p w14:paraId="70C7B815" w14:textId="5E32109C" w:rsidR="005A0F52" w:rsidRPr="00D27340" w:rsidRDefault="0020231D" w:rsidP="005E2D29">
      <w:pPr>
        <w:spacing w:after="0"/>
        <w:rPr>
          <w:b/>
          <w:bCs/>
        </w:rPr>
      </w:pPr>
      <w:r w:rsidRPr="005E2D29">
        <w:rPr>
          <w:b/>
          <w:bCs/>
        </w:rPr>
        <w:t xml:space="preserve">Step 4: </w:t>
      </w:r>
      <w:r w:rsidR="00C73059" w:rsidRPr="005E2D29">
        <w:rPr>
          <w:b/>
          <w:bCs/>
        </w:rPr>
        <w:t>Treatment.</w:t>
      </w:r>
    </w:p>
    <w:p w14:paraId="1853D99C" w14:textId="63CFE22D" w:rsidR="000C799D" w:rsidRPr="005E2D29" w:rsidRDefault="000C799D" w:rsidP="005E2D29">
      <w:pPr>
        <w:spacing w:after="0"/>
      </w:pPr>
      <w:r w:rsidRPr="005E2D29">
        <w:rPr>
          <w:color w:val="FF0000"/>
        </w:rPr>
        <w:t>To be completed following content review</w:t>
      </w:r>
    </w:p>
    <w:p w14:paraId="2331B368" w14:textId="77777777" w:rsidR="000C799D" w:rsidRPr="005E2D29" w:rsidRDefault="000C799D" w:rsidP="005E2D29">
      <w:pPr>
        <w:spacing w:after="0"/>
        <w:rPr>
          <w:b/>
          <w:bCs/>
        </w:rPr>
      </w:pPr>
    </w:p>
    <w:p w14:paraId="187E1C30" w14:textId="6DAC2670" w:rsidR="005A0F52" w:rsidRPr="00D27340" w:rsidRDefault="00C73059" w:rsidP="005E2D29">
      <w:pPr>
        <w:spacing w:after="0"/>
        <w:rPr>
          <w:b/>
          <w:bCs/>
        </w:rPr>
      </w:pPr>
      <w:r w:rsidRPr="005E2D29">
        <w:rPr>
          <w:b/>
          <w:bCs/>
        </w:rPr>
        <w:t>Step 5: Care after completing therapy and survivorship</w:t>
      </w:r>
    </w:p>
    <w:p w14:paraId="0AC99E56" w14:textId="73CC0974" w:rsidR="000C799D" w:rsidRPr="005E2D29" w:rsidRDefault="000C799D" w:rsidP="005E2D29">
      <w:pPr>
        <w:spacing w:after="0"/>
      </w:pPr>
      <w:r w:rsidRPr="005E2D29">
        <w:rPr>
          <w:color w:val="FF0000"/>
        </w:rPr>
        <w:t>To be completed following content review</w:t>
      </w:r>
    </w:p>
    <w:p w14:paraId="565D8D84" w14:textId="77777777" w:rsidR="000C799D" w:rsidRPr="005E2D29" w:rsidRDefault="000C799D" w:rsidP="005E2D29">
      <w:pPr>
        <w:spacing w:after="0"/>
        <w:rPr>
          <w:b/>
          <w:bCs/>
        </w:rPr>
      </w:pPr>
    </w:p>
    <w:p w14:paraId="12FE53CA" w14:textId="7453B536" w:rsidR="008811C8" w:rsidRPr="00D27340" w:rsidRDefault="00C73059" w:rsidP="005E2D29">
      <w:pPr>
        <w:spacing w:after="0"/>
        <w:rPr>
          <w:b/>
          <w:bCs/>
        </w:rPr>
      </w:pPr>
      <w:r w:rsidRPr="005E2D29">
        <w:rPr>
          <w:b/>
          <w:bCs/>
        </w:rPr>
        <w:t>Step 6: Managing refractory disease or relapse</w:t>
      </w:r>
    </w:p>
    <w:p w14:paraId="1F5C0DE6" w14:textId="466B0728" w:rsidR="005A0F52" w:rsidRPr="005E2D29" w:rsidRDefault="000C799D" w:rsidP="005E2D29">
      <w:pPr>
        <w:spacing w:after="0"/>
      </w:pPr>
      <w:r w:rsidRPr="005E2D29">
        <w:rPr>
          <w:color w:val="FF0000"/>
        </w:rPr>
        <w:t>To be completed following content review</w:t>
      </w:r>
    </w:p>
    <w:p w14:paraId="7FB883A4" w14:textId="77777777" w:rsidR="000C799D" w:rsidRPr="005E2D29" w:rsidRDefault="000C799D" w:rsidP="005E2D29">
      <w:pPr>
        <w:spacing w:after="0"/>
        <w:rPr>
          <w:b/>
          <w:bCs/>
        </w:rPr>
      </w:pPr>
    </w:p>
    <w:p w14:paraId="237E9E8C" w14:textId="1733CAF0" w:rsidR="008811C8" w:rsidRPr="005E2D29" w:rsidRDefault="00C73059" w:rsidP="005E2D29">
      <w:pPr>
        <w:spacing w:after="0"/>
        <w:rPr>
          <w:b/>
          <w:bCs/>
        </w:rPr>
      </w:pPr>
      <w:r w:rsidRPr="005E2D29">
        <w:rPr>
          <w:b/>
          <w:bCs/>
        </w:rPr>
        <w:t>Step 7: End of life care.</w:t>
      </w:r>
    </w:p>
    <w:p w14:paraId="5B6ADDCB" w14:textId="2C3CB6B0" w:rsidR="005A0F52" w:rsidRPr="00D27340" w:rsidRDefault="000C799D" w:rsidP="00D27340">
      <w:pPr>
        <w:rPr>
          <w:color w:val="FF0000"/>
        </w:rPr>
      </w:pPr>
      <w:r w:rsidRPr="005E2D29">
        <w:rPr>
          <w:color w:val="FF0000"/>
        </w:rPr>
        <w:t>To be completed following content review</w:t>
      </w:r>
    </w:p>
    <w:p w14:paraId="12E70A1A" w14:textId="5ABFE692" w:rsidR="00FE46F1" w:rsidRDefault="00FE46F1" w:rsidP="005F6C21">
      <w:pPr>
        <w:spacing w:line="240" w:lineRule="auto"/>
        <w:rPr>
          <w:rFonts w:cstheme="minorHAnsi"/>
        </w:rPr>
      </w:pPr>
    </w:p>
    <w:p w14:paraId="0EFD51A6" w14:textId="77777777" w:rsidR="00C764B9" w:rsidRPr="00E16A30" w:rsidRDefault="00C764B9" w:rsidP="005F6C21">
      <w:pPr>
        <w:spacing w:line="240" w:lineRule="auto"/>
        <w:rPr>
          <w:rFonts w:cstheme="minorHAnsi"/>
        </w:rPr>
      </w:pPr>
    </w:p>
    <w:p w14:paraId="6CF6BEC5" w14:textId="609FE468" w:rsidR="00373AFC" w:rsidRDefault="00024154" w:rsidP="00AA405A">
      <w:pPr>
        <w:pStyle w:val="Heading1"/>
      </w:pPr>
      <w:bookmarkStart w:id="24" w:name="_Toc76734172"/>
      <w:bookmarkStart w:id="25" w:name="_Toc79409223"/>
      <w:r>
        <w:lastRenderedPageBreak/>
        <w:t>Intent</w:t>
      </w:r>
      <w:r w:rsidR="004635B6">
        <w:t xml:space="preserve"> of the optimal care pathways</w:t>
      </w:r>
      <w:bookmarkEnd w:id="24"/>
      <w:bookmarkEnd w:id="25"/>
    </w:p>
    <w:p w14:paraId="4BF22CAD" w14:textId="60847000" w:rsidR="00AB1884" w:rsidRDefault="00AB1884" w:rsidP="00AB1884">
      <w:r>
        <w:t>Optimal care pathways map seven key steps in cancer care. Each of these steps outlines nationally agreed best practice for the best level of care. While the seven steps appear in a linear model, in practice, patient care does not always occur in this way but depends on the particular situation (</w:t>
      </w:r>
      <w:r w:rsidR="00984C38">
        <w:t>e.g.,</w:t>
      </w:r>
      <w:r>
        <w:t xml:space="preserve"> the type of cancer, when and how the cancer is diagnosed, prognosis, management, the patient’s decisions and their physiological response to treatment). </w:t>
      </w:r>
    </w:p>
    <w:p w14:paraId="24A8B7C0" w14:textId="77777777" w:rsidR="00AB1884" w:rsidRDefault="00AB1884" w:rsidP="00AB1884">
      <w:r>
        <w:t>The principles underpinning optimal care pathways always put patients at the centre of care throughout their experience and prompt the healthcare system to deliver coordinated care.</w:t>
      </w:r>
    </w:p>
    <w:p w14:paraId="67AEF0EA" w14:textId="779DFE7D" w:rsidR="00AB1884" w:rsidRDefault="00AB1884" w:rsidP="00AB1884">
      <w:r>
        <w:t>The optimal care pathways do not constitute medical advice or replace clinical judgement, and they refer to clinical guidelines and other resources where appropriate.</w:t>
      </w:r>
    </w:p>
    <w:p w14:paraId="4D1C7DA5" w14:textId="77777777" w:rsidR="00C335D3" w:rsidRPr="00146BDF" w:rsidRDefault="00C335D3" w:rsidP="003A57D6">
      <w:pPr>
        <w:pStyle w:val="OCPfiguretablecaption"/>
      </w:pPr>
      <w:bookmarkStart w:id="26" w:name="_Hlk51945157"/>
      <w:r w:rsidRPr="00794345">
        <w:t xml:space="preserve">Figure 1: </w:t>
      </w:r>
      <w:r>
        <w:t xml:space="preserve">The optimal care pathway </w:t>
      </w:r>
    </w:p>
    <w:bookmarkEnd w:id="26"/>
    <w:p w14:paraId="264992E2" w14:textId="216317B8" w:rsidR="000644A9" w:rsidRDefault="00C335D3" w:rsidP="00D03964">
      <w:pPr>
        <w:pStyle w:val="OCP-designnote"/>
      </w:pPr>
      <w:r w:rsidRPr="00861039">
        <w:t xml:space="preserve">&lt;insert </w:t>
      </w:r>
      <w:r w:rsidR="000C0E5D" w:rsidRPr="00861039">
        <w:t xml:space="preserve">default </w:t>
      </w:r>
      <w:r w:rsidRPr="00861039">
        <w:t>image</w:t>
      </w:r>
      <w:r w:rsidR="000C0E5D" w:rsidRPr="00861039">
        <w:t xml:space="preserve"> of the pathway process</w:t>
      </w:r>
      <w:r w:rsidRPr="00861039">
        <w:t>&gt;</w:t>
      </w:r>
    </w:p>
    <w:p w14:paraId="7191C38F" w14:textId="2F476ED4" w:rsidR="00C764B9" w:rsidRDefault="00C764B9" w:rsidP="00D03964">
      <w:pPr>
        <w:pStyle w:val="OCP-designnote"/>
      </w:pPr>
    </w:p>
    <w:p w14:paraId="62738F4F" w14:textId="0F2C0CE0" w:rsidR="00C764B9" w:rsidRDefault="00C764B9" w:rsidP="00D03964">
      <w:pPr>
        <w:pStyle w:val="OCP-designnote"/>
      </w:pPr>
    </w:p>
    <w:p w14:paraId="27F6B156" w14:textId="6CEB9C77" w:rsidR="00C764B9" w:rsidRDefault="00C764B9" w:rsidP="00D03964">
      <w:pPr>
        <w:pStyle w:val="OCP-designnote"/>
      </w:pPr>
    </w:p>
    <w:p w14:paraId="25DE6BDB" w14:textId="038DAA44" w:rsidR="00C764B9" w:rsidRDefault="00C764B9" w:rsidP="00D03964">
      <w:pPr>
        <w:pStyle w:val="OCP-designnote"/>
      </w:pPr>
    </w:p>
    <w:p w14:paraId="6CC9A940" w14:textId="271722AF" w:rsidR="00C764B9" w:rsidRDefault="00C764B9" w:rsidP="00D03964">
      <w:pPr>
        <w:pStyle w:val="OCP-designnote"/>
      </w:pPr>
    </w:p>
    <w:p w14:paraId="3D9A6446" w14:textId="43ABF5EF" w:rsidR="00C764B9" w:rsidRDefault="00C764B9" w:rsidP="00D03964">
      <w:pPr>
        <w:pStyle w:val="OCP-designnote"/>
      </w:pPr>
    </w:p>
    <w:p w14:paraId="3706A538" w14:textId="78E6747B" w:rsidR="00C764B9" w:rsidRDefault="00C764B9" w:rsidP="00D03964">
      <w:pPr>
        <w:pStyle w:val="OCP-designnote"/>
      </w:pPr>
    </w:p>
    <w:p w14:paraId="3C0F80C1" w14:textId="32780ADB" w:rsidR="00C764B9" w:rsidRDefault="00C764B9" w:rsidP="00D03964">
      <w:pPr>
        <w:pStyle w:val="OCP-designnote"/>
      </w:pPr>
    </w:p>
    <w:p w14:paraId="424547EE" w14:textId="684E8FCA" w:rsidR="00C764B9" w:rsidRDefault="00C764B9" w:rsidP="00D03964">
      <w:pPr>
        <w:pStyle w:val="OCP-designnote"/>
      </w:pPr>
    </w:p>
    <w:p w14:paraId="28EF1F09" w14:textId="4E09B163" w:rsidR="00C764B9" w:rsidRDefault="00C764B9" w:rsidP="00D03964">
      <w:pPr>
        <w:pStyle w:val="OCP-designnote"/>
      </w:pPr>
    </w:p>
    <w:p w14:paraId="64E6FA54" w14:textId="5D24C4EE" w:rsidR="00C764B9" w:rsidRDefault="00C764B9" w:rsidP="00D03964">
      <w:pPr>
        <w:pStyle w:val="OCP-designnote"/>
      </w:pPr>
    </w:p>
    <w:p w14:paraId="66A3D1B3" w14:textId="20E131D8" w:rsidR="00C764B9" w:rsidRDefault="00C764B9" w:rsidP="00D03964">
      <w:pPr>
        <w:pStyle w:val="OCP-designnote"/>
      </w:pPr>
    </w:p>
    <w:p w14:paraId="7A41F2A6" w14:textId="2C82EB87" w:rsidR="00C764B9" w:rsidRDefault="00C764B9" w:rsidP="00D03964">
      <w:pPr>
        <w:pStyle w:val="OCP-designnote"/>
      </w:pPr>
    </w:p>
    <w:p w14:paraId="35925C35" w14:textId="55A50EF0" w:rsidR="00C764B9" w:rsidRDefault="00C764B9" w:rsidP="00D03964">
      <w:pPr>
        <w:pStyle w:val="OCP-designnote"/>
      </w:pPr>
    </w:p>
    <w:p w14:paraId="383AFF9B" w14:textId="6C5CF93E" w:rsidR="00C764B9" w:rsidRDefault="00C764B9" w:rsidP="00D03964">
      <w:pPr>
        <w:pStyle w:val="OCP-designnote"/>
      </w:pPr>
    </w:p>
    <w:p w14:paraId="45D2AD71" w14:textId="60EC42A6" w:rsidR="00C764B9" w:rsidRDefault="00C764B9" w:rsidP="00D03964">
      <w:pPr>
        <w:pStyle w:val="OCP-designnote"/>
      </w:pPr>
    </w:p>
    <w:p w14:paraId="62C5B5B7" w14:textId="34883C95" w:rsidR="00C764B9" w:rsidRDefault="00C764B9" w:rsidP="00D03964">
      <w:pPr>
        <w:pStyle w:val="OCP-designnote"/>
      </w:pPr>
    </w:p>
    <w:p w14:paraId="6988EEA7" w14:textId="1E888ED4" w:rsidR="00C764B9" w:rsidRDefault="00C764B9" w:rsidP="00D03964">
      <w:pPr>
        <w:pStyle w:val="OCP-designnote"/>
      </w:pPr>
    </w:p>
    <w:p w14:paraId="77DC2172" w14:textId="77777777" w:rsidR="00C764B9" w:rsidRPr="00CE431E" w:rsidRDefault="00C764B9" w:rsidP="00D03964">
      <w:pPr>
        <w:pStyle w:val="OCP-designnote"/>
      </w:pPr>
    </w:p>
    <w:p w14:paraId="2D950E67" w14:textId="2D67A2B9" w:rsidR="00C335D3" w:rsidRPr="007E6FF5" w:rsidRDefault="00C335D3" w:rsidP="008141F7">
      <w:pPr>
        <w:pStyle w:val="Heading1"/>
      </w:pPr>
      <w:bookmarkStart w:id="27" w:name="_Toc33084576"/>
      <w:bookmarkStart w:id="28" w:name="_Toc76733789"/>
      <w:bookmarkStart w:id="29" w:name="_Toc79409224"/>
      <w:r>
        <w:lastRenderedPageBreak/>
        <w:t>O</w:t>
      </w:r>
      <w:r w:rsidRPr="00CE45B9">
        <w:t xml:space="preserve">ptimal </w:t>
      </w:r>
      <w:r>
        <w:t>c</w:t>
      </w:r>
      <w:r w:rsidRPr="00CE45B9">
        <w:t xml:space="preserve">are </w:t>
      </w:r>
      <w:r>
        <w:t>p</w:t>
      </w:r>
      <w:r w:rsidRPr="00CE45B9">
        <w:t>athway</w:t>
      </w:r>
      <w:r w:rsidRPr="007E6FF5">
        <w:t xml:space="preserve"> </w:t>
      </w:r>
      <w:r>
        <w:t>resources</w:t>
      </w:r>
      <w:bookmarkStart w:id="30" w:name="_Hlk9937174"/>
      <w:bookmarkEnd w:id="27"/>
      <w:bookmarkEnd w:id="28"/>
      <w:bookmarkEnd w:id="29"/>
    </w:p>
    <w:bookmarkEnd w:id="30"/>
    <w:p w14:paraId="4A564FAC" w14:textId="77777777" w:rsidR="00C335D3" w:rsidRDefault="00C335D3" w:rsidP="003A57D6">
      <w:pPr>
        <w:pStyle w:val="OCPbodytext"/>
      </w:pPr>
      <w:r w:rsidRPr="00B30D90">
        <w:t>There are three resources</w:t>
      </w:r>
      <w:r w:rsidRPr="008354BB">
        <w:t xml:space="preserve"> </w:t>
      </w:r>
      <w:r w:rsidRPr="00B30D90">
        <w:t>for each</w:t>
      </w:r>
      <w:r>
        <w:t xml:space="preserve"> pathway:</w:t>
      </w:r>
      <w:r w:rsidRPr="00B30D90">
        <w:t xml:space="preserve"> </w:t>
      </w:r>
      <w:r>
        <w:t>an</w:t>
      </w:r>
      <w:r w:rsidRPr="00B30D90">
        <w:t xml:space="preserve"> </w:t>
      </w:r>
      <w:r>
        <w:t>o</w:t>
      </w:r>
      <w:r w:rsidRPr="00B30D90">
        <w:t xml:space="preserve">ptimal </w:t>
      </w:r>
      <w:r>
        <w:t>c</w:t>
      </w:r>
      <w:r w:rsidRPr="00B30D90">
        <w:t xml:space="preserve">are </w:t>
      </w:r>
      <w:r>
        <w:t>p</w:t>
      </w:r>
      <w:r w:rsidRPr="00B30D90">
        <w:t>athway</w:t>
      </w:r>
      <w:r>
        <w:t>, a</w:t>
      </w:r>
      <w:r w:rsidRPr="00B30D90">
        <w:t xml:space="preserve"> </w:t>
      </w:r>
      <w:r>
        <w:t>q</w:t>
      </w:r>
      <w:r w:rsidRPr="00B30D90">
        <w:t>uick reference guide</w:t>
      </w:r>
      <w:r>
        <w:t xml:space="preserve"> for health professionals</w:t>
      </w:r>
      <w:r w:rsidRPr="00B30D90">
        <w:t xml:space="preserve"> and </w:t>
      </w:r>
      <w:r>
        <w:t>a</w:t>
      </w:r>
      <w:r w:rsidRPr="00B30D90">
        <w:t xml:space="preserve"> </w:t>
      </w:r>
      <w:r w:rsidRPr="0060772B">
        <w:t>guide to best cancer care</w:t>
      </w:r>
      <w:r w:rsidRPr="00E0670F">
        <w:rPr>
          <w:i/>
          <w:iCs/>
        </w:rPr>
        <w:t xml:space="preserve"> </w:t>
      </w:r>
      <w:r>
        <w:t>for patients, carers</w:t>
      </w:r>
      <w:r w:rsidR="001212C8">
        <w:t>,</w:t>
      </w:r>
      <w:r>
        <w:t xml:space="preserve"> and families</w:t>
      </w:r>
      <w:r w:rsidRPr="00B30D90">
        <w:t>.</w:t>
      </w:r>
      <w:bookmarkStart w:id="31" w:name="_Hlk17114002"/>
    </w:p>
    <w:p w14:paraId="6C3B538C" w14:textId="0F21B3E1" w:rsidR="00C335D3" w:rsidRDefault="00C335D3" w:rsidP="006B6746">
      <w:pPr>
        <w:pStyle w:val="Heading2"/>
      </w:pPr>
      <w:bookmarkStart w:id="32" w:name="_Toc76462547"/>
      <w:bookmarkStart w:id="33" w:name="_Toc76463162"/>
      <w:bookmarkStart w:id="34" w:name="_Toc76733790"/>
      <w:bookmarkStart w:id="35" w:name="_Toc76734174"/>
      <w:bookmarkStart w:id="36" w:name="_Toc79135424"/>
      <w:bookmarkStart w:id="37" w:name="_Toc79135891"/>
      <w:bookmarkStart w:id="38" w:name="_Toc79408370"/>
      <w:bookmarkStart w:id="39" w:name="_Toc79409225"/>
      <w:bookmarkEnd w:id="31"/>
      <w:r>
        <w:t>O</w:t>
      </w:r>
      <w:r w:rsidRPr="00762867">
        <w:t xml:space="preserve">ptimal </w:t>
      </w:r>
      <w:r>
        <w:t>c</w:t>
      </w:r>
      <w:r w:rsidRPr="00762867">
        <w:t xml:space="preserve">are </w:t>
      </w:r>
      <w:r>
        <w:t>p</w:t>
      </w:r>
      <w:r w:rsidRPr="00762867">
        <w:t>athway</w:t>
      </w:r>
      <w:r>
        <w:t>s</w:t>
      </w:r>
      <w:bookmarkEnd w:id="32"/>
      <w:bookmarkEnd w:id="33"/>
      <w:bookmarkEnd w:id="34"/>
      <w:bookmarkEnd w:id="35"/>
      <w:bookmarkEnd w:id="36"/>
      <w:bookmarkEnd w:id="37"/>
      <w:bookmarkEnd w:id="38"/>
      <w:bookmarkEnd w:id="39"/>
      <w:r w:rsidRPr="00762867">
        <w:t xml:space="preserve"> </w:t>
      </w:r>
    </w:p>
    <w:p w14:paraId="3B010870" w14:textId="2F0C9AF9" w:rsidR="00C335D3" w:rsidRPr="000C3F36" w:rsidRDefault="00C335D3" w:rsidP="00861039">
      <w:pPr>
        <w:pStyle w:val="OCP-designnote"/>
      </w:pPr>
      <w:r w:rsidRPr="00C81FD2">
        <w:t>&lt;</w:t>
      </w:r>
      <w:r w:rsidR="001D43B1">
        <w:t>i</w:t>
      </w:r>
      <w:r w:rsidRPr="00C81FD2">
        <w:t xml:space="preserve">mage of OCP </w:t>
      </w:r>
      <w:r w:rsidR="001D43B1">
        <w:t>front</w:t>
      </w:r>
      <w:r w:rsidRPr="00C81FD2">
        <w:t xml:space="preserve"> cover, </w:t>
      </w:r>
      <w:r w:rsidR="001D43B1">
        <w:t>cut into body text on right</w:t>
      </w:r>
      <w:r w:rsidRPr="00C81FD2">
        <w:t>&gt;</w:t>
      </w:r>
    </w:p>
    <w:p w14:paraId="31AD7DCA" w14:textId="77777777" w:rsidR="00C335D3" w:rsidRPr="00CE431E" w:rsidRDefault="00C335D3" w:rsidP="003A57D6">
      <w:pPr>
        <w:pStyle w:val="OCPbodytext"/>
      </w:pPr>
      <w:r>
        <w:t xml:space="preserve">This optimal care pathway is designed for </w:t>
      </w:r>
      <w:r w:rsidRPr="00C21CD4">
        <w:rPr>
          <w:bCs/>
        </w:rPr>
        <w:t xml:space="preserve">health professionals and health services. However, patients and carers </w:t>
      </w:r>
      <w:r>
        <w:t>may find useful information in this version to help understand the processes their treating health professionals are following.</w:t>
      </w:r>
    </w:p>
    <w:p w14:paraId="67BF84B3" w14:textId="5F599A05" w:rsidR="00C335D3" w:rsidRPr="0053073A" w:rsidRDefault="00C335D3" w:rsidP="003A57D6">
      <w:pPr>
        <w:pStyle w:val="OCPbodytext"/>
      </w:pPr>
      <w:r w:rsidRPr="0053073A">
        <w:t>This resource</w:t>
      </w:r>
      <w:r>
        <w:t xml:space="preserve"> aims to</w:t>
      </w:r>
      <w:r w:rsidRPr="0053073A">
        <w:t>:</w:t>
      </w:r>
    </w:p>
    <w:p w14:paraId="3952AA75" w14:textId="6AC37CE8" w:rsidR="00C335D3" w:rsidRDefault="00C335D3" w:rsidP="00F21E52">
      <w:pPr>
        <w:pStyle w:val="OCPbodylist"/>
        <w:numPr>
          <w:ilvl w:val="0"/>
          <w:numId w:val="32"/>
        </w:numPr>
      </w:pPr>
      <w:bookmarkStart w:id="40" w:name="_Hlk35445640"/>
      <w:r>
        <w:t xml:space="preserve">assist health professionals to provide optimal care and support to patients with cancer, their </w:t>
      </w:r>
      <w:r w:rsidR="004E30DC">
        <w:t>families,</w:t>
      </w:r>
      <w:r>
        <w:t xml:space="preserve"> and carers </w:t>
      </w:r>
    </w:p>
    <w:p w14:paraId="336225C5" w14:textId="3ABCA3CD" w:rsidR="00C335D3" w:rsidRPr="000A1EA7" w:rsidRDefault="00C335D3" w:rsidP="00F21E52">
      <w:pPr>
        <w:pStyle w:val="OCPbodylist"/>
        <w:numPr>
          <w:ilvl w:val="0"/>
          <w:numId w:val="32"/>
        </w:numPr>
      </w:pPr>
      <w:r>
        <w:t>provide optimal timeframes for delivering evidence-based care</w:t>
      </w:r>
    </w:p>
    <w:bookmarkEnd w:id="40"/>
    <w:p w14:paraId="574FB32F" w14:textId="77777777" w:rsidR="00C335D3" w:rsidRPr="00C84F5D" w:rsidRDefault="00C335D3" w:rsidP="00F21E52">
      <w:pPr>
        <w:pStyle w:val="OCPbodylist"/>
        <w:numPr>
          <w:ilvl w:val="0"/>
          <w:numId w:val="32"/>
        </w:numPr>
      </w:pPr>
      <w:r>
        <w:t>emphasise the importance of communication and collaboration between health providers and people affected by cancer</w:t>
      </w:r>
    </w:p>
    <w:p w14:paraId="2799E9E4" w14:textId="77777777" w:rsidR="00C335D3" w:rsidRPr="0053073A" w:rsidRDefault="00C335D3" w:rsidP="00F21E52">
      <w:pPr>
        <w:pStyle w:val="OCPbodylist"/>
        <w:numPr>
          <w:ilvl w:val="0"/>
          <w:numId w:val="32"/>
        </w:numPr>
      </w:pPr>
      <w:r>
        <w:t>assist and inform new health professionals or trainees who are entering the cancer care workforce</w:t>
      </w:r>
    </w:p>
    <w:p w14:paraId="4A9F9A0B" w14:textId="77777777" w:rsidR="004E30DC" w:rsidRDefault="00C335D3" w:rsidP="00F21E52">
      <w:pPr>
        <w:pStyle w:val="OCPbodylist"/>
        <w:numPr>
          <w:ilvl w:val="0"/>
          <w:numId w:val="32"/>
        </w:numPr>
      </w:pPr>
      <w:r w:rsidRPr="0053073A">
        <w:t>provide value to health systems to identif</w:t>
      </w:r>
      <w:r>
        <w:t>y</w:t>
      </w:r>
      <w:r w:rsidRPr="0053073A">
        <w:t xml:space="preserve"> gaps in current cancer services, </w:t>
      </w:r>
      <w:r>
        <w:t>bring about</w:t>
      </w:r>
      <w:r w:rsidRPr="0053073A">
        <w:t xml:space="preserve"> quality improvement initiatives and </w:t>
      </w:r>
      <w:r>
        <w:t xml:space="preserve">improve how services are </w:t>
      </w:r>
      <w:r w:rsidRPr="0053073A">
        <w:t>plann</w:t>
      </w:r>
      <w:r>
        <w:t>ed</w:t>
      </w:r>
      <w:r w:rsidRPr="0053073A">
        <w:t xml:space="preserve"> and coord</w:t>
      </w:r>
      <w:r>
        <w:t>inated</w:t>
      </w:r>
      <w:r w:rsidRPr="0053073A">
        <w:t>.</w:t>
      </w:r>
      <w:r w:rsidRPr="00F0195B">
        <w:t xml:space="preserve"> </w:t>
      </w:r>
      <w:bookmarkStart w:id="41" w:name="_Hlk50469990"/>
    </w:p>
    <w:p w14:paraId="05035E8E" w14:textId="48F48D0B" w:rsidR="00C335D3" w:rsidRPr="00394F8E" w:rsidRDefault="00C335D3" w:rsidP="00F21E52">
      <w:pPr>
        <w:pStyle w:val="OCPbodylist"/>
      </w:pPr>
      <w:r w:rsidRPr="00F0195B">
        <w:t>Adherence to the pathways should be measure</w:t>
      </w:r>
      <w:r>
        <w:t>d</w:t>
      </w:r>
      <w:r w:rsidRPr="00F0195B">
        <w:t xml:space="preserve"> wherever possible.</w:t>
      </w:r>
      <w:bookmarkEnd w:id="41"/>
      <w:r w:rsidR="009F4E2E">
        <w:t xml:space="preserve"> </w:t>
      </w:r>
      <w:r>
        <w:t xml:space="preserve">Visit the </w:t>
      </w:r>
      <w:r w:rsidRPr="00B820ED">
        <w:t>Cancer Council website</w:t>
      </w:r>
      <w:r>
        <w:t xml:space="preserve"> &lt;</w:t>
      </w:r>
      <w:r w:rsidRPr="007B070A">
        <w:t>www.cancer.org.au/OCP</w:t>
      </w:r>
      <w:r>
        <w:t>&gt;</w:t>
      </w:r>
      <w:r w:rsidRPr="007B070A">
        <w:t xml:space="preserve"> to view the</w:t>
      </w:r>
      <w:r w:rsidRPr="0053073A">
        <w:t xml:space="preserve"> </w:t>
      </w:r>
      <w:r>
        <w:t>o</w:t>
      </w:r>
      <w:r w:rsidRPr="0053073A">
        <w:t xml:space="preserve">ptimal </w:t>
      </w:r>
      <w:r>
        <w:t>c</w:t>
      </w:r>
      <w:r w:rsidRPr="0053073A">
        <w:t xml:space="preserve">are </w:t>
      </w:r>
      <w:r>
        <w:t>p</w:t>
      </w:r>
      <w:r w:rsidRPr="0053073A">
        <w:t>athways</w:t>
      </w:r>
      <w:r>
        <w:t>.</w:t>
      </w:r>
    </w:p>
    <w:p w14:paraId="6D4F31B1" w14:textId="36DCBCA6" w:rsidR="00C335D3" w:rsidRPr="000A1EA7" w:rsidRDefault="00C335D3" w:rsidP="006B6746">
      <w:pPr>
        <w:pStyle w:val="Heading2"/>
      </w:pPr>
      <w:bookmarkStart w:id="42" w:name="_Toc76462548"/>
      <w:bookmarkStart w:id="43" w:name="_Toc76463163"/>
      <w:bookmarkStart w:id="44" w:name="_Toc76733791"/>
      <w:bookmarkStart w:id="45" w:name="_Toc76734175"/>
      <w:bookmarkStart w:id="46" w:name="_Toc79135425"/>
      <w:bookmarkStart w:id="47" w:name="_Toc79135892"/>
      <w:bookmarkStart w:id="48" w:name="_Toc79408371"/>
      <w:bookmarkStart w:id="49" w:name="_Toc79409226"/>
      <w:r w:rsidRPr="000A1EA7">
        <w:t>Quick reference guide</w:t>
      </w:r>
      <w:r>
        <w:t>s</w:t>
      </w:r>
      <w:bookmarkEnd w:id="42"/>
      <w:bookmarkEnd w:id="43"/>
      <w:bookmarkEnd w:id="44"/>
      <w:bookmarkEnd w:id="45"/>
      <w:bookmarkEnd w:id="46"/>
      <w:bookmarkEnd w:id="47"/>
      <w:bookmarkEnd w:id="48"/>
      <w:bookmarkEnd w:id="49"/>
    </w:p>
    <w:p w14:paraId="123257C7" w14:textId="77777777" w:rsidR="00C335D3" w:rsidRDefault="00C335D3" w:rsidP="003A57D6">
      <w:pPr>
        <w:pStyle w:val="OCPbodytext"/>
      </w:pPr>
      <w:r>
        <w:t>The q</w:t>
      </w:r>
      <w:r w:rsidRPr="0060772B">
        <w:t>uick reference guide</w:t>
      </w:r>
      <w:r>
        <w:t xml:space="preserve">s are for </w:t>
      </w:r>
      <w:r w:rsidRPr="00C21CD4">
        <w:t>health professionals and health services. They provide a summary of each optimal care pathway for health professionals and patients.</w:t>
      </w:r>
    </w:p>
    <w:p w14:paraId="305E262A" w14:textId="2A28F31C" w:rsidR="00C335D3" w:rsidRPr="000C3F36" w:rsidRDefault="00C335D3" w:rsidP="00861039">
      <w:pPr>
        <w:pStyle w:val="OCP-designnote"/>
      </w:pPr>
      <w:r w:rsidRPr="005739DD">
        <w:t xml:space="preserve">&lt;image of OCP </w:t>
      </w:r>
      <w:r w:rsidR="001E6B27">
        <w:t>q</w:t>
      </w:r>
      <w:r w:rsidRPr="005739DD">
        <w:t xml:space="preserve">uick reference guide, </w:t>
      </w:r>
      <w:r w:rsidR="001E6B27">
        <w:t>cut into body text on right</w:t>
      </w:r>
      <w:r w:rsidRPr="005739DD">
        <w:t>&gt;</w:t>
      </w:r>
    </w:p>
    <w:p w14:paraId="26EAEDEE" w14:textId="39345B3E" w:rsidR="00C335D3" w:rsidRPr="0053073A" w:rsidRDefault="00C335D3" w:rsidP="003A57D6">
      <w:pPr>
        <w:pStyle w:val="OCPbodytext"/>
        <w:rPr>
          <w:rFonts w:eastAsiaTheme="majorEastAsia"/>
          <w:b/>
          <w:sz w:val="28"/>
          <w:szCs w:val="28"/>
        </w:rPr>
      </w:pPr>
      <w:r>
        <w:t>The q</w:t>
      </w:r>
      <w:r w:rsidRPr="00AF2A94">
        <w:t>uick reference guide</w:t>
      </w:r>
      <w:r>
        <w:t>s include</w:t>
      </w:r>
      <w:r w:rsidRPr="0053073A">
        <w:t>:</w:t>
      </w:r>
    </w:p>
    <w:p w14:paraId="1DB680AE" w14:textId="77777777" w:rsidR="00C335D3" w:rsidRDefault="00C335D3" w:rsidP="00F21E52">
      <w:pPr>
        <w:pStyle w:val="OCPbodylist"/>
        <w:numPr>
          <w:ilvl w:val="0"/>
          <w:numId w:val="34"/>
        </w:numPr>
      </w:pPr>
      <w:r>
        <w:t>optimal timeframes within which tests or procedures should be completed</w:t>
      </w:r>
    </w:p>
    <w:p w14:paraId="7D73560B" w14:textId="77777777" w:rsidR="00C335D3" w:rsidRPr="0053073A" w:rsidRDefault="00C335D3" w:rsidP="00F21E52">
      <w:pPr>
        <w:pStyle w:val="OCPbodylist"/>
        <w:numPr>
          <w:ilvl w:val="0"/>
          <w:numId w:val="34"/>
        </w:numPr>
      </w:pPr>
      <w:r w:rsidRPr="0053073A">
        <w:t>checklist</w:t>
      </w:r>
      <w:r>
        <w:t>s</w:t>
      </w:r>
      <w:r w:rsidRPr="0053073A">
        <w:t xml:space="preserve"> </w:t>
      </w:r>
      <w:r>
        <w:t>with</w:t>
      </w:r>
      <w:r w:rsidRPr="0053073A">
        <w:t xml:space="preserve"> indicators relate</w:t>
      </w:r>
      <w:r>
        <w:t>d</w:t>
      </w:r>
      <w:r w:rsidRPr="0053073A">
        <w:t xml:space="preserve"> to recommendations in the </w:t>
      </w:r>
      <w:r>
        <w:t>o</w:t>
      </w:r>
      <w:r w:rsidRPr="0053073A">
        <w:t xml:space="preserve">ptimal </w:t>
      </w:r>
      <w:r>
        <w:t>c</w:t>
      </w:r>
      <w:r w:rsidRPr="0053073A">
        <w:t xml:space="preserve">are </w:t>
      </w:r>
      <w:r>
        <w:t>p</w:t>
      </w:r>
      <w:r w:rsidRPr="0053073A">
        <w:t>athway</w:t>
      </w:r>
      <w:r w:rsidRPr="004021DC">
        <w:t>.</w:t>
      </w:r>
      <w:r>
        <w:t xml:space="preserve"> </w:t>
      </w:r>
    </w:p>
    <w:p w14:paraId="503F3B46" w14:textId="3514173C" w:rsidR="00EB4713" w:rsidRDefault="00C335D3" w:rsidP="003A57D6">
      <w:pPr>
        <w:pStyle w:val="OCPbodytext"/>
      </w:pPr>
      <w:r w:rsidRPr="001B6AA2">
        <w:t xml:space="preserve">Visit the </w:t>
      </w:r>
      <w:r w:rsidRPr="005739DD">
        <w:t>Cancer Council website</w:t>
      </w:r>
      <w:r w:rsidRPr="001B6AA2">
        <w:t xml:space="preserve"> </w:t>
      </w:r>
      <w:r>
        <w:t>&lt;</w:t>
      </w:r>
      <w:r w:rsidRPr="007B070A">
        <w:t>www.cancer.org.au/OCP</w:t>
      </w:r>
      <w:r>
        <w:t>&gt; to view t</w:t>
      </w:r>
      <w:r w:rsidRPr="0053073A">
        <w:t xml:space="preserve">he </w:t>
      </w:r>
      <w:r>
        <w:t>q</w:t>
      </w:r>
      <w:r w:rsidRPr="0060772B">
        <w:t>uick reference guide</w:t>
      </w:r>
      <w:r>
        <w:t xml:space="preserve"> for this optimal care pathway. </w:t>
      </w:r>
      <w:bookmarkStart w:id="50" w:name="_Toc76462549"/>
      <w:bookmarkStart w:id="51" w:name="_Toc76463164"/>
      <w:bookmarkStart w:id="52" w:name="_Toc76733792"/>
      <w:bookmarkStart w:id="53" w:name="_Toc76734176"/>
    </w:p>
    <w:p w14:paraId="5ECC17CF" w14:textId="77777777" w:rsidR="00C764B9" w:rsidRDefault="00C764B9" w:rsidP="003A57D6">
      <w:pPr>
        <w:pStyle w:val="OCPbodytext"/>
      </w:pPr>
    </w:p>
    <w:p w14:paraId="7FD63679" w14:textId="3B49AB83" w:rsidR="00C335D3" w:rsidRPr="009E3A2A" w:rsidRDefault="00C335D3" w:rsidP="00EB4713">
      <w:pPr>
        <w:pStyle w:val="Heading2"/>
      </w:pPr>
      <w:bookmarkStart w:id="54" w:name="_Toc79135426"/>
      <w:bookmarkStart w:id="55" w:name="_Toc79135893"/>
      <w:bookmarkStart w:id="56" w:name="_Toc79408372"/>
      <w:bookmarkStart w:id="57" w:name="_Toc79409227"/>
      <w:r>
        <w:lastRenderedPageBreak/>
        <w:t>Guides to best cancer care</w:t>
      </w:r>
      <w:bookmarkEnd w:id="50"/>
      <w:bookmarkEnd w:id="51"/>
      <w:bookmarkEnd w:id="52"/>
      <w:bookmarkEnd w:id="53"/>
      <w:bookmarkEnd w:id="54"/>
      <w:bookmarkEnd w:id="55"/>
      <w:bookmarkEnd w:id="56"/>
      <w:bookmarkEnd w:id="57"/>
      <w:r>
        <w:t xml:space="preserve"> </w:t>
      </w:r>
    </w:p>
    <w:p w14:paraId="57F4B512" w14:textId="77777777" w:rsidR="00C335D3" w:rsidRPr="0014438D" w:rsidRDefault="00C335D3" w:rsidP="003A57D6">
      <w:pPr>
        <w:pStyle w:val="OCPbodytext"/>
      </w:pPr>
      <w:r w:rsidRPr="0014438D">
        <w:t xml:space="preserve">The </w:t>
      </w:r>
      <w:bookmarkStart w:id="58" w:name="_Hlk49780584"/>
      <w:r>
        <w:t>g</w:t>
      </w:r>
      <w:r w:rsidRPr="0060772B">
        <w:t>uide</w:t>
      </w:r>
      <w:r>
        <w:t>s</w:t>
      </w:r>
      <w:r w:rsidRPr="0060772B">
        <w:t xml:space="preserve"> to best cancer care</w:t>
      </w:r>
      <w:r w:rsidRPr="0014438D">
        <w:t xml:space="preserve"> </w:t>
      </w:r>
      <w:bookmarkEnd w:id="58"/>
      <w:r>
        <w:t>are</w:t>
      </w:r>
      <w:r w:rsidRPr="0014438D">
        <w:t xml:space="preserve"> </w:t>
      </w:r>
      <w:r w:rsidRPr="00531FB8">
        <w:rPr>
          <w:b/>
        </w:rPr>
        <w:t>consumer</w:t>
      </w:r>
      <w:r w:rsidRPr="0014438D">
        <w:t xml:space="preserve"> resource</w:t>
      </w:r>
      <w:r>
        <w:t>s</w:t>
      </w:r>
      <w:r w:rsidRPr="0014438D">
        <w:t xml:space="preserve"> </w:t>
      </w:r>
      <w:r>
        <w:t>that</w:t>
      </w:r>
      <w:r w:rsidRPr="0014438D">
        <w:t xml:space="preserve"> help patients understand the optimal cancer care that should be provided at each step. Carers, family and friends may also find the guide</w:t>
      </w:r>
      <w:r>
        <w:t>s</w:t>
      </w:r>
      <w:r w:rsidRPr="0014438D">
        <w:t xml:space="preserve"> helpful. </w:t>
      </w:r>
    </w:p>
    <w:p w14:paraId="61D349C8" w14:textId="6A753435" w:rsidR="00C335D3" w:rsidRPr="000C3F36" w:rsidRDefault="00C335D3" w:rsidP="00861039">
      <w:pPr>
        <w:pStyle w:val="OCP-designnote"/>
      </w:pPr>
      <w:r w:rsidRPr="00D63F1E">
        <w:t xml:space="preserve">&lt;image of </w:t>
      </w:r>
      <w:r w:rsidR="00E12991">
        <w:t>g</w:t>
      </w:r>
      <w:r w:rsidRPr="00D63F1E">
        <w:t xml:space="preserve">uide to best cancer care </w:t>
      </w:r>
      <w:r w:rsidR="00E12991">
        <w:t>front page</w:t>
      </w:r>
      <w:r w:rsidRPr="00D63F1E">
        <w:t>,</w:t>
      </w:r>
      <w:r w:rsidR="00E12991">
        <w:t xml:space="preserve"> cut into body text on right</w:t>
      </w:r>
      <w:r w:rsidRPr="00D63F1E">
        <w:t>&gt;</w:t>
      </w:r>
    </w:p>
    <w:p w14:paraId="01C25A1F" w14:textId="5948F15D" w:rsidR="00C335D3" w:rsidRPr="0053073A" w:rsidRDefault="00C335D3" w:rsidP="003A57D6">
      <w:pPr>
        <w:pStyle w:val="OCPbodytext"/>
      </w:pPr>
      <w:r w:rsidRPr="0053073A">
        <w:t>Th</w:t>
      </w:r>
      <w:r w:rsidR="004C7823">
        <w:t xml:space="preserve">e </w:t>
      </w:r>
      <w:r>
        <w:t>guides to best cancer care</w:t>
      </w:r>
      <w:r w:rsidRPr="0053073A">
        <w:t xml:space="preserve">: </w:t>
      </w:r>
    </w:p>
    <w:p w14:paraId="18081049" w14:textId="77777777" w:rsidR="00C335D3" w:rsidRPr="00996DB1" w:rsidRDefault="00C335D3" w:rsidP="00F21E52">
      <w:pPr>
        <w:pStyle w:val="OCPbodylist"/>
        <w:numPr>
          <w:ilvl w:val="0"/>
          <w:numId w:val="33"/>
        </w:numPr>
      </w:pPr>
      <w:r>
        <w:t xml:space="preserve">include </w:t>
      </w:r>
      <w:r w:rsidRPr="00482154">
        <w:t xml:space="preserve">optimal timeframes </w:t>
      </w:r>
      <w:r>
        <w:t xml:space="preserve">within </w:t>
      </w:r>
      <w:r w:rsidRPr="00482154">
        <w:t>which test</w:t>
      </w:r>
      <w:r>
        <w:t>s</w:t>
      </w:r>
      <w:r w:rsidRPr="00482154">
        <w:t xml:space="preserve"> or procedure should be completed </w:t>
      </w:r>
    </w:p>
    <w:p w14:paraId="08657CC5" w14:textId="77777777" w:rsidR="00C335D3" w:rsidRDefault="00C335D3" w:rsidP="00F21E52">
      <w:pPr>
        <w:pStyle w:val="OCPbodylist"/>
        <w:numPr>
          <w:ilvl w:val="0"/>
          <w:numId w:val="33"/>
        </w:numPr>
      </w:pPr>
      <w:r>
        <w:t>include prompt questions to support patients to understand what might happen at each step of their cancer journey and to consider what questions to ask</w:t>
      </w:r>
    </w:p>
    <w:p w14:paraId="3870372E" w14:textId="77777777" w:rsidR="00C335D3" w:rsidRPr="0053073A" w:rsidRDefault="00C335D3" w:rsidP="00F21E52">
      <w:pPr>
        <w:pStyle w:val="OCPbodylist"/>
        <w:numPr>
          <w:ilvl w:val="0"/>
          <w:numId w:val="33"/>
        </w:numPr>
      </w:pPr>
      <w:r>
        <w:t xml:space="preserve">provide information to </w:t>
      </w:r>
      <w:r w:rsidRPr="004021DC">
        <w:t>help patients and carers communicate with health professionals</w:t>
      </w:r>
    </w:p>
    <w:p w14:paraId="4401C098" w14:textId="2404AA37" w:rsidR="00C335D3" w:rsidRDefault="00C335D3" w:rsidP="00F21E52">
      <w:pPr>
        <w:pStyle w:val="OCPbodylist"/>
        <w:numPr>
          <w:ilvl w:val="0"/>
          <w:numId w:val="33"/>
        </w:numPr>
      </w:pPr>
      <w:r>
        <w:t>are</w:t>
      </w:r>
      <w:r w:rsidRPr="00FD6EA7">
        <w:t xml:space="preserve"> available in</w:t>
      </w:r>
      <w:r w:rsidR="00E179F8">
        <w:t xml:space="preserve"> </w:t>
      </w:r>
      <w:r w:rsidR="00B64CD3">
        <w:t xml:space="preserve">eight </w:t>
      </w:r>
      <w:r w:rsidRPr="00FD6EA7">
        <w:t>languages</w:t>
      </w:r>
      <w:r>
        <w:t>.</w:t>
      </w:r>
      <w:r w:rsidRPr="00CB0FA3">
        <w:t xml:space="preserve"> </w:t>
      </w:r>
    </w:p>
    <w:p w14:paraId="12465BBE" w14:textId="09CD3EDF" w:rsidR="00C335D3" w:rsidRPr="0053073A" w:rsidRDefault="00C335D3" w:rsidP="003A57D6">
      <w:pPr>
        <w:pStyle w:val="OCPbodytext"/>
      </w:pPr>
      <w:r>
        <w:t xml:space="preserve">Visit the Cancer Council’s </w:t>
      </w:r>
      <w:r w:rsidRPr="00D63F1E">
        <w:t>website</w:t>
      </w:r>
      <w:r>
        <w:t xml:space="preserve"> &lt;</w:t>
      </w:r>
      <w:r w:rsidRPr="007B070A">
        <w:t>www.</w:t>
      </w:r>
      <w:r w:rsidR="00524763">
        <w:t>cancercareguidescancercareguides</w:t>
      </w:r>
      <w:r w:rsidRPr="007B070A">
        <w:t>.org.au</w:t>
      </w:r>
      <w:r>
        <w:t>&gt; to view t</w:t>
      </w:r>
      <w:r w:rsidRPr="0053073A">
        <w:t xml:space="preserve">he </w:t>
      </w:r>
      <w:r w:rsidRPr="0060772B">
        <w:t>guides to best cancer care</w:t>
      </w:r>
      <w:r>
        <w:t xml:space="preserve">. </w:t>
      </w:r>
    </w:p>
    <w:p w14:paraId="303A374E" w14:textId="61841DDE" w:rsidR="00C335D3" w:rsidRPr="00BC2543" w:rsidRDefault="00C335D3" w:rsidP="000F31B9">
      <w:pPr>
        <w:pStyle w:val="Heading2"/>
      </w:pPr>
      <w:bookmarkStart w:id="59" w:name="_Toc76462550"/>
      <w:bookmarkStart w:id="60" w:name="_Toc76463165"/>
      <w:bookmarkStart w:id="61" w:name="_Toc76733793"/>
      <w:bookmarkStart w:id="62" w:name="_Toc76734177"/>
      <w:bookmarkStart w:id="63" w:name="_Toc79135427"/>
      <w:bookmarkStart w:id="64" w:name="_Toc79135894"/>
      <w:bookmarkStart w:id="65" w:name="_Toc79408373"/>
      <w:bookmarkStart w:id="66" w:name="_Toc79409228"/>
      <w:r w:rsidRPr="00BC2543">
        <w:t xml:space="preserve">Optimal </w:t>
      </w:r>
      <w:r>
        <w:t>c</w:t>
      </w:r>
      <w:r w:rsidRPr="00BC2543">
        <w:t xml:space="preserve">are </w:t>
      </w:r>
      <w:r>
        <w:t>p</w:t>
      </w:r>
      <w:r w:rsidRPr="00BC2543">
        <w:t>athway</w:t>
      </w:r>
      <w:r w:rsidRPr="00BC2543">
        <w:rPr>
          <w:noProof/>
        </w:rPr>
        <w:t xml:space="preserve"> </w:t>
      </w:r>
      <w:r>
        <w:rPr>
          <w:noProof/>
        </w:rPr>
        <w:t xml:space="preserve">for </w:t>
      </w:r>
      <w:r w:rsidRPr="00BC2543">
        <w:t xml:space="preserve">Aboriginal and Torres Strait Islander </w:t>
      </w:r>
      <w:r>
        <w:t>people with cancer</w:t>
      </w:r>
      <w:bookmarkEnd w:id="59"/>
      <w:bookmarkEnd w:id="60"/>
      <w:bookmarkEnd w:id="61"/>
      <w:bookmarkEnd w:id="62"/>
      <w:bookmarkEnd w:id="63"/>
      <w:bookmarkEnd w:id="64"/>
      <w:bookmarkEnd w:id="65"/>
      <w:bookmarkEnd w:id="66"/>
    </w:p>
    <w:p w14:paraId="4468766A" w14:textId="77777777" w:rsidR="00C335D3" w:rsidRPr="00B97E51" w:rsidRDefault="00C335D3" w:rsidP="003A57D6">
      <w:pPr>
        <w:pStyle w:val="OCPbodytext"/>
        <w:rPr>
          <w:sz w:val="20"/>
          <w:szCs w:val="20"/>
        </w:rPr>
      </w:pPr>
      <w:r>
        <w:t xml:space="preserve">The </w:t>
      </w:r>
      <w:r w:rsidRPr="00E77012">
        <w:rPr>
          <w:i/>
          <w:iCs/>
        </w:rPr>
        <w:t>Optimal care pathway for Aboriginal and Torres Strait Islander people with cancer</w:t>
      </w:r>
      <w:r>
        <w:t xml:space="preserve"> provides a tool to help reduce disparities and improve outcomes and experiences for Aboriginal and Torres Strait Islander people with cancer. This resource can be used in conjunction with the optimal care pathway for each cancer type. </w:t>
      </w:r>
    </w:p>
    <w:p w14:paraId="179AD9BF" w14:textId="300EF704" w:rsidR="00C335D3" w:rsidRPr="00E179F8" w:rsidRDefault="00C335D3" w:rsidP="00861039">
      <w:pPr>
        <w:pStyle w:val="OCP-designnote"/>
      </w:pPr>
      <w:r w:rsidRPr="009A5F73">
        <w:t>&lt;</w:t>
      </w:r>
      <w:r w:rsidR="00E12991">
        <w:t>i</w:t>
      </w:r>
      <w:r w:rsidRPr="009A5F73">
        <w:t xml:space="preserve">mage of Aboriginal and Torres Strait Islander OCP </w:t>
      </w:r>
      <w:r w:rsidR="00E12991">
        <w:t>front page</w:t>
      </w:r>
      <w:r w:rsidRPr="009A5F73">
        <w:t xml:space="preserve">, cut into </w:t>
      </w:r>
      <w:r w:rsidR="00570147">
        <w:t xml:space="preserve">body </w:t>
      </w:r>
      <w:r w:rsidRPr="009A5F73">
        <w:t>text</w:t>
      </w:r>
      <w:r w:rsidR="00570147">
        <w:t xml:space="preserve"> on right</w:t>
      </w:r>
      <w:r w:rsidRPr="009A5F73">
        <w:t>&gt;</w:t>
      </w:r>
    </w:p>
    <w:p w14:paraId="3B8A5024" w14:textId="00BA3082" w:rsidR="00C24547" w:rsidRDefault="00C335D3" w:rsidP="003A57D6">
      <w:pPr>
        <w:pStyle w:val="OCPbodytext"/>
      </w:pPr>
      <w:r>
        <w:t xml:space="preserve">Visit the </w:t>
      </w:r>
      <w:r w:rsidRPr="009A5F73">
        <w:t>Cancer Australia website</w:t>
      </w:r>
      <w:r>
        <w:t xml:space="preserve"> &lt;</w:t>
      </w:r>
      <w:r w:rsidRPr="00B678CD">
        <w:t>https://www.canceraustralia.gov.au/affected-cancer/atsi/resources-health</w:t>
      </w:r>
      <w:r>
        <w:t>&gt;</w:t>
      </w:r>
      <w:r w:rsidRPr="007B070A">
        <w:t xml:space="preserve"> to </w:t>
      </w:r>
      <w:r w:rsidRPr="00E77012">
        <w:t xml:space="preserve">view the </w:t>
      </w:r>
      <w:r>
        <w:t>o</w:t>
      </w:r>
      <w:r w:rsidRPr="0053073A">
        <w:t xml:space="preserve">ptimal </w:t>
      </w:r>
      <w:r>
        <w:t>c</w:t>
      </w:r>
      <w:r w:rsidRPr="0053073A">
        <w:t xml:space="preserve">are </w:t>
      </w:r>
      <w:r>
        <w:t>p</w:t>
      </w:r>
      <w:r w:rsidRPr="0053073A">
        <w:t>athway</w:t>
      </w:r>
      <w:r>
        <w:t xml:space="preserve"> for Aboriginal and Torres Strait Islander people.</w:t>
      </w:r>
    </w:p>
    <w:p w14:paraId="01E39DF5" w14:textId="52B5F83C" w:rsidR="001F5556" w:rsidRDefault="001F5556" w:rsidP="003A57D6">
      <w:pPr>
        <w:pStyle w:val="OCPbodytext"/>
      </w:pPr>
    </w:p>
    <w:p w14:paraId="2A00E7FF" w14:textId="3A5A4D2D" w:rsidR="001F5556" w:rsidRDefault="001F5556" w:rsidP="003A57D6">
      <w:pPr>
        <w:pStyle w:val="OCPbodytext"/>
      </w:pPr>
    </w:p>
    <w:p w14:paraId="354F9802" w14:textId="20D913FE" w:rsidR="001F5556" w:rsidRDefault="001F5556" w:rsidP="003A57D6">
      <w:pPr>
        <w:pStyle w:val="OCPbodytext"/>
      </w:pPr>
    </w:p>
    <w:p w14:paraId="42E0B577" w14:textId="77777777" w:rsidR="001F5556" w:rsidRDefault="001F5556" w:rsidP="003A57D6">
      <w:pPr>
        <w:pStyle w:val="OCPbodytext"/>
      </w:pPr>
    </w:p>
    <w:p w14:paraId="7575ECB4" w14:textId="0116E158" w:rsidR="00C24547" w:rsidRDefault="007B4A4C" w:rsidP="00122A0A">
      <w:pPr>
        <w:pStyle w:val="Heading1"/>
      </w:pPr>
      <w:bookmarkStart w:id="67" w:name="_Toc76733794"/>
      <w:bookmarkStart w:id="68" w:name="_Toc76734178"/>
      <w:bookmarkStart w:id="69" w:name="_Toc79135428"/>
      <w:bookmarkStart w:id="70" w:name="_Toc79135895"/>
      <w:bookmarkStart w:id="71" w:name="_Toc79408374"/>
      <w:bookmarkStart w:id="72" w:name="_Toc79409229"/>
      <w:r>
        <w:lastRenderedPageBreak/>
        <w:t>Scope</w:t>
      </w:r>
      <w:bookmarkEnd w:id="67"/>
      <w:bookmarkEnd w:id="68"/>
      <w:bookmarkEnd w:id="69"/>
      <w:bookmarkEnd w:id="70"/>
      <w:bookmarkEnd w:id="71"/>
      <w:bookmarkEnd w:id="72"/>
    </w:p>
    <w:p w14:paraId="5FC961F1" w14:textId="4BC24740" w:rsidR="00C24547" w:rsidRPr="00C24547" w:rsidRDefault="005D3E9A" w:rsidP="00C24547">
      <w:r>
        <w:t>Internationally, t</w:t>
      </w:r>
      <w:r w:rsidR="00C24547">
        <w:t xml:space="preserve">he age definition of Adolescent and Young Adult (AYA) oncology is </w:t>
      </w:r>
      <w:r w:rsidR="008B7570">
        <w:t>varied</w:t>
      </w:r>
      <w:r w:rsidR="00C24547">
        <w:t xml:space="preserve"> and influences the data </w:t>
      </w:r>
      <w:r w:rsidR="00FA5345">
        <w:t>referenced herein</w:t>
      </w:r>
      <w:r w:rsidR="00C24547">
        <w:t>. Within the Australian context, AYA are define</w:t>
      </w:r>
      <w:r w:rsidR="00BB1095">
        <w:t>d</w:t>
      </w:r>
      <w:r w:rsidR="00C24547">
        <w:t xml:space="preserve"> as those aged between 15 and 25</w:t>
      </w:r>
      <w:r w:rsidR="00BB1095">
        <w:t>,</w:t>
      </w:r>
      <w:r w:rsidR="00C24547">
        <w:t xml:space="preserve"> aligned with a focus on key adolescent development.</w:t>
      </w:r>
    </w:p>
    <w:p w14:paraId="23B3A824" w14:textId="585954F2" w:rsidR="00F26223" w:rsidRPr="00024A00" w:rsidRDefault="007B4A4C">
      <w:r>
        <w:t>The acronym AYA is used throughout this pathway</w:t>
      </w:r>
      <w:r w:rsidR="00F40A0E">
        <w:t xml:space="preserve"> to refer to </w:t>
      </w:r>
      <w:r>
        <w:t>adolescents and young adults</w:t>
      </w:r>
      <w:bookmarkStart w:id="73" w:name="_Chapter_one:_cancer"/>
      <w:bookmarkEnd w:id="73"/>
    </w:p>
    <w:p w14:paraId="49EF5881" w14:textId="3587FBBC" w:rsidR="00F4332F" w:rsidRDefault="00026C10" w:rsidP="00066AB1">
      <w:pPr>
        <w:pStyle w:val="Heading1"/>
      </w:pPr>
      <w:bookmarkStart w:id="74" w:name="_Toc79409230"/>
      <w:r>
        <w:t>Principles of the optimal care pathway</w:t>
      </w:r>
      <w:bookmarkEnd w:id="74"/>
    </w:p>
    <w:p w14:paraId="6BD07926" w14:textId="3A17DB5D" w:rsidR="00E908F5" w:rsidRPr="000C3F36" w:rsidRDefault="00E908F5" w:rsidP="00E908F5">
      <w:pPr>
        <w:pStyle w:val="OCPboxtext"/>
        <w:rPr>
          <w:rFonts w:cs="Arial"/>
        </w:rPr>
      </w:pPr>
      <w:r w:rsidRPr="000C3F36">
        <w:rPr>
          <w:rFonts w:cs="Arial"/>
        </w:rPr>
        <w:t xml:space="preserve">The </w:t>
      </w:r>
      <w:r>
        <w:rPr>
          <w:rFonts w:cs="Arial"/>
        </w:rPr>
        <w:t>seven</w:t>
      </w:r>
      <w:r w:rsidRPr="000C3F36">
        <w:rPr>
          <w:rFonts w:cs="Arial"/>
        </w:rPr>
        <w:t xml:space="preserve"> </w:t>
      </w:r>
      <w:r>
        <w:rPr>
          <w:rFonts w:cs="Arial"/>
        </w:rPr>
        <w:t>p</w:t>
      </w:r>
      <w:r w:rsidRPr="000C3F36">
        <w:rPr>
          <w:rFonts w:cs="Arial"/>
        </w:rPr>
        <w:t xml:space="preserve">rinciples of </w:t>
      </w:r>
      <w:r>
        <w:rPr>
          <w:rFonts w:cs="Arial"/>
        </w:rPr>
        <w:t>c</w:t>
      </w:r>
      <w:r w:rsidRPr="000C3F36">
        <w:rPr>
          <w:rFonts w:cs="Arial"/>
        </w:rPr>
        <w:t xml:space="preserve">are define appropriate and supportive cancer care that is the right of </w:t>
      </w:r>
      <w:r w:rsidR="00E16983" w:rsidRPr="000C3F36">
        <w:rPr>
          <w:rFonts w:cs="Arial"/>
        </w:rPr>
        <w:t xml:space="preserve">all </w:t>
      </w:r>
      <w:r w:rsidR="00E16983">
        <w:rPr>
          <w:rFonts w:cs="Arial"/>
        </w:rPr>
        <w:t>AYA</w:t>
      </w:r>
      <w:r w:rsidRPr="000C3F36">
        <w:rPr>
          <w:rFonts w:cs="Arial"/>
        </w:rPr>
        <w:t xml:space="preserve"> </w:t>
      </w:r>
      <w:r w:rsidRPr="00D75DE0">
        <w:rPr>
          <w:rFonts w:cs="Arial"/>
        </w:rPr>
        <w:t>and</w:t>
      </w:r>
      <w:r>
        <w:rPr>
          <w:rFonts w:cs="Arial"/>
        </w:rPr>
        <w:t xml:space="preserve"> </w:t>
      </w:r>
      <w:r w:rsidRPr="00D75DE0">
        <w:rPr>
          <w:rFonts w:cs="Arial"/>
        </w:rPr>
        <w:t>those caring for and connected with them</w:t>
      </w:r>
      <w:r w:rsidRPr="000C3F36">
        <w:rPr>
          <w:rFonts w:cs="Arial"/>
        </w:rPr>
        <w:t>.</w:t>
      </w:r>
    </w:p>
    <w:p w14:paraId="00B00B64" w14:textId="5669B613" w:rsidR="0048328F" w:rsidRPr="00146BDF" w:rsidRDefault="0048328F" w:rsidP="003A57D6">
      <w:pPr>
        <w:pStyle w:val="OCPfiguretablecaption"/>
      </w:pPr>
      <w:r w:rsidRPr="00794345">
        <w:t xml:space="preserve">Figure 1: </w:t>
      </w:r>
      <w:r>
        <w:t xml:space="preserve">Seven principles of care </w:t>
      </w:r>
    </w:p>
    <w:p w14:paraId="7CB1A56F" w14:textId="1F47F270" w:rsidR="0048328F" w:rsidRPr="000C0E5D" w:rsidRDefault="0048328F" w:rsidP="00861039">
      <w:pPr>
        <w:pStyle w:val="OCP-designnote"/>
      </w:pPr>
      <w:r w:rsidRPr="00E20A62">
        <w:t>&lt;insert default image of the pathway process</w:t>
      </w:r>
      <w:r w:rsidR="00113988">
        <w:t xml:space="preserve"> but change </w:t>
      </w:r>
      <w:r w:rsidR="00E20A62">
        <w:t>principle 1</w:t>
      </w:r>
      <w:r w:rsidR="00113988">
        <w:t xml:space="preserve"> to</w:t>
      </w:r>
      <w:r w:rsidR="00EB5240">
        <w:t xml:space="preserve"> patient and family-centred care</w:t>
      </w:r>
      <w:r w:rsidRPr="00E20A62">
        <w:t>&gt;</w:t>
      </w:r>
    </w:p>
    <w:p w14:paraId="7766A9AC" w14:textId="77777777" w:rsidR="00B53AFB" w:rsidRPr="00F4332F" w:rsidRDefault="00B53AFB" w:rsidP="002B2F18"/>
    <w:p w14:paraId="4A2D1B89" w14:textId="5C1721F8" w:rsidR="00BF4DCB" w:rsidRDefault="00E13C47" w:rsidP="00F4332F">
      <w:pPr>
        <w:pStyle w:val="Heading2"/>
      </w:pPr>
      <w:bookmarkStart w:id="75" w:name="_Toc79409231"/>
      <w:r>
        <w:t xml:space="preserve">Principle 1: </w:t>
      </w:r>
      <w:r w:rsidR="000C1B26">
        <w:t>Patient</w:t>
      </w:r>
      <w:r w:rsidR="00680F82">
        <w:t>-centred</w:t>
      </w:r>
      <w:r w:rsidR="000C1B26">
        <w:t xml:space="preserve"> and family-</w:t>
      </w:r>
      <w:r w:rsidR="00680F82">
        <w:t>inclusive</w:t>
      </w:r>
      <w:r w:rsidR="000C1B26">
        <w:t xml:space="preserve"> care</w:t>
      </w:r>
      <w:bookmarkEnd w:id="75"/>
    </w:p>
    <w:p w14:paraId="742E9AD9" w14:textId="75656F80" w:rsidR="002D4651" w:rsidRDefault="001E4BC3" w:rsidP="002D4651">
      <w:r>
        <w:t>AYA cancer occurs at the interfac</w:t>
      </w:r>
      <w:r w:rsidR="00C725FC">
        <w:t>e</w:t>
      </w:r>
      <w:r w:rsidR="00991482">
        <w:t xml:space="preserve"> </w:t>
      </w:r>
      <w:r>
        <w:t>between paediatric and adult cancer services.</w:t>
      </w:r>
      <w:r>
        <w:fldChar w:fldCharType="begin"/>
      </w:r>
      <w:r w:rsidR="00727C79">
        <w:instrText xml:space="preserve"> ADDIN EN.CITE &lt;EndNote&gt;&lt;Cite&gt;&lt;Author&gt;Hughes&lt;/Author&gt;&lt;Year&gt;2018&lt;/Year&gt;&lt;RecNum&gt;106&lt;/RecNum&gt;&lt;DisplayText&gt;&lt;style face="superscript"&gt;1&lt;/style&gt;&lt;/DisplayText&gt;&lt;record&gt;&lt;rec-number&gt;106&lt;/rec-number&gt;&lt;foreign-keys&gt;&lt;key app="EN" db-id="2vzr02ev2z9xe3e2ds859xwv9wrsz99pza0t" timestamp="0"&gt;106&lt;/key&gt;&lt;/foreign-keys&gt;&lt;ref-type name="Journal Article"&gt;17&lt;/ref-type&gt;&lt;contributors&gt;&lt;authors&gt;&lt;author&gt;Hughes, N.&lt;/author&gt;&lt;author&gt;Stark, D.&lt;/author&gt;&lt;/authors&gt;&lt;/contributors&gt;&lt;titles&gt;&lt;title&gt;The Management of Adolescents and Young Adults with Cancer&lt;/title&gt;&lt;secondary-title&gt;Cancer Treatment Reviews&lt;/secondary-title&gt;&lt;/titles&gt;&lt;pages&gt;45-53&lt;/pages&gt;&lt;volume&gt;67&lt;/volume&gt;&lt;dates&gt;&lt;year&gt;2018&lt;/year&gt;&lt;/dates&gt;&lt;urls&gt;&lt;/urls&gt;&lt;/record&gt;&lt;/Cite&gt;&lt;/EndNote&gt;</w:instrText>
      </w:r>
      <w:r>
        <w:fldChar w:fldCharType="separate"/>
      </w:r>
      <w:r w:rsidR="00FC2F99" w:rsidRPr="00FC2F99">
        <w:rPr>
          <w:noProof/>
          <w:vertAlign w:val="superscript"/>
        </w:rPr>
        <w:t>1</w:t>
      </w:r>
      <w:r>
        <w:fldChar w:fldCharType="end"/>
      </w:r>
      <w:r>
        <w:t xml:space="preserve"> T</w:t>
      </w:r>
      <w:r w:rsidR="002D4651">
        <w:t>he AYA cohort does not comfortably fit within</w:t>
      </w:r>
      <w:r>
        <w:t xml:space="preserve"> the</w:t>
      </w:r>
      <w:r w:rsidR="002D4651">
        <w:t xml:space="preserve"> family-centred (paediatric)</w:t>
      </w:r>
      <w:r w:rsidR="0098029F">
        <w:t>,</w:t>
      </w:r>
      <w:r w:rsidR="002D4651">
        <w:t xml:space="preserve"> nor disease and patient-focused (adult) </w:t>
      </w:r>
      <w:r w:rsidR="00F8412A">
        <w:t>models</w:t>
      </w:r>
      <w:r w:rsidR="002D4651">
        <w:t xml:space="preserve"> of care.</w:t>
      </w:r>
      <w:r w:rsidR="002D4651">
        <w:fldChar w:fldCharType="begin"/>
      </w:r>
      <w:r w:rsidR="003F33DD">
        <w:instrText xml:space="preserve"> ADDIN EN.CITE &lt;EndNote&gt;&lt;Cite&gt;&lt;Author&gt;Fardell&lt;/Author&gt;&lt;Year&gt;2018&lt;/Year&gt;&lt;RecNum&gt;9&lt;/RecNum&gt;&lt;DisplayText&gt;&lt;style face="superscript"&gt;2&lt;/style&gt;&lt;/DisplayText&gt;&lt;record&gt;&lt;rec-number&gt;9&lt;/rec-number&gt;&lt;foreign-keys&gt;&lt;key app="EN" db-id="2vzr02ev2z9xe3e2ds859xwv9wrsz99pza0t" timestamp="0"&gt;9&lt;/key&gt;&lt;/foreign-keys&gt;&lt;ref-type name="Journal Article"&gt;17&lt;/ref-type&gt;&lt;contributors&gt;&lt;authors&gt;&lt;author&gt;Fardell, Joanna E.&lt;/author&gt;&lt;author&gt;Patterson, Pandora&lt;/author&gt;&lt;author&gt;Wakefield, Claire E.&lt;/author&gt;&lt;author&gt;Signorelli, Christina&lt;/author&gt;&lt;author&gt;Cohn, Richard J.&lt;/author&gt;&lt;author&gt;Anazodo, Antoinette&lt;/author&gt;&lt;author&gt;Zebrack, Bradley&lt;/author&gt;&lt;author&gt;Sansom-Daly, Ursula M.&lt;/author&gt;&lt;/authors&gt;&lt;/contributors&gt;&lt;titles&gt;&lt;title&gt;A Narrative Review of Models of Care for Adolescents and Young Adults with Cancer: Barriers and Recommendations&lt;/title&gt;&lt;secondary-title&gt;Journal of Adolescent and Young Adult Oncology&lt;/secondary-title&gt;&lt;/titles&gt;&lt;periodical&gt;&lt;full-title&gt;J Adolesc Young Adult Oncol&lt;/full-title&gt;&lt;abbr-1&gt;Journal of adolescent and young adult oncology&lt;/abbr-1&gt;&lt;/periodical&gt;&lt;pages&gt;148-152&lt;/pages&gt;&lt;volume&gt;7&lt;/volume&gt;&lt;number&gt;2&lt;/number&gt;&lt;dates&gt;&lt;year&gt;2018&lt;/year&gt;&lt;pub-dates&gt;&lt;date&gt;2018/04/01&lt;/date&gt;&lt;/pub-dates&gt;&lt;/dates&gt;&lt;publisher&gt;Mary Ann Liebert, Inc., publishers&lt;/publisher&gt;&lt;isbn&gt;2156-5333&lt;/isbn&gt;&lt;urls&gt;&lt;related-urls&gt;&lt;url&gt;https://doi.org/10.1089/jayao.2017.0100&lt;/url&gt;&lt;/related-urls&gt;&lt;/urls&gt;&lt;electronic-resource-num&gt;10.1089/jayao.2017.0100&lt;/electronic-resource-num&gt;&lt;access-date&gt;2020/07/19&lt;/access-date&gt;&lt;/record&gt;&lt;/Cite&gt;&lt;/EndNote&gt;</w:instrText>
      </w:r>
      <w:r w:rsidR="002D4651">
        <w:fldChar w:fldCharType="separate"/>
      </w:r>
      <w:r w:rsidR="00FC2F99" w:rsidRPr="00FC2F99">
        <w:rPr>
          <w:noProof/>
          <w:vertAlign w:val="superscript"/>
        </w:rPr>
        <w:t>2</w:t>
      </w:r>
      <w:r w:rsidR="002D4651">
        <w:fldChar w:fldCharType="end"/>
      </w:r>
      <w:r w:rsidR="002D4651">
        <w:t xml:space="preserve"> </w:t>
      </w:r>
      <w:r w:rsidR="00881BF5" w:rsidRPr="00881BF5">
        <w:t xml:space="preserve">While limiting important discussions and decision-making to the parents may be appropriate for young children, this approach may threaten </w:t>
      </w:r>
      <w:r w:rsidR="00C508C2">
        <w:t xml:space="preserve">the </w:t>
      </w:r>
      <w:r w:rsidR="002D4651">
        <w:t xml:space="preserve">autonomy and </w:t>
      </w:r>
      <w:r w:rsidR="000C7588">
        <w:t>emotional</w:t>
      </w:r>
      <w:r w:rsidR="002D4651">
        <w:t xml:space="preserve"> </w:t>
      </w:r>
      <w:r w:rsidR="00E7308F">
        <w:t xml:space="preserve">well-being </w:t>
      </w:r>
      <w:r w:rsidR="002D4651">
        <w:t>of the emerging adult</w:t>
      </w:r>
      <w:r w:rsidR="00CE5EDD">
        <w:t xml:space="preserve">. Conversely, the presumption </w:t>
      </w:r>
      <w:r w:rsidR="00467985" w:rsidRPr="00467985">
        <w:t xml:space="preserve">of autonomy and mature decision-making, which characterises clinical interactions in adult medicine, and the tendency to focus on the disease more than the person may neglect the critical psychosocial impact of cancer and treatment on the </w:t>
      </w:r>
      <w:r w:rsidR="0098029F">
        <w:t>AYA</w:t>
      </w:r>
      <w:r w:rsidR="00816047">
        <w:t>.</w:t>
      </w:r>
      <w:r w:rsidR="00816047">
        <w:fldChar w:fldCharType="begin"/>
      </w:r>
      <w:r w:rsidR="00727C79">
        <w:instrText xml:space="preserve"> ADDIN EN.CITE &lt;EndNote&gt;&lt;Cite&gt;&lt;Author&gt;Stark&lt;/Author&gt;&lt;Year&gt;2018&lt;/Year&gt;&lt;RecNum&gt;138&lt;/RecNum&gt;&lt;DisplayText&gt;&lt;style face="superscript"&gt;3&lt;/style&gt;&lt;/DisplayText&gt;&lt;record&gt;&lt;rec-number&gt;138&lt;/rec-number&gt;&lt;foreign-keys&gt;&lt;key app="EN" db-id="2vzr02ev2z9xe3e2ds859xwv9wrsz99pza0t" timestamp="0"&gt;138&lt;/key&gt;&lt;/foreign-keys&gt;&lt;ref-type name="Generic"&gt;13&lt;/ref-type&gt;&lt;contributors&gt;&lt;authors&gt;&lt;author&gt;Stark, D.&lt;/author&gt;&lt;author&gt;Ferrari, A.&lt;/author&gt;&lt;/authors&gt;&lt;secondary-authors&gt;&lt;author&gt;Chisholm, J.&lt;/author&gt;&lt;author&gt;Hough, R.&lt;/author&gt;&lt;author&gt;Soanes, L.&lt;/author&gt;&lt;/secondary-authors&gt;&lt;/contributors&gt;&lt;titles&gt;&lt;title&gt;Models of Delivery of Care for AYA.&lt;/title&gt;&lt;secondary-title&gt;A Practical Approach to the Care of Adolescents and Young Adults with Cancer&lt;/secondary-title&gt;&lt;/titles&gt;&lt;dates&gt;&lt;year&gt;2018&lt;/year&gt;&lt;/dates&gt;&lt;publisher&gt;Springer International Publishing&lt;/publisher&gt;&lt;isbn&gt;978-3-319-66173-5&lt;/isbn&gt;&lt;urls&gt;&lt;related-urls&gt;&lt;url&gt;https://doi.org/10.1007/978-3-319-66173-5_3&lt;/url&gt;&lt;/related-urls&gt;&lt;/urls&gt;&lt;electronic-resource-num&gt;10.1007/978-3-319-66173-5_3&lt;/electronic-resource-num&gt;&lt;/record&gt;&lt;/Cite&gt;&lt;/EndNote&gt;</w:instrText>
      </w:r>
      <w:r w:rsidR="00816047">
        <w:fldChar w:fldCharType="separate"/>
      </w:r>
      <w:r w:rsidR="00FC2F99" w:rsidRPr="00FC2F99">
        <w:rPr>
          <w:noProof/>
          <w:vertAlign w:val="superscript"/>
        </w:rPr>
        <w:t>3</w:t>
      </w:r>
      <w:r w:rsidR="00816047">
        <w:fldChar w:fldCharType="end"/>
      </w:r>
      <w:r w:rsidR="00816047">
        <w:t xml:space="preserve"> </w:t>
      </w:r>
      <w:r w:rsidR="00A138D6" w:rsidRPr="00A138D6">
        <w:t>Ideally healthcare providers should adjust their approach to meet the needs of AYA, while also acknowledging the wide heterogeneity of life experiences within this age group</w:t>
      </w:r>
      <w:r w:rsidR="002D4651">
        <w:t>.</w:t>
      </w:r>
      <w:r w:rsidR="002D4651">
        <w:fldChar w:fldCharType="begin"/>
      </w:r>
      <w:r w:rsidR="00727C79">
        <w:instrText xml:space="preserve"> ADDIN EN.CITE &lt;EndNote&gt;&lt;Cite&gt;&lt;Author&gt;Osborn&lt;/Author&gt;&lt;Year&gt;2019&lt;/Year&gt;&lt;RecNum&gt;14&lt;/RecNum&gt;&lt;DisplayText&gt;&lt;style face="superscript"&gt;4&lt;/style&gt;&lt;/DisplayText&gt;&lt;record&gt;&lt;rec-number&gt;14&lt;/rec-number&gt;&lt;foreign-keys&gt;&lt;key app="EN" db-id="2vzr02ev2z9xe3e2ds859xwv9wrsz99pza0t" timestamp="0"&gt;14&lt;/key&gt;&lt;/foreign-keys&gt;&lt;ref-type name="Journal Article"&gt;17&lt;/ref-type&gt;&lt;contributors&gt;&lt;authors&gt;&lt;author&gt;Osborn, Michael&lt;/author&gt;&lt;author&gt;Johnson, Rebecca&lt;/author&gt;&lt;author&gt;Thompson, Kate&lt;/author&gt;&lt;author&gt;Anazodo, Antoinette&lt;/author&gt;&lt;author&gt;Albritton, Karen&lt;/author&gt;&lt;author&gt;Ferrari, Andrea&lt;/author&gt;&lt;author&gt;Stark, Daniel&lt;/author&gt;&lt;/authors&gt;&lt;/contributors&gt;&lt;titles&gt;&lt;title&gt;Models of care for adolescent and young adult cancer programs&lt;/title&gt;&lt;/titles&gt;&lt;pages&gt;e27991&lt;/pages&gt;&lt;volume&gt;66&lt;/volume&gt;&lt;number&gt;12&lt;/number&gt;&lt;dates&gt;&lt;year&gt;2019&lt;/year&gt;&lt;/dates&gt;&lt;isbn&gt;1545-5009&lt;/isbn&gt;&lt;urls&gt;&lt;related-urls&gt;&lt;url&gt;https://onlinelibrary.wiley.com/doi/abs/10.1002/pbc.27991&lt;/url&gt;&lt;/related-urls&gt;&lt;/urls&gt;&lt;electronic-resource-num&gt;10.1002/pbc.27991&lt;/electronic-resource-num&gt;&lt;/record&gt;&lt;/Cite&gt;&lt;/EndNote&gt;</w:instrText>
      </w:r>
      <w:r w:rsidR="002D4651">
        <w:fldChar w:fldCharType="separate"/>
      </w:r>
      <w:r w:rsidR="00FC2F99" w:rsidRPr="00FC2F99">
        <w:rPr>
          <w:noProof/>
          <w:vertAlign w:val="superscript"/>
        </w:rPr>
        <w:t>4</w:t>
      </w:r>
      <w:r w:rsidR="002D4651">
        <w:fldChar w:fldCharType="end"/>
      </w:r>
      <w:r>
        <w:t xml:space="preserve"> </w:t>
      </w:r>
    </w:p>
    <w:p w14:paraId="4120B1C8" w14:textId="2FD34256" w:rsidR="00F81CC5" w:rsidRDefault="00DD1E80" w:rsidP="005C55B7">
      <w:bookmarkStart w:id="76" w:name="_Hlk76710104"/>
      <w:r>
        <w:t>H</w:t>
      </w:r>
      <w:r w:rsidR="00230BBF">
        <w:t xml:space="preserve">ealth services providing AYA cancer care should adopt a </w:t>
      </w:r>
      <w:r w:rsidR="0098029F">
        <w:t xml:space="preserve">hybrid </w:t>
      </w:r>
      <w:r w:rsidR="00230BBF">
        <w:t xml:space="preserve">patient-centred model of care that supports </w:t>
      </w:r>
      <w:r w:rsidR="00161FD9">
        <w:t xml:space="preserve">the individual’s emerging </w:t>
      </w:r>
      <w:r w:rsidR="00F81CC5">
        <w:t xml:space="preserve">or established </w:t>
      </w:r>
      <w:r w:rsidR="00230BBF">
        <w:t>autonomy</w:t>
      </w:r>
      <w:r w:rsidR="005A6B2C">
        <w:t>;</w:t>
      </w:r>
      <w:r w:rsidR="0098029F">
        <w:t xml:space="preserve"> a model</w:t>
      </w:r>
      <w:r w:rsidR="00230BBF">
        <w:t xml:space="preserve"> </w:t>
      </w:r>
      <w:r w:rsidR="000C7588">
        <w:t>that can adapt and be receptive to the involvement of parents and significant others acc</w:t>
      </w:r>
      <w:r w:rsidR="00F51676">
        <w:t>ording to the life-stage</w:t>
      </w:r>
      <w:bookmarkEnd w:id="76"/>
      <w:r w:rsidR="000C7588">
        <w:fldChar w:fldCharType="begin"/>
      </w:r>
      <w:r w:rsidR="00727C79">
        <w:instrText xml:space="preserve"> ADDIN EN.CITE &lt;EndNote&gt;&lt;Cite&gt;&lt;Author&gt;Jones&lt;/Author&gt;&lt;Year&gt;2020&lt;/Year&gt;&lt;RecNum&gt;139&lt;/RecNum&gt;&lt;DisplayText&gt;&lt;style face="superscript"&gt;5&lt;/style&gt;&lt;/DisplayText&gt;&lt;record&gt;&lt;rec-number&gt;139&lt;/rec-number&gt;&lt;foreign-keys&gt;&lt;key app="EN" db-id="2vzr02ev2z9xe3e2ds859xwv9wrsz99pza0t" timestamp="0"&gt;139&lt;/key&gt;&lt;/foreign-keys&gt;&lt;ref-type name="Book Section"&gt;5&lt;/ref-type&gt;&lt;contributors&gt;&lt;authors&gt;&lt;author&gt;Jones, L.&lt;/author&gt;&lt;author&gt;Saloustros, E.&lt;/author&gt;&lt;author&gt;Ferrari, A.&lt;/author&gt;&lt;author&gt;Stark, D.&lt;/author&gt;&lt;/authors&gt;&lt;secondary-authors&gt;&lt;author&gt;Caron, H.N.&lt;/author&gt;&lt;author&gt;Biondi, A.&lt;/author&gt;&lt;author&gt;Boterberg, T.&lt;/author&gt;&lt;author&gt;Doz, F&lt;/author&gt;&lt;/secondary-authors&gt;&lt;/contributors&gt;&lt;titles&gt;&lt;title&gt;Cancer in Adolescents and Young Adults.&lt;/title&gt;&lt;secondary-title&gt;Oxford Textbook of Cancer in Children.&lt;/secondary-title&gt;&lt;/titles&gt;&lt;edition&gt;7th&lt;/edition&gt;&lt;dates&gt;&lt;year&gt;2020&lt;/year&gt;&lt;/dates&gt;&lt;pub-location&gt;Oxford&lt;/pub-location&gt;&lt;publisher&gt;Oxford University Press.&lt;/publisher&gt;&lt;urls&gt;&lt;/urls&gt;&lt;/record&gt;&lt;/Cite&gt;&lt;/EndNote&gt;</w:instrText>
      </w:r>
      <w:r w:rsidR="000C7588">
        <w:fldChar w:fldCharType="separate"/>
      </w:r>
      <w:r w:rsidR="00FC2F99" w:rsidRPr="00FC2F99">
        <w:rPr>
          <w:noProof/>
          <w:vertAlign w:val="superscript"/>
        </w:rPr>
        <w:t>5</w:t>
      </w:r>
      <w:r w:rsidR="000C7588">
        <w:fldChar w:fldCharType="end"/>
      </w:r>
      <w:r w:rsidR="006001D1">
        <w:t xml:space="preserve"> and wishe</w:t>
      </w:r>
      <w:r w:rsidR="001A0E2A">
        <w:t>s</w:t>
      </w:r>
      <w:r w:rsidR="006001D1">
        <w:t xml:space="preserve"> of the AYA.</w:t>
      </w:r>
      <w:r w:rsidR="000C7588">
        <w:t xml:space="preserve"> Care becomes family-</w:t>
      </w:r>
      <w:r w:rsidR="000C7588" w:rsidRPr="0098029F">
        <w:rPr>
          <w:i/>
        </w:rPr>
        <w:t>in</w:t>
      </w:r>
      <w:r w:rsidR="00252C57">
        <w:rPr>
          <w:i/>
        </w:rPr>
        <w:t xml:space="preserve">clusive </w:t>
      </w:r>
      <w:r w:rsidR="00F51676">
        <w:t>versus family-</w:t>
      </w:r>
      <w:r w:rsidR="000C7588" w:rsidRPr="00F51676">
        <w:rPr>
          <w:i/>
        </w:rPr>
        <w:t>focused</w:t>
      </w:r>
      <w:r w:rsidR="000C7588">
        <w:t>, modelling the strengths of both paediatri</w:t>
      </w:r>
      <w:r w:rsidR="00873C45">
        <w:t>c</w:t>
      </w:r>
      <w:r w:rsidR="000C7588">
        <w:t xml:space="preserve"> and adult</w:t>
      </w:r>
      <w:r w:rsidR="00100F28">
        <w:t xml:space="preserve"> </w:t>
      </w:r>
      <w:r w:rsidR="00F40A0E">
        <w:t>medicine</w:t>
      </w:r>
      <w:r w:rsidR="00100F28">
        <w:t xml:space="preserve"> </w:t>
      </w:r>
      <w:r w:rsidR="0090616D">
        <w:t>approaches to car</w:t>
      </w:r>
      <w:r w:rsidR="00100F28">
        <w:t>e.</w:t>
      </w:r>
    </w:p>
    <w:p w14:paraId="53333515" w14:textId="3A56825E" w:rsidR="00EF7347" w:rsidRDefault="00101609" w:rsidP="00EF7347">
      <w:pPr>
        <w:pStyle w:val="Heading3"/>
      </w:pPr>
      <w:bookmarkStart w:id="77" w:name="_Toc79408377"/>
      <w:bookmarkStart w:id="78" w:name="_Toc79409232"/>
      <w:r>
        <w:t>Referra</w:t>
      </w:r>
      <w:r w:rsidR="00D86B3D">
        <w:t>l choices</w:t>
      </w:r>
      <w:r w:rsidR="004E48A9">
        <w:t xml:space="preserve"> and informed financial consent</w:t>
      </w:r>
      <w:bookmarkEnd w:id="77"/>
      <w:bookmarkEnd w:id="78"/>
    </w:p>
    <w:p w14:paraId="6BFAC388" w14:textId="08AAAB39" w:rsidR="0044038E" w:rsidRDefault="00065412" w:rsidP="003A57D6">
      <w:pPr>
        <w:pStyle w:val="OCPbodytext"/>
      </w:pPr>
      <w:r>
        <w:t xml:space="preserve">The </w:t>
      </w:r>
      <w:r w:rsidR="0074740A">
        <w:t>AYA and their family</w:t>
      </w:r>
      <w:r w:rsidR="0044038E" w:rsidRPr="00734EFA">
        <w:t xml:space="preserve"> have the right to receive the information they need to be able to </w:t>
      </w:r>
      <w:r w:rsidR="0044038E">
        <w:t xml:space="preserve">make an </w:t>
      </w:r>
      <w:r w:rsidR="0044038E" w:rsidRPr="00734EFA">
        <w:t xml:space="preserve">informed </w:t>
      </w:r>
      <w:r w:rsidR="0044038E">
        <w:t>decision on where to be referred</w:t>
      </w:r>
      <w:r w:rsidR="0044038E" w:rsidRPr="00734EFA">
        <w:t xml:space="preserve"> for treatment. </w:t>
      </w:r>
      <w:r w:rsidR="0044038E">
        <w:t>Treating specialists</w:t>
      </w:r>
      <w:r w:rsidR="0044038E" w:rsidRPr="00734EFA">
        <w:t xml:space="preserve"> </w:t>
      </w:r>
      <w:r w:rsidR="0044038E">
        <w:t xml:space="preserve">and practitioners </w:t>
      </w:r>
      <w:r w:rsidR="0044038E" w:rsidRPr="00734EFA">
        <w:t>should clearly explain the costs</w:t>
      </w:r>
      <w:r w:rsidR="0044038E">
        <w:t xml:space="preserve"> or how to find out the costs</w:t>
      </w:r>
      <w:r w:rsidR="0044038E" w:rsidRPr="00734EFA">
        <w:t xml:space="preserve"> of services, tests and </w:t>
      </w:r>
      <w:r w:rsidR="0044038E" w:rsidRPr="00734EFA">
        <w:lastRenderedPageBreak/>
        <w:t>treatment options</w:t>
      </w:r>
      <w:r w:rsidR="0044038E">
        <w:t xml:space="preserve"> upfront to avoid consumers experiencing ‘bill shock’. </w:t>
      </w:r>
    </w:p>
    <w:p w14:paraId="0E2C3A56" w14:textId="0705A32E" w:rsidR="0044038E" w:rsidRPr="00EB1DE4" w:rsidRDefault="0044038E" w:rsidP="003A57D6">
      <w:pPr>
        <w:pStyle w:val="OCPbodytext"/>
      </w:pPr>
      <w:r>
        <w:t xml:space="preserve">At the time of referral, </w:t>
      </w:r>
      <w:r w:rsidR="00060179">
        <w:t>the</w:t>
      </w:r>
      <w:r w:rsidR="00060179" w:rsidRPr="00EB1DE4">
        <w:t xml:space="preserve"> </w:t>
      </w:r>
      <w:r w:rsidR="00060179">
        <w:t>general</w:t>
      </w:r>
      <w:r w:rsidRPr="00EB1DE4">
        <w:t xml:space="preserve"> practitioner or other referring doctor </w:t>
      </w:r>
      <w:r>
        <w:t>should discuss the different options for referral, waiting periods, expertise, if there are likely to be out-of-pocket costs and the range of services available</w:t>
      </w:r>
      <w:r w:rsidR="0090616D">
        <w:t xml:space="preserve"> </w:t>
      </w:r>
      <w:r>
        <w:t>This will</w:t>
      </w:r>
      <w:r w:rsidRPr="00EB1DE4">
        <w:t xml:space="preserve"> enable patients to make an informed choice of specialist and health service. </w:t>
      </w:r>
      <w:r>
        <w:t>R</w:t>
      </w:r>
      <w:r w:rsidRPr="00EB1DE4">
        <w:t>eferral decisions influence the care patient</w:t>
      </w:r>
      <w:r>
        <w:t>s</w:t>
      </w:r>
      <w:r w:rsidRPr="00EB1DE4">
        <w:t xml:space="preserve"> receive along the pathway and the </w:t>
      </w:r>
      <w:r>
        <w:t>direct and indirect costs</w:t>
      </w:r>
      <w:r w:rsidRPr="00EB1DE4">
        <w:t xml:space="preserve"> they</w:t>
      </w:r>
      <w:r>
        <w:t xml:space="preserve"> and their carers </w:t>
      </w:r>
      <w:r w:rsidRPr="00EB1DE4">
        <w:t xml:space="preserve">may incur. </w:t>
      </w:r>
      <w:r>
        <w:t>Different referrals have different costs</w:t>
      </w:r>
      <w:r w:rsidRPr="00EB1DE4">
        <w:t>:</w:t>
      </w:r>
    </w:p>
    <w:p w14:paraId="51C6A785" w14:textId="77777777" w:rsidR="0044038E" w:rsidRPr="00EB1DE4" w:rsidRDefault="0044038E" w:rsidP="00F21E52">
      <w:pPr>
        <w:pStyle w:val="OCPbodylist"/>
      </w:pPr>
      <w:r w:rsidRPr="00EB1DE4">
        <w:t>referral to a public hospital</w:t>
      </w:r>
      <w:r>
        <w:t>,</w:t>
      </w:r>
      <w:r w:rsidRPr="00EB1DE4">
        <w:t xml:space="preserve"> which may involve some costs</w:t>
      </w:r>
      <w:r>
        <w:t xml:space="preserve"> </w:t>
      </w:r>
    </w:p>
    <w:p w14:paraId="4D156E96" w14:textId="77777777" w:rsidR="0044038E" w:rsidRPr="00EB1DE4" w:rsidRDefault="0044038E" w:rsidP="00F21E52">
      <w:pPr>
        <w:pStyle w:val="OCPbodylist"/>
      </w:pPr>
      <w:r w:rsidRPr="00EB1DE4">
        <w:t>initial referral to a private specialist with associated costs, with the option of ongoing treatment in a public hospital at any time</w:t>
      </w:r>
    </w:p>
    <w:p w14:paraId="4A403F17" w14:textId="77777777" w:rsidR="0044038E" w:rsidRPr="00EB1DE4" w:rsidRDefault="0044038E" w:rsidP="00F21E52">
      <w:pPr>
        <w:pStyle w:val="OCPbodylist"/>
      </w:pPr>
      <w:r w:rsidRPr="00EB1DE4">
        <w:t>referral to a patient’s choice of practitioner for immediate and ongoing private hospital management with associated costs</w:t>
      </w:r>
      <w:r>
        <w:t>.</w:t>
      </w:r>
    </w:p>
    <w:p w14:paraId="1DC143F4" w14:textId="34F768E8" w:rsidR="0044038E" w:rsidRDefault="004279A6" w:rsidP="003A57D6">
      <w:pPr>
        <w:pStyle w:val="OCPbodytext"/>
      </w:pPr>
      <w:r>
        <w:t xml:space="preserve">All </w:t>
      </w:r>
      <w:r w:rsidR="00A13244">
        <w:t>AYA and their family</w:t>
      </w:r>
      <w:r w:rsidR="0044038E" w:rsidRPr="00A278BF">
        <w:t xml:space="preserve"> should be made aware that even though public hospital health</w:t>
      </w:r>
      <w:r w:rsidR="0044038E">
        <w:t xml:space="preserve"> </w:t>
      </w:r>
      <w:r w:rsidR="0044038E" w:rsidRPr="00A278BF">
        <w:t>care is ‘free’ to all</w:t>
      </w:r>
      <w:r w:rsidR="0044038E" w:rsidRPr="00D71978">
        <w:t xml:space="preserve"> Australian citizens and most permanent residents of Australia</w:t>
      </w:r>
      <w:r w:rsidR="0044038E">
        <w:t>, there are still associated direct costs such as:</w:t>
      </w:r>
    </w:p>
    <w:p w14:paraId="1A589F04" w14:textId="77777777" w:rsidR="0044038E" w:rsidRDefault="0044038E" w:rsidP="00F21E52">
      <w:pPr>
        <w:pStyle w:val="OCPbodylist"/>
      </w:pPr>
      <w:r>
        <w:t>over-the-counter medication and prescriptions</w:t>
      </w:r>
    </w:p>
    <w:p w14:paraId="54D918D8" w14:textId="6F2C720D" w:rsidR="0044038E" w:rsidRDefault="0044038E" w:rsidP="00F21E52">
      <w:pPr>
        <w:pStyle w:val="OCPbodylist"/>
      </w:pPr>
      <w:r>
        <w:t>wound dressings</w:t>
      </w:r>
    </w:p>
    <w:p w14:paraId="279AFFBF" w14:textId="4DCDD689" w:rsidR="0044038E" w:rsidRDefault="0044038E" w:rsidP="00F21E52">
      <w:pPr>
        <w:pStyle w:val="OCPbodylist"/>
      </w:pPr>
      <w:r>
        <w:t>travel</w:t>
      </w:r>
      <w:r w:rsidR="00100F28">
        <w:t xml:space="preserve"> </w:t>
      </w:r>
      <w:r>
        <w:t>costs</w:t>
      </w:r>
    </w:p>
    <w:p w14:paraId="0051FDBC" w14:textId="77777777" w:rsidR="0044038E" w:rsidRDefault="0044038E" w:rsidP="00F21E52">
      <w:pPr>
        <w:pStyle w:val="OCPbodylist"/>
      </w:pPr>
      <w:r>
        <w:t>parking fees</w:t>
      </w:r>
    </w:p>
    <w:p w14:paraId="14772EEB" w14:textId="4E5EBE59" w:rsidR="0044038E" w:rsidRDefault="0044038E" w:rsidP="00F21E52">
      <w:pPr>
        <w:pStyle w:val="OCPbodylist"/>
      </w:pPr>
      <w:r w:rsidRPr="0016620E">
        <w:t xml:space="preserve">tests that are not </w:t>
      </w:r>
      <w:r>
        <w:t>covered</w:t>
      </w:r>
      <w:r w:rsidRPr="0016620E">
        <w:t xml:space="preserve"> by Medicare</w:t>
      </w:r>
      <w:r>
        <w:t>.</w:t>
      </w:r>
    </w:p>
    <w:p w14:paraId="2002782C" w14:textId="67C8EADB" w:rsidR="00405B84" w:rsidRDefault="0044038E" w:rsidP="00F21E52">
      <w:pPr>
        <w:pStyle w:val="OCPbodylist"/>
      </w:pPr>
      <w:r w:rsidRPr="00E86983">
        <w:rPr>
          <w:rStyle w:val="OCPbodytextChar"/>
        </w:rPr>
        <w:t xml:space="preserve">A cancer diagnosis and treatment may affect a patient’s </w:t>
      </w:r>
      <w:r w:rsidR="004B306C">
        <w:rPr>
          <w:rStyle w:val="OCPbodytextChar"/>
        </w:rPr>
        <w:t>and/</w:t>
      </w:r>
      <w:r w:rsidRPr="00E86983">
        <w:rPr>
          <w:rStyle w:val="OCPbodytextChar"/>
        </w:rPr>
        <w:t xml:space="preserve">or carer’s income. This is an indirect cost associated with cancer. Social work support is essential to help patients and their families deal with this issue. </w:t>
      </w:r>
      <w:r w:rsidR="00065412">
        <w:rPr>
          <w:rStyle w:val="OCPbodytextChar"/>
        </w:rPr>
        <w:t>AYA and</w:t>
      </w:r>
      <w:r w:rsidR="004279A6">
        <w:rPr>
          <w:rStyle w:val="OCPbodytextChar"/>
        </w:rPr>
        <w:t>/or</w:t>
      </w:r>
      <w:r w:rsidR="00065412">
        <w:rPr>
          <w:rStyle w:val="OCPbodytextChar"/>
        </w:rPr>
        <w:t xml:space="preserve"> their famil</w:t>
      </w:r>
      <w:r w:rsidR="004279A6">
        <w:rPr>
          <w:rStyle w:val="OCPbodytextChar"/>
        </w:rPr>
        <w:t>y</w:t>
      </w:r>
      <w:r w:rsidRPr="00E86983">
        <w:rPr>
          <w:rStyle w:val="OCPbodytextChar"/>
        </w:rPr>
        <w:t xml:space="preserve"> should be advised </w:t>
      </w:r>
      <w:r w:rsidR="002A49FB">
        <w:rPr>
          <w:rStyle w:val="OCPbodytextChar"/>
        </w:rPr>
        <w:t>to consider the</w:t>
      </w:r>
      <w:r w:rsidR="00D47595">
        <w:rPr>
          <w:rStyle w:val="OCPbodytextChar"/>
        </w:rPr>
        <w:t xml:space="preserve"> </w:t>
      </w:r>
      <w:r w:rsidR="00F5393C">
        <w:rPr>
          <w:rStyle w:val="OCPbodytextChar"/>
        </w:rPr>
        <w:t xml:space="preserve">impact of </w:t>
      </w:r>
      <w:r w:rsidRPr="00E86983">
        <w:rPr>
          <w:rStyle w:val="OCPbodytextChar"/>
        </w:rPr>
        <w:t>private care with significant out-of-pocket expenses if financially constrained. Specialists in private practice need to explain costs at the start of each new treatment to acknowledge the cumulative out-of-pocket expenses that patients can incur</w:t>
      </w:r>
      <w:r>
        <w:t xml:space="preserve">. </w:t>
      </w:r>
    </w:p>
    <w:p w14:paraId="6D0182AC" w14:textId="0222BF84" w:rsidR="007D2B64" w:rsidRDefault="001F271B" w:rsidP="003A57D6">
      <w:pPr>
        <w:pStyle w:val="OCPbodytext"/>
      </w:pPr>
      <w:r>
        <w:t>It is also important to note that for AYA</w:t>
      </w:r>
      <w:r w:rsidR="005B79E3">
        <w:t xml:space="preserve"> with cancer</w:t>
      </w:r>
      <w:r>
        <w:t>,</w:t>
      </w:r>
      <w:r w:rsidR="001C483E">
        <w:t xml:space="preserve"> services such as those that meet their unique psychosocial needs</w:t>
      </w:r>
      <w:r w:rsidR="005B79E3">
        <w:t xml:space="preserve"> </w:t>
      </w:r>
      <w:r w:rsidR="00B21A9D">
        <w:t>are</w:t>
      </w:r>
      <w:r w:rsidR="005B79E3">
        <w:t xml:space="preserve"> generally</w:t>
      </w:r>
      <w:r w:rsidR="00B21A9D">
        <w:t xml:space="preserve"> provided </w:t>
      </w:r>
      <w:r w:rsidR="005B79E3">
        <w:t>with</w:t>
      </w:r>
      <w:r w:rsidR="00B21A9D">
        <w:t xml:space="preserve">in the public system, and linkages between the private and public sector need to be defined to ensure </w:t>
      </w:r>
      <w:r w:rsidR="002D6AC1">
        <w:t>those needs are met and a consistent approach to care of provided.</w:t>
      </w:r>
    </w:p>
    <w:p w14:paraId="203064BE" w14:textId="480117F9" w:rsidR="00551D59" w:rsidRDefault="00551D59" w:rsidP="003A57D6">
      <w:pPr>
        <w:pStyle w:val="OCPbodytext"/>
      </w:pPr>
      <w:r>
        <w:t xml:space="preserve">For more information on informed financial consent see </w:t>
      </w:r>
      <w:r w:rsidR="0090616D">
        <w:t xml:space="preserve">the </w:t>
      </w:r>
      <w:r w:rsidRPr="00551D59">
        <w:rPr>
          <w:rStyle w:val="Hyperlink"/>
          <w:color w:val="000000" w:themeColor="text1"/>
          <w:u w:val="none"/>
        </w:rPr>
        <w:t>Cancer Council’s ‘</w:t>
      </w:r>
      <w:r w:rsidRPr="00D10FA6">
        <w:rPr>
          <w:color w:val="000000" w:themeColor="text1"/>
        </w:rPr>
        <w:t>Standard for informed financial consent</w:t>
      </w:r>
      <w:r w:rsidRPr="00D10FA6">
        <w:rPr>
          <w:rStyle w:val="Hyperlink"/>
          <w:color w:val="000000" w:themeColor="text1"/>
          <w:u w:val="none"/>
        </w:rPr>
        <w:t>’ at</w:t>
      </w:r>
      <w:r w:rsidR="00D10FA6">
        <w:rPr>
          <w:rStyle w:val="Hyperlink"/>
          <w:color w:val="000000" w:themeColor="text1"/>
          <w:u w:val="none"/>
        </w:rPr>
        <w:t xml:space="preserve"> </w:t>
      </w:r>
      <w:r w:rsidR="0067069E" w:rsidRPr="0067069E">
        <w:t>www.cancer.org.au/health-professionals/resources/informed-financial-consent</w:t>
      </w:r>
      <w:r w:rsidR="00D10FA6">
        <w:t>.</w:t>
      </w:r>
      <w:r w:rsidR="0067069E">
        <w:t xml:space="preserve"> </w:t>
      </w:r>
      <w:r>
        <w:t>Financial counselling services can provide advice on dealing with financial difficulties. These services can be accessed publicly (via social workers at hospitals, financial counsellors at neighbourhood houses or rural financial aid), privately or through cancer support services such as local charity groups or social work services.</w:t>
      </w:r>
    </w:p>
    <w:p w14:paraId="47A05206" w14:textId="59B2167D" w:rsidR="001F170E" w:rsidRDefault="00551D59" w:rsidP="003A57D6">
      <w:pPr>
        <w:pStyle w:val="OCPbodytext"/>
      </w:pPr>
      <w:r w:rsidRPr="000A6A48">
        <w:lastRenderedPageBreak/>
        <w:t>For practical and financial assistance</w:t>
      </w:r>
      <w:r>
        <w:t>,</w:t>
      </w:r>
      <w:r w:rsidRPr="000A6A48">
        <w:t xml:space="preserve"> </w:t>
      </w:r>
      <w:r w:rsidR="0067069E">
        <w:t>AYA and/or their family</w:t>
      </w:r>
      <w:r w:rsidRPr="000A6A48">
        <w:t xml:space="preserve"> may consider </w:t>
      </w:r>
      <w:bookmarkStart w:id="79" w:name="_Hlk43903909"/>
      <w:r w:rsidRPr="0067069E">
        <w:rPr>
          <w:rStyle w:val="Hyperlink"/>
          <w:color w:val="000000" w:themeColor="text1"/>
          <w:u w:val="none"/>
        </w:rPr>
        <w:t>Cancer Council’s financial services</w:t>
      </w:r>
      <w:bookmarkEnd w:id="79"/>
      <w:r w:rsidRPr="00696744">
        <w:t xml:space="preserve"> </w:t>
      </w:r>
      <w:r w:rsidR="00122BF4" w:rsidRPr="00696744">
        <w:t xml:space="preserve">at </w:t>
      </w:r>
      <w:r w:rsidR="00F96598">
        <w:t>&lt;</w:t>
      </w:r>
      <w:r w:rsidR="002A7A70" w:rsidRPr="00F96598">
        <w:t>www.cancer.org.au/about-cancer/patient-support/practical-and-financial-assistance</w:t>
      </w:r>
      <w:r w:rsidR="0058226D">
        <w:t>&gt;</w:t>
      </w:r>
      <w:r w:rsidR="00122BF4" w:rsidRPr="00696744">
        <w:t>.</w:t>
      </w:r>
      <w:r w:rsidR="002A7A70">
        <w:t xml:space="preserve"> Links to other services are provided in </w:t>
      </w:r>
      <w:r w:rsidR="00593A25">
        <w:t>the resource list at the end of this document.</w:t>
      </w:r>
    </w:p>
    <w:p w14:paraId="68913505" w14:textId="77777777" w:rsidR="00050915" w:rsidRPr="00696744" w:rsidRDefault="00050915" w:rsidP="003A57D6">
      <w:pPr>
        <w:pStyle w:val="OCPbodytext"/>
      </w:pPr>
    </w:p>
    <w:p w14:paraId="4E06D24B" w14:textId="471A7A47" w:rsidR="00405B84" w:rsidRPr="00DD336F" w:rsidRDefault="007F7C8C" w:rsidP="00DD336F">
      <w:pPr>
        <w:pStyle w:val="Heading3"/>
      </w:pPr>
      <w:bookmarkStart w:id="80" w:name="_Toc79408378"/>
      <w:bookmarkStart w:id="81" w:name="_Toc79409233"/>
      <w:r>
        <w:t>Shared care</w:t>
      </w:r>
      <w:bookmarkEnd w:id="80"/>
      <w:bookmarkEnd w:id="81"/>
    </w:p>
    <w:p w14:paraId="32CBD393" w14:textId="131D7FD9" w:rsidR="00950792" w:rsidRPr="009C652D" w:rsidRDefault="00950792" w:rsidP="003A57D6">
      <w:pPr>
        <w:pStyle w:val="OCPbodytext"/>
      </w:pPr>
      <w:r>
        <w:t>S</w:t>
      </w:r>
      <w:r w:rsidRPr="009C652D">
        <w:t>har</w:t>
      </w:r>
      <w:r>
        <w:t>ed</w:t>
      </w:r>
      <w:r w:rsidRPr="009C652D">
        <w:t xml:space="preserve"> care </w:t>
      </w:r>
      <w:r w:rsidR="00D37971">
        <w:t xml:space="preserve">for AYA </w:t>
      </w:r>
      <w:r w:rsidRPr="009C652D">
        <w:t>between a cancer specialist and</w:t>
      </w:r>
      <w:r>
        <w:t xml:space="preserve"> primary</w:t>
      </w:r>
      <w:r w:rsidR="00A1568A">
        <w:t>/secondary</w:t>
      </w:r>
      <w:r>
        <w:t xml:space="preserve"> care health professional</w:t>
      </w:r>
      <w:r w:rsidR="001158CA">
        <w:t xml:space="preserve"> (when it is safe to do </w:t>
      </w:r>
      <w:r w:rsidR="003F0CA2">
        <w:t xml:space="preserve">so) </w:t>
      </w:r>
      <w:r w:rsidR="003F0CA2" w:rsidRPr="009C652D">
        <w:t>is</w:t>
      </w:r>
      <w:r w:rsidRPr="009C652D">
        <w:t xml:space="preserve"> delivered in two or more settings by two or more professionals. The primary care provider is usually a </w:t>
      </w:r>
      <w:r>
        <w:t xml:space="preserve">general </w:t>
      </w:r>
      <w:r w:rsidRPr="009C652D">
        <w:t xml:space="preserve">practitioner but can include nurses and allied health practitioners. </w:t>
      </w:r>
      <w:r w:rsidR="00333F6E">
        <w:t xml:space="preserve">In some </w:t>
      </w:r>
      <w:r w:rsidR="001158CA">
        <w:t>instances</w:t>
      </w:r>
      <w:r w:rsidR="002826AC">
        <w:t xml:space="preserve">, care for </w:t>
      </w:r>
      <w:r w:rsidR="001158CA">
        <w:t xml:space="preserve">AYA with cancer may </w:t>
      </w:r>
      <w:r w:rsidR="003F0CA2">
        <w:t xml:space="preserve">be </w:t>
      </w:r>
      <w:r w:rsidR="002A33D3">
        <w:t xml:space="preserve">shared </w:t>
      </w:r>
      <w:r w:rsidR="003F0CA2">
        <w:t xml:space="preserve">between a tertiary referral centre and a secondary health service closer to home. </w:t>
      </w:r>
      <w:r w:rsidRPr="009C652D">
        <w:t>Shared care can be delivered throughout the care pathway including during treatment, follow</w:t>
      </w:r>
      <w:r>
        <w:t>-</w:t>
      </w:r>
      <w:r w:rsidRPr="009C652D">
        <w:t>up care, survivorship care and end-of-life care.</w:t>
      </w:r>
      <w:r w:rsidR="0087794C">
        <w:t xml:space="preserve"> </w:t>
      </w:r>
      <w:r w:rsidRPr="009C652D">
        <w:t>Shared care offers several advantages to patients, including the potential for treatment closer to home and more efficient care with less duplication and greater coordination.</w:t>
      </w:r>
      <w:r w:rsidRPr="003A61FB">
        <w:t xml:space="preserve"> </w:t>
      </w:r>
    </w:p>
    <w:p w14:paraId="1A068196" w14:textId="7884594C" w:rsidR="004E48A9" w:rsidRDefault="00950792" w:rsidP="00847F11">
      <w:pPr>
        <w:pStyle w:val="OCPbodytext"/>
      </w:pPr>
      <w:r w:rsidRPr="007B3B52">
        <w:t>Telehealth can enable efficient shared care and should be explored for all patients</w:t>
      </w:r>
      <w:r w:rsidR="004B306C">
        <w:t xml:space="preserve"> and offered where safe and practicable</w:t>
      </w:r>
      <w:r w:rsidRPr="007B3B52">
        <w:t xml:space="preserve">. </w:t>
      </w:r>
      <w:r w:rsidR="009E402F">
        <w:t>AYA</w:t>
      </w:r>
      <w:r w:rsidRPr="00553126">
        <w:t xml:space="preserve"> in some rural or remote locations may access specialists via </w:t>
      </w:r>
      <w:r w:rsidR="001B3802">
        <w:t xml:space="preserve">the </w:t>
      </w:r>
      <w:r>
        <w:t xml:space="preserve">Medicare Benefit Scheme funded </w:t>
      </w:r>
      <w:r w:rsidRPr="00553126">
        <w:t xml:space="preserve">telehealth </w:t>
      </w:r>
      <w:r>
        <w:t>consultations</w:t>
      </w:r>
      <w:r w:rsidRPr="00553126">
        <w:t>.</w:t>
      </w:r>
      <w:r>
        <w:t xml:space="preserve"> General practitioners </w:t>
      </w:r>
      <w:r w:rsidRPr="00553126">
        <w:t xml:space="preserve">working in rural or remote locations should be aware of specialist multidisciplinary teams with facilities to reduce </w:t>
      </w:r>
      <w:r>
        <w:t xml:space="preserve">the </w:t>
      </w:r>
      <w:r w:rsidRPr="00553126">
        <w:t>travel burden and costs</w:t>
      </w:r>
      <w:r>
        <w:t xml:space="preserve"> for patients</w:t>
      </w:r>
      <w:r w:rsidRPr="00553126">
        <w:t>.</w:t>
      </w:r>
    </w:p>
    <w:p w14:paraId="0862B72B" w14:textId="77777777" w:rsidR="00847F11" w:rsidRPr="004E48A9" w:rsidRDefault="00847F11" w:rsidP="00847F11">
      <w:pPr>
        <w:pStyle w:val="OCPbodytext"/>
      </w:pPr>
    </w:p>
    <w:p w14:paraId="5B3C1C14" w14:textId="17A64ED3" w:rsidR="00D81392" w:rsidRDefault="008659AA" w:rsidP="00D81392">
      <w:pPr>
        <w:pStyle w:val="Heading2"/>
      </w:pPr>
      <w:bookmarkStart w:id="82" w:name="_Toc79409234"/>
      <w:r>
        <w:t xml:space="preserve">Principle 2: </w:t>
      </w:r>
      <w:r w:rsidR="00D81392">
        <w:t>Safe and quality care</w:t>
      </w:r>
      <w:bookmarkEnd w:id="82"/>
    </w:p>
    <w:p w14:paraId="622AC220" w14:textId="4B27E39A" w:rsidR="00BA0D29" w:rsidRPr="00BA0D29" w:rsidRDefault="00BA0D29" w:rsidP="00BA0D29">
      <w:r>
        <w:t xml:space="preserve">Hospitals and health professionals are responsible for providing safe and </w:t>
      </w:r>
      <w:r w:rsidR="00864ABE">
        <w:t>quality care.</w:t>
      </w:r>
    </w:p>
    <w:p w14:paraId="3F4A18EB" w14:textId="4B1EFC71" w:rsidR="00B315C0" w:rsidRDefault="00C860A1" w:rsidP="00B315C0">
      <w:pPr>
        <w:pStyle w:val="Heading3"/>
      </w:pPr>
      <w:bookmarkStart w:id="83" w:name="_Toc76462556"/>
      <w:bookmarkStart w:id="84" w:name="_Toc76463171"/>
      <w:bookmarkStart w:id="85" w:name="_Toc76733798"/>
      <w:bookmarkStart w:id="86" w:name="_Toc76734182"/>
      <w:bookmarkStart w:id="87" w:name="_Toc79135432"/>
      <w:bookmarkStart w:id="88" w:name="_Toc79135899"/>
      <w:bookmarkStart w:id="89" w:name="_Toc79408380"/>
      <w:bookmarkStart w:id="90" w:name="_Toc79409235"/>
      <w:r>
        <w:t>Professional development in AYA care</w:t>
      </w:r>
      <w:bookmarkEnd w:id="83"/>
      <w:bookmarkEnd w:id="84"/>
      <w:bookmarkEnd w:id="85"/>
      <w:bookmarkEnd w:id="86"/>
      <w:bookmarkEnd w:id="87"/>
      <w:bookmarkEnd w:id="88"/>
      <w:bookmarkEnd w:id="89"/>
      <w:bookmarkEnd w:id="90"/>
    </w:p>
    <w:p w14:paraId="349013A8" w14:textId="3478EF98" w:rsidR="003748B6" w:rsidRDefault="003748B6" w:rsidP="003748B6">
      <w:r>
        <w:t>The unique needs of AYA with cancer demand</w:t>
      </w:r>
      <w:r w:rsidR="00EE1BC9">
        <w:t xml:space="preserve"> a professional development approach t</w:t>
      </w:r>
      <w:r>
        <w:t xml:space="preserve">hat facilitates </w:t>
      </w:r>
      <w:r w:rsidR="00EE1BC9">
        <w:t xml:space="preserve">a </w:t>
      </w:r>
      <w:r>
        <w:t>wider</w:t>
      </w:r>
      <w:r w:rsidR="005C010F">
        <w:t xml:space="preserve"> </w:t>
      </w:r>
      <w:r>
        <w:t>understanding beyond the requirements of either a paediatric or adult oncology provider. AYA need to be reassured that healthcare professionals are knowledgeable and competent in the delivery of age-appropriate care. The demand for specific education programs in AYA cancer is an identified and welcomed need of the oncology community.</w:t>
      </w:r>
      <w:r>
        <w:fldChar w:fldCharType="begin">
          <w:fldData xml:space="preserve">PEVuZE5vdGU+PENpdGU+PEF1dGhvcj5OYXNzPC9BdXRob3I+PFllYXI+MjAxNTwvWWVhcj48UmVj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</w:fldData>
        </w:fldChar>
      </w:r>
      <w:r w:rsidR="003F33DD">
        <w:instrText xml:space="preserve"> ADDIN EN.CITE </w:instrText>
      </w:r>
      <w:r w:rsidR="003F33DD">
        <w:fldChar w:fldCharType="begin">
          <w:fldData xml:space="preserve">PEVuZE5vdGU+PENpdGU+PEF1dGhvcj5OYXNzPC9BdXRob3I+PFllYXI+MjAxNTwvWWVhcj48UmVj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</w:fldData>
        </w:fldChar>
      </w:r>
      <w:r w:rsidR="003F33DD">
        <w:instrText xml:space="preserve"> ADDIN EN.CITE.DATA </w:instrText>
      </w:r>
      <w:r w:rsidR="003F33DD">
        <w:fldChar w:fldCharType="end"/>
      </w:r>
      <w:r>
        <w:fldChar w:fldCharType="separate"/>
      </w:r>
      <w:r w:rsidR="005F726C" w:rsidRPr="005F726C">
        <w:rPr>
          <w:noProof/>
          <w:vertAlign w:val="superscript"/>
        </w:rPr>
        <w:t>6-9</w:t>
      </w:r>
      <w:r>
        <w:fldChar w:fldCharType="end"/>
      </w:r>
      <w:r>
        <w:t xml:space="preserve"> </w:t>
      </w:r>
      <w:r w:rsidR="004A2B15">
        <w:t>Demand for p</w:t>
      </w:r>
      <w:r>
        <w:t>rofessional development</w:t>
      </w:r>
      <w:r w:rsidR="00EE1BC9">
        <w:t xml:space="preserve"> </w:t>
      </w:r>
      <w:r>
        <w:t>is of</w:t>
      </w:r>
      <w:r w:rsidR="005C010F">
        <w:t xml:space="preserve"> </w:t>
      </w:r>
      <w:r>
        <w:t>greater importance for the large cohort of AYA who are treated in centres that may not have a dedicated AYA service.</w:t>
      </w:r>
      <w:r>
        <w:fldChar w:fldCharType="begin"/>
      </w:r>
      <w:r w:rsidR="003F33DD">
        <w:instrText xml:space="preserve"> ADDIN EN.CITE &lt;EndNote&gt;&lt;Cite&gt;&lt;Author&gt;Fardell&lt;/Author&gt;&lt;Year&gt;2018&lt;/Year&gt;&lt;RecNum&gt;9&lt;/RecNum&gt;&lt;DisplayText&gt;&lt;style face="superscript"&gt;2&lt;/style&gt;&lt;/DisplayText&gt;&lt;record&gt;&lt;rec-number&gt;9&lt;/rec-number&gt;&lt;foreign-keys&gt;&lt;key app="EN" db-id="2vzr02ev2z9xe3e2ds859xwv9wrsz99pza0t" timestamp="0"&gt;9&lt;/key&gt;&lt;/foreign-keys&gt;&lt;ref-type name="Journal Article"&gt;17&lt;/ref-type&gt;&lt;contributors&gt;&lt;authors&gt;&lt;author&gt;Fardell, Joanna E.&lt;/author&gt;&lt;author&gt;Patterson, Pandora&lt;/author&gt;&lt;author&gt;Wakefield, Claire E.&lt;/author&gt;&lt;author&gt;Signorelli, Christina&lt;/author&gt;&lt;author&gt;Cohn, Richard J.&lt;/author&gt;&lt;author&gt;Anazodo, Antoinette&lt;/author&gt;&lt;author&gt;Zebrack, Bradley&lt;/author&gt;&lt;author&gt;Sansom-Daly, Ursula M.&lt;/author&gt;&lt;/authors&gt;&lt;/contributors&gt;&lt;titles&gt;&lt;title&gt;A Narrative Review of Models of Care for Adolescents and Young Adults with Cancer: Barriers and Recommendations&lt;/title&gt;&lt;secondary-title&gt;Journal of Adolescent and Young Adult Oncology&lt;/secondary-title&gt;&lt;/titles&gt;&lt;periodical&gt;&lt;full-title&gt;J Adolesc Young Adult Oncol&lt;/full-title&gt;&lt;abbr-1&gt;Journal of adolescent and young adult oncology&lt;/abbr-1&gt;&lt;/periodical&gt;&lt;pages&gt;148-152&lt;/pages&gt;&lt;volume&gt;7&lt;/volume&gt;&lt;number&gt;2&lt;/number&gt;&lt;dates&gt;&lt;year&gt;2018&lt;/year&gt;&lt;pub-dates&gt;&lt;date&gt;2018/04/01&lt;/date&gt;&lt;/pub-dates&gt;&lt;/dates&gt;&lt;publisher&gt;Mary Ann Liebert, Inc., publishers&lt;/publisher&gt;&lt;isbn&gt;2156-5333&lt;/isbn&gt;&lt;urls&gt;&lt;related-urls&gt;&lt;url&gt;https://doi.org/10.1089/jayao.2017.0100&lt;/url&gt;&lt;/related-urls&gt;&lt;/urls&gt;&lt;electronic-resource-num&gt;10.1089/jayao.2017.0100&lt;/electronic-resource-num&gt;&lt;access-date&gt;2020/07/19&lt;/access-date&gt;&lt;/record&gt;&lt;/Cite&gt;&lt;/EndNote&gt;</w:instrText>
      </w:r>
      <w:r>
        <w:fldChar w:fldCharType="separate"/>
      </w:r>
      <w:r w:rsidRPr="00FC2F99">
        <w:rPr>
          <w:noProof/>
          <w:vertAlign w:val="superscript"/>
        </w:rPr>
        <w:t>2</w:t>
      </w:r>
      <w:r>
        <w:fldChar w:fldCharType="end"/>
      </w:r>
    </w:p>
    <w:p w14:paraId="6BC0A46D" w14:textId="1FFDC2B3" w:rsidR="003748B6" w:rsidRDefault="00F81007" w:rsidP="003748B6">
      <w:r>
        <w:lastRenderedPageBreak/>
        <w:t>P</w:t>
      </w:r>
      <w:r w:rsidR="003748B6">
        <w:t>osition statements outlining education requirements for providers</w:t>
      </w:r>
      <w:r w:rsidR="003748B6">
        <w:fldChar w:fldCharType="begin"/>
      </w:r>
      <w:r w:rsidR="00727C79">
        <w:instrText xml:space="preserve"> ADDIN EN.CITE &lt;EndNote&gt;&lt;Cite&gt;&lt;Author&gt;Hayes-Lattin&lt;/Author&gt;&lt;Year&gt;2010&lt;/Year&gt;&lt;RecNum&gt;234&lt;/RecNum&gt;&lt;DisplayText&gt;&lt;style face="superscript"&gt;10&lt;/style&gt;&lt;/DisplayText&gt;&lt;record&gt;&lt;rec-number&gt;234&lt;/rec-number&gt;&lt;foreign-keys&gt;&lt;key app="EN" db-id="2vzr02ev2z9xe3e2ds859xwv9wrsz99pza0t" timestamp="0"&gt;234&lt;/key&gt;&lt;/foreign-keys&gt;&lt;ref-type name="Journal Article"&gt;17&lt;/ref-type&gt;&lt;contributors&gt;&lt;authors&gt;&lt;author&gt;Hayes-Lattin, Brandon&lt;/author&gt;&lt;author&gt;Mathews-Bradshaw, Beth&lt;/author&gt;&lt;author&gt;Siegel, Stuart&lt;/author&gt;&lt;/authors&gt;&lt;/contributors&gt;&lt;titles&gt;&lt;title&gt;Adolescent and Young Adult Oncology Training for Health Professionals: A Position Statement&lt;/title&gt;&lt;secondary-title&gt;Journal of Clinical Oncology&lt;/secondary-title&gt;&lt;/titles&gt;&lt;pages&gt;4858-4861&lt;/pages&gt;&lt;volume&gt;28&lt;/volume&gt;&lt;number&gt;32&lt;/number&gt;&lt;dates&gt;&lt;year&gt;2010&lt;/year&gt;&lt;pub-dates&gt;&lt;date&gt;2010/11/10&lt;/date&gt;&lt;/pub-dates&gt;&lt;/dates&gt;&lt;publisher&gt;American Society of Clinical Oncology&lt;/publisher&gt;&lt;isbn&gt;0732-183X&lt;/isbn&gt;&lt;urls&gt;&lt;related-urls&gt;&lt;url&gt;https://doi.org/10.1200/JCO.2010.30.5508&lt;/url&gt;&lt;/related-urls&gt;&lt;/urls&gt;&lt;electronic-resource-num&gt;10.1200/JCO.2010.30.5508&lt;/electronic-resource-num&gt;&lt;access-date&gt;2020/12/15&lt;/access-date&gt;&lt;/record&gt;&lt;/Cite&gt;&lt;/EndNote&gt;</w:instrText>
      </w:r>
      <w:r w:rsidR="003748B6">
        <w:fldChar w:fldCharType="separate"/>
      </w:r>
      <w:r w:rsidR="005F726C" w:rsidRPr="005F726C">
        <w:rPr>
          <w:noProof/>
          <w:vertAlign w:val="superscript"/>
        </w:rPr>
        <w:t>10</w:t>
      </w:r>
      <w:r w:rsidR="003748B6">
        <w:fldChar w:fldCharType="end"/>
      </w:r>
      <w:r w:rsidR="003748B6">
        <w:t xml:space="preserve"> have now been further refined</w:t>
      </w:r>
      <w:r w:rsidR="003748B6">
        <w:fldChar w:fldCharType="begin">
          <w:fldData xml:space="preserve">PEVuZE5vdGU+PENpdGU+PEF1dGhvcj5UYXlsb3I8L0F1dGhvcj48WWVhcj4yMDE2PC9ZZWFyPjxS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wYWdlcz5lMDExMzYxPC9wYWdl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</w:fldData>
        </w:fldChar>
      </w:r>
      <w:r w:rsidR="0039693F">
        <w:instrText xml:space="preserve"> ADDIN EN.CITE </w:instrText>
      </w:r>
      <w:r w:rsidR="0039693F">
        <w:fldChar w:fldCharType="begin">
          <w:fldData xml:space="preserve">PEVuZE5vdGU+PENpdGU+PEF1dGhvcj5UYXlsb3I8L0F1dGhvcj48WWVhcj4yMDE2PC9ZZWFyPjxS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wYWdlcz5lMDExMzYxPC9wYWdl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</w:fldData>
        </w:fldChar>
      </w:r>
      <w:r w:rsidR="0039693F">
        <w:instrText xml:space="preserve"> ADDIN EN.CITE.DATA </w:instrText>
      </w:r>
      <w:r w:rsidR="0039693F">
        <w:fldChar w:fldCharType="end"/>
      </w:r>
      <w:r w:rsidR="003748B6">
        <w:fldChar w:fldCharType="separate"/>
      </w:r>
      <w:r w:rsidR="005F726C" w:rsidRPr="005F726C">
        <w:rPr>
          <w:noProof/>
          <w:vertAlign w:val="superscript"/>
        </w:rPr>
        <w:t>11</w:t>
      </w:r>
      <w:r w:rsidR="003748B6">
        <w:fldChar w:fldCharType="end"/>
      </w:r>
      <w:r w:rsidR="003748B6">
        <w:t xml:space="preserve"> to delineate skills, knowledge, attitudes and communication competency requirements</w:t>
      </w:r>
      <w:r>
        <w:t xml:space="preserve">. </w:t>
      </w:r>
      <w:r w:rsidR="003748B6">
        <w:t>Important topics</w:t>
      </w:r>
      <w:r w:rsidR="006E266A">
        <w:t xml:space="preserve"> </w:t>
      </w:r>
      <w:r w:rsidR="003748B6">
        <w:t>in an AYA cancer education program include:</w:t>
      </w:r>
      <w:r w:rsidR="004C185F">
        <w:fldChar w:fldCharType="begin">
          <w:fldData xml:space="preserve">PEVuZE5vdGU+PENpdGU+PEF1dGhvcj5CcmFkZm9yZDwvQXV0aG9yPjxZZWFyPjIwMTg8L1llYXI+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ExMzYxPC9wYWdlcz48dm9sdW1lPjY8L3ZvbHVtZT48bnVt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</w:fldData>
        </w:fldChar>
      </w:r>
      <w:r w:rsidR="0039693F">
        <w:instrText xml:space="preserve"> ADDIN EN.CITE </w:instrText>
      </w:r>
      <w:r w:rsidR="0039693F">
        <w:fldChar w:fldCharType="begin">
          <w:fldData xml:space="preserve">PEVuZE5vdGU+PENpdGU+PEF1dGhvcj5CcmFkZm9yZDwvQXV0aG9yPjxZZWFyPjIwMTg8L1llYXI+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ExMzYxPC9wYWdlcz48dm9sdW1lPjY8L3ZvbHVtZT48bnVt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</w:fldData>
        </w:fldChar>
      </w:r>
      <w:r w:rsidR="0039693F">
        <w:instrText xml:space="preserve"> ADDIN EN.CITE.DATA </w:instrText>
      </w:r>
      <w:r w:rsidR="0039693F">
        <w:fldChar w:fldCharType="end"/>
      </w:r>
      <w:r w:rsidR="004C185F">
        <w:fldChar w:fldCharType="separate"/>
      </w:r>
      <w:r w:rsidR="00665736" w:rsidRPr="00665736">
        <w:rPr>
          <w:noProof/>
          <w:vertAlign w:val="superscript"/>
        </w:rPr>
        <w:t>7-12</w:t>
      </w:r>
      <w:r w:rsidR="004C185F">
        <w:fldChar w:fldCharType="end"/>
      </w:r>
      <w:r w:rsidR="004C185F">
        <w:t xml:space="preserve"> </w:t>
      </w:r>
    </w:p>
    <w:p w14:paraId="5870CC6D" w14:textId="1E16896A" w:rsidR="003748B6" w:rsidRDefault="003748B6" w:rsidP="0063001A">
      <w:pPr>
        <w:pStyle w:val="ListParagraph"/>
        <w:numPr>
          <w:ilvl w:val="0"/>
          <w:numId w:val="24"/>
        </w:numPr>
      </w:pPr>
      <w:r w:rsidRPr="00760CEC">
        <w:t>AYA</w:t>
      </w:r>
      <w:r>
        <w:t xml:space="preserve"> </w:t>
      </w:r>
      <w:r w:rsidRPr="00760CEC">
        <w:t>cancer epidemiology</w:t>
      </w:r>
      <w:r w:rsidR="00F81CC5">
        <w:t xml:space="preserve">, </w:t>
      </w:r>
      <w:r w:rsidRPr="00760CEC">
        <w:t>biology</w:t>
      </w:r>
      <w:r>
        <w:t xml:space="preserve"> and treatment.</w:t>
      </w:r>
    </w:p>
    <w:p w14:paraId="7A5F61E9" w14:textId="72FB9FC2" w:rsidR="003748B6" w:rsidRDefault="003748B6" w:rsidP="0063001A">
      <w:pPr>
        <w:pStyle w:val="ListParagraph"/>
        <w:numPr>
          <w:ilvl w:val="0"/>
          <w:numId w:val="24"/>
        </w:numPr>
      </w:pPr>
      <w:r>
        <w:t xml:space="preserve">Foundations in general adolescent and young adult health and the impact of cancer on normal </w:t>
      </w:r>
      <w:r w:rsidR="00660AF0">
        <w:t xml:space="preserve">biopsychosocial </w:t>
      </w:r>
      <w:r>
        <w:t>development.</w:t>
      </w:r>
    </w:p>
    <w:p w14:paraId="383C3290" w14:textId="77777777" w:rsidR="003748B6" w:rsidRDefault="003748B6" w:rsidP="0063001A">
      <w:pPr>
        <w:pStyle w:val="ListParagraph"/>
        <w:numPr>
          <w:ilvl w:val="0"/>
          <w:numId w:val="24"/>
        </w:numPr>
      </w:pPr>
      <w:r>
        <w:t>AYA-specific assessment tools and their application.</w:t>
      </w:r>
    </w:p>
    <w:p w14:paraId="786C8F28" w14:textId="77777777" w:rsidR="003748B6" w:rsidRDefault="003748B6" w:rsidP="0063001A">
      <w:pPr>
        <w:pStyle w:val="ListParagraph"/>
        <w:numPr>
          <w:ilvl w:val="0"/>
          <w:numId w:val="24"/>
        </w:numPr>
      </w:pPr>
      <w:r>
        <w:t>Legal and ethical issues in AYA cancer care.</w:t>
      </w:r>
    </w:p>
    <w:p w14:paraId="77BCF15B" w14:textId="77777777" w:rsidR="003748B6" w:rsidRDefault="003748B6" w:rsidP="0063001A">
      <w:pPr>
        <w:pStyle w:val="ListParagraph"/>
        <w:numPr>
          <w:ilvl w:val="0"/>
          <w:numId w:val="24"/>
        </w:numPr>
      </w:pPr>
      <w:r>
        <w:t>Providing effective age and culturally appropriate communication.</w:t>
      </w:r>
    </w:p>
    <w:p w14:paraId="26842BC4" w14:textId="77777777" w:rsidR="003748B6" w:rsidRDefault="003748B6" w:rsidP="0063001A">
      <w:pPr>
        <w:pStyle w:val="ListParagraph"/>
        <w:numPr>
          <w:ilvl w:val="0"/>
          <w:numId w:val="24"/>
        </w:numPr>
      </w:pPr>
      <w:r>
        <w:t>Understanding professional boundary issues in the context of AYA cancer care.</w:t>
      </w:r>
    </w:p>
    <w:p w14:paraId="378FD3D9" w14:textId="77777777" w:rsidR="003748B6" w:rsidRDefault="003748B6" w:rsidP="0063001A">
      <w:pPr>
        <w:pStyle w:val="ListParagraph"/>
        <w:numPr>
          <w:ilvl w:val="0"/>
          <w:numId w:val="24"/>
        </w:numPr>
      </w:pPr>
      <w:r>
        <w:t>Late effects of cancer for AYA, including fertility and mental health considerations.</w:t>
      </w:r>
    </w:p>
    <w:p w14:paraId="701322A1" w14:textId="2713BF57" w:rsidR="003748B6" w:rsidRDefault="003748B6" w:rsidP="003748B6">
      <w:r>
        <w:t xml:space="preserve">Strategies </w:t>
      </w:r>
      <w:r w:rsidR="00FB6041">
        <w:t xml:space="preserve">to facilitate education </w:t>
      </w:r>
      <w:r>
        <w:t>include:</w:t>
      </w:r>
    </w:p>
    <w:p w14:paraId="29248076" w14:textId="55B24AA8" w:rsidR="003748B6" w:rsidRDefault="003748B6" w:rsidP="0063001A">
      <w:pPr>
        <w:pStyle w:val="ListParagraph"/>
        <w:numPr>
          <w:ilvl w:val="0"/>
          <w:numId w:val="24"/>
        </w:numPr>
      </w:pPr>
      <w:r>
        <w:t xml:space="preserve">Supporting opportunities for staff to experience a specialised AYA </w:t>
      </w:r>
      <w:r w:rsidR="00515B2C">
        <w:t xml:space="preserve">cancer service </w:t>
      </w:r>
      <w:r>
        <w:t>as a means of consolidating skills and developing competency.</w:t>
      </w:r>
    </w:p>
    <w:p w14:paraId="78610003" w14:textId="12D92BA4" w:rsidR="003748B6" w:rsidRDefault="003748B6" w:rsidP="0063001A">
      <w:pPr>
        <w:pStyle w:val="ListParagraph"/>
        <w:numPr>
          <w:ilvl w:val="0"/>
          <w:numId w:val="24"/>
        </w:numPr>
      </w:pPr>
      <w:r w:rsidRPr="006A00EA">
        <w:t xml:space="preserve">Utilising professional competency standards and endorsed position statements to inform </w:t>
      </w:r>
      <w:r>
        <w:t xml:space="preserve">institutional </w:t>
      </w:r>
      <w:r w:rsidRPr="006A00EA">
        <w:t xml:space="preserve">AYA cancer </w:t>
      </w:r>
      <w:r>
        <w:t>professional development pathways</w:t>
      </w:r>
      <w:r w:rsidR="005E04F6">
        <w:t xml:space="preserve"> and connection to state and national networks of AYA expertise.</w:t>
      </w:r>
    </w:p>
    <w:p w14:paraId="2CD10E0D" w14:textId="77777777" w:rsidR="007E4915" w:rsidRDefault="003748B6" w:rsidP="0063001A">
      <w:pPr>
        <w:pStyle w:val="ListParagraph"/>
        <w:numPr>
          <w:ilvl w:val="0"/>
          <w:numId w:val="24"/>
        </w:numPr>
      </w:pPr>
      <w:r>
        <w:t>Promoting access to formal, evidence-based, interprofessional AYA cancer post-graduate programs</w:t>
      </w:r>
      <w:r w:rsidR="007E4915">
        <w:t>.</w:t>
      </w:r>
    </w:p>
    <w:p w14:paraId="684CB301" w14:textId="642898D7" w:rsidR="006C0D57" w:rsidRDefault="007E4915" w:rsidP="006C0D57">
      <w:pPr>
        <w:pStyle w:val="ListParagraph"/>
        <w:numPr>
          <w:ilvl w:val="0"/>
          <w:numId w:val="24"/>
        </w:numPr>
      </w:pPr>
      <w:r>
        <w:t>P</w:t>
      </w:r>
      <w:r w:rsidR="003748B6">
        <w:t>romoting and supporting access to AYA conferences and collaboration with professional groups to cultivate relationships and continuous learning.</w:t>
      </w:r>
    </w:p>
    <w:p w14:paraId="0993F073" w14:textId="5C6A65DC" w:rsidR="00FB6041" w:rsidRDefault="00FB6041" w:rsidP="00FB6041">
      <w:pPr>
        <w:pStyle w:val="Heading3"/>
      </w:pPr>
      <w:bookmarkStart w:id="91" w:name="_Toc76462557"/>
      <w:bookmarkStart w:id="92" w:name="_Toc76463172"/>
      <w:bookmarkStart w:id="93" w:name="_Toc76733799"/>
      <w:bookmarkStart w:id="94" w:name="_Toc76734183"/>
      <w:bookmarkStart w:id="95" w:name="_Toc79135433"/>
      <w:bookmarkStart w:id="96" w:name="_Toc79135900"/>
      <w:bookmarkStart w:id="97" w:name="_Toc79408381"/>
      <w:bookmarkStart w:id="98" w:name="_Toc79409236"/>
      <w:r>
        <w:t>Data-driven quality care</w:t>
      </w:r>
      <w:bookmarkEnd w:id="91"/>
      <w:bookmarkEnd w:id="92"/>
      <w:bookmarkEnd w:id="93"/>
      <w:bookmarkEnd w:id="94"/>
      <w:bookmarkEnd w:id="95"/>
      <w:bookmarkEnd w:id="96"/>
      <w:bookmarkEnd w:id="97"/>
      <w:bookmarkEnd w:id="98"/>
    </w:p>
    <w:p w14:paraId="09812CA3" w14:textId="61EF9339" w:rsidR="00597206" w:rsidRDefault="00597206" w:rsidP="00597206">
      <w:r>
        <w:t>Collecting and analysing data relevant to AYA cancer care is necessary to inform evidence-based high quality care.</w:t>
      </w:r>
      <w:r>
        <w:fldChar w:fldCharType="begin"/>
      </w:r>
      <w:r w:rsidR="00665736">
        <w:instrText xml:space="preserve"> ADDIN EN.CITE &lt;EndNote&gt;&lt;Cite&gt;&lt;Author&gt;Canteen Australia&lt;/Author&gt;&lt;Year&gt;2017&lt;/Year&gt;&lt;RecNum&gt;8&lt;/RecNum&gt;&lt;DisplayText&gt;&lt;style face="superscript"&gt;13&lt;/style&gt;&lt;/DisplayText&gt;&lt;record&gt;&lt;rec-number&gt;8&lt;/rec-number&gt;&lt;foreign-keys&gt;&lt;key app="EN" db-id="2vzr02ev2z9xe3e2ds859xwv9wrsz99pza0t" timestamp="0"&gt;8&lt;/key&gt;&lt;/foreign-keys&gt;&lt;ref-type name="Government Document"&gt;46&lt;/ref-type&gt;&lt;contributors&gt;&lt;authors&gt;&lt;author&gt;Canteen Australia,&lt;/author&gt;&lt;/authors&gt;&lt;/contributors&gt;&lt;titles&gt;&lt;title&gt;Australian Youth Cancer Framework for Adolescents and Young Adults with Cancer.&lt;/title&gt;&lt;/titles&gt;&lt;dates&gt;&lt;year&gt;2017&lt;/year&gt;&lt;/dates&gt;&lt;pub-location&gt;Sydney, Australia&lt;/pub-location&gt;&lt;publisher&gt;CanTeen Australia&lt;/publisher&gt;&lt;urls&gt;&lt;related-urls&gt;&lt;url&gt;www.youthcancer.gov.au&lt;/url&gt;&lt;/related-urls&gt;&lt;/urls&gt;&lt;/record&gt;&lt;/Cite&gt;&lt;/EndNote&gt;</w:instrText>
      </w:r>
      <w:r>
        <w:fldChar w:fldCharType="separate"/>
      </w:r>
      <w:r w:rsidR="00665736" w:rsidRPr="00665736">
        <w:rPr>
          <w:noProof/>
          <w:vertAlign w:val="superscript"/>
        </w:rPr>
        <w:t>13</w:t>
      </w:r>
      <w:r>
        <w:fldChar w:fldCharType="end"/>
      </w:r>
      <w:r>
        <w:t xml:space="preserve"> Unfortunately, enrolments in clinical trials for AYA remain lower than other age groups,</w:t>
      </w:r>
      <w:r>
        <w:fldChar w:fldCharType="begin"/>
      </w:r>
      <w:r w:rsidR="00665736">
        <w:instrText xml:space="preserve"> ADDIN EN.CITE &lt;EndNote&gt;&lt;Cite&gt;&lt;Author&gt;Siembida&lt;/Author&gt;&lt;Year&gt;2020&lt;/Year&gt;&lt;RecNum&gt;88&lt;/RecNum&gt;&lt;DisplayText&gt;&lt;style face="superscript"&gt;14&lt;/style&gt;&lt;/DisplayText&gt;&lt;record&gt;&lt;rec-number&gt;88&lt;/rec-number&gt;&lt;foreign-keys&gt;&lt;key app="EN" db-id="2vzr02ev2z9xe3e2ds859xwv9wrsz99pza0t" timestamp="0"&gt;88&lt;/key&gt;&lt;/foreign-keys&gt;&lt;ref-type name="Journal Article"&gt;17&lt;/ref-type&gt;&lt;contributors&gt;&lt;authors&gt;&lt;author&gt;Siembida, Elizabeth J.&lt;/author&gt;&lt;author&gt;Loomans-Kropp, Holli A.&lt;/author&gt;&lt;author&gt;Trivedi, Neha&lt;/author&gt;&lt;author&gt;O’Mara, Ann&lt;/author&gt;&lt;author&gt;Sung, Lillian&lt;/author&gt;&lt;author&gt;Tami-Maury, Irene&lt;/author&gt;&lt;author&gt;Freyer, David R.&lt;/author&gt;&lt;author&gt;Roth, Michael&lt;/author&gt;&lt;/authors&gt;&lt;/contributors&gt;&lt;titles&gt;&lt;title&gt;Systematic review of barriers and facilitators to clinical trial enrollment among adolescents and young adults with cancer: Identifying opportunities for intervention&lt;/title&gt;&lt;secondary-title&gt;Cancer&lt;/secondary-title&gt;&lt;/titles&gt;&lt;pages&gt;949-957&lt;/pages&gt;&lt;volume&gt;126&lt;/volume&gt;&lt;number&gt;5&lt;/number&gt;&lt;keywords&gt;&lt;keyword&gt;adolescents and young adults&lt;/keyword&gt;&lt;keyword&gt;barriers&lt;/keyword&gt;&lt;keyword&gt;cancer&lt;/keyword&gt;&lt;keyword&gt;clinical trials&lt;/keyword&gt;&lt;keyword&gt;community-based&lt;/keyword&gt;&lt;keyword&gt;facilitators&lt;/keyword&gt;&lt;/keywords&gt;&lt;dates&gt;&lt;year&gt;2020&lt;/year&gt;&lt;pub-dates&gt;&lt;date&gt;2020/03/01&lt;/date&gt;&lt;/pub-dates&gt;&lt;/dates&gt;&lt;publisher&gt;John Wiley &amp;amp; Sons, Ltd&lt;/publisher&gt;&lt;isbn&gt;0008-543X&lt;/isbn&gt;&lt;work-type&gt;https://doi.org/10.1002/cncr.32675&lt;/work-type&gt;&lt;urls&gt;&lt;related-urls&gt;&lt;url&gt;https://doi.org/10.1002/cncr.32675&lt;/url&gt;&lt;/related-urls&gt;&lt;/urls&gt;&lt;electronic-resource-num&gt;https://doi.org/10.1002/cncr.32675&lt;/electronic-resource-num&gt;&lt;access-date&gt;2020/11/11&lt;/access-date&gt;&lt;/record&gt;&lt;/Cite&gt;&lt;/EndNote&gt;</w:instrText>
      </w:r>
      <w:r>
        <w:fldChar w:fldCharType="separate"/>
      </w:r>
      <w:r w:rsidR="00665736" w:rsidRPr="00665736">
        <w:rPr>
          <w:noProof/>
          <w:vertAlign w:val="superscript"/>
        </w:rPr>
        <w:t>14</w:t>
      </w:r>
      <w:r>
        <w:fldChar w:fldCharType="end"/>
      </w:r>
      <w:r>
        <w:t xml:space="preserve"> whilst gaps in high-quality literature persist in areas of supportive care research in AYA such as mental health and well-being,</w:t>
      </w:r>
      <w:r>
        <w:fldChar w:fldCharType="begin"/>
      </w:r>
      <w:r w:rsidR="00665736">
        <w:instrText xml:space="preserve"> ADDIN EN.CITE &lt;EndNote&gt;&lt;Cite&gt;&lt;Author&gt;Bradford&lt;/Author&gt;&lt;Year&gt;2017&lt;/Year&gt;&lt;RecNum&gt;82&lt;/RecNum&gt;&lt;DisplayText&gt;&lt;style face="superscript"&gt;15&lt;/style&gt;&lt;/DisplayText&gt;&lt;record&gt;&lt;rec-number&gt;82&lt;/rec-number&gt;&lt;foreign-keys&gt;&lt;key app="EN" db-id="2vzr02ev2z9xe3e2ds859xwv9wrsz99pza0t" timestamp="0"&gt;82&lt;/key&gt;&lt;/foreign-keys&gt;&lt;ref-type name="Journal Article"&gt;17&lt;/ref-type&gt;&lt;contributors&gt;&lt;authors&gt;&lt;author&gt;Bradford, Natalie Katrina&lt;/author&gt;&lt;author&gt;Chan, Raymond Javan&lt;/author&gt;&lt;/authors&gt;&lt;/contributors&gt;&lt;titles&gt;&lt;title&gt;Health promotion and psychological interventions for adolescent and young adult cancer survivors: A systematic literature review&lt;/title&gt;&lt;secondary-title&gt;Cancer Treatment Reviews&lt;/secondary-title&gt;&lt;/titles&gt;&lt;pages&gt;57-70&lt;/pages&gt;&lt;volume&gt;55&lt;/volume&gt;&lt;keywords&gt;&lt;keyword&gt;Adolescent and Young Adult&lt;/keyword&gt;&lt;keyword&gt;Cancer&lt;/keyword&gt;&lt;keyword&gt;Survivorship&lt;/keyword&gt;&lt;keyword&gt;Quality of life&lt;/keyword&gt;&lt;keyword&gt;Health and well-being&lt;/keyword&gt;&lt;keyword&gt;Interventions&lt;/keyword&gt;&lt;/keywords&gt;&lt;dates&gt;&lt;year&gt;2017&lt;/year&gt;&lt;pub-dates&gt;&lt;date&gt;2017/04/01/&lt;/date&gt;&lt;/pub-dates&gt;&lt;/dates&gt;&lt;isbn&gt;0305-7372&lt;/isbn&gt;&lt;urls&gt;&lt;related-urls&gt;&lt;url&gt;http://www.sciencedirect.com/science/article/pii/S0305737217300300&lt;/url&gt;&lt;/related-urls&gt;&lt;/urls&gt;&lt;electronic-resource-num&gt;https://doi.org/10.1016/j.ctrv.2017.02.011&lt;/electronic-resource-num&gt;&lt;/record&gt;&lt;/Cite&gt;&lt;/EndNote&gt;</w:instrText>
      </w:r>
      <w:r>
        <w:fldChar w:fldCharType="separate"/>
      </w:r>
      <w:r w:rsidR="00665736" w:rsidRPr="00665736">
        <w:rPr>
          <w:noProof/>
          <w:vertAlign w:val="superscript"/>
        </w:rPr>
        <w:t>15</w:t>
      </w:r>
      <w:r>
        <w:fldChar w:fldCharType="end"/>
      </w:r>
      <w:r w:rsidRPr="006E3D66">
        <w:rPr>
          <w:vertAlign w:val="superscript"/>
        </w:rPr>
        <w:t>,</w:t>
      </w:r>
      <w:r>
        <w:fldChar w:fldCharType="begin">
          <w:fldData xml:space="preserve">PEVuZE5vdGU+PENpdGU+PEF1dGhvcj5EZTwvQXV0aG9yPjxZZWFyPjIwMjA8L1llYXI+PFJlY051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</w:fldData>
        </w:fldChar>
      </w:r>
      <w:r w:rsidR="003F33DD">
        <w:instrText xml:space="preserve"> ADDIN EN.CITE </w:instrText>
      </w:r>
      <w:r w:rsidR="003F33DD">
        <w:fldChar w:fldCharType="begin">
          <w:fldData xml:space="preserve">PEVuZE5vdGU+PENpdGU+PEF1dGhvcj5EZTwvQXV0aG9yPjxZZWFyPjIwMjA8L1llYXI+PFJlY051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</w:fldData>
        </w:fldChar>
      </w:r>
      <w:r w:rsidR="003F33DD">
        <w:instrText xml:space="preserve"> ADDIN EN.CITE.DATA </w:instrText>
      </w:r>
      <w:r w:rsidR="003F33DD">
        <w:fldChar w:fldCharType="end"/>
      </w:r>
      <w:r>
        <w:fldChar w:fldCharType="separate"/>
      </w:r>
      <w:r w:rsidR="00665736" w:rsidRPr="00665736">
        <w:rPr>
          <w:noProof/>
          <w:vertAlign w:val="superscript"/>
        </w:rPr>
        <w:t>16</w:t>
      </w:r>
      <w:r>
        <w:fldChar w:fldCharType="end"/>
      </w:r>
      <w:r>
        <w:t xml:space="preserve"> digital health,</w:t>
      </w:r>
      <w:r>
        <w:fldChar w:fldCharType="begin">
          <w:fldData xml:space="preserve">PEVuZE5vdGU+PENpdGU+PEF1dGhvcj5NY0Nhbm48L0F1dGhvcj48WWVhcj4yMDE5PC9ZZWFyPjxS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</w:fldData>
        </w:fldChar>
      </w:r>
      <w:r w:rsidR="003F33DD">
        <w:instrText xml:space="preserve"> ADDIN EN.CITE </w:instrText>
      </w:r>
      <w:r w:rsidR="003F33DD">
        <w:fldChar w:fldCharType="begin">
          <w:fldData xml:space="preserve">PEVuZE5vdGU+PENpdGU+PEF1dGhvcj5NY0Nhbm48L0F1dGhvcj48WWVhcj4yMDE5PC9ZZWFyPjxS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</w:fldData>
        </w:fldChar>
      </w:r>
      <w:r w:rsidR="003F33DD">
        <w:instrText xml:space="preserve"> ADDIN EN.CITE.DATA </w:instrText>
      </w:r>
      <w:r w:rsidR="003F33DD">
        <w:fldChar w:fldCharType="end"/>
      </w:r>
      <w:r>
        <w:fldChar w:fldCharType="separate"/>
      </w:r>
      <w:r w:rsidR="00665736" w:rsidRPr="00665736">
        <w:rPr>
          <w:noProof/>
          <w:vertAlign w:val="superscript"/>
        </w:rPr>
        <w:t>17, 18</w:t>
      </w:r>
      <w:r>
        <w:fldChar w:fldCharType="end"/>
      </w:r>
      <w:r>
        <w:t xml:space="preserve"> physical activity,</w:t>
      </w:r>
      <w:r>
        <w:fldChar w:fldCharType="begin"/>
      </w:r>
      <w:r w:rsidR="003F33DD">
        <w:instrText xml:space="preserve"> ADDIN EN.CITE &lt;EndNote&gt;&lt;Cite&gt;&lt;Author&gt;Munsie&lt;/Author&gt;&lt;Year&gt;2019&lt;/Year&gt;&lt;RecNum&gt;85&lt;/RecNum&gt;&lt;DisplayText&gt;&lt;style face="superscript"&gt;19&lt;/style&gt;&lt;/DisplayText&gt;&lt;record&gt;&lt;rec-number&gt;85&lt;/rec-number&gt;&lt;foreign-keys&gt;&lt;key app="EN" db-id="2vzr02ev2z9xe3e2ds859xwv9wrsz99pza0t" timestamp="0"&gt;85&lt;/key&gt;&lt;/foreign-keys&gt;&lt;ref-type name="Journal Article"&gt;17&lt;/ref-type&gt;&lt;contributors&gt;&lt;authors&gt;&lt;author&gt;Munsie, Claire&lt;/author&gt;&lt;author&gt;Ebert, Jay&lt;/author&gt;&lt;author&gt;Joske, David&lt;/author&gt;&lt;author&gt;Ackland, Timothy&lt;/author&gt;&lt;/authors&gt;&lt;/contributors&gt;&lt;titles&gt;&lt;title&gt;The Benefit of Physical Activity in Adolescent and Young Adult Cancer Patients During and After Treatment: A Systematic Review&lt;/title&gt;&lt;secondary-title&gt;Journal of Adolescent and Young Adult Oncology&lt;/secondary-title&gt;&lt;/titles&gt;&lt;periodical&gt;&lt;full-title&gt;J Adolesc Young Adult Oncol&lt;/full-title&gt;&lt;abbr-1&gt;Journal of adolescent and young adult oncology&lt;/abbr-1&gt;&lt;/periodical&gt;&lt;pages&gt;512-524&lt;/pages&gt;&lt;volume&gt;8&lt;/volume&gt;&lt;number&gt;5&lt;/number&gt;&lt;dates&gt;&lt;year&gt;2019&lt;/year&gt;&lt;pub-dates&gt;&lt;date&gt;2019/10/01&lt;/date&gt;&lt;/pub-dates&gt;&lt;/dates&gt;&lt;publisher&gt;Mary Ann Liebert, Inc., publishers&lt;/publisher&gt;&lt;isbn&gt;2156-5333&lt;/isbn&gt;&lt;urls&gt;&lt;related-urls&gt;&lt;url&gt;https://doi.org/10.1089/jayao.2019.0013&lt;/url&gt;&lt;/related-urls&gt;&lt;/urls&gt;&lt;electronic-resource-num&gt;10.1089/jayao.2019.0013&lt;/electronic-resource-num&gt;&lt;access-date&gt;2020/11/11&lt;/access-date&gt;&lt;/record&gt;&lt;/Cite&gt;&lt;/EndNote&gt;</w:instrText>
      </w:r>
      <w:r>
        <w:fldChar w:fldCharType="separate"/>
      </w:r>
      <w:r w:rsidR="00665736" w:rsidRPr="00665736">
        <w:rPr>
          <w:noProof/>
          <w:vertAlign w:val="superscript"/>
        </w:rPr>
        <w:t>19</w:t>
      </w:r>
      <w:r>
        <w:fldChar w:fldCharType="end"/>
      </w:r>
      <w:r>
        <w:t xml:space="preserve"> primary care,</w:t>
      </w:r>
      <w:r>
        <w:fldChar w:fldCharType="begin">
          <w:fldData xml:space="preserve">PEVuZE5vdGU+PENpdGU+PEF1dGhvcj5QZXJmb3JzPC9BdXRob3I+PFllYXI+MjAxOTwvWWVhcj48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</w:fldData>
        </w:fldChar>
      </w:r>
      <w:r w:rsidR="0039693F">
        <w:instrText xml:space="preserve"> ADDIN EN.CITE </w:instrText>
      </w:r>
      <w:r w:rsidR="0039693F">
        <w:fldChar w:fldCharType="begin">
          <w:fldData xml:space="preserve">PEVuZE5vdGU+PENpdGU+PEF1dGhvcj5QZXJmb3JzPC9BdXRob3I+PFllYXI+MjAxOTwvWWVhcj48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</w:fldData>
        </w:fldChar>
      </w:r>
      <w:r w:rsidR="0039693F">
        <w:instrText xml:space="preserve"> ADDIN EN.CITE.DATA </w:instrText>
      </w:r>
      <w:r w:rsidR="0039693F">
        <w:fldChar w:fldCharType="end"/>
      </w:r>
      <w:r>
        <w:fldChar w:fldCharType="separate"/>
      </w:r>
      <w:r w:rsidR="00665736" w:rsidRPr="00665736">
        <w:rPr>
          <w:noProof/>
          <w:vertAlign w:val="superscript"/>
        </w:rPr>
        <w:t>20</w:t>
      </w:r>
      <w:r>
        <w:fldChar w:fldCharType="end"/>
      </w:r>
      <w:r>
        <w:t xml:space="preserve"> adherence</w:t>
      </w:r>
      <w:r>
        <w:fldChar w:fldCharType="begin"/>
      </w:r>
      <w:r w:rsidR="00665736">
        <w:instrText xml:space="preserve"> ADDIN EN.CITE &lt;EndNote&gt;&lt;Cite&gt;&lt;Author&gt;Robertson E&lt;/Author&gt;&lt;Year&gt;2015&lt;/Year&gt;&lt;RecNum&gt;146&lt;/RecNum&gt;&lt;DisplayText&gt;&lt;style face="superscript"&gt;21&lt;/style&gt;&lt;/DisplayText&gt;&lt;record&gt;&lt;rec-number&gt;146&lt;/rec-number&gt;&lt;foreign-keys&gt;&lt;key app="EN" db-id="2vzr02ev2z9xe3e2ds859xwv9wrsz99pza0t" timestamp="0"&gt;146&lt;/key&gt;&lt;/foreign-keys&gt;&lt;ref-type name="Journal Article"&gt;17&lt;/ref-type&gt;&lt;contributors&gt;&lt;authors&gt;&lt;author&gt;Robertson E,&lt;/author&gt;&lt;author&gt;Wakefield C, &lt;/author&gt;&lt;author&gt;Marshall K, &lt;/author&gt;&lt;author&gt;Sansom-Daly U. &lt;/author&gt;&lt;/authors&gt;&lt;/contributors&gt;&lt;titles&gt;&lt;title&gt;Strategies to improve adherence to treatment in adolescents and young adults with cancer: a systematic review.&lt;/title&gt;&lt;secondary-title&gt;Clinical Oncology in Adolescents and Young Adults.&lt;/secondary-title&gt;&lt;/titles&gt;&lt;pages&gt;35-49&lt;/pages&gt;&lt;volume&gt;5&lt;/volume&gt;&lt;dates&gt;&lt;year&gt;2015&lt;/year&gt;&lt;/dates&gt;&lt;urls&gt;&lt;/urls&gt;&lt;electronic-resource-num&gt;https://doi.org/10.2147/COAYA.S85988&lt;/electronic-resource-num&gt;&lt;/record&gt;&lt;/Cite&gt;&lt;/EndNote&gt;</w:instrText>
      </w:r>
      <w:r>
        <w:fldChar w:fldCharType="separate"/>
      </w:r>
      <w:r w:rsidR="00665736" w:rsidRPr="00665736">
        <w:rPr>
          <w:noProof/>
          <w:vertAlign w:val="superscript"/>
        </w:rPr>
        <w:t>21</w:t>
      </w:r>
      <w:r>
        <w:fldChar w:fldCharType="end"/>
      </w:r>
      <w:r>
        <w:t xml:space="preserve"> and fatigue.</w:t>
      </w:r>
      <w:r>
        <w:fldChar w:fldCharType="begin">
          <w:fldData xml:space="preserve">PEVuZE5vdGU+PENpdGU+PEF1dGhvcj5Ob3dlPC9BdXRob3I+PFllYXI+MjAxNzwvWWVhcj48UmVj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</w:fldData>
        </w:fldChar>
      </w:r>
      <w:r w:rsidR="00665736">
        <w:instrText xml:space="preserve"> ADDIN EN.CITE </w:instrText>
      </w:r>
      <w:r w:rsidR="00665736">
        <w:fldChar w:fldCharType="begin">
          <w:fldData xml:space="preserve">PEVuZE5vdGU+PENpdGU+PEF1dGhvcj5Ob3dlPC9BdXRob3I+PFllYXI+MjAxNzwvWWVhcj48UmVj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</w:fldData>
        </w:fldChar>
      </w:r>
      <w:r w:rsidR="00665736">
        <w:instrText xml:space="preserve"> ADDIN EN.CITE.DATA </w:instrText>
      </w:r>
      <w:r w:rsidR="00665736">
        <w:fldChar w:fldCharType="end"/>
      </w:r>
      <w:r>
        <w:fldChar w:fldCharType="separate"/>
      </w:r>
      <w:r w:rsidR="00665736" w:rsidRPr="00665736">
        <w:rPr>
          <w:noProof/>
          <w:vertAlign w:val="superscript"/>
        </w:rPr>
        <w:t>22</w:t>
      </w:r>
      <w:r>
        <w:fldChar w:fldCharType="end"/>
      </w:r>
      <w:r>
        <w:t xml:space="preserve"> </w:t>
      </w:r>
    </w:p>
    <w:p w14:paraId="3B9A296E" w14:textId="374C2A56" w:rsidR="00597206" w:rsidRDefault="00597206" w:rsidP="00597206">
      <w:r>
        <w:t>To promote data-driven care, health services should:</w:t>
      </w:r>
    </w:p>
    <w:p w14:paraId="24342DFD" w14:textId="581C9A1C" w:rsidR="00597206" w:rsidRDefault="00597206" w:rsidP="0063001A">
      <w:pPr>
        <w:pStyle w:val="ListParagraph"/>
        <w:numPr>
          <w:ilvl w:val="0"/>
          <w:numId w:val="28"/>
        </w:numPr>
      </w:pPr>
      <w:bookmarkStart w:id="99" w:name="_Survivorship"/>
      <w:bookmarkStart w:id="100" w:name="_Chapter_two:_optimal"/>
      <w:bookmarkEnd w:id="99"/>
      <w:bookmarkEnd w:id="100"/>
      <w:r>
        <w:t>Demonstrate active participation in international collaboration</w:t>
      </w:r>
      <w:r w:rsidR="001B3802">
        <w:t>s</w:t>
      </w:r>
      <w:r>
        <w:t xml:space="preserve"> and partnerships in development of clinical trials, key performance indicators, datasets and the evaluation of interventions through large cohort studies.</w:t>
      </w:r>
      <w:r>
        <w:fldChar w:fldCharType="begin"/>
      </w:r>
      <w:r w:rsidR="003F33DD">
        <w:instrText xml:space="preserve"> ADDIN EN.CITE &lt;EndNote&gt;&lt;Cite&gt;&lt;Author&gt;Rae&lt;/Author&gt;&lt;Year&gt;2019&lt;/Year&gt;&lt;RecNum&gt;2&lt;/RecNum&gt;&lt;DisplayText&gt;&lt;style face="superscript"&gt;23&lt;/style&gt;&lt;/DisplayText&gt;&lt;record&gt;&lt;rec-number&gt;2&lt;/rec-number&gt;&lt;foreign-keys&gt;&lt;key app="EN" db-id="2vzr02ev2z9xe3e2ds859xwv9wrsz99pza0t" timestamp="0"&gt;2&lt;/key&gt;&lt;/foreign-keys&gt;&lt;ref-type name="Journal Article"&gt;17&lt;/ref-type&gt;&lt;contributors&gt;&lt;authors&gt;&lt;author&gt;Rae, Charlene&lt;/author&gt;&lt;author&gt;Shah, Nishwa&lt;/author&gt;&lt;author&gt;De Pauw, Sonja&lt;/author&gt;&lt;author&gt;Costa, Andrew&lt;/author&gt;&lt;author&gt;Barr, Ronald D.&lt;/author&gt;&lt;/authors&gt;&lt;/contributors&gt;&lt;titles&gt;&lt;title&gt;System Performance Indicators for Adolescent and Young Adult Cancer Care and Control: A Scoping Review&lt;/title&gt;&lt;secondary-title&gt;Journal of Adolescent and Young Adult Oncology&lt;/secondary-title&gt;&lt;/titles&gt;&lt;periodical&gt;&lt;full-title&gt;J Adolesc Young Adult Oncol&lt;/full-title&gt;&lt;abbr-1&gt;Journal of adolescent and young adult oncology&lt;/abbr-1&gt;&lt;/periodical&gt;&lt;pages&gt;1-11&lt;/pages&gt;&lt;volume&gt;9&lt;/volume&gt;&lt;number&gt;1&lt;/number&gt;&lt;dates&gt;&lt;year&gt;2019&lt;/year&gt;&lt;pub-dates&gt;&lt;date&gt;2020/02/01&lt;/date&gt;&lt;/pub-dates&gt;&lt;/dates&gt;&lt;publisher&gt;Mary Ann Liebert, Inc., publishers&lt;/publisher&gt;&lt;isbn&gt;2156-5333&lt;/isbn&gt;&lt;urls&gt;&lt;related-urls&gt;&lt;url&gt;https://doi.org/10.1089/jayao.2019.0069&lt;/url&gt;&lt;/related-urls&gt;&lt;/urls&gt;&lt;electronic-resource-num&gt;10.1089/jayao.2019.0069&lt;/electronic-resource-num&gt;&lt;access-date&gt;2020/07/19&lt;/access-date&gt;&lt;/record&gt;&lt;/Cite&gt;&lt;/EndNote&gt;</w:instrText>
      </w:r>
      <w:r>
        <w:fldChar w:fldCharType="separate"/>
      </w:r>
      <w:r w:rsidR="00665736" w:rsidRPr="00665736">
        <w:rPr>
          <w:noProof/>
          <w:vertAlign w:val="superscript"/>
        </w:rPr>
        <w:t>23</w:t>
      </w:r>
      <w:r>
        <w:fldChar w:fldCharType="end"/>
      </w:r>
    </w:p>
    <w:p w14:paraId="00D51243" w14:textId="221C6AAD" w:rsidR="00597206" w:rsidRDefault="00597206" w:rsidP="0063001A">
      <w:pPr>
        <w:pStyle w:val="ListParagraph"/>
        <w:numPr>
          <w:ilvl w:val="0"/>
          <w:numId w:val="28"/>
        </w:numPr>
      </w:pPr>
      <w:r>
        <w:t>Contribute resources towards the monitoring and reporting of national/international dataset</w:t>
      </w:r>
      <w:r w:rsidR="001B3802">
        <w:t>s</w:t>
      </w:r>
      <w:r>
        <w:t xml:space="preserve"> for AYA cancer, including the evaluation of</w:t>
      </w:r>
      <w:r w:rsidR="005330F4">
        <w:t xml:space="preserve"> </w:t>
      </w:r>
      <w:r w:rsidR="001B3802">
        <w:t>patient</w:t>
      </w:r>
      <w:r>
        <w:t xml:space="preserve"> outcomes</w:t>
      </w:r>
      <w:r w:rsidR="00B92CD9">
        <w:t>.</w:t>
      </w:r>
      <w:r>
        <w:fldChar w:fldCharType="begin"/>
      </w:r>
      <w:r w:rsidR="00665736">
        <w:instrText xml:space="preserve"> ADDIN EN.CITE &lt;EndNote&gt;&lt;Cite&gt;&lt;Author&gt;Canteen Australia&lt;/Author&gt;&lt;Year&gt;2017&lt;/Year&gt;&lt;RecNum&gt;8&lt;/RecNum&gt;&lt;DisplayText&gt;&lt;style face="superscript"&gt;13&lt;/style&gt;&lt;/DisplayText&gt;&lt;record&gt;&lt;rec-number&gt;8&lt;/rec-number&gt;&lt;foreign-keys&gt;&lt;key app="EN" db-id="2vzr02ev2z9xe3e2ds859xwv9wrsz99pza0t" timestamp="0"&gt;8&lt;/key&gt;&lt;/foreign-keys&gt;&lt;ref-type name="Government Document"&gt;46&lt;/ref-type&gt;&lt;contributors&gt;&lt;authors&gt;&lt;author&gt;Canteen Australia,&lt;/author&gt;&lt;/authors&gt;&lt;/contributors&gt;&lt;titles&gt;&lt;title&gt;Australian Youth Cancer Framework for Adolescents and Young Adults with Cancer.&lt;/title&gt;&lt;/titles&gt;&lt;dates&gt;&lt;year&gt;2017&lt;/year&gt;&lt;/dates&gt;&lt;pub-location&gt;Sydney, Australia&lt;/pub-location&gt;&lt;publisher&gt;CanTeen Australia&lt;/publisher&gt;&lt;urls&gt;&lt;related-urls&gt;&lt;url&gt;www.youthcancer.gov.au&lt;/url&gt;&lt;/related-urls&gt;&lt;/urls&gt;&lt;/record&gt;&lt;/Cite&gt;&lt;/EndNote&gt;</w:instrText>
      </w:r>
      <w:r>
        <w:fldChar w:fldCharType="separate"/>
      </w:r>
      <w:r w:rsidR="00665736" w:rsidRPr="00665736">
        <w:rPr>
          <w:noProof/>
          <w:vertAlign w:val="superscript"/>
        </w:rPr>
        <w:t>13</w:t>
      </w:r>
      <w:r>
        <w:fldChar w:fldCharType="end"/>
      </w:r>
    </w:p>
    <w:p w14:paraId="092A5588" w14:textId="23DFE47E" w:rsidR="00597206" w:rsidRDefault="00597206" w:rsidP="0063001A">
      <w:pPr>
        <w:pStyle w:val="ListParagraph"/>
        <w:numPr>
          <w:ilvl w:val="0"/>
          <w:numId w:val="28"/>
        </w:numPr>
      </w:pPr>
      <w:r>
        <w:lastRenderedPageBreak/>
        <w:t>Ensure all o</w:t>
      </w:r>
      <w:r w:rsidRPr="00FA4271">
        <w:t>utcome measures to evaluate effectiveness of interventions are well-defined</w:t>
      </w:r>
      <w:r w:rsidR="00660AF0">
        <w:t xml:space="preserve"> and appropriate to age/developmental stage</w:t>
      </w:r>
      <w:r w:rsidRPr="00FA4271">
        <w:t>.</w:t>
      </w:r>
    </w:p>
    <w:p w14:paraId="381FF6EF" w14:textId="01E08D43" w:rsidR="00597206" w:rsidRDefault="00597206" w:rsidP="0063001A">
      <w:pPr>
        <w:pStyle w:val="ListParagraph"/>
        <w:numPr>
          <w:ilvl w:val="0"/>
          <w:numId w:val="28"/>
        </w:numPr>
      </w:pPr>
      <w:r>
        <w:t>Provide institutional mechanisms for sustainable monitoring and evaluation of data to inform quality improvement activities in AYA cancer care.</w:t>
      </w:r>
      <w:r>
        <w:fldChar w:fldCharType="begin"/>
      </w:r>
      <w:r w:rsidR="00665736">
        <w:instrText xml:space="preserve"> ADDIN EN.CITE &lt;EndNote&gt;&lt;Cite&gt;&lt;Author&gt;Canteen Australia&lt;/Author&gt;&lt;Year&gt;2017&lt;/Year&gt;&lt;RecNum&gt;8&lt;/RecNum&gt;&lt;DisplayText&gt;&lt;style face="superscript"&gt;13&lt;/style&gt;&lt;/DisplayText&gt;&lt;record&gt;&lt;rec-number&gt;8&lt;/rec-number&gt;&lt;foreign-keys&gt;&lt;key app="EN" db-id="2vzr02ev2z9xe3e2ds859xwv9wrsz99pza0t" timestamp="0"&gt;8&lt;/key&gt;&lt;/foreign-keys&gt;&lt;ref-type name="Government Document"&gt;46&lt;/ref-type&gt;&lt;contributors&gt;&lt;authors&gt;&lt;author&gt;Canteen Australia,&lt;/author&gt;&lt;/authors&gt;&lt;/contributors&gt;&lt;titles&gt;&lt;title&gt;Australian Youth Cancer Framework for Adolescents and Young Adults with Cancer.&lt;/title&gt;&lt;/titles&gt;&lt;dates&gt;&lt;year&gt;2017&lt;/year&gt;&lt;/dates&gt;&lt;pub-location&gt;Sydney, Australia&lt;/pub-location&gt;&lt;publisher&gt;CanTeen Australia&lt;/publisher&gt;&lt;urls&gt;&lt;related-urls&gt;&lt;url&gt;www.youthcancer.gov.au&lt;/url&gt;&lt;/related-urls&gt;&lt;/urls&gt;&lt;/record&gt;&lt;/Cite&gt;&lt;/EndNote&gt;</w:instrText>
      </w:r>
      <w:r>
        <w:fldChar w:fldCharType="separate"/>
      </w:r>
      <w:r w:rsidR="00665736" w:rsidRPr="00665736">
        <w:rPr>
          <w:noProof/>
          <w:vertAlign w:val="superscript"/>
        </w:rPr>
        <w:t>13</w:t>
      </w:r>
      <w:r>
        <w:fldChar w:fldCharType="end"/>
      </w:r>
      <w:r>
        <w:t xml:space="preserve"> </w:t>
      </w:r>
      <w:r>
        <w:fldChar w:fldCharType="begin"/>
      </w:r>
      <w:r w:rsidR="00665736">
        <w:instrText xml:space="preserve"> ADDIN EN.CITE &lt;EndNote&gt;&lt;Cite&gt;&lt;Author&gt;Canadian Partnership Against Cancer&lt;/Author&gt;&lt;Year&gt;2019&lt;/Year&gt;&lt;RecNum&gt;5&lt;/RecNum&gt;&lt;DisplayText&gt;&lt;style face="superscript"&gt;24&lt;/style&gt;&lt;/DisplayText&gt;&lt;record&gt;&lt;rec-number&gt;5&lt;/rec-number&gt;&lt;foreign-keys&gt;&lt;key app="EN" db-id="2vzr02ev2z9xe3e2ds859xwv9wrsz99pza0t" timestamp="0"&gt;5&lt;/key&gt;&lt;/foreign-keys&gt;&lt;ref-type name="Government Document"&gt;46&lt;/ref-type&gt;&lt;contributors&gt;&lt;authors&gt;&lt;author&gt;Canadian Partnership Against Cancer,&lt;/author&gt;&lt;/authors&gt;&lt;/contributors&gt;&lt;titles&gt;&lt;title&gt;Canadian Framework for the Care and Support of Adolescents and Young Adults with Cancer.&lt;/title&gt;&lt;/titles&gt;&lt;dates&gt;&lt;year&gt;2019&lt;/year&gt;&lt;/dates&gt;&lt;pub-location&gt;Toronto, ON&lt;/pub-location&gt;&lt;publisher&gt;Canadian Partnership Against Cancer&lt;/publisher&gt;&lt;urls&gt;&lt;related-urls&gt;&lt;url&gt;www.partnershipagainstcancer.ca&lt;/url&gt;&lt;/related-urls&gt;&lt;/urls&gt;&lt;/record&gt;&lt;/Cite&gt;&lt;/EndNote&gt;</w:instrText>
      </w:r>
      <w:r>
        <w:fldChar w:fldCharType="separate"/>
      </w:r>
      <w:r w:rsidR="00665736" w:rsidRPr="00665736">
        <w:rPr>
          <w:noProof/>
          <w:vertAlign w:val="superscript"/>
        </w:rPr>
        <w:t>24</w:t>
      </w:r>
      <w:r>
        <w:fldChar w:fldCharType="end"/>
      </w:r>
    </w:p>
    <w:p w14:paraId="3D50FA77" w14:textId="5DCCA91F" w:rsidR="00597206" w:rsidRDefault="00597206" w:rsidP="0063001A">
      <w:pPr>
        <w:pStyle w:val="ListParagraph"/>
        <w:numPr>
          <w:ilvl w:val="0"/>
          <w:numId w:val="28"/>
        </w:numPr>
      </w:pPr>
      <w:r>
        <w:t>Encourage and promote research into longitudinal studies with age-appropriate, patient reported experience and outcome measures to assess interventions over time.</w:t>
      </w:r>
      <w:r>
        <w:fldChar w:fldCharType="begin"/>
      </w:r>
      <w:r w:rsidR="00665736">
        <w:instrText xml:space="preserve"> ADDIN EN.CITE &lt;EndNote&gt;&lt;Cite&gt;&lt;Author&gt;Bibby&lt;/Author&gt;&lt;Year&gt;2017&lt;/Year&gt;&lt;RecNum&gt;13&lt;/RecNum&gt;&lt;DisplayText&gt;&lt;style face="superscript"&gt;25&lt;/style&gt;&lt;/DisplayText&gt;&lt;record&gt;&lt;rec-number&gt;13&lt;/rec-number&gt;&lt;foreign-keys&gt;&lt;key app="EN" db-id="2vzr02ev2z9xe3e2ds859xwv9wrsz99pza0t" timestamp="0"&gt;13&lt;/key&gt;&lt;/foreign-keys&gt;&lt;ref-type name="Journal Article"&gt;17&lt;/ref-type&gt;&lt;contributors&gt;&lt;authors&gt;&lt;author&gt;Bibby, H.&lt;/author&gt;&lt;author&gt;White, V.&lt;/author&gt;&lt;author&gt;Thompson, K.&lt;/author&gt;&lt;author&gt;Anazodo,A.&lt;/author&gt;&lt;/authors&gt;&lt;/contributors&gt;&lt;titles&gt;&lt;title&gt;What Are the Unmet Needs and Care Experiences of Adolescents and Young Adults with Cancer? A Systematic Review&lt;/title&gt;&lt;/titles&gt;&lt;pages&gt;6-30&lt;/pages&gt;&lt;volume&gt;6&lt;/volume&gt;&lt;number&gt;1&lt;/number&gt;&lt;keywords&gt;&lt;keyword&gt;supportive care,standard of care,psychosocial review&lt;/keyword&gt;&lt;/keywords&gt;&lt;dates&gt;&lt;year&gt;2017&lt;/year&gt;&lt;/dates&gt;&lt;accession-num&gt;27454408&lt;/accession-num&gt;&lt;urls&gt;&lt;related-urls&gt;&lt;url&gt;https://www.liebertpub.com/doi/abs/10.1089/jayao.2016.0012&lt;/url&gt;&lt;/related-urls&gt;&lt;/urls&gt;&lt;electronic-resource-num&gt;10.1089/jayao.2016.0012&lt;/electronic-resource-num&gt;&lt;/record&gt;&lt;/Cite&gt;&lt;/EndNote&gt;</w:instrText>
      </w:r>
      <w:r>
        <w:fldChar w:fldCharType="separate"/>
      </w:r>
      <w:r w:rsidR="00665736" w:rsidRPr="00665736">
        <w:rPr>
          <w:noProof/>
          <w:vertAlign w:val="superscript"/>
        </w:rPr>
        <w:t>25</w:t>
      </w:r>
      <w:r>
        <w:fldChar w:fldCharType="end"/>
      </w:r>
    </w:p>
    <w:p w14:paraId="274D0DB4" w14:textId="20122278" w:rsidR="00DD2B31" w:rsidRDefault="00391AAB" w:rsidP="0063001A">
      <w:pPr>
        <w:pStyle w:val="ListParagraph"/>
        <w:numPr>
          <w:ilvl w:val="0"/>
          <w:numId w:val="28"/>
        </w:numPr>
      </w:pPr>
      <w:r w:rsidRPr="00391AAB">
        <w:t>Inclusion of AYA specific sub</w:t>
      </w:r>
      <w:r>
        <w:t>-groups</w:t>
      </w:r>
      <w:r w:rsidRPr="00391AAB">
        <w:t xml:space="preserve"> that sit within existing adult protocols</w:t>
      </w:r>
      <w:r>
        <w:t>,</w:t>
      </w:r>
      <w:r w:rsidRPr="00391AAB">
        <w:t xml:space="preserve"> particularly in areas where it is not feasible to have AYA specific research</w:t>
      </w:r>
      <w:r w:rsidR="00E3323E">
        <w:rPr>
          <w:b/>
          <w:bCs/>
        </w:rPr>
        <w:t>.</w:t>
      </w:r>
      <w:r w:rsidR="00E3323E" w:rsidRPr="000E086A">
        <w:fldChar w:fldCharType="begin"/>
      </w:r>
      <w:r w:rsidR="003F33DD">
        <w:instrText xml:space="preserve"> ADDIN EN.CITE &lt;EndNote&gt;&lt;Cite&gt;&lt;Author&gt;Ellis&lt;/Author&gt;&lt;Year&gt;2021&lt;/Year&gt;&lt;RecNum&gt;687&lt;/RecNum&gt;&lt;DisplayText&gt;&lt;style face="superscript"&gt;26&lt;/style&gt;&lt;/DisplayText&gt;&lt;record&gt;&lt;rec-number&gt;687&lt;/rec-number&gt;&lt;foreign-keys&gt;&lt;key app="EN" db-id="2vzr02ev2z9xe3e2ds859xwv9wrsz99pza0t" timestamp="0"&gt;687&lt;/key&gt;&lt;/foreign-keys&gt;&lt;ref-type name="Journal Article"&gt;17&lt;/ref-type&gt;&lt;contributors&gt;&lt;authors&gt;&lt;author&gt;Ellis, Justine A.&lt;/author&gt;&lt;author&gt;Malalasekera, Vajiranee S.&lt;/author&gt;&lt;author&gt;Allan, Christie&lt;/author&gt;&lt;author&gt;Choong, Peter F.&lt;/author&gt;&lt;author&gt;Hansford, Jordan R.&lt;/author&gt;&lt;author&gt;Hehir, Ryan&lt;/author&gt;&lt;author&gt;Morello, Natasha&lt;/author&gt;&lt;author&gt;O&amp;apos;Callaghan, Sally&lt;/author&gt;&lt;author&gt;Orme, Lisa&lt;/author&gt;&lt;author&gt;Phillipson, Nitya&lt;/author&gt;&lt;author&gt;Rosenthal, Mark A.&lt;/author&gt;&lt;author&gt;Sawyer, Susan&lt;/author&gt;&lt;author&gt;Strong, Robyn&lt;/author&gt;&lt;author&gt;Super, Leanne&lt;/author&gt;&lt;author&gt;Watt, Angela&lt;/author&gt;&lt;author&gt;Williams, Chris&lt;/author&gt;&lt;author&gt;Woollett, Anne&lt;/author&gt;&lt;author&gt;Robertson, Alexandra&lt;/author&gt;&lt;author&gt;Lewin, Jeremy&lt;/author&gt;&lt;/authors&gt;&lt;/contributors&gt;&lt;titles&gt;&lt;title&gt;Systems-Level Change to Alleviate Barriers to Cancer Clinical Trial Access for Adolescents and Young Adults in Australia&lt;/title&gt;&lt;secondary-title&gt;Journal of Adolescent and Young Adult Oncology&lt;/secondary-title&gt;&lt;/titles&gt;&lt;periodical&gt;&lt;full-title&gt;J Adolesc Young Adult Oncol&lt;/full-title&gt;&lt;abbr-1&gt;Journal of adolescent and young adult oncology&lt;/abbr-1&gt;&lt;/periodical&gt;&lt;dates&gt;&lt;year&gt;2021&lt;/year&gt;&lt;/dates&gt;&lt;publisher&gt;Mary Ann Liebert, Inc., publishers&lt;/publisher&gt;&lt;isbn&gt;2156-5333&lt;/isbn&gt;&lt;urls&gt;&lt;related-urls&gt;&lt;url&gt;https://doi.org/10.1089/jayao.2021.0026&lt;/url&gt;&lt;/related-urls&gt;&lt;/urls&gt;&lt;electronic-resource-num&gt;10.1089/jayao.2021.0026&lt;/electronic-resource-num&gt;&lt;access-date&gt;2021/07/25&lt;/access-date&gt;&lt;/record&gt;&lt;/Cite&gt;&lt;/EndNote&gt;</w:instrText>
      </w:r>
      <w:r w:rsidR="00E3323E" w:rsidRPr="000E086A">
        <w:fldChar w:fldCharType="separate"/>
      </w:r>
      <w:r w:rsidR="00E3323E" w:rsidRPr="000E086A">
        <w:rPr>
          <w:noProof/>
          <w:vertAlign w:val="superscript"/>
        </w:rPr>
        <w:t>26</w:t>
      </w:r>
      <w:r w:rsidR="00E3323E" w:rsidRPr="000E086A">
        <w:fldChar w:fldCharType="end"/>
      </w:r>
    </w:p>
    <w:p w14:paraId="7B59779F" w14:textId="55B90776" w:rsidR="003631A9" w:rsidRPr="006B74FD" w:rsidRDefault="00597206" w:rsidP="0063001A">
      <w:pPr>
        <w:pStyle w:val="ListParagraph"/>
        <w:numPr>
          <w:ilvl w:val="0"/>
          <w:numId w:val="28"/>
        </w:numPr>
      </w:pPr>
      <w:r w:rsidRPr="006B74FD">
        <w:t>Provid</w:t>
      </w:r>
      <w:r>
        <w:t>e</w:t>
      </w:r>
      <w:r w:rsidRPr="006B74FD">
        <w:t xml:space="preserve"> an institutional environment and resources that actively promote</w:t>
      </w:r>
      <w:r>
        <w:t>s</w:t>
      </w:r>
      <w:r w:rsidRPr="006B74FD">
        <w:t xml:space="preserve"> and support</w:t>
      </w:r>
      <w:r>
        <w:t>s</w:t>
      </w:r>
      <w:r w:rsidRPr="006B74FD">
        <w:t xml:space="preserve"> multidisciplinary research into AYA cancer.</w:t>
      </w:r>
    </w:p>
    <w:p w14:paraId="1A2AF51A" w14:textId="0C928102" w:rsidR="00FB6041" w:rsidRDefault="00A55E0A" w:rsidP="00876029">
      <w:pPr>
        <w:pStyle w:val="Heading2"/>
      </w:pPr>
      <w:bookmarkStart w:id="101" w:name="_Toc79409237"/>
      <w:r>
        <w:t>Principle 3: Multidisciplinary care</w:t>
      </w:r>
      <w:bookmarkEnd w:id="101"/>
    </w:p>
    <w:p w14:paraId="0574F794" w14:textId="122061D7" w:rsidR="0079465E" w:rsidRDefault="004B7AB1" w:rsidP="007F7E06">
      <w:r w:rsidRPr="004B7AB1">
        <w:t xml:space="preserve">Multidisciplinary care is an integrated team approach that involves all relevant health professionals discussing all relevant treatment options and making joint recommendations about treatment and supportive care plans, </w:t>
      </w:r>
      <w:r w:rsidR="008C2B2A">
        <w:t xml:space="preserve">whilst also </w:t>
      </w:r>
      <w:r w:rsidR="0079465E" w:rsidRPr="004B7AB1">
        <w:t>considering</w:t>
      </w:r>
      <w:r w:rsidRPr="004B7AB1">
        <w:t xml:space="preserve"> the personal preferences of patients.</w:t>
      </w:r>
      <w:r w:rsidR="0079465E">
        <w:t xml:space="preserve"> </w:t>
      </w:r>
    </w:p>
    <w:p w14:paraId="00ED5A4B" w14:textId="63E31A28" w:rsidR="007F7E06" w:rsidRDefault="00AC6B04" w:rsidP="007F7E06">
      <w:r>
        <w:t xml:space="preserve">Multidisciplinary care improves patient outcomes. </w:t>
      </w:r>
      <w:r w:rsidR="007F7E06">
        <w:t>Cancer Australia’s ‘Principles of multidisciplinary care’</w:t>
      </w:r>
      <w:r w:rsidR="00A82300">
        <w:t xml:space="preserve"> </w:t>
      </w:r>
      <w:r w:rsidR="007F7E06">
        <w:t>provide a flexible definition, allowing services to vary implementation according to cancer type and the service location</w:t>
      </w:r>
      <w:r w:rsidR="0033215D">
        <w:t xml:space="preserve"> and context</w:t>
      </w:r>
      <w:r w:rsidR="007F7E06">
        <w:t>. The principles stipulate:</w:t>
      </w:r>
      <w:r w:rsidR="003B0935">
        <w:fldChar w:fldCharType="begin"/>
      </w:r>
      <w:r w:rsidR="00E3323E">
        <w:instrText xml:space="preserve"> ADDIN EN.CITE &lt;EndNote&gt;&lt;Cite&gt;&lt;Author&gt;Cancer Australia&lt;/Author&gt;&lt;Year&gt;2019&lt;/Year&gt;&lt;RecNum&gt;586&lt;/RecNum&gt;&lt;DisplayText&gt;&lt;style face="superscript"&gt;27&lt;/style&gt;&lt;/DisplayText&gt;&lt;record&gt;&lt;rec-number&gt;586&lt;/rec-number&gt;&lt;foreign-keys&gt;&lt;key app="EN" db-id="2vzr02ev2z9xe3e2ds859xwv9wrsz99pza0t" timestamp="0"&gt;586&lt;/key&gt;&lt;/foreign-keys&gt;&lt;ref-type name="Government Document"&gt;46&lt;/ref-type&gt;&lt;contributors&gt;&lt;authors&gt;&lt;author&gt;Cancer Australia,&lt;/author&gt;&lt;/authors&gt;&lt;/contributors&gt;&lt;titles&gt;&lt;title&gt;Principles of Multidisciplinary Care.&lt;/title&gt;&lt;/titles&gt;&lt;dates&gt;&lt;year&gt;2019&lt;/year&gt;&lt;/dates&gt;&lt;pub-location&gt;Sydney&lt;/pub-location&gt;&lt;publisher&gt;Australian Government&lt;/publisher&gt;&lt;urls&gt;&lt;related-urls&gt;&lt;url&gt;www.canceraustralia.gov.au&lt;/url&gt;&lt;/related-urls&gt;&lt;/urls&gt;&lt;/record&gt;&lt;/Cite&gt;&lt;/EndNote&gt;</w:instrText>
      </w:r>
      <w:r w:rsidR="003B0935">
        <w:fldChar w:fldCharType="separate"/>
      </w:r>
      <w:r w:rsidR="00E3323E" w:rsidRPr="00E3323E">
        <w:rPr>
          <w:noProof/>
          <w:vertAlign w:val="superscript"/>
        </w:rPr>
        <w:t>27</w:t>
      </w:r>
      <w:r w:rsidR="003B0935">
        <w:fldChar w:fldCharType="end"/>
      </w:r>
    </w:p>
    <w:p w14:paraId="2CADA32C" w14:textId="77777777" w:rsidR="007F7E06" w:rsidRDefault="007F7E06" w:rsidP="0063001A">
      <w:pPr>
        <w:pStyle w:val="ListParagraph"/>
        <w:numPr>
          <w:ilvl w:val="0"/>
          <w:numId w:val="35"/>
        </w:numPr>
      </w:pPr>
      <w:r>
        <w:t>a team approach that involves core disciplines that are integral to providing good care, including general practice, with input from other specialties as required</w:t>
      </w:r>
    </w:p>
    <w:p w14:paraId="1C59A41B" w14:textId="276037DD" w:rsidR="007F7E06" w:rsidRDefault="007F7E06" w:rsidP="0063001A">
      <w:pPr>
        <w:pStyle w:val="ListParagraph"/>
        <w:numPr>
          <w:ilvl w:val="0"/>
          <w:numId w:val="35"/>
        </w:numPr>
      </w:pPr>
      <w:r>
        <w:t>communication among team members about treatment planning and follow-up</w:t>
      </w:r>
      <w:r w:rsidR="008B4505">
        <w:t xml:space="preserve"> plans</w:t>
      </w:r>
    </w:p>
    <w:p w14:paraId="35F96BF9" w14:textId="0852EB6E" w:rsidR="007F7E06" w:rsidRDefault="007F7E06" w:rsidP="0063001A">
      <w:pPr>
        <w:pStyle w:val="ListParagraph"/>
        <w:numPr>
          <w:ilvl w:val="0"/>
          <w:numId w:val="35"/>
        </w:numPr>
      </w:pPr>
      <w:r>
        <w:t>access to the full therapeutic range for all patients, regardless of geographical remoteness or size of institution</w:t>
      </w:r>
      <w:r w:rsidR="00103900">
        <w:t xml:space="preserve"> (for AYA this may be via referral)</w:t>
      </w:r>
    </w:p>
    <w:p w14:paraId="3CB00E94" w14:textId="77777777" w:rsidR="007F7E06" w:rsidRDefault="007F7E06" w:rsidP="0063001A">
      <w:pPr>
        <w:pStyle w:val="ListParagraph"/>
        <w:numPr>
          <w:ilvl w:val="0"/>
          <w:numId w:val="35"/>
        </w:numPr>
      </w:pPr>
      <w:r>
        <w:t>care delivery in accordance with nationally agreed standards</w:t>
      </w:r>
    </w:p>
    <w:p w14:paraId="492C2120" w14:textId="07B1A344" w:rsidR="007F7E06" w:rsidRDefault="007F7E06" w:rsidP="0063001A">
      <w:pPr>
        <w:pStyle w:val="ListParagraph"/>
        <w:numPr>
          <w:ilvl w:val="0"/>
          <w:numId w:val="35"/>
        </w:numPr>
      </w:pPr>
      <w:r>
        <w:t>patient involvement in decisions about their care.</w:t>
      </w:r>
    </w:p>
    <w:p w14:paraId="142651DC" w14:textId="19E70F7A" w:rsidR="00385D96" w:rsidRDefault="00D63BFB" w:rsidP="007F7E06">
      <w:r>
        <w:t>Key con</w:t>
      </w:r>
      <w:r w:rsidR="00D70D00">
        <w:t>siderations</w:t>
      </w:r>
      <w:r w:rsidR="00487970">
        <w:t xml:space="preserve"> and </w:t>
      </w:r>
      <w:r w:rsidR="00DB670F">
        <w:t>components</w:t>
      </w:r>
      <w:r w:rsidR="00487970">
        <w:t xml:space="preserve"> of </w:t>
      </w:r>
      <w:r w:rsidR="00D70D00">
        <w:t>AYA multidisciplinary cancer care include:</w:t>
      </w:r>
    </w:p>
    <w:p w14:paraId="0528F789" w14:textId="792F8F1C" w:rsidR="00D70D00" w:rsidRDefault="001F35F5" w:rsidP="0063001A">
      <w:pPr>
        <w:pStyle w:val="ListParagraph"/>
        <w:numPr>
          <w:ilvl w:val="0"/>
          <w:numId w:val="39"/>
        </w:numPr>
      </w:pPr>
      <w:r>
        <w:t>unique</w:t>
      </w:r>
      <w:r w:rsidR="00B7348C">
        <w:t xml:space="preserve"> </w:t>
      </w:r>
      <w:r w:rsidR="00AF350F">
        <w:t xml:space="preserve">specialised </w:t>
      </w:r>
      <w:r w:rsidR="009D0D9C">
        <w:t>teams t</w:t>
      </w:r>
      <w:r w:rsidR="00B7348C">
        <w:t>hat</w:t>
      </w:r>
      <w:r w:rsidR="009D0D9C">
        <w:t xml:space="preserve"> meet the needs of the AYA</w:t>
      </w:r>
      <w:r w:rsidR="00CD4B0D">
        <w:t xml:space="preserve"> at critical timepoints</w:t>
      </w:r>
      <w:r w:rsidR="00C5009A">
        <w:t xml:space="preserve">, </w:t>
      </w:r>
      <w:r w:rsidR="00D80409">
        <w:t xml:space="preserve">including </w:t>
      </w:r>
      <w:r w:rsidR="00FC6D11">
        <w:t>a</w:t>
      </w:r>
      <w:r w:rsidR="00981E74">
        <w:t>t</w:t>
      </w:r>
      <w:r w:rsidR="00FC6D11">
        <w:t xml:space="preserve"> </w:t>
      </w:r>
      <w:r w:rsidR="00D80409">
        <w:t>diagnos</w:t>
      </w:r>
      <w:r w:rsidR="00981E74">
        <w:t xml:space="preserve">is </w:t>
      </w:r>
      <w:r w:rsidR="00DE070C">
        <w:t>when</w:t>
      </w:r>
      <w:r w:rsidR="00981E74">
        <w:t xml:space="preserve"> </w:t>
      </w:r>
      <w:r w:rsidR="001B6429">
        <w:t>establishing the</w:t>
      </w:r>
      <w:r w:rsidR="00981E74">
        <w:t xml:space="preserve"> </w:t>
      </w:r>
      <w:r w:rsidR="00C5009A">
        <w:t xml:space="preserve">treatment </w:t>
      </w:r>
      <w:r w:rsidR="00D80409">
        <w:t>plan</w:t>
      </w:r>
      <w:r w:rsidR="00356350">
        <w:t>,</w:t>
      </w:r>
      <w:r w:rsidR="00CD4B0D">
        <w:t xml:space="preserve"> </w:t>
      </w:r>
      <w:r w:rsidR="002E0983">
        <w:t xml:space="preserve">during treatment to </w:t>
      </w:r>
      <w:r w:rsidR="00773B6C">
        <w:t>meet supportive</w:t>
      </w:r>
      <w:r w:rsidR="00AF5289">
        <w:t>/psychosocial</w:t>
      </w:r>
      <w:r w:rsidR="00773B6C">
        <w:t xml:space="preserve"> care</w:t>
      </w:r>
      <w:r w:rsidR="00C5009A">
        <w:t xml:space="preserve"> </w:t>
      </w:r>
      <w:r w:rsidR="00773B6C">
        <w:t xml:space="preserve">needs </w:t>
      </w:r>
      <w:r w:rsidR="00C5009A">
        <w:t xml:space="preserve">and </w:t>
      </w:r>
      <w:r w:rsidR="00773B6C">
        <w:t>during survivorship</w:t>
      </w:r>
      <w:r w:rsidR="0033215D">
        <w:t xml:space="preserve"> and/or palliative care</w:t>
      </w:r>
      <w:r w:rsidR="00C5009A">
        <w:fldChar w:fldCharType="begin">
          <w:fldData xml:space="preserve">PEVuZE5vdGU+PENpdGU+PEF1dGhvcj5QaW5pPC9BdXRob3I+PFllYXI+MjAxNzwvWWVhcj48UmVj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</w:fldData>
        </w:fldChar>
      </w:r>
      <w:r w:rsidR="003F33DD">
        <w:instrText xml:space="preserve"> ADDIN EN.CITE </w:instrText>
      </w:r>
      <w:r w:rsidR="003F33DD">
        <w:fldChar w:fldCharType="begin">
          <w:fldData xml:space="preserve">PEVuZE5vdGU+PENpdGU+PEF1dGhvcj5QaW5pPC9BdXRob3I+PFllYXI+MjAxNzwvWWVhcj48UmVj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</w:fldData>
        </w:fldChar>
      </w:r>
      <w:r w:rsidR="003F33DD">
        <w:instrText xml:space="preserve"> ADDIN EN.CITE.DATA </w:instrText>
      </w:r>
      <w:r w:rsidR="003F33DD">
        <w:fldChar w:fldCharType="end"/>
      </w:r>
      <w:r w:rsidR="00C5009A">
        <w:fldChar w:fldCharType="separate"/>
      </w:r>
      <w:r w:rsidR="00E3323E" w:rsidRPr="00E3323E">
        <w:rPr>
          <w:noProof/>
          <w:vertAlign w:val="superscript"/>
        </w:rPr>
        <w:t>28</w:t>
      </w:r>
      <w:r w:rsidR="00C5009A">
        <w:fldChar w:fldCharType="end"/>
      </w:r>
    </w:p>
    <w:p w14:paraId="517D8D8A" w14:textId="1D39EEB3" w:rsidR="00746C71" w:rsidRDefault="00543980" w:rsidP="0063001A">
      <w:pPr>
        <w:pStyle w:val="ListParagraph"/>
        <w:numPr>
          <w:ilvl w:val="0"/>
          <w:numId w:val="39"/>
        </w:numPr>
      </w:pPr>
      <w:r>
        <w:t>considerations such as fertilit</w:t>
      </w:r>
      <w:r w:rsidR="00EE1BC9">
        <w:t xml:space="preserve">y, </w:t>
      </w:r>
      <w:r w:rsidR="00233706">
        <w:t>sexual function</w:t>
      </w:r>
      <w:r w:rsidR="0033215D">
        <w:t xml:space="preserve"> and identity</w:t>
      </w:r>
      <w:r>
        <w:t>, educational and vocation advisors</w:t>
      </w:r>
      <w:r w:rsidR="00DD2F44">
        <w:t>, nurse navigators/coordinators</w:t>
      </w:r>
      <w:r w:rsidR="005326FB">
        <w:t xml:space="preserve"> and</w:t>
      </w:r>
      <w:r w:rsidR="00DD2F44">
        <w:t xml:space="preserve"> mental health</w:t>
      </w:r>
      <w:r>
        <w:t>,</w:t>
      </w:r>
      <w:r w:rsidR="00AF350F">
        <w:t xml:space="preserve"> and disruption to</w:t>
      </w:r>
      <w:r>
        <w:t xml:space="preserve"> education and </w:t>
      </w:r>
      <w:r w:rsidR="00AF350F">
        <w:t>employment</w:t>
      </w:r>
      <w:r w:rsidR="00440F7E">
        <w:fldChar w:fldCharType="begin">
          <w:fldData xml:space="preserve">PEVuZE5vdGU+PENpdGU+PEF1dGhvcj5GZXJyYXJpPC9BdXRob3I+PFllYXI+MjAyMTwvWWVhcj48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</w:fldData>
        </w:fldChar>
      </w:r>
      <w:r w:rsidR="00E3323E">
        <w:instrText xml:space="preserve"> ADDIN EN.CITE </w:instrText>
      </w:r>
      <w:r w:rsidR="00E3323E">
        <w:fldChar w:fldCharType="begin">
          <w:fldData xml:space="preserve">PEVuZE5vdGU+PENpdGU+PEF1dGhvcj5GZXJyYXJpPC9BdXRob3I+PFllYXI+MjAyMTwvWWVhcj48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</w:fldData>
        </w:fldChar>
      </w:r>
      <w:r w:rsidR="00E3323E">
        <w:instrText xml:space="preserve"> ADDIN EN.CITE.DATA </w:instrText>
      </w:r>
      <w:r w:rsidR="00E3323E">
        <w:fldChar w:fldCharType="end"/>
      </w:r>
      <w:r w:rsidR="00440F7E">
        <w:fldChar w:fldCharType="separate"/>
      </w:r>
      <w:r w:rsidR="00E3323E" w:rsidRPr="00E3323E">
        <w:rPr>
          <w:noProof/>
          <w:vertAlign w:val="superscript"/>
        </w:rPr>
        <w:t>9, 29</w:t>
      </w:r>
      <w:r w:rsidR="00440F7E">
        <w:fldChar w:fldCharType="end"/>
      </w:r>
    </w:p>
    <w:p w14:paraId="2EDE29D2" w14:textId="4946D6C1" w:rsidR="00D30532" w:rsidRDefault="00D30532" w:rsidP="00FF60AB">
      <w:r>
        <w:lastRenderedPageBreak/>
        <w:t>See</w:t>
      </w:r>
      <w:r w:rsidR="009F6A64">
        <w:t xml:space="preserve"> appendix B: ‘The AYA multidisciplinary team’ for </w:t>
      </w:r>
      <w:r w:rsidR="00161CBA">
        <w:t>core members of an AYA MDT.</w:t>
      </w:r>
    </w:p>
    <w:p w14:paraId="64660386" w14:textId="78F64C81" w:rsidR="00E47837" w:rsidRDefault="00FF60AB" w:rsidP="007F7E06">
      <w:r>
        <w:t xml:space="preserve">Multidisciplinary meetings, </w:t>
      </w:r>
      <w:r w:rsidRPr="00FF60AB">
        <w:t>often called MDMs, should be based on the principles outlined above.</w:t>
      </w:r>
      <w:r w:rsidR="00161CBA">
        <w:t xml:space="preserve"> </w:t>
      </w:r>
      <w:r w:rsidR="007F7E06">
        <w:t>For more information on the principles of multidisciplinary care and the benefits of adopting a multidisciplinary approach, see Cancer Australia’s ‘Principles of multidisciplinary care’ &lt;www.canceraustralia.gov.au/clinical-best-practice/multidisciplinary-care/all-about-multidisciplinary-care/principles-multidisciplinary-care&gt;.</w:t>
      </w:r>
    </w:p>
    <w:p w14:paraId="38B64499" w14:textId="3FEFBA8E" w:rsidR="004B7AB1" w:rsidRDefault="00CA2E49" w:rsidP="00CA2E49">
      <w:pPr>
        <w:pStyle w:val="Heading2"/>
      </w:pPr>
      <w:bookmarkStart w:id="102" w:name="_Toc79409238"/>
      <w:r>
        <w:t>Principle 4: Supportive care</w:t>
      </w:r>
      <w:bookmarkEnd w:id="102"/>
    </w:p>
    <w:p w14:paraId="32F38238" w14:textId="2408D533" w:rsidR="00CA2E49" w:rsidRDefault="007113CC" w:rsidP="00CA2E49">
      <w:r w:rsidRPr="007113CC">
        <w:t xml:space="preserve">Supportive care is a vital part of any cancer treatment program. </w:t>
      </w:r>
      <w:r w:rsidR="00B6547D" w:rsidRPr="00B6547D">
        <w:t xml:space="preserve">Supportive care deals with issues that emerge for AYA, their families and carers, from the effects of the cancer diagnosis and its treatment. It is made up of all the services, </w:t>
      </w:r>
      <w:r w:rsidR="001F504F" w:rsidRPr="00B6547D">
        <w:t>information,</w:t>
      </w:r>
      <w:r w:rsidR="00B6547D" w:rsidRPr="00B6547D">
        <w:t xml:space="preserve"> and resources they need to meet their physical, psychological, social, information and spiritual needs from the time of diagnosis.</w:t>
      </w:r>
      <w:r w:rsidR="00B6547D">
        <w:t xml:space="preserve"> Meeting the supportive care needs of AYA with cancer is one of the most essential indicators of quality AYA cancer care.</w:t>
      </w:r>
      <w:r w:rsidR="00B6547D">
        <w:fldChar w:fldCharType="begin"/>
      </w:r>
      <w:r w:rsidR="0039693F">
        <w:instrText xml:space="preserve"> ADDIN EN.CITE &lt;EndNote&gt;&lt;Cite&gt;&lt;Author&gt;Birch&lt;/Author&gt;&lt;Year&gt;2013&lt;/Year&gt;&lt;RecNum&gt;211&lt;/RecNum&gt;&lt;DisplayText&gt;&lt;style face="superscript"&gt;30&lt;/style&gt;&lt;/DisplayText&gt;&lt;record&gt;&lt;rec-number&gt;211&lt;/rec-number&gt;&lt;foreign-keys&gt;&lt;key app="EN" db-id="2vzr02ev2z9xe3e2ds859xwv9wrsz99pza0t" timestamp="0"&gt;211&lt;/key&gt;&lt;/foreign-keys&gt;&lt;ref-type name="Journal Article"&gt;17&lt;/ref-type&gt;&lt;contributors&gt;&lt;authors&gt;&lt;author&gt;Birch, Rebecca J.&lt;/author&gt;&lt;author&gt;Morris, Eva J. A.&lt;/author&gt;&lt;author&gt;West, Robert M.&lt;/author&gt;&lt;author&gt;Stark, Dan P.&lt;/author&gt;&lt;author&gt;Lewis, Ian&lt;/author&gt;&lt;author&gt;Morgan, Sue&lt;/author&gt;&lt;author&gt;Feltbower, Richard G.&lt;/author&gt;&lt;/authors&gt;&lt;/contributors&gt;&lt;titles&gt;&lt;title&gt;A cross-sectional survey of healthcare professionals to determine what they believe constitutes ‘specialist’ care for teenage and young adult patients with cancer&lt;/title&gt;&lt;secondary-title&gt;BMJ Open&lt;/secondary-title&gt;&lt;/titles&gt;&lt;periodical&gt;&lt;full-title&gt;BMJ Open&lt;/full-title&gt;&lt;abbr-1&gt;BMJ open&lt;/abbr-1&gt;&lt;/periodical&gt;&lt;pages&gt;e002346&lt;/pages&gt;&lt;volume&gt;3&lt;/volume&gt;&lt;number&gt;5&lt;/number&gt;&lt;dates&gt;&lt;year&gt;2013&lt;/year&gt;&lt;/dates&gt;&lt;urls&gt;&lt;related-urls&gt;&lt;url&gt;http://bmjopen.bmj.com/content/3/5/e002346.abstract&lt;/url&gt;&lt;/related-urls&gt;&lt;/urls&gt;&lt;electronic-resource-num&gt;10.1136/bmjopen-2012-002346&lt;/electronic-resource-num&gt;&lt;/record&gt;&lt;/Cite&gt;&lt;/EndNote&gt;</w:instrText>
      </w:r>
      <w:r w:rsidR="00B6547D">
        <w:fldChar w:fldCharType="separate"/>
      </w:r>
      <w:r w:rsidR="00E3323E" w:rsidRPr="00E3323E">
        <w:rPr>
          <w:noProof/>
          <w:vertAlign w:val="superscript"/>
        </w:rPr>
        <w:t>30</w:t>
      </w:r>
      <w:r w:rsidR="00B6547D">
        <w:fldChar w:fldCharType="end"/>
      </w:r>
      <w:r w:rsidR="00B6547D">
        <w:t xml:space="preserve"> </w:t>
      </w:r>
    </w:p>
    <w:p w14:paraId="3B2400D2" w14:textId="3AB98593" w:rsidR="00F977AE" w:rsidRDefault="00F977AE" w:rsidP="00F977AE">
      <w:r>
        <w:t>AYA are a heterogenous group, with variability in psychosocial development, maturity and life experience, all within a single cohort.</w:t>
      </w:r>
      <w:r>
        <w:fldChar w:fldCharType="begin"/>
      </w:r>
      <w:r w:rsidR="003F33DD">
        <w:instrText xml:space="preserve"> ADDIN EN.CITE &lt;EndNote&gt;&lt;Cite&gt;&lt;Author&gt;Fardell&lt;/Author&gt;&lt;Year&gt;2018&lt;/Year&gt;&lt;RecNum&gt;9&lt;/RecNum&gt;&lt;DisplayText&gt;&lt;style face="superscript"&gt;2&lt;/style&gt;&lt;/DisplayText&gt;&lt;record&gt;&lt;rec-number&gt;9&lt;/rec-number&gt;&lt;foreign-keys&gt;&lt;key app="EN" db-id="2vzr02ev2z9xe3e2ds859xwv9wrsz99pza0t" timestamp="0"&gt;9&lt;/key&gt;&lt;/foreign-keys&gt;&lt;ref-type name="Journal Article"&gt;17&lt;/ref-type&gt;&lt;contributors&gt;&lt;authors&gt;&lt;author&gt;Fardell, Joanna E.&lt;/author&gt;&lt;author&gt;Patterson, Pandora&lt;/author&gt;&lt;author&gt;Wakefield, Claire E.&lt;/author&gt;&lt;author&gt;Signorelli, Christina&lt;/author&gt;&lt;author&gt;Cohn, Richard J.&lt;/author&gt;&lt;author&gt;Anazodo, Antoinette&lt;/author&gt;&lt;author&gt;Zebrack, Bradley&lt;/author&gt;&lt;author&gt;Sansom-Daly, Ursula M.&lt;/author&gt;&lt;/authors&gt;&lt;/contributors&gt;&lt;titles&gt;&lt;title&gt;A Narrative Review of Models of Care for Adolescents and Young Adults with Cancer: Barriers and Recommendations&lt;/title&gt;&lt;secondary-title&gt;Journal of Adolescent and Young Adult Oncology&lt;/secondary-title&gt;&lt;/titles&gt;&lt;periodical&gt;&lt;full-title&gt;J Adolesc Young Adult Oncol&lt;/full-title&gt;&lt;abbr-1&gt;Journal of adolescent and young adult oncology&lt;/abbr-1&gt;&lt;/periodical&gt;&lt;pages&gt;148-152&lt;/pages&gt;&lt;volume&gt;7&lt;/volume&gt;&lt;number&gt;2&lt;/number&gt;&lt;dates&gt;&lt;year&gt;2018&lt;/year&gt;&lt;pub-dates&gt;&lt;date&gt;2018/04/01&lt;/date&gt;&lt;/pub-dates&gt;&lt;/dates&gt;&lt;publisher&gt;Mary Ann Liebert, Inc., publishers&lt;/publisher&gt;&lt;isbn&gt;2156-5333&lt;/isbn&gt;&lt;urls&gt;&lt;related-urls&gt;&lt;url&gt;https://doi.org/10.1089/jayao.2017.0100&lt;/url&gt;&lt;/related-urls&gt;&lt;/urls&gt;&lt;electronic-resource-num&gt;10.1089/jayao.2017.0100&lt;/electronic-resource-num&gt;&lt;access-date&gt;2020/07/19&lt;/access-date&gt;&lt;/record&gt;&lt;/Cite&gt;&lt;/EndNote&gt;</w:instrText>
      </w:r>
      <w:r>
        <w:fldChar w:fldCharType="separate"/>
      </w:r>
      <w:r w:rsidRPr="00FC2F99">
        <w:rPr>
          <w:noProof/>
          <w:vertAlign w:val="superscript"/>
        </w:rPr>
        <w:t>2</w:t>
      </w:r>
      <w:r>
        <w:fldChar w:fldCharType="end"/>
      </w:r>
      <w:r>
        <w:t xml:space="preserve"> A diagnosis of cancer occurs at a time of </w:t>
      </w:r>
      <w:r w:rsidRPr="00B00654">
        <w:t xml:space="preserve">critical transformation </w:t>
      </w:r>
      <w:r>
        <w:t xml:space="preserve">in </w:t>
      </w:r>
      <w:r w:rsidRPr="00B00654">
        <w:t>growth</w:t>
      </w:r>
      <w:r w:rsidR="0033215D">
        <w:t>,</w:t>
      </w:r>
      <w:r w:rsidR="0033215D" w:rsidRPr="00B00654">
        <w:t xml:space="preserve"> </w:t>
      </w:r>
      <w:r w:rsidRPr="00B00654">
        <w:t>development</w:t>
      </w:r>
      <w:r w:rsidR="0033215D">
        <w:t xml:space="preserve"> and identity formation</w:t>
      </w:r>
      <w:r>
        <w:t>.</w:t>
      </w:r>
      <w:r>
        <w:fldChar w:fldCharType="begin"/>
      </w:r>
      <w:r w:rsidR="00E3323E">
        <w:instrText xml:space="preserve"> ADDIN EN.CITE &lt;EndNote&gt;&lt;Cite&gt;&lt;Author&gt;Holland&lt;/Author&gt;&lt;Year&gt;2018&lt;/Year&gt;&lt;RecNum&gt;242&lt;/RecNum&gt;&lt;DisplayText&gt;&lt;style face="superscript"&gt;31&lt;/style&gt;&lt;/DisplayText&gt;&lt;record&gt;&lt;rec-number&gt;242&lt;/rec-number&gt;&lt;foreign-keys&gt;&lt;key app="EN" db-id="2vzr02ev2z9xe3e2ds859xwv9wrsz99pza0t" timestamp="0"&gt;242&lt;/key&gt;&lt;/foreign-keys&gt;&lt;ref-type name="Book Section"&gt;5&lt;/ref-type&gt;&lt;contributors&gt;&lt;authors&gt;&lt;author&gt;Holland, L&lt;/author&gt;&lt;author&gt;Thompson, K.&lt;/author&gt;&lt;/authors&gt;&lt;secondary-authors&gt;&lt;author&gt;Chisholm, Julia&lt;/author&gt;&lt;author&gt;Hough, Rachel&lt;/author&gt;&lt;author&gt;Soanes, Louise&lt;/author&gt;&lt;/secondary-authors&gt;&lt;/contributors&gt;&lt;titles&gt;&lt;title&gt;Psychological Support and Social Care.&lt;/title&gt;&lt;secondary-title&gt;A Practical Approach to the Care of Adolescents and Young Adults with Cancer&lt;/secondary-title&gt;&lt;/titles&gt;&lt;pages&gt;37-55&lt;/pages&gt;&lt;dates&gt;&lt;year&gt;2018&lt;/year&gt;&lt;pub-dates&gt;&lt;date&gt;2018//&lt;/date&gt;&lt;/pub-dates&gt;&lt;/dates&gt;&lt;pub-location&gt;Cham&lt;/pub-location&gt;&lt;publisher&gt;Springer International Publishing&lt;/publisher&gt;&lt;isbn&gt;978-3-319-66173-5&lt;/isbn&gt;&lt;urls&gt;&lt;related-urls&gt;&lt;url&gt;https://doi.org/10.1007/978-3-319-66173-5_3&lt;/url&gt;&lt;/related-urls&gt;&lt;/urls&gt;&lt;electronic-resource-num&gt;10.1007/978-3-319-66173-5_3&lt;/electronic-resource-num&gt;&lt;/record&gt;&lt;/Cite&gt;&lt;/EndNote&gt;</w:instrText>
      </w:r>
      <w:r>
        <w:fldChar w:fldCharType="separate"/>
      </w:r>
      <w:r w:rsidR="00E3323E" w:rsidRPr="00E3323E">
        <w:rPr>
          <w:noProof/>
          <w:vertAlign w:val="superscript"/>
        </w:rPr>
        <w:t>31</w:t>
      </w:r>
      <w:r>
        <w:fldChar w:fldCharType="end"/>
      </w:r>
      <w:r>
        <w:t xml:space="preserve">  </w:t>
      </w:r>
    </w:p>
    <w:p w14:paraId="42CC8556" w14:textId="553795E8" w:rsidR="00F977AE" w:rsidRDefault="00F977AE" w:rsidP="00F977AE">
      <w:r>
        <w:t>Key supportive care needs identified during this period include social relationships and supports;</w:t>
      </w:r>
      <w:r>
        <w:fldChar w:fldCharType="begin">
          <w:fldData xml:space="preserve">PEVuZE5vdGU+PENpdGU+PEF1dGhvcj5Uc2FuZ2FyaXM8L0F1dGhvcj48WWVhcj4yMDE0PC9ZZWFy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</w:fldData>
        </w:fldChar>
      </w:r>
      <w:r w:rsidR="00E3323E">
        <w:instrText xml:space="preserve"> ADDIN EN.CITE </w:instrText>
      </w:r>
      <w:r w:rsidR="00E3323E">
        <w:fldChar w:fldCharType="begin">
          <w:fldData xml:space="preserve">PEVuZE5vdGU+PENpdGU+PEF1dGhvcj5Uc2FuZ2FyaXM8L0F1dGhvcj48WWVhcj4yMDE0PC9ZZWFy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</w:fldData>
        </w:fldChar>
      </w:r>
      <w:r w:rsidR="00E3323E">
        <w:instrText xml:space="preserve"> ADDIN EN.CITE.DATA </w:instrText>
      </w:r>
      <w:r w:rsidR="00E3323E">
        <w:fldChar w:fldCharType="end"/>
      </w:r>
      <w:r>
        <w:fldChar w:fldCharType="separate"/>
      </w:r>
      <w:r w:rsidR="00E3323E" w:rsidRPr="00E3323E">
        <w:rPr>
          <w:noProof/>
          <w:vertAlign w:val="superscript"/>
        </w:rPr>
        <w:t>32, 33</w:t>
      </w:r>
      <w:r>
        <w:fldChar w:fldCharType="end"/>
      </w:r>
      <w:r>
        <w:t xml:space="preserve"> age-appropriate information</w:t>
      </w:r>
      <w:r w:rsidR="00D97889">
        <w:t xml:space="preserve">, </w:t>
      </w:r>
      <w:r>
        <w:t>healthcare facilities and communication;</w:t>
      </w:r>
      <w:r>
        <w:fldChar w:fldCharType="begin">
          <w:fldData xml:space="preserve">PEVuZE5vdGU+PENpdGU+PEF1dGhvcj5CaWJieTwvQXV0aG9yPjxZZWFyPjIwMTc8L1llYXI+PFJl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</w:fldData>
        </w:fldChar>
      </w:r>
      <w:r w:rsidR="00E3323E">
        <w:instrText xml:space="preserve"> ADDIN EN.CITE </w:instrText>
      </w:r>
      <w:r w:rsidR="00E3323E">
        <w:fldChar w:fldCharType="begin">
          <w:fldData xml:space="preserve">PEVuZE5vdGU+PENpdGU+PEF1dGhvcj5CaWJieTwvQXV0aG9yPjxZZWFyPjIwMTc8L1llYXI+PFJl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</w:fldData>
        </w:fldChar>
      </w:r>
      <w:r w:rsidR="00E3323E">
        <w:instrText xml:space="preserve"> ADDIN EN.CITE.DATA </w:instrText>
      </w:r>
      <w:r w:rsidR="00E3323E">
        <w:fldChar w:fldCharType="end"/>
      </w:r>
      <w:r>
        <w:fldChar w:fldCharType="separate"/>
      </w:r>
      <w:r w:rsidR="00E3323E" w:rsidRPr="00E3323E">
        <w:rPr>
          <w:noProof/>
          <w:vertAlign w:val="superscript"/>
        </w:rPr>
        <w:t>25, 34</w:t>
      </w:r>
      <w:r>
        <w:fldChar w:fldCharType="end"/>
      </w:r>
      <w:r>
        <w:t xml:space="preserve"> education</w:t>
      </w:r>
      <w:r w:rsidR="00A65797">
        <w:t>/</w:t>
      </w:r>
      <w:r>
        <w:t xml:space="preserve">vocational </w:t>
      </w:r>
      <w:r w:rsidR="00661B2F">
        <w:t>support</w:t>
      </w:r>
      <w:r>
        <w:fldChar w:fldCharType="begin"/>
      </w:r>
      <w:r w:rsidR="00E3323E">
        <w:instrText xml:space="preserve"> ADDIN EN.CITE &lt;EndNote&gt;&lt;Cite&gt;&lt;Author&gt;Warner&lt;/Author&gt;&lt;Year&gt;2016&lt;/Year&gt;&lt;RecNum&gt;72&lt;/RecNum&gt;&lt;DisplayText&gt;&lt;style face="superscript"&gt;33&lt;/style&gt;&lt;/DisplayText&gt;&lt;record&gt;&lt;rec-number&gt;72&lt;/rec-number&gt;&lt;foreign-keys&gt;&lt;key app="EN" db-id="2vzr02ev2z9xe3e2ds859xwv9wrsz99pza0t" timestamp="0"&gt;72&lt;/key&gt;&lt;/foreign-keys&gt;&lt;ref-type name="Journal Article"&gt;17&lt;/ref-type&gt;&lt;contributors&gt;&lt;authors&gt;&lt;author&gt;Warner, Echo L.&lt;/author&gt;&lt;author&gt;Kent, Erin E.&lt;/author&gt;&lt;author&gt;Trevino, Kelly M.&lt;/author&gt;&lt;author&gt;Parsons, Helen M.&lt;/author&gt;&lt;author&gt;Zebrack, Bradley J.&lt;/author&gt;&lt;author&gt;Kirchhoff, Anne C.&lt;/author&gt;&lt;/authors&gt;&lt;/contributors&gt;&lt;titles&gt;&lt;title&gt;Social well-being among adolescents and young adults with cancer: A systematic review&lt;/title&gt;&lt;secondary-title&gt;Cancer&lt;/secondary-title&gt;&lt;/titles&gt;&lt;pages&gt;1029-1037&lt;/pages&gt;&lt;volume&gt;122&lt;/volume&gt;&lt;number&gt;7&lt;/number&gt;&lt;keywords&gt;&lt;keyword&gt;adolescent and young adult&lt;/keyword&gt;&lt;keyword&gt;cancer&lt;/keyword&gt;&lt;keyword&gt;education&lt;/keyword&gt;&lt;keyword&gt;employment&lt;/keyword&gt;&lt;keyword&gt;social support&lt;/keyword&gt;&lt;/keywords&gt;&lt;dates&gt;&lt;year&gt;2016&lt;/year&gt;&lt;pub-dates&gt;&lt;date&gt;2016/04/01&lt;/date&gt;&lt;/pub-dates&gt;&lt;/dates&gt;&lt;publisher&gt;John Wiley &amp;amp; Sons, Ltd&lt;/publisher&gt;&lt;isbn&gt;0008-543X&lt;/isbn&gt;&lt;work-type&gt;https://doi.org/10.1002/cncr.29866&lt;/work-type&gt;&lt;urls&gt;&lt;related-urls&gt;&lt;url&gt;https://doi.org/10.1002/cncr.29866&lt;/url&gt;&lt;/related-urls&gt;&lt;/urls&gt;&lt;electronic-resource-num&gt;https://doi.org/10.1002/cncr.29866&lt;/electronic-resource-num&gt;&lt;access-date&gt;2020/11/11&lt;/access-date&gt;&lt;/record&gt;&lt;/Cite&gt;&lt;/EndNote&gt;</w:instrText>
      </w:r>
      <w:r>
        <w:fldChar w:fldCharType="separate"/>
      </w:r>
      <w:r w:rsidR="00E3323E" w:rsidRPr="00E3323E">
        <w:rPr>
          <w:noProof/>
          <w:vertAlign w:val="superscript"/>
        </w:rPr>
        <w:t>33</w:t>
      </w:r>
      <w:r>
        <w:fldChar w:fldCharType="end"/>
      </w:r>
      <w:r>
        <w:t xml:space="preserve"> </w:t>
      </w:r>
      <w:r w:rsidR="00A92763" w:rsidRPr="00A92763">
        <w:t>and mental health needs</w:t>
      </w:r>
      <w:r w:rsidR="00A92763">
        <w:t>.</w:t>
      </w:r>
    </w:p>
    <w:p w14:paraId="32657E5B" w14:textId="4FD01EA7" w:rsidR="00092E95" w:rsidRDefault="00475A34" w:rsidP="00E871F5">
      <w:pPr>
        <w:pStyle w:val="Heading3"/>
      </w:pPr>
      <w:bookmarkStart w:id="103" w:name="_Toc76733802"/>
      <w:bookmarkStart w:id="104" w:name="_Toc76734186"/>
      <w:bookmarkStart w:id="105" w:name="_Toc79135436"/>
      <w:bookmarkStart w:id="106" w:name="_Toc79135903"/>
      <w:bookmarkStart w:id="107" w:name="_Toc79408384"/>
      <w:bookmarkStart w:id="108" w:name="_Toc79409239"/>
      <w:r>
        <w:t>Key review points</w:t>
      </w:r>
      <w:bookmarkEnd w:id="103"/>
      <w:bookmarkEnd w:id="104"/>
      <w:bookmarkEnd w:id="105"/>
      <w:bookmarkEnd w:id="106"/>
      <w:bookmarkEnd w:id="107"/>
      <w:bookmarkEnd w:id="108"/>
    </w:p>
    <w:p w14:paraId="11B07008" w14:textId="783F147F" w:rsidR="00E871F5" w:rsidRDefault="00A578C2" w:rsidP="00E871F5">
      <w:r w:rsidRPr="00A578C2">
        <w:t xml:space="preserve">The treatment team should assess </w:t>
      </w:r>
      <w:r w:rsidR="00723C3A">
        <w:t>AYA and if ap</w:t>
      </w:r>
      <w:r w:rsidR="00FC366C">
        <w:t>plicable, their family</w:t>
      </w:r>
      <w:r w:rsidRPr="00A578C2">
        <w:t xml:space="preserve"> for supportive care needs at these key stages</w:t>
      </w:r>
      <w:r>
        <w:t>:</w:t>
      </w:r>
    </w:p>
    <w:p w14:paraId="026156CA" w14:textId="5211893E" w:rsidR="00905631" w:rsidRDefault="00905631" w:rsidP="0063001A">
      <w:pPr>
        <w:pStyle w:val="ListParagraph"/>
        <w:numPr>
          <w:ilvl w:val="0"/>
          <w:numId w:val="9"/>
        </w:numPr>
      </w:pPr>
      <w:r>
        <w:t xml:space="preserve">initial presentation or diagnosis </w:t>
      </w:r>
    </w:p>
    <w:p w14:paraId="6B4B3B80" w14:textId="77777777" w:rsidR="00905631" w:rsidRDefault="00905631" w:rsidP="0063001A">
      <w:pPr>
        <w:pStyle w:val="ListParagraph"/>
        <w:numPr>
          <w:ilvl w:val="0"/>
          <w:numId w:val="9"/>
        </w:numPr>
      </w:pPr>
      <w:r>
        <w:t>the beginning of treatment or a new phase of treatment</w:t>
      </w:r>
    </w:p>
    <w:p w14:paraId="40369F94" w14:textId="1FF92B71" w:rsidR="00905631" w:rsidRDefault="00BB2CED" w:rsidP="0063001A">
      <w:pPr>
        <w:pStyle w:val="ListParagraph"/>
        <w:numPr>
          <w:ilvl w:val="0"/>
          <w:numId w:val="9"/>
        </w:numPr>
      </w:pPr>
      <w:r>
        <w:t xml:space="preserve">significant </w:t>
      </w:r>
      <w:r w:rsidR="00905631">
        <w:t>change in prognosis</w:t>
      </w:r>
    </w:p>
    <w:p w14:paraId="35044D24" w14:textId="1ED813B0" w:rsidR="00A84E54" w:rsidRDefault="002C6758" w:rsidP="0063001A">
      <w:pPr>
        <w:pStyle w:val="ListParagraph"/>
        <w:numPr>
          <w:ilvl w:val="0"/>
          <w:numId w:val="9"/>
        </w:numPr>
      </w:pPr>
      <w:r>
        <w:t>rites</w:t>
      </w:r>
      <w:r w:rsidR="00A84E54">
        <w:t xml:space="preserve"> of passage such as final exams, </w:t>
      </w:r>
      <w:r w:rsidR="002E3602">
        <w:t>formals</w:t>
      </w:r>
      <w:r w:rsidR="00EA39ED">
        <w:t>/graduation</w:t>
      </w:r>
      <w:r w:rsidR="002E3602">
        <w:t xml:space="preserve">, </w:t>
      </w:r>
      <w:r w:rsidR="00A84E54">
        <w:t xml:space="preserve">birthdays and other missed opportunities that may lead to </w:t>
      </w:r>
      <w:r w:rsidR="002E3602">
        <w:t>increased distress or anxiety</w:t>
      </w:r>
    </w:p>
    <w:p w14:paraId="0A94C7E9" w14:textId="27C8103A" w:rsidR="00905631" w:rsidRDefault="00905631" w:rsidP="0063001A">
      <w:pPr>
        <w:pStyle w:val="ListParagraph"/>
        <w:numPr>
          <w:ilvl w:val="0"/>
          <w:numId w:val="9"/>
        </w:numPr>
      </w:pPr>
      <w:r>
        <w:t xml:space="preserve">if </w:t>
      </w:r>
      <w:r w:rsidR="00723C3A">
        <w:t>an AYA</w:t>
      </w:r>
      <w:r>
        <w:t xml:space="preserve"> is found to have a</w:t>
      </w:r>
      <w:r w:rsidR="00BB2CED">
        <w:t>n underlying</w:t>
      </w:r>
      <w:r>
        <w:t xml:space="preserve"> germline genetic mutation predisposing to cancer</w:t>
      </w:r>
    </w:p>
    <w:p w14:paraId="08C5F2A4" w14:textId="77777777" w:rsidR="00905631" w:rsidRDefault="00905631" w:rsidP="0063001A">
      <w:pPr>
        <w:pStyle w:val="ListParagraph"/>
        <w:numPr>
          <w:ilvl w:val="0"/>
          <w:numId w:val="9"/>
        </w:numPr>
      </w:pPr>
      <w:r>
        <w:t>end of treatment</w:t>
      </w:r>
    </w:p>
    <w:p w14:paraId="2CFA2B83" w14:textId="48036745" w:rsidR="00905631" w:rsidRDefault="00905631" w:rsidP="0063001A">
      <w:pPr>
        <w:pStyle w:val="ListParagraph"/>
        <w:numPr>
          <w:ilvl w:val="0"/>
          <w:numId w:val="9"/>
        </w:numPr>
      </w:pPr>
      <w:r>
        <w:t>throughout survivorship</w:t>
      </w:r>
      <w:r w:rsidR="00BB2CED">
        <w:t xml:space="preserve"> as any new issues emerge</w:t>
      </w:r>
    </w:p>
    <w:p w14:paraId="423EB7B3" w14:textId="3B21654C" w:rsidR="00CE5321" w:rsidRDefault="00F17C83" w:rsidP="0063001A">
      <w:pPr>
        <w:pStyle w:val="ListParagraph"/>
        <w:numPr>
          <w:ilvl w:val="0"/>
          <w:numId w:val="9"/>
        </w:numPr>
      </w:pPr>
      <w:r>
        <w:t>d</w:t>
      </w:r>
      <w:r w:rsidRPr="00F17C83">
        <w:t xml:space="preserve">uring transition to </w:t>
      </w:r>
      <w:r w:rsidR="00BB2CED">
        <w:t>an</w:t>
      </w:r>
      <w:r w:rsidRPr="00F17C83">
        <w:t xml:space="preserve"> adult service (if applicable)</w:t>
      </w:r>
    </w:p>
    <w:p w14:paraId="459D94F0" w14:textId="75B51A65" w:rsidR="00F17C83" w:rsidRDefault="00CE5321" w:rsidP="0063001A">
      <w:pPr>
        <w:pStyle w:val="ListParagraph"/>
        <w:numPr>
          <w:ilvl w:val="0"/>
          <w:numId w:val="9"/>
        </w:numPr>
      </w:pPr>
      <w:r>
        <w:lastRenderedPageBreak/>
        <w:t>f</w:t>
      </w:r>
      <w:r w:rsidRPr="00CE5321">
        <w:t>ollowing significant adverse event</w:t>
      </w:r>
      <w:r w:rsidR="00BA2F17">
        <w:t>s</w:t>
      </w:r>
    </w:p>
    <w:p w14:paraId="14640155" w14:textId="38978E47" w:rsidR="00905631" w:rsidRDefault="00905631" w:rsidP="0063001A">
      <w:pPr>
        <w:pStyle w:val="ListParagraph"/>
        <w:numPr>
          <w:ilvl w:val="0"/>
          <w:numId w:val="9"/>
        </w:numPr>
      </w:pPr>
      <w:r>
        <w:t xml:space="preserve">diagnosis of </w:t>
      </w:r>
      <w:r w:rsidR="00BB2CED">
        <w:t xml:space="preserve">disease </w:t>
      </w:r>
      <w:r>
        <w:t>recurrence</w:t>
      </w:r>
      <w:r w:rsidR="0033215D">
        <w:t xml:space="preserve"> or treatment failure/refractoriness</w:t>
      </w:r>
    </w:p>
    <w:p w14:paraId="5B93CAF5" w14:textId="77777777" w:rsidR="00905631" w:rsidRDefault="00BB2CED" w:rsidP="0063001A">
      <w:pPr>
        <w:pStyle w:val="ListParagraph"/>
        <w:numPr>
          <w:ilvl w:val="0"/>
          <w:numId w:val="9"/>
        </w:numPr>
      </w:pPr>
      <w:r>
        <w:t xml:space="preserve">significant </w:t>
      </w:r>
      <w:r w:rsidR="00905631">
        <w:t>change in</w:t>
      </w:r>
      <w:r>
        <w:t>,</w:t>
      </w:r>
      <w:r w:rsidR="00905631">
        <w:t xml:space="preserve"> or development of new symptoms</w:t>
      </w:r>
    </w:p>
    <w:p w14:paraId="1094BBD3" w14:textId="3622D977" w:rsidR="00905631" w:rsidRDefault="00BB2CED" w:rsidP="0063001A">
      <w:pPr>
        <w:pStyle w:val="ListParagraph"/>
        <w:numPr>
          <w:ilvl w:val="0"/>
          <w:numId w:val="9"/>
        </w:numPr>
      </w:pPr>
      <w:r>
        <w:t xml:space="preserve">transition to </w:t>
      </w:r>
      <w:r w:rsidR="00905631">
        <w:t xml:space="preserve">palliative </w:t>
      </w:r>
      <w:r>
        <w:t>/</w:t>
      </w:r>
      <w:r w:rsidR="00905631">
        <w:t>end-of-life care</w:t>
      </w:r>
    </w:p>
    <w:p w14:paraId="707427B9" w14:textId="6AA10C62" w:rsidR="00DD310A" w:rsidRDefault="00905631" w:rsidP="00E11320">
      <w:pPr>
        <w:pStyle w:val="ListParagraph"/>
        <w:numPr>
          <w:ilvl w:val="0"/>
          <w:numId w:val="9"/>
        </w:numPr>
      </w:pPr>
      <w:r>
        <w:t>other time points based on clinical judgement.</w:t>
      </w:r>
    </w:p>
    <w:p w14:paraId="049D0C48" w14:textId="242483B6" w:rsidR="002B69B9" w:rsidRDefault="002B69B9" w:rsidP="002B69B9">
      <w:pPr>
        <w:pStyle w:val="Heading3"/>
      </w:pPr>
      <w:bookmarkStart w:id="109" w:name="_Toc482951767"/>
      <w:bookmarkStart w:id="110" w:name="_Toc76462562"/>
      <w:bookmarkStart w:id="111" w:name="_Toc76463177"/>
      <w:bookmarkStart w:id="112" w:name="_Toc76733804"/>
      <w:bookmarkStart w:id="113" w:name="_Toc76734188"/>
      <w:bookmarkStart w:id="114" w:name="_Toc79135438"/>
      <w:bookmarkStart w:id="115" w:name="_Toc79135905"/>
      <w:bookmarkStart w:id="116" w:name="_Toc79408386"/>
      <w:bookmarkStart w:id="117" w:name="_Toc79409241"/>
      <w:r>
        <w:t>Assessment</w:t>
      </w:r>
      <w:r w:rsidRPr="00124955">
        <w:t xml:space="preserve"> tools</w:t>
      </w:r>
      <w:bookmarkEnd w:id="109"/>
      <w:bookmarkEnd w:id="110"/>
      <w:bookmarkEnd w:id="111"/>
      <w:bookmarkEnd w:id="112"/>
      <w:bookmarkEnd w:id="113"/>
      <w:bookmarkEnd w:id="114"/>
      <w:bookmarkEnd w:id="115"/>
      <w:bookmarkEnd w:id="116"/>
      <w:bookmarkEnd w:id="117"/>
      <w:r w:rsidRPr="00124955">
        <w:t xml:space="preserve"> </w:t>
      </w:r>
    </w:p>
    <w:p w14:paraId="45BACA0B" w14:textId="4DB350C6" w:rsidR="000D294D" w:rsidRPr="00C23825" w:rsidRDefault="002B69B9" w:rsidP="00C23825">
      <w:pPr>
        <w:rPr>
          <w:rStyle w:val="SubtleEmphasis"/>
          <w:i w:val="0"/>
          <w:iCs w:val="0"/>
          <w:color w:val="000000" w:themeColor="text1"/>
        </w:rPr>
      </w:pPr>
      <w:r>
        <w:rPr>
          <w:rStyle w:val="SubtleEmphasis"/>
          <w:i w:val="0"/>
          <w:iCs w:val="0"/>
          <w:color w:val="000000" w:themeColor="text1"/>
        </w:rPr>
        <w:t>A</w:t>
      </w:r>
      <w:r w:rsidRPr="00CA21E3">
        <w:rPr>
          <w:rStyle w:val="SubtleEmphasis"/>
          <w:i w:val="0"/>
          <w:iCs w:val="0"/>
          <w:color w:val="000000" w:themeColor="text1"/>
        </w:rPr>
        <w:t>ssessment tools in supportive care should be evidence-based, validated and age-appropriate for the AYA cohort. Some examples of AYA-specific tools include:</w:t>
      </w:r>
    </w:p>
    <w:p w14:paraId="75D5DCF7" w14:textId="463FC780" w:rsidR="002B69B9" w:rsidRPr="00CA21E3" w:rsidRDefault="002B69B9" w:rsidP="0063001A">
      <w:pPr>
        <w:pStyle w:val="ListParagraph"/>
        <w:numPr>
          <w:ilvl w:val="0"/>
          <w:numId w:val="10"/>
        </w:numPr>
        <w:rPr>
          <w:rStyle w:val="SubtleEmphasis"/>
          <w:i w:val="0"/>
          <w:iCs w:val="0"/>
          <w:color w:val="000000" w:themeColor="text1"/>
        </w:rPr>
      </w:pPr>
      <w:r w:rsidRPr="00CA21E3">
        <w:rPr>
          <w:rStyle w:val="SubtleEmphasis"/>
          <w:i w:val="0"/>
          <w:iCs w:val="0"/>
          <w:color w:val="000000" w:themeColor="text1"/>
        </w:rPr>
        <w:t>HEEADSS assessment</w:t>
      </w:r>
      <w:r w:rsidRPr="00CA21E3">
        <w:rPr>
          <w:rStyle w:val="SubtleEmphasis"/>
          <w:i w:val="0"/>
          <w:iCs w:val="0"/>
          <w:color w:val="000000" w:themeColor="text1"/>
        </w:rPr>
        <w:fldChar w:fldCharType="begin"/>
      </w:r>
      <w:r w:rsidR="00E3323E">
        <w:rPr>
          <w:rStyle w:val="SubtleEmphasis"/>
          <w:i w:val="0"/>
          <w:iCs w:val="0"/>
          <w:color w:val="000000" w:themeColor="text1"/>
        </w:rPr>
        <w:instrText xml:space="preserve"> ADDIN EN.CITE &lt;EndNote&gt;&lt;Cite&gt;&lt;Author&gt;Goldenring&lt;/Author&gt;&lt;Year&gt;2008&lt;/Year&gt;&lt;RecNum&gt;311&lt;/RecNum&gt;&lt;DisplayText&gt;&lt;style face="superscript"&gt;35, 36&lt;/style&gt;&lt;/DisplayText&gt;&lt;record&gt;&lt;rec-number&gt;311&lt;/rec-number&gt;&lt;foreign-keys&gt;&lt;key app="EN" db-id="2vzr02ev2z9xe3e2ds859xwv9wrsz99pza0t" timestamp="0"&gt;311&lt;/key&gt;&lt;/foreign-keys&gt;&lt;ref-type name="Journal Article"&gt;17&lt;/ref-type&gt;&lt;contributors&gt;&lt;authors&gt;&lt;author&gt;Goldenring, J.&lt;/author&gt;&lt;author&gt;Rosen, D.J.&lt;/author&gt;&lt;/authors&gt;&lt;/contributors&gt;&lt;titles&gt;&lt;title&gt;Getting into adolescent heads: An essential update&lt;/title&gt;&lt;secondary-title&gt;Contemporary pediatrics.&lt;/secondary-title&gt;&lt;/titles&gt;&lt;dates&gt;&lt;year&gt;2008&lt;/year&gt;&lt;/dates&gt;&lt;urls&gt;&lt;/urls&gt;&lt;/record&gt;&lt;/Cite&gt;&lt;Cite&gt;&lt;Author&gt;The Royal Australasian College of Physicians&lt;/Author&gt;&lt;Year&gt;2008&lt;/Year&gt;&lt;RecNum&gt;1429&lt;/RecNum&gt;&lt;record&gt;&lt;rec-number&gt;1429&lt;/rec-number&gt;&lt;foreign-keys&gt;&lt;key app="EN" db-id="z9aw0t2the99esez9v25w00xz9zrz52t5zz9" timestamp="1496627360"&gt;1429&lt;/key&gt;&lt;/foreign-keys&gt;&lt;ref-type name="Standard"&gt;58&lt;/ref-type&gt;&lt;contributors&gt;&lt;authors&gt;&lt;author&gt;The Royal Australasian College of Physicians,&lt;/author&gt;&lt;/authors&gt;&lt;/contributors&gt;&lt;titles&gt;&lt;title&gt;Routine Adolescent Psychosocial Health Assessment- Position Statement&lt;/title&gt;&lt;/titles&gt;&lt;dates&gt;&lt;year&gt;2008&lt;/year&gt;&lt;/dates&gt;&lt;pub-location&gt;Sydney, Australia&lt;/pub-location&gt;&lt;publisher&gt;RACP&lt;/publisher&gt;&lt;urls&gt;&lt;related-urls&gt;&lt;url&gt;www.racp.edu.au&lt;/url&gt;&lt;/related-urls&gt;&lt;/urls&gt;&lt;/record&gt;&lt;/Cite&gt;&lt;/EndNote&gt;</w:instrText>
      </w:r>
      <w:r w:rsidRPr="00CA21E3">
        <w:rPr>
          <w:rStyle w:val="SubtleEmphasis"/>
          <w:i w:val="0"/>
          <w:iCs w:val="0"/>
          <w:color w:val="000000" w:themeColor="text1"/>
        </w:rPr>
        <w:fldChar w:fldCharType="separate"/>
      </w:r>
      <w:r w:rsidR="00E3323E" w:rsidRPr="00E3323E">
        <w:rPr>
          <w:rStyle w:val="SubtleEmphasis"/>
          <w:i w:val="0"/>
          <w:iCs w:val="0"/>
          <w:noProof/>
          <w:color w:val="000000" w:themeColor="text1"/>
          <w:vertAlign w:val="superscript"/>
        </w:rPr>
        <w:t>35, 36</w:t>
      </w:r>
      <w:r w:rsidRPr="00CA21E3">
        <w:rPr>
          <w:rStyle w:val="SubtleEmphasis"/>
          <w:i w:val="0"/>
          <w:iCs w:val="0"/>
          <w:color w:val="000000" w:themeColor="text1"/>
        </w:rPr>
        <w:fldChar w:fldCharType="end"/>
      </w:r>
    </w:p>
    <w:p w14:paraId="12BAE4C3" w14:textId="100C0161" w:rsidR="00BD3F01" w:rsidRDefault="002B69B9" w:rsidP="0063001A">
      <w:pPr>
        <w:pStyle w:val="ListParagraph"/>
        <w:numPr>
          <w:ilvl w:val="0"/>
          <w:numId w:val="10"/>
        </w:numPr>
        <w:rPr>
          <w:rStyle w:val="SubtleEmphasis"/>
          <w:i w:val="0"/>
          <w:iCs w:val="0"/>
          <w:color w:val="000000" w:themeColor="text1"/>
        </w:rPr>
      </w:pPr>
      <w:r w:rsidRPr="00CA21E3">
        <w:rPr>
          <w:rStyle w:val="SubtleEmphasis"/>
          <w:i w:val="0"/>
          <w:iCs w:val="0"/>
          <w:color w:val="000000" w:themeColor="text1"/>
        </w:rPr>
        <w:t>AYA psychosocial screening tool</w:t>
      </w:r>
      <w:r w:rsidR="00C23825">
        <w:rPr>
          <w:rStyle w:val="SubtleEmphasis"/>
          <w:i w:val="0"/>
          <w:iCs w:val="0"/>
          <w:color w:val="000000" w:themeColor="text1"/>
        </w:rPr>
        <w:t>s</w:t>
      </w:r>
      <w:r w:rsidRPr="00CA21E3">
        <w:rPr>
          <w:rStyle w:val="SubtleEmphasis"/>
          <w:i w:val="0"/>
          <w:iCs w:val="0"/>
          <w:color w:val="000000" w:themeColor="text1"/>
        </w:rPr>
        <w:fldChar w:fldCharType="begin">
          <w:fldData xml:space="preserve">PEVuZE5vdGU+PENpdGU+PEF1dGhvcj5DYW50ZWVuPC9BdXRob3I+PFllYXI+MjAxMTwvWWVhcj48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==
</w:fldData>
        </w:fldChar>
      </w:r>
      <w:r w:rsidR="003F33DD">
        <w:rPr>
          <w:rStyle w:val="SubtleEmphasis"/>
          <w:i w:val="0"/>
          <w:iCs w:val="0"/>
          <w:color w:val="000000" w:themeColor="text1"/>
        </w:rPr>
        <w:instrText xml:space="preserve"> ADDIN EN.CITE </w:instrText>
      </w:r>
      <w:r w:rsidR="003F33DD">
        <w:rPr>
          <w:rStyle w:val="SubtleEmphasis"/>
          <w:i w:val="0"/>
          <w:iCs w:val="0"/>
          <w:color w:val="000000" w:themeColor="text1"/>
        </w:rPr>
        <w:fldChar w:fldCharType="begin">
          <w:fldData xml:space="preserve">PEVuZE5vdGU+PENpdGU+PEF1dGhvcj5DYW50ZWVuPC9BdXRob3I+PFllYXI+MjAxMTwvWWVhcj48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==
</w:fldData>
        </w:fldChar>
      </w:r>
      <w:r w:rsidR="003F33DD">
        <w:rPr>
          <w:rStyle w:val="SubtleEmphasis"/>
          <w:i w:val="0"/>
          <w:iCs w:val="0"/>
          <w:color w:val="000000" w:themeColor="text1"/>
        </w:rPr>
        <w:instrText xml:space="preserve"> ADDIN EN.CITE.DATA </w:instrText>
      </w:r>
      <w:r w:rsidR="003F33DD">
        <w:rPr>
          <w:rStyle w:val="SubtleEmphasis"/>
          <w:i w:val="0"/>
          <w:iCs w:val="0"/>
          <w:color w:val="000000" w:themeColor="text1"/>
        </w:rPr>
      </w:r>
      <w:r w:rsidR="003F33DD">
        <w:rPr>
          <w:rStyle w:val="SubtleEmphasis"/>
          <w:i w:val="0"/>
          <w:iCs w:val="0"/>
          <w:color w:val="000000" w:themeColor="text1"/>
        </w:rPr>
        <w:fldChar w:fldCharType="end"/>
      </w:r>
      <w:r w:rsidRPr="00CA21E3">
        <w:rPr>
          <w:rStyle w:val="SubtleEmphasis"/>
          <w:i w:val="0"/>
          <w:iCs w:val="0"/>
          <w:color w:val="000000" w:themeColor="text1"/>
        </w:rPr>
      </w:r>
      <w:r w:rsidRPr="00CA21E3">
        <w:rPr>
          <w:rStyle w:val="SubtleEmphasis"/>
          <w:i w:val="0"/>
          <w:iCs w:val="0"/>
          <w:color w:val="000000" w:themeColor="text1"/>
        </w:rPr>
        <w:fldChar w:fldCharType="separate"/>
      </w:r>
      <w:r w:rsidR="00E3323E" w:rsidRPr="00E3323E">
        <w:rPr>
          <w:rStyle w:val="SubtleEmphasis"/>
          <w:i w:val="0"/>
          <w:iCs w:val="0"/>
          <w:noProof/>
          <w:color w:val="000000" w:themeColor="text1"/>
          <w:vertAlign w:val="superscript"/>
        </w:rPr>
        <w:t>37-40</w:t>
      </w:r>
      <w:r w:rsidRPr="00CA21E3">
        <w:rPr>
          <w:rStyle w:val="SubtleEmphasis"/>
          <w:i w:val="0"/>
          <w:iCs w:val="0"/>
          <w:color w:val="000000" w:themeColor="text1"/>
        </w:rPr>
        <w:fldChar w:fldCharType="end"/>
      </w:r>
    </w:p>
    <w:p w14:paraId="64922D93" w14:textId="4EA192E6" w:rsidR="00561FB8" w:rsidRPr="00561FB8" w:rsidRDefault="00561FB8" w:rsidP="00561FB8">
      <w:pPr>
        <w:rPr>
          <w:rStyle w:val="SubtleEmphasis"/>
          <w:i w:val="0"/>
          <w:iCs w:val="0"/>
          <w:color w:val="000000" w:themeColor="text1"/>
        </w:rPr>
      </w:pPr>
      <w:r>
        <w:rPr>
          <w:rStyle w:val="SubtleEmphasis"/>
          <w:i w:val="0"/>
          <w:iCs w:val="0"/>
          <w:color w:val="000000" w:themeColor="text1"/>
        </w:rPr>
        <w:t xml:space="preserve">The </w:t>
      </w:r>
      <w:r w:rsidR="00994C8A">
        <w:rPr>
          <w:rStyle w:val="SubtleEmphasis"/>
          <w:i w:val="0"/>
          <w:iCs w:val="0"/>
          <w:color w:val="000000" w:themeColor="text1"/>
        </w:rPr>
        <w:t>adolescent young adult p</w:t>
      </w:r>
      <w:r>
        <w:rPr>
          <w:rStyle w:val="SubtleEmphasis"/>
          <w:i w:val="0"/>
          <w:iCs w:val="0"/>
          <w:color w:val="000000" w:themeColor="text1"/>
        </w:rPr>
        <w:t>sycho</w:t>
      </w:r>
      <w:r w:rsidR="00994C8A">
        <w:rPr>
          <w:rStyle w:val="SubtleEmphasis"/>
          <w:i w:val="0"/>
          <w:iCs w:val="0"/>
          <w:color w:val="000000" w:themeColor="text1"/>
        </w:rPr>
        <w:t>-</w:t>
      </w:r>
      <w:r>
        <w:rPr>
          <w:rStyle w:val="SubtleEmphasis"/>
          <w:i w:val="0"/>
          <w:iCs w:val="0"/>
          <w:color w:val="000000" w:themeColor="text1"/>
        </w:rPr>
        <w:t xml:space="preserve">oncology </w:t>
      </w:r>
      <w:r w:rsidR="00994C8A">
        <w:rPr>
          <w:rStyle w:val="SubtleEmphasis"/>
          <w:i w:val="0"/>
          <w:iCs w:val="0"/>
          <w:color w:val="000000" w:themeColor="text1"/>
        </w:rPr>
        <w:t xml:space="preserve">screening tool </w:t>
      </w:r>
      <w:r w:rsidR="00A2268D">
        <w:rPr>
          <w:rStyle w:val="SubtleEmphasis"/>
          <w:i w:val="0"/>
          <w:iCs w:val="0"/>
          <w:color w:val="000000" w:themeColor="text1"/>
        </w:rPr>
        <w:t>(AYA-POST) has</w:t>
      </w:r>
      <w:r w:rsidR="00EB347F">
        <w:rPr>
          <w:rStyle w:val="SubtleEmphasis"/>
          <w:i w:val="0"/>
          <w:iCs w:val="0"/>
          <w:color w:val="000000" w:themeColor="text1"/>
        </w:rPr>
        <w:t xml:space="preserve"> </w:t>
      </w:r>
      <w:r w:rsidR="00A2268D">
        <w:rPr>
          <w:rStyle w:val="SubtleEmphasis"/>
          <w:i w:val="0"/>
          <w:iCs w:val="0"/>
          <w:color w:val="000000" w:themeColor="text1"/>
        </w:rPr>
        <w:t>been validated across an international cohort for use</w:t>
      </w:r>
      <w:r w:rsidR="00C607FF">
        <w:rPr>
          <w:rStyle w:val="SubtleEmphasis"/>
          <w:i w:val="0"/>
          <w:iCs w:val="0"/>
          <w:color w:val="000000" w:themeColor="text1"/>
        </w:rPr>
        <w:t xml:space="preserve"> in understanding the level of distress and concerns for AYA.</w:t>
      </w:r>
      <w:r w:rsidR="00E747D8">
        <w:rPr>
          <w:rStyle w:val="SubtleEmphasis"/>
          <w:i w:val="0"/>
          <w:iCs w:val="0"/>
          <w:color w:val="000000" w:themeColor="text1"/>
        </w:rPr>
        <w:fldChar w:fldCharType="begin"/>
      </w:r>
      <w:r w:rsidR="00E3323E">
        <w:rPr>
          <w:rStyle w:val="SubtleEmphasis"/>
          <w:i w:val="0"/>
          <w:iCs w:val="0"/>
          <w:color w:val="000000" w:themeColor="text1"/>
        </w:rPr>
        <w:instrText xml:space="preserve"> ADDIN EN.CITE &lt;EndNote&gt;&lt;Cite&gt;&lt;Author&gt;Patterson&lt;/Author&gt;&lt;Year&gt;2021&lt;/Year&gt;&lt;RecNum&gt;686&lt;/RecNum&gt;&lt;DisplayText&gt;&lt;style face="superscript"&gt;41&lt;/style&gt;&lt;/DisplayText&gt;&lt;record&gt;&lt;rec-number&gt;686&lt;/rec-number&gt;&lt;foreign-keys&gt;&lt;key app="EN" db-id="2vzr02ev2z9xe3e2ds859xwv9wrsz99pza0t" timestamp="0"&gt;686&lt;/key&gt;&lt;/foreign-keys&gt;&lt;ref-type name="Journal Article"&gt;17&lt;/ref-type&gt;&lt;contributors&gt;&lt;authors&gt;&lt;author&gt;Patterson, Pandora&lt;/author&gt;&lt;author&gt;D&amp;apos;Agostino, Norma M.&lt;/author&gt;&lt;author&gt;McDonald, Fiona E. J.&lt;/author&gt;&lt;author&gt;Church, Terry David&lt;/author&gt;&lt;author&gt;Costa, Daniel S. J.&lt;/author&gt;&lt;author&gt;Rae, Charlene S.&lt;/author&gt;&lt;author&gt;Siegel, Stuart E.&lt;/author&gt;&lt;author&gt;Hu, James&lt;/author&gt;&lt;author&gt;Bibby, Helen&lt;/author&gt;&lt;author&gt;Stark, Dan P.&lt;/author&gt;&lt;author&gt;International AYA Cancer Distress Screening Group&lt;/author&gt;&lt;/authors&gt;&lt;/contributors&gt;&lt;titles&gt;&lt;title&gt;Screening for distress and needs: Findings from a multinational validation of the Adolescent and Young Adult Psycho-Oncology Screening Tool with newly diagnosed patients&lt;/title&gt;&lt;/titles&gt;&lt;volume&gt;n/a&lt;/volume&gt;&lt;number&gt;n/a&lt;/number&gt;&lt;dates&gt;&lt;year&gt;2021&lt;/year&gt;&lt;/dates&gt;&lt;isbn&gt;1057-9249&lt;/isbn&gt;&lt;urls&gt;&lt;related-urls&gt;&lt;url&gt;https://onlinelibrary.wiley.com/doi/abs/10.1002/pon.5757&lt;/url&gt;&lt;/related-urls&gt;&lt;/urls&gt;&lt;electronic-resource-num&gt;https://doi.org/10.1002/pon.5757&lt;/electronic-resource-num&gt;&lt;/record&gt;&lt;/Cite&gt;&lt;/EndNote&gt;</w:instrText>
      </w:r>
      <w:r w:rsidR="00E747D8">
        <w:rPr>
          <w:rStyle w:val="SubtleEmphasis"/>
          <w:i w:val="0"/>
          <w:iCs w:val="0"/>
          <w:color w:val="000000" w:themeColor="text1"/>
        </w:rPr>
        <w:fldChar w:fldCharType="separate"/>
      </w:r>
      <w:r w:rsidR="00E3323E" w:rsidRPr="00E3323E">
        <w:rPr>
          <w:rStyle w:val="SubtleEmphasis"/>
          <w:i w:val="0"/>
          <w:iCs w:val="0"/>
          <w:noProof/>
          <w:color w:val="000000" w:themeColor="text1"/>
          <w:vertAlign w:val="superscript"/>
        </w:rPr>
        <w:t>41</w:t>
      </w:r>
      <w:r w:rsidR="00E747D8">
        <w:rPr>
          <w:rStyle w:val="SubtleEmphasis"/>
          <w:i w:val="0"/>
          <w:iCs w:val="0"/>
          <w:color w:val="000000" w:themeColor="text1"/>
        </w:rPr>
        <w:fldChar w:fldCharType="end"/>
      </w:r>
      <w:r w:rsidR="00B92CD9">
        <w:rPr>
          <w:rStyle w:val="SubtleEmphasis"/>
          <w:i w:val="0"/>
          <w:iCs w:val="0"/>
          <w:color w:val="000000" w:themeColor="text1"/>
        </w:rPr>
        <w:t xml:space="preserve"> An assessment tool and care plan specifically focussing on end of treatment and survivorship (</w:t>
      </w:r>
      <w:r w:rsidR="00B92CD9">
        <w:rPr>
          <w:rFonts w:cs="Arial"/>
          <w:color w:val="000000"/>
          <w:sz w:val="23"/>
          <w:szCs w:val="23"/>
          <w:shd w:val="clear" w:color="auto" w:fill="FFFFFF"/>
        </w:rPr>
        <w:t xml:space="preserve">The Adolescent and Young Adult Oncology Survivorship Care Manual) </w:t>
      </w:r>
      <w:r w:rsidR="00B92CD9">
        <w:rPr>
          <w:rStyle w:val="SubtleEmphasis"/>
          <w:i w:val="0"/>
          <w:iCs w:val="0"/>
          <w:color w:val="000000" w:themeColor="text1"/>
        </w:rPr>
        <w:t>is widely used in Australia</w:t>
      </w:r>
      <w:r w:rsidR="005F42CD">
        <w:rPr>
          <w:rStyle w:val="SubtleEmphasis"/>
          <w:i w:val="0"/>
          <w:iCs w:val="0"/>
          <w:color w:val="000000" w:themeColor="text1"/>
        </w:rPr>
        <w:t>.</w:t>
      </w:r>
    </w:p>
    <w:p w14:paraId="09B3F89E" w14:textId="0C23052D" w:rsidR="00633814" w:rsidRDefault="00633814" w:rsidP="00633814">
      <w:pPr>
        <w:pStyle w:val="Heading3"/>
      </w:pPr>
      <w:bookmarkStart w:id="118" w:name="_Toc76462564"/>
      <w:bookmarkStart w:id="119" w:name="_Toc76463179"/>
      <w:bookmarkStart w:id="120" w:name="_Toc76733806"/>
      <w:bookmarkStart w:id="121" w:name="_Toc76734190"/>
      <w:bookmarkStart w:id="122" w:name="_Toc79135440"/>
      <w:bookmarkStart w:id="123" w:name="_Toc79135907"/>
      <w:bookmarkStart w:id="124" w:name="_Toc79408388"/>
      <w:bookmarkStart w:id="125" w:name="_Toc79409243"/>
      <w:r>
        <w:t>Educational and vocational needs</w:t>
      </w:r>
      <w:bookmarkEnd w:id="118"/>
      <w:bookmarkEnd w:id="119"/>
      <w:bookmarkEnd w:id="120"/>
      <w:bookmarkEnd w:id="121"/>
      <w:bookmarkEnd w:id="122"/>
      <w:bookmarkEnd w:id="123"/>
      <w:bookmarkEnd w:id="124"/>
      <w:bookmarkEnd w:id="125"/>
    </w:p>
    <w:p w14:paraId="585580F7" w14:textId="77D1A7C8" w:rsidR="00633814" w:rsidRDefault="00633814" w:rsidP="00633814">
      <w:r>
        <w:t>A diagnosis of AYA cancer and its treatment can disrupt education and vocation pathways</w:t>
      </w:r>
      <w:r w:rsidR="009A11FB">
        <w:t xml:space="preserve"> </w:t>
      </w:r>
      <w:r>
        <w:fldChar w:fldCharType="begin"/>
      </w:r>
      <w:r w:rsidR="00ED4CA8">
        <w:instrText xml:space="preserve"> ADDIN EN.CITE &lt;EndNote&gt;&lt;Cite&gt;&lt;Author&gt;Smith&lt;/Author&gt;&lt;Year&gt;2016&lt;/Year&gt;&lt;RecNum&gt;16&lt;/RecNum&gt;&lt;DisplayText&gt;&lt;style face="superscript"&gt;42&lt;/style&gt;&lt;/DisplayText&gt;&lt;record&gt;&lt;rec-number&gt;16&lt;/rec-number&gt;&lt;foreign-keys&gt;&lt;key app="EN" db-id="2vzr02ev2z9xe3e2ds859xwv9wrsz99pza0t" timestamp="0"&gt;16&lt;/key&gt;&lt;/foreign-keys&gt;&lt;ref-type name="Government Document"&gt;46&lt;/ref-type&gt;&lt;contributors&gt;&lt;authors&gt;&lt;author&gt;Smith,S&lt;/author&gt;&lt;author&gt;Cable, M.&lt;/author&gt;&lt;author&gt;Mooney, S.&lt;/author&gt;&lt;author&gt;Taylor, R.&lt;/author&gt;&lt;/authors&gt;&lt;/contributors&gt;&lt;titles&gt;&lt;title&gt;The blueprint of care for teenagers and young adults with cancer, second edition.&lt;/title&gt;&lt;/titles&gt;&lt;dates&gt;&lt;year&gt;2016&lt;/year&gt;&lt;/dates&gt;&lt;publisher&gt;Teenage Cancer Trust.&lt;/publisher&gt;&lt;urls&gt;&lt;related-urls&gt;&lt;url&gt;https://www.teenagecancertrust.org/sites/default/files/BlueprintOfCare_2ndEdition.pdf&lt;/url&gt;&lt;/related-urls&gt;&lt;/urls&gt;&lt;/record&gt;&lt;/Cite&gt;&lt;/EndNote&gt;</w:instrText>
      </w:r>
      <w:r>
        <w:fldChar w:fldCharType="separate"/>
      </w:r>
      <w:r w:rsidR="00ED4CA8" w:rsidRPr="00ED4CA8">
        <w:rPr>
          <w:noProof/>
          <w:vertAlign w:val="superscript"/>
        </w:rPr>
        <w:t>42</w:t>
      </w:r>
      <w:r>
        <w:fldChar w:fldCharType="end"/>
      </w:r>
      <w:r>
        <w:t xml:space="preserve"> and make reintegration after treatment challenging.</w:t>
      </w:r>
      <w:r>
        <w:fldChar w:fldCharType="begin">
          <w:fldData xml:space="preserve">PEVuZE5vdGU+PENpdGU+PEF1dGhvcj5WZXRzY2g8L0F1dGhvcj48WWVhcj4yMDE4PC9ZZWFyPjxS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</w:fldData>
        </w:fldChar>
      </w:r>
      <w:r w:rsidR="00ED4CA8">
        <w:instrText xml:space="preserve"> ADDIN EN.CITE </w:instrText>
      </w:r>
      <w:r w:rsidR="00ED4CA8">
        <w:fldChar w:fldCharType="begin">
          <w:fldData xml:space="preserve">PEVuZE5vdGU+PENpdGU+PEF1dGhvcj5WZXRzY2g8L0F1dGhvcj48WWVhcj4yMDE4PC9ZZWFyPjxS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</w:fldData>
        </w:fldChar>
      </w:r>
      <w:r w:rsidR="00ED4CA8">
        <w:instrText xml:space="preserve"> ADDIN EN.CITE.DATA </w:instrText>
      </w:r>
      <w:r w:rsidR="00ED4CA8">
        <w:fldChar w:fldCharType="end"/>
      </w:r>
      <w:r>
        <w:fldChar w:fldCharType="separate"/>
      </w:r>
      <w:r w:rsidR="00ED4CA8" w:rsidRPr="00ED4CA8">
        <w:rPr>
          <w:noProof/>
          <w:vertAlign w:val="superscript"/>
        </w:rPr>
        <w:t>43</w:t>
      </w:r>
      <w:r>
        <w:fldChar w:fldCharType="end"/>
      </w:r>
      <w:r>
        <w:t xml:space="preserve"> AYA report difficulties in employment, educational attainment</w:t>
      </w:r>
      <w:r w:rsidR="009A11FB">
        <w:t xml:space="preserve"> </w:t>
      </w:r>
      <w:r w:rsidR="00E92932">
        <w:fldChar w:fldCharType="begin">
          <w:fldData xml:space="preserve">PEVuZE5vdGU+PENpdGU+PEF1dGhvcj5TbWl0aDwvQXV0aG9yPjxZZWFyPjIwMTk8L1llYXI+PFJl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</w:fldData>
        </w:fldChar>
      </w:r>
      <w:r w:rsidR="00CE0C56">
        <w:instrText xml:space="preserve"> ADDIN EN.CITE </w:instrText>
      </w:r>
      <w:r w:rsidR="00CE0C56">
        <w:fldChar w:fldCharType="begin">
          <w:fldData xml:space="preserve">PEVuZE5vdGU+PENpdGU+PEF1dGhvcj5TbWl0aDwvQXV0aG9yPjxZZWFyPjIwMTk8L1llYXI+PFJl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</w:fldData>
        </w:fldChar>
      </w:r>
      <w:r w:rsidR="00CE0C56">
        <w:instrText xml:space="preserve"> ADDIN EN.CITE.DATA </w:instrText>
      </w:r>
      <w:r w:rsidR="00CE0C56">
        <w:fldChar w:fldCharType="end"/>
      </w:r>
      <w:r w:rsidR="00E92932">
        <w:fldChar w:fldCharType="separate"/>
      </w:r>
      <w:r w:rsidR="00ED4CA8" w:rsidRPr="00ED4CA8">
        <w:rPr>
          <w:noProof/>
          <w:vertAlign w:val="superscript"/>
        </w:rPr>
        <w:t>44</w:t>
      </w:r>
      <w:r w:rsidR="00E92932">
        <w:fldChar w:fldCharType="end"/>
      </w:r>
      <w:r>
        <w:t xml:space="preserve"> and financial stability and describe the feeling of being “left behind” by their peers.</w:t>
      </w:r>
      <w:r>
        <w:fldChar w:fldCharType="begin"/>
      </w:r>
      <w:r w:rsidR="00E3323E">
        <w:instrText xml:space="preserve"> ADDIN EN.CITE &lt;EndNote&gt;&lt;Cite&gt;&lt;Author&gt;Warner&lt;/Author&gt;&lt;Year&gt;2016&lt;/Year&gt;&lt;RecNum&gt;72&lt;/RecNum&gt;&lt;DisplayText&gt;&lt;style face="superscript"&gt;33&lt;/style&gt;&lt;/DisplayText&gt;&lt;record&gt;&lt;rec-number&gt;72&lt;/rec-number&gt;&lt;foreign-keys&gt;&lt;key app="EN" db-id="2vzr02ev2z9xe3e2ds859xwv9wrsz99pza0t" timestamp="0"&gt;72&lt;/key&gt;&lt;/foreign-keys&gt;&lt;ref-type name="Journal Article"&gt;17&lt;/ref-type&gt;&lt;contributors&gt;&lt;authors&gt;&lt;author&gt;Warner, Echo L.&lt;/author&gt;&lt;author&gt;Kent, Erin E.&lt;/author&gt;&lt;author&gt;Trevino, Kelly M.&lt;/author&gt;&lt;author&gt;Parsons, Helen M.&lt;/author&gt;&lt;author&gt;Zebrack, Bradley J.&lt;/author&gt;&lt;author&gt;Kirchhoff, Anne C.&lt;/author&gt;&lt;/authors&gt;&lt;/contributors&gt;&lt;titles&gt;&lt;title&gt;Social well-being among adolescents and young adults with cancer: A systematic review&lt;/title&gt;&lt;secondary-title&gt;Cancer&lt;/secondary-title&gt;&lt;/titles&gt;&lt;pages&gt;1029-1037&lt;/pages&gt;&lt;volume&gt;122&lt;/volume&gt;&lt;number&gt;7&lt;/number&gt;&lt;keywords&gt;&lt;keyword&gt;adolescent and young adult&lt;/keyword&gt;&lt;keyword&gt;cancer&lt;/keyword&gt;&lt;keyword&gt;education&lt;/keyword&gt;&lt;keyword&gt;employment&lt;/keyword&gt;&lt;keyword&gt;social support&lt;/keyword&gt;&lt;/keywords&gt;&lt;dates&gt;&lt;year&gt;2016&lt;/year&gt;&lt;pub-dates&gt;&lt;date&gt;2016/04/01&lt;/date&gt;&lt;/pub-dates&gt;&lt;/dates&gt;&lt;publisher&gt;John Wiley &amp;amp; Sons, Ltd&lt;/publisher&gt;&lt;isbn&gt;0008-543X&lt;/isbn&gt;&lt;work-type&gt;https://doi.org/10.1002/cncr.29866&lt;/work-type&gt;&lt;urls&gt;&lt;related-urls&gt;&lt;url&gt;https://doi.org/10.1002/cncr.29866&lt;/url&gt;&lt;/related-urls&gt;&lt;/urls&gt;&lt;electronic-resource-num&gt;https://doi.org/10.1002/cncr.29866&lt;/electronic-resource-num&gt;&lt;access-date&gt;2020/11/11&lt;/access-date&gt;&lt;/record&gt;&lt;/Cite&gt;&lt;/EndNote&gt;</w:instrText>
      </w:r>
      <w:r>
        <w:fldChar w:fldCharType="separate"/>
      </w:r>
      <w:r w:rsidR="00E3323E" w:rsidRPr="00E3323E">
        <w:rPr>
          <w:noProof/>
          <w:vertAlign w:val="superscript"/>
        </w:rPr>
        <w:t>33</w:t>
      </w:r>
      <w:r>
        <w:fldChar w:fldCharType="end"/>
      </w:r>
      <w:r>
        <w:t xml:space="preserve"> For many AYA, there are significant delays to achieving pre-diagnosis educational or vocational goals.</w:t>
      </w:r>
      <w:r>
        <w:fldChar w:fldCharType="begin">
          <w:fldData xml:space="preserve">PEVuZE5vdGU+PENpdGU+PEF1dGhvcj5Lb3NvbGE8L0F1dGhvcj48WWVhcj4yMDE4PC9ZZWFyPjxS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</w:fldData>
        </w:fldChar>
      </w:r>
      <w:r w:rsidR="003F33DD">
        <w:instrText xml:space="preserve"> ADDIN EN.CITE </w:instrText>
      </w:r>
      <w:r w:rsidR="003F33DD">
        <w:fldChar w:fldCharType="begin">
          <w:fldData xml:space="preserve">PEVuZE5vdGU+PENpdGU+PEF1dGhvcj5Lb3NvbGE8L0F1dGhvcj48WWVhcj4yMDE4PC9ZZWFyPjxS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</w:fldData>
        </w:fldChar>
      </w:r>
      <w:r w:rsidR="003F33DD">
        <w:instrText xml:space="preserve"> ADDIN EN.CITE.DATA </w:instrText>
      </w:r>
      <w:r w:rsidR="003F33DD">
        <w:fldChar w:fldCharType="end"/>
      </w:r>
      <w:r>
        <w:fldChar w:fldCharType="separate"/>
      </w:r>
      <w:r w:rsidR="00ED4CA8" w:rsidRPr="00ED4CA8">
        <w:rPr>
          <w:noProof/>
          <w:vertAlign w:val="superscript"/>
        </w:rPr>
        <w:t>45</w:t>
      </w:r>
      <w:r>
        <w:fldChar w:fldCharType="end"/>
      </w:r>
      <w:r>
        <w:t xml:space="preserve"> Support for education and career development is described as a significant need in this population</w:t>
      </w:r>
      <w:r w:rsidR="000B4AD0">
        <w:t>.</w:t>
      </w:r>
      <w:r>
        <w:fldChar w:fldCharType="begin">
          <w:fldData xml:space="preserve">PEVuZE5vdGU+PENpdGU+PEF1dGhvcj5Xb25nPC9BdXRob3I+PFllYXI+MjAxNzwvWWVhcj48UmVj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==
</w:fldData>
        </w:fldChar>
      </w:r>
      <w:r w:rsidR="003F33DD">
        <w:instrText xml:space="preserve"> ADDIN EN.CITE </w:instrText>
      </w:r>
      <w:r w:rsidR="003F33DD">
        <w:fldChar w:fldCharType="begin">
          <w:fldData xml:space="preserve">PEVuZE5vdGU+PENpdGU+PEF1dGhvcj5Xb25nPC9BdXRob3I+PFllYXI+MjAxNzwvWWVhcj48UmVj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==
</w:fldData>
        </w:fldChar>
      </w:r>
      <w:r w:rsidR="003F33DD">
        <w:instrText xml:space="preserve"> ADDIN EN.CITE.DATA </w:instrText>
      </w:r>
      <w:r w:rsidR="003F33DD">
        <w:fldChar w:fldCharType="end"/>
      </w:r>
      <w:r>
        <w:fldChar w:fldCharType="separate"/>
      </w:r>
      <w:r w:rsidR="00ED4CA8" w:rsidRPr="00ED4CA8">
        <w:rPr>
          <w:noProof/>
          <w:vertAlign w:val="superscript"/>
        </w:rPr>
        <w:t>32, 45, 46</w:t>
      </w:r>
      <w:r>
        <w:fldChar w:fldCharType="end"/>
      </w:r>
      <w:r>
        <w:t xml:space="preserve"> </w:t>
      </w:r>
      <w:r>
        <w:fldChar w:fldCharType="begin">
          <w:fldData xml:space="preserve">PEVuZE5vdGU+PENpdGU+PEF1dGhvcj5TYXd5ZXI8L0F1dGhvcj48WWVhcj4yMDE3PC9ZZWFyPjxS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</w:fldData>
        </w:fldChar>
      </w:r>
      <w:r w:rsidR="00ED4CA8">
        <w:instrText xml:space="preserve"> ADDIN EN.CITE </w:instrText>
      </w:r>
      <w:r w:rsidR="00ED4CA8">
        <w:fldChar w:fldCharType="begin">
          <w:fldData xml:space="preserve">PEVuZE5vdGU+PENpdGU+PEF1dGhvcj5TYXd5ZXI8L0F1dGhvcj48WWVhcj4yMDE3PC9ZZWFyPjxS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</w:fldData>
        </w:fldChar>
      </w:r>
      <w:r w:rsidR="00ED4CA8">
        <w:instrText xml:space="preserve"> ADDIN EN.CITE.DATA </w:instrText>
      </w:r>
      <w:r w:rsidR="00ED4CA8">
        <w:fldChar w:fldCharType="end"/>
      </w:r>
      <w:r>
        <w:fldChar w:fldCharType="separate"/>
      </w:r>
      <w:r w:rsidR="00ED4CA8" w:rsidRPr="00ED4CA8">
        <w:rPr>
          <w:noProof/>
          <w:vertAlign w:val="superscript"/>
        </w:rPr>
        <w:t>47</w:t>
      </w:r>
      <w:r>
        <w:fldChar w:fldCharType="end"/>
      </w:r>
      <w:r>
        <w:t xml:space="preserve"> </w:t>
      </w:r>
      <w:r w:rsidR="00B86EAF">
        <w:t xml:space="preserve">AYA who receive formal assistance describe </w:t>
      </w:r>
      <w:r w:rsidR="000B4AD0">
        <w:t>feeling more supported an</w:t>
      </w:r>
      <w:r w:rsidR="00823BAC">
        <w:t>d</w:t>
      </w:r>
      <w:r w:rsidR="002B59D7">
        <w:t xml:space="preserve"> </w:t>
      </w:r>
      <w:r w:rsidR="000B4AD0">
        <w:t>remain engaged in work and studies,</w:t>
      </w:r>
      <w:r>
        <w:fldChar w:fldCharType="begin">
          <w:fldData xml:space="preserve">PEVuZE5vdGU+PENpdGU+PEF1dGhvcj5Lb3NvbGE8L0F1dGhvcj48WWVhcj4yMDE4PC9ZZWFyPjxS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</w:fldData>
        </w:fldChar>
      </w:r>
      <w:r w:rsidR="003F33DD">
        <w:instrText xml:space="preserve"> ADDIN EN.CITE </w:instrText>
      </w:r>
      <w:r w:rsidR="003F33DD">
        <w:fldChar w:fldCharType="begin">
          <w:fldData xml:space="preserve">PEVuZE5vdGU+PENpdGU+PEF1dGhvcj5Lb3NvbGE8L0F1dGhvcj48WWVhcj4yMDE4PC9ZZWFyPjxS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</w:fldData>
        </w:fldChar>
      </w:r>
      <w:r w:rsidR="003F33DD">
        <w:instrText xml:space="preserve"> ADDIN EN.CITE.DATA </w:instrText>
      </w:r>
      <w:r w:rsidR="003F33DD">
        <w:fldChar w:fldCharType="end"/>
      </w:r>
      <w:r>
        <w:fldChar w:fldCharType="separate"/>
      </w:r>
      <w:r w:rsidR="00ED4CA8" w:rsidRPr="00ED4CA8">
        <w:rPr>
          <w:noProof/>
          <w:vertAlign w:val="superscript"/>
        </w:rPr>
        <w:t>45, 48</w:t>
      </w:r>
      <w:r>
        <w:fldChar w:fldCharType="end"/>
      </w:r>
      <w:r w:rsidR="000B4AD0">
        <w:t xml:space="preserve"> a factor </w:t>
      </w:r>
      <w:r>
        <w:t xml:space="preserve">critical to optimising </w:t>
      </w:r>
      <w:r w:rsidR="000B4AD0">
        <w:t xml:space="preserve">long-term </w:t>
      </w:r>
      <w:r>
        <w:t>success.</w:t>
      </w:r>
      <w:r>
        <w:fldChar w:fldCharType="begin">
          <w:fldData xml:space="preserve">PEVuZE5vdGU+PENpdGU+PEF1dGhvcj5Eb2lkZ2U8L0F1dGhvcj48WWVhcj4yMDE5PC9ZZWFyPjxS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</w:fldData>
        </w:fldChar>
      </w:r>
      <w:r w:rsidR="003F33DD">
        <w:instrText xml:space="preserve"> ADDIN EN.CITE </w:instrText>
      </w:r>
      <w:r w:rsidR="003F33DD">
        <w:fldChar w:fldCharType="begin">
          <w:fldData xml:space="preserve">PEVuZE5vdGU+PENpdGU+PEF1dGhvcj5Eb2lkZ2U8L0F1dGhvcj48WWVhcj4yMDE5PC9ZZWFyPjxS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</w:fldData>
        </w:fldChar>
      </w:r>
      <w:r w:rsidR="003F33DD">
        <w:instrText xml:space="preserve"> ADDIN EN.CITE.DATA </w:instrText>
      </w:r>
      <w:r w:rsidR="003F33DD">
        <w:fldChar w:fldCharType="end"/>
      </w:r>
      <w:r>
        <w:fldChar w:fldCharType="separate"/>
      </w:r>
      <w:r w:rsidR="00ED4CA8" w:rsidRPr="00ED4CA8">
        <w:rPr>
          <w:noProof/>
          <w:vertAlign w:val="superscript"/>
        </w:rPr>
        <w:t>49, 50</w:t>
      </w:r>
      <w:r>
        <w:fldChar w:fldCharType="end"/>
      </w:r>
    </w:p>
    <w:p w14:paraId="63416D14" w14:textId="4DB08B34" w:rsidR="00633814" w:rsidRDefault="00272287" w:rsidP="00633814">
      <w:r>
        <w:t>Educational and vocational interventions should</w:t>
      </w:r>
      <w:r w:rsidR="00633814">
        <w:t xml:space="preserve"> include:</w:t>
      </w:r>
    </w:p>
    <w:p w14:paraId="600280F0" w14:textId="42CD4DBE" w:rsidR="00633814" w:rsidRDefault="00633814" w:rsidP="0063001A">
      <w:pPr>
        <w:pStyle w:val="ListParagraph"/>
        <w:numPr>
          <w:ilvl w:val="0"/>
          <w:numId w:val="11"/>
        </w:numPr>
      </w:pPr>
      <w:r>
        <w:t xml:space="preserve">Referral </w:t>
      </w:r>
      <w:r w:rsidR="008C0BDE">
        <w:t xml:space="preserve">at diagnosis </w:t>
      </w:r>
      <w:r>
        <w:t xml:space="preserve">to a dedicated education and/or vocational support person, ideally within the context of a formal </w:t>
      </w:r>
      <w:r w:rsidR="00627C6B">
        <w:t>program</w:t>
      </w:r>
      <w:r>
        <w:t>,</w:t>
      </w:r>
      <w:r>
        <w:fldChar w:fldCharType="begin"/>
      </w:r>
      <w:r w:rsidR="003F33DD">
        <w:instrText xml:space="preserve"> ADDIN EN.CITE &lt;EndNote&gt;&lt;Cite&gt;&lt;Author&gt;Dax&lt;/Author&gt;&lt;Year&gt;2020&lt;/Year&gt;&lt;RecNum&gt;339&lt;/RecNum&gt;&lt;DisplayText&gt;&lt;style face="superscript"&gt;48&lt;/style&gt;&lt;/DisplayText&gt;&lt;record&gt;&lt;rec-number&gt;339&lt;/rec-number&gt;&lt;foreign-keys&gt;&lt;key app="EN" db-id="2vzr02ev2z9xe3e2ds859xwv9wrsz99pza0t" timestamp="0"&gt;339&lt;/key&gt;&lt;/foreign-keys&gt;&lt;ref-type name="Journal Article"&gt;17&lt;/ref-type&gt;&lt;contributors&gt;&lt;authors&gt;&lt;author&gt;Dax, V.&lt;/author&gt;&lt;author&gt;Edwards, N.&lt;/author&gt;&lt;author&gt;Doidge, O.&lt;/author&gt;&lt;author&gt;Morkunas, B.&lt;/author&gt;&lt;author&gt;Thompson, K.&lt;/author&gt;&lt;author&gt;Lewin, J.&lt;/author&gt;&lt;/authors&gt;&lt;/contributors&gt;&lt;auth-address&gt;ONTrac at Peter Mac Victorian Adolescent &amp;amp; Young Adult Cancer Service, Peter MacCallum Cancer Centre, Melbourne, Australia.&amp;#xD;Department of Social Work and The University of Melbourne, Melbourne, Australia.&amp;#xD;Sir Peter MacCallum Department of Oncology, The University of Melbourne, Melbourne, Australia.&amp;#xD;Department of Cancer Medicine, Peter MacCallum Cancer Centre, Melbourne, Australia.&lt;/auth-address&gt;&lt;titles&gt;&lt;title&gt;Evaluation of an Educational and Vocational Service for Adolescent and Young Adults with Cancer: A Retrospective Review&lt;/title&gt;&lt;secondary-title&gt;J Adolesc Young Adult Oncol&lt;/secondary-title&gt;&lt;alt-title&gt;Journal of adolescent and young adult oncology&lt;/alt-title&gt;&lt;/titles&gt;&lt;periodical&gt;&lt;full-title&gt;J Adolesc Young Adult Oncol&lt;/full-title&gt;&lt;abbr-1&gt;Journal of adolescent and young adult oncology&lt;/abbr-1&gt;&lt;/periodical&gt;&lt;alt-periodical&gt;&lt;full-title&gt;J Adolesc Young Adult Oncol&lt;/full-title&gt;&lt;abbr-1&gt;Journal of adolescent and young adult oncology&lt;/abbr-1&gt;&lt;/alt-periodical&gt;&lt;edition&gt;2020/05/12&lt;/edition&gt;&lt;keywords&gt;&lt;keyword&gt;barriers&lt;/keyword&gt;&lt;keyword&gt;education&lt;/keyword&gt;&lt;keyword&gt;employment&lt;/keyword&gt;&lt;keyword&gt;vocation&lt;/keyword&gt;&lt;/keywords&gt;&lt;dates&gt;&lt;year&gt;2020&lt;/year&gt;&lt;pub-dates&gt;&lt;date&gt;May 11&lt;/date&gt;&lt;/pub-dates&gt;&lt;/dates&gt;&lt;isbn&gt;2156-5333&lt;/isbn&gt;&lt;accession-num&gt;32392441&lt;/accession-num&gt;&lt;urls&gt;&lt;/urls&gt;&lt;electronic-resource-num&gt;10.1089/jayao.2020.0009&lt;/electronic-resource-num&gt;&lt;remote-database-provider&gt;NLM&lt;/remote-database-provider&gt;&lt;language&gt;eng&lt;/language&gt;&lt;/record&gt;&lt;/Cite&gt;&lt;/EndNote&gt;</w:instrText>
      </w:r>
      <w:r>
        <w:fldChar w:fldCharType="separate"/>
      </w:r>
      <w:r w:rsidR="00ED4CA8" w:rsidRPr="00ED4CA8">
        <w:rPr>
          <w:noProof/>
          <w:vertAlign w:val="superscript"/>
        </w:rPr>
        <w:t>48</w:t>
      </w:r>
      <w:r>
        <w:fldChar w:fldCharType="end"/>
      </w:r>
      <w:r>
        <w:t xml:space="preserve"> as well as for those entering a survivorship program.</w:t>
      </w:r>
    </w:p>
    <w:p w14:paraId="642A9AB3" w14:textId="116B4277" w:rsidR="006A6256" w:rsidRDefault="00633814" w:rsidP="0063001A">
      <w:pPr>
        <w:pStyle w:val="ListParagraph"/>
        <w:numPr>
          <w:ilvl w:val="0"/>
          <w:numId w:val="11"/>
        </w:numPr>
      </w:pPr>
      <w:r>
        <w:t>School re-entry for adolescents, as applicable, remaining part of the prospective care plan.</w:t>
      </w:r>
    </w:p>
    <w:p w14:paraId="7FF94756" w14:textId="64EA8702" w:rsidR="00034AD7" w:rsidRDefault="00633814" w:rsidP="0063001A">
      <w:pPr>
        <w:pStyle w:val="ListParagraph"/>
        <w:numPr>
          <w:ilvl w:val="0"/>
          <w:numId w:val="11"/>
        </w:numPr>
      </w:pPr>
      <w:r>
        <w:t>Supporting efforts/ interventions that promote continued engagement with school and/or work during treatment.</w:t>
      </w:r>
    </w:p>
    <w:p w14:paraId="4B29E3F2" w14:textId="7B55031A" w:rsidR="00684AA2" w:rsidRDefault="00684AA2" w:rsidP="00684AA2">
      <w:pPr>
        <w:pStyle w:val="Heading3"/>
      </w:pPr>
      <w:bookmarkStart w:id="126" w:name="_Toc76462565"/>
      <w:bookmarkStart w:id="127" w:name="_Toc76463180"/>
      <w:bookmarkStart w:id="128" w:name="_Toc76733807"/>
      <w:bookmarkStart w:id="129" w:name="_Toc76734191"/>
      <w:bookmarkStart w:id="130" w:name="_Toc79135441"/>
      <w:bookmarkStart w:id="131" w:name="_Toc79135908"/>
      <w:bookmarkStart w:id="132" w:name="_Toc79408389"/>
      <w:bookmarkStart w:id="133" w:name="_Toc79409244"/>
      <w:r>
        <w:lastRenderedPageBreak/>
        <w:t>Exercise and nutritional needs</w:t>
      </w:r>
      <w:bookmarkEnd w:id="126"/>
      <w:bookmarkEnd w:id="127"/>
      <w:bookmarkEnd w:id="128"/>
      <w:bookmarkEnd w:id="129"/>
      <w:bookmarkEnd w:id="130"/>
      <w:bookmarkEnd w:id="131"/>
      <w:bookmarkEnd w:id="132"/>
      <w:bookmarkEnd w:id="133"/>
    </w:p>
    <w:p w14:paraId="211A9761" w14:textId="13D2C364" w:rsidR="00684AA2" w:rsidRDefault="00684AA2" w:rsidP="00684AA2">
      <w:r>
        <w:t>Diagnosed at an early age, AYA survivors will experience many years of life living with elevated risks of health problems</w:t>
      </w:r>
      <w:r>
        <w:fldChar w:fldCharType="begin"/>
      </w:r>
      <w:r w:rsidR="00ED4CA8">
        <w:instrText xml:space="preserve"> ADDIN EN.CITE &lt;EndNote&gt;&lt;Cite&gt;&lt;Author&gt;Smith&lt;/Author&gt;&lt;Year&gt;2016&lt;/Year&gt;&lt;RecNum&gt;16&lt;/RecNum&gt;&lt;DisplayText&gt;&lt;style face="superscript"&gt;42&lt;/style&gt;&lt;/DisplayText&gt;&lt;record&gt;&lt;rec-number&gt;16&lt;/rec-number&gt;&lt;foreign-keys&gt;&lt;key app="EN" db-id="2vzr02ev2z9xe3e2ds859xwv9wrsz99pza0t" timestamp="0"&gt;16&lt;/key&gt;&lt;/foreign-keys&gt;&lt;ref-type name="Government Document"&gt;46&lt;/ref-type&gt;&lt;contributors&gt;&lt;authors&gt;&lt;author&gt;Smith,S&lt;/author&gt;&lt;author&gt;Cable, M.&lt;/author&gt;&lt;author&gt;Mooney, S.&lt;/author&gt;&lt;author&gt;Taylor, R.&lt;/author&gt;&lt;/authors&gt;&lt;/contributors&gt;&lt;titles&gt;&lt;title&gt;The blueprint of care for teenagers and young adults with cancer, second edition.&lt;/title&gt;&lt;/titles&gt;&lt;dates&gt;&lt;year&gt;2016&lt;/year&gt;&lt;/dates&gt;&lt;publisher&gt;Teenage Cancer Trust.&lt;/publisher&gt;&lt;urls&gt;&lt;related-urls&gt;&lt;url&gt;https://www.teenagecancertrust.org/sites/default/files/BlueprintOfCare_2ndEdition.pdf&lt;/url&gt;&lt;/related-urls&gt;&lt;/urls&gt;&lt;/record&gt;&lt;/Cite&gt;&lt;/EndNote&gt;</w:instrText>
      </w:r>
      <w:r>
        <w:fldChar w:fldCharType="separate"/>
      </w:r>
      <w:r w:rsidR="00ED4CA8" w:rsidRPr="00ED4CA8">
        <w:rPr>
          <w:noProof/>
          <w:vertAlign w:val="superscript"/>
        </w:rPr>
        <w:t>42</w:t>
      </w:r>
      <w:r>
        <w:fldChar w:fldCharType="end"/>
      </w:r>
      <w:r>
        <w:t xml:space="preserve"> including risk of </w:t>
      </w:r>
      <w:r w:rsidR="00AB4D25">
        <w:t xml:space="preserve">relapse; </w:t>
      </w:r>
      <w:r>
        <w:t>secondary cancer and metabolic syndrome.</w:t>
      </w:r>
      <w:r w:rsidR="001C26EC">
        <w:t xml:space="preserve"> </w:t>
      </w:r>
      <w:r w:rsidR="00320073">
        <w:t>Some</w:t>
      </w:r>
      <w:r>
        <w:t xml:space="preserve"> of these are modifiable risk factors that can be mitigated through promotion of exercise and healthy nutrition.</w:t>
      </w:r>
      <w:r>
        <w:fldChar w:fldCharType="begin"/>
      </w:r>
      <w:r w:rsidR="00ED4CA8">
        <w:instrText xml:space="preserve"> ADDIN EN.CITE &lt;EndNote&gt;&lt;Cite&gt;&lt;Author&gt;Rock&lt;/Author&gt;&lt;Year&gt;2020&lt;/Year&gt;&lt;RecNum&gt;360&lt;/RecNum&gt;&lt;DisplayText&gt;&lt;style face="superscript"&gt;51&lt;/style&gt;&lt;/DisplayText&gt;&lt;record&gt;&lt;rec-number&gt;360&lt;/rec-number&gt;&lt;foreign-keys&gt;&lt;key app="EN" db-id="2vzr02ev2z9xe3e2ds859xwv9wrsz99pza0t" timestamp="0"&gt;360&lt;/key&gt;&lt;/foreign-keys&gt;&lt;ref-type name="Journal Article"&gt;17&lt;/ref-type&gt;&lt;contributors&gt;&lt;authors&gt;&lt;author&gt;Rock, Cheryl L.&lt;/author&gt;&lt;author&gt;Thomson, Cynthia&lt;/author&gt;&lt;author&gt;Gansler, Ted&lt;/author&gt;&lt;author&gt;Gapstur, Susan M.&lt;/author&gt;&lt;author&gt;McCullough, Marjorie L.&lt;/author&gt;&lt;author&gt;Patel, Alpa V.&lt;/author&gt;&lt;author&gt;Andrews, Kimberly S.&lt;/author&gt;&lt;author&gt;Bandera, Elisa V.&lt;/author&gt;&lt;author&gt;Spees, Colleen K.&lt;/author&gt;&lt;author&gt;Robien, Kimberly&lt;/author&gt;&lt;author&gt;Hartman, Sheri&lt;/author&gt;&lt;author&gt;Sullivan, Kristen&lt;/author&gt;&lt;author&gt;Grant, Barbara L.&lt;/author&gt;&lt;author&gt;Hamilton, Kathryn K.&lt;/author&gt;&lt;author&gt;Kushi, Lawrence H.&lt;/author&gt;&lt;author&gt;Caan, Bette J.&lt;/author&gt;&lt;author&gt;Kibbe, Debra&lt;/author&gt;&lt;author&gt;Black, Jessica Donze&lt;/author&gt;&lt;author&gt;Wiedt, Tracy L.&lt;/author&gt;&lt;author&gt;McMahon, Catherine&lt;/author&gt;&lt;author&gt;Sloan, Kirsten&lt;/author&gt;&lt;author&gt;Doyle, Colleen&lt;/author&gt;&lt;/authors&gt;&lt;/contributors&gt;&lt;titles&gt;&lt;title&gt;American Cancer Society guideline for diet and physical activity for cancer prevention&lt;/title&gt;&lt;/titles&gt;&lt;pages&gt;245-271&lt;/pages&gt;&lt;volume&gt;70&lt;/volume&gt;&lt;number&gt;4&lt;/number&gt;&lt;dates&gt;&lt;year&gt;2020&lt;/year&gt;&lt;/dates&gt;&lt;isbn&gt;0007-9235&lt;/isbn&gt;&lt;urls&gt;&lt;related-urls&gt;&lt;url&gt;https://acsjournals.onlinelibrary.wiley.com/doi/abs/10.3322/caac.21591&lt;/url&gt;&lt;/related-urls&gt;&lt;/urls&gt;&lt;electronic-resource-num&gt;https://doi.org/10.3322/caac.21591&lt;/electronic-resource-num&gt;&lt;/record&gt;&lt;/Cite&gt;&lt;/EndNote&gt;</w:instrText>
      </w:r>
      <w:r>
        <w:fldChar w:fldCharType="separate"/>
      </w:r>
      <w:r w:rsidR="00ED4CA8" w:rsidRPr="00ED4CA8">
        <w:rPr>
          <w:noProof/>
          <w:vertAlign w:val="superscript"/>
        </w:rPr>
        <w:t>51</w:t>
      </w:r>
      <w:r>
        <w:fldChar w:fldCharType="end"/>
      </w:r>
      <w:r>
        <w:t xml:space="preserve"> </w:t>
      </w:r>
    </w:p>
    <w:p w14:paraId="142E1D43" w14:textId="434F444E" w:rsidR="00684AA2" w:rsidRDefault="00684AA2" w:rsidP="00684AA2">
      <w:r>
        <w:t xml:space="preserve">During treatment, </w:t>
      </w:r>
      <w:r w:rsidR="00337E89">
        <w:t>AYA frequently experience malnutritio</w:t>
      </w:r>
      <w:r w:rsidR="001F4F2D">
        <w:t>n</w:t>
      </w:r>
      <w:r w:rsidR="003F33DD">
        <w:fldChar w:fldCharType="begin">
          <w:fldData xml:space="preserve">PEVuZE5vdGU+PENpdGU+PEF1dGhvcj52YW4gZGVyIEhhYWs8L0F1dGhvcj48WWVhcj4yMDIxPC9Z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</w:fldData>
        </w:fldChar>
      </w:r>
      <w:r w:rsidR="003F33DD">
        <w:instrText xml:space="preserve"> ADDIN EN.CITE </w:instrText>
      </w:r>
      <w:r w:rsidR="003F33DD">
        <w:fldChar w:fldCharType="begin">
          <w:fldData xml:space="preserve">PEVuZE5vdGU+PENpdGU+PEF1dGhvcj52YW4gZGVyIEhhYWs8L0F1dGhvcj48WWVhcj4yMDIxPC9Z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</w:fldData>
        </w:fldChar>
      </w:r>
      <w:r w:rsidR="003F33DD">
        <w:instrText xml:space="preserve"> ADDIN EN.CITE.DATA </w:instrText>
      </w:r>
      <w:r w:rsidR="003F33DD">
        <w:fldChar w:fldCharType="end"/>
      </w:r>
      <w:r w:rsidR="003F33DD">
        <w:fldChar w:fldCharType="separate"/>
      </w:r>
      <w:r w:rsidR="003F33DD" w:rsidRPr="003F33DD">
        <w:rPr>
          <w:noProof/>
          <w:vertAlign w:val="superscript"/>
        </w:rPr>
        <w:t>52</w:t>
      </w:r>
      <w:r w:rsidR="003F33DD">
        <w:fldChar w:fldCharType="end"/>
      </w:r>
      <w:r w:rsidR="009C1477">
        <w:t xml:space="preserve"> and </w:t>
      </w:r>
      <w:r>
        <w:t>may negatively influence outcomes</w:t>
      </w:r>
      <w:r w:rsidR="00337E89">
        <w:t>.</w:t>
      </w:r>
      <w:r>
        <w:fldChar w:fldCharType="begin"/>
      </w:r>
      <w:r w:rsidR="00CE0C56">
        <w:instrText xml:space="preserve"> ADDIN EN.CITE &lt;EndNote&gt;&lt;Cite&gt;&lt;Author&gt;Rogers&lt;/Author&gt;&lt;Year&gt;2020&lt;/Year&gt;&lt;RecNum&gt;351&lt;/RecNum&gt;&lt;DisplayText&gt;&lt;style face="superscript"&gt;53&lt;/style&gt;&lt;/DisplayText&gt;&lt;record&gt;&lt;rec-number&gt;351&lt;/rec-number&gt;&lt;foreign-keys&gt;&lt;key app="EN" db-id="2vzr02ev2z9xe3e2ds859xwv9wrsz99pza0t" timestamp="0"&gt;351&lt;/key&gt;&lt;/foreign-keys&gt;&lt;ref-type name="Journal Article"&gt;17&lt;/ref-type&gt;&lt;contributors&gt;&lt;authors&gt;&lt;author&gt;Rogers, P. C.&lt;/author&gt;&lt;author&gt;Barr, R. D.&lt;/author&gt;&lt;/authors&gt;&lt;/contributors&gt;&lt;auth-address&gt;British Columbia Children&amp;apos;s Hospital and University of British Columbia, Vancouver, Canada.&amp;#xD;Department of Pediatrics, McMaster University, Hamilton, Canada.&lt;/auth-address&gt;&lt;titles&gt;&lt;title&gt;The relevance of nutrition to pediatric oncology: A cancer control perspective&lt;/title&gt;&lt;secondary-title&gt;Pediatr Blood Cancer&lt;/secondary-title&gt;&lt;alt-title&gt;Pediatric blood &amp;amp; cancer&lt;/alt-title&gt;&lt;/titles&gt;&lt;periodical&gt;&lt;full-title&gt;Pediatr Blood Cancer&lt;/full-title&gt;&lt;abbr-1&gt;Pediatric blood &amp;amp; cancer&lt;/abbr-1&gt;&lt;/periodical&gt;&lt;alt-periodical&gt;&lt;full-title&gt;Pediatr Blood Cancer&lt;/full-title&gt;&lt;abbr-1&gt;Pediatric blood &amp;amp; cancer&lt;/abbr-1&gt;&lt;/alt-periodical&gt;&lt;pages&gt;e28213&lt;/pages&gt;&lt;volume&gt;67 Suppl 3&lt;/volume&gt;&lt;edition&gt;2020/02/26&lt;/edition&gt;&lt;keywords&gt;&lt;keyword&gt;Child&lt;/keyword&gt;&lt;keyword&gt;Child Nutrition Disorders/diet therapy/metabolism/pathology&lt;/keyword&gt;&lt;keyword&gt;Humans&lt;/keyword&gt;&lt;keyword&gt;Neoplasms/*diet therapy/metabolism/pathology&lt;/keyword&gt;&lt;keyword&gt;Nutritional Status&lt;/keyword&gt;&lt;keyword&gt;Nutritional Support/*methods&lt;/keyword&gt;&lt;keyword&gt;*cancer control&lt;/keyword&gt;&lt;keyword&gt;*childhood cancer&lt;/keyword&gt;&lt;keyword&gt;*malnutrition&lt;/keyword&gt;&lt;keyword&gt;*nutrigenomics&lt;/keyword&gt;&lt;keyword&gt;*nutrition&lt;/keyword&gt;&lt;/keywords&gt;&lt;dates&gt;&lt;year&gt;2020&lt;/year&gt;&lt;pub-dates&gt;&lt;date&gt;Jun&lt;/date&gt;&lt;/pub-dates&gt;&lt;/dates&gt;&lt;isbn&gt;1545-5009&lt;/isbn&gt;&lt;accession-num&gt;32096351&lt;/accession-num&gt;&lt;urls&gt;&lt;/urls&gt;&lt;electronic-resource-num&gt;10.1002/pbc.28213&lt;/electronic-resource-num&gt;&lt;remote-database-provider&gt;NLM&lt;/remote-database-provider&gt;&lt;language&gt;eng&lt;/language&gt;&lt;/record&gt;&lt;/Cite&gt;&lt;/EndNote&gt;</w:instrText>
      </w:r>
      <w:r>
        <w:fldChar w:fldCharType="separate"/>
      </w:r>
      <w:r w:rsidR="003F33DD" w:rsidRPr="003F33DD">
        <w:rPr>
          <w:noProof/>
          <w:vertAlign w:val="superscript"/>
        </w:rPr>
        <w:t>53</w:t>
      </w:r>
      <w:r>
        <w:fldChar w:fldCharType="end"/>
      </w:r>
      <w:r>
        <w:t xml:space="preserve"> Effective nutritional support can reverse malnutrition associated with disease and treatment and improve quality of life</w:t>
      </w:r>
      <w:r w:rsidR="00A24DCC">
        <w:t>,</w:t>
      </w:r>
      <w:r>
        <w:fldChar w:fldCharType="begin"/>
      </w:r>
      <w:r w:rsidR="003F33DD">
        <w:instrText xml:space="preserve"> ADDIN EN.CITE &lt;EndNote&gt;&lt;Cite&gt;&lt;Author&gt;Ward&lt;/Author&gt;&lt;Year&gt;2015&lt;/Year&gt;&lt;RecNum&gt;350&lt;/RecNum&gt;&lt;DisplayText&gt;&lt;style face="superscript"&gt;54&lt;/style&gt;&lt;/DisplayText&gt;&lt;record&gt;&lt;rec-number&gt;350&lt;/rec-number&gt;&lt;foreign-keys&gt;&lt;key app="EN" db-id="2vzr02ev2z9xe3e2ds859xwv9wrsz99pza0t" timestamp="0"&gt;350&lt;/key&gt;&lt;/foreign-keys&gt;&lt;ref-type name="Journal Article"&gt;17&lt;/ref-type&gt;&lt;contributors&gt;&lt;authors&gt;&lt;author&gt;Ward, E. J.&lt;/author&gt;&lt;author&gt;Henry, L. M.&lt;/author&gt;&lt;author&gt;Friend, A. J.&lt;/author&gt;&lt;author&gt;Wilkins, S.&lt;/author&gt;&lt;author&gt;Phillips, R. S.&lt;/author&gt;&lt;/authors&gt;&lt;/contributors&gt;&lt;auth-address&gt;Paediatric Dietetics, The Leeds Children&amp;apos;s Hospital, The Leeds General Infirmary, Great George Street, Leeds, UK, LS1 3EX.&lt;/auth-address&gt;&lt;titles&gt;&lt;title&gt;Nutritional support in children and young people with cancer undergoing chemotherapy&lt;/title&gt;&lt;secondary-title&gt;Cochrane Database Syst Rev&lt;/secondary-title&gt;&lt;alt-title&gt;The Cochrane database of systematic reviews&lt;/alt-title&gt;&lt;/titles&gt;&lt;pages&gt;Cd003298&lt;/pages&gt;&lt;number&gt;8&lt;/number&gt;&lt;edition&gt;2015/08/25&lt;/edition&gt;&lt;keywords&gt;&lt;keyword&gt;Adolescent&lt;/keyword&gt;&lt;keyword&gt;Child&lt;/keyword&gt;&lt;keyword&gt;Enteral Nutrition/*methods&lt;/keyword&gt;&lt;keyword&gt;Humans&lt;/keyword&gt;&lt;keyword&gt;Leukemia/drug therapy&lt;/keyword&gt;&lt;keyword&gt;Malnutrition/etiology/*therapy&lt;/keyword&gt;&lt;keyword&gt;Neoplasms/*drug therapy&lt;/keyword&gt;&lt;keyword&gt;Parenteral Nutrition/*methods&lt;/keyword&gt;&lt;keyword&gt;Randomized Controlled Trials as Topic&lt;/keyword&gt;&lt;keyword&gt;Young Adult&lt;/keyword&gt;&lt;/keywords&gt;&lt;dates&gt;&lt;year&gt;2015&lt;/year&gt;&lt;pub-dates&gt;&lt;date&gt;Aug 24&lt;/date&gt;&lt;/pub-dates&gt;&lt;/dates&gt;&lt;isbn&gt;1361-6137&lt;/isbn&gt;&lt;accession-num&gt;26301790&lt;/accession-num&gt;&lt;urls&gt;&lt;/urls&gt;&lt;electronic-resource-num&gt;10.1002/14651858.CD003298.pub3&lt;/electronic-resource-num&gt;&lt;remote-database-provider&gt;NLM&lt;/remote-database-provider&gt;&lt;language&gt;eng&lt;/language&gt;&lt;/record&gt;&lt;/Cite&gt;&lt;/EndNote&gt;</w:instrText>
      </w:r>
      <w:r>
        <w:fldChar w:fldCharType="separate"/>
      </w:r>
      <w:r w:rsidR="003F33DD" w:rsidRPr="003F33DD">
        <w:rPr>
          <w:noProof/>
          <w:vertAlign w:val="superscript"/>
        </w:rPr>
        <w:t>54</w:t>
      </w:r>
      <w:r>
        <w:fldChar w:fldCharType="end"/>
      </w:r>
      <w:r>
        <w:t xml:space="preserve"> </w:t>
      </w:r>
      <w:r w:rsidR="00A24DCC">
        <w:t xml:space="preserve">but </w:t>
      </w:r>
      <w:r w:rsidR="00310CD6">
        <w:t>may</w:t>
      </w:r>
      <w:r w:rsidR="00791268">
        <w:t xml:space="preserve"> not</w:t>
      </w:r>
      <w:r w:rsidR="00310CD6">
        <w:t xml:space="preserve"> always be</w:t>
      </w:r>
      <w:r w:rsidR="00791268">
        <w:t xml:space="preserve"> provided appropriately</w:t>
      </w:r>
      <w:r w:rsidR="00182589">
        <w:t>.</w:t>
      </w:r>
      <w:r w:rsidR="00182589">
        <w:fldChar w:fldCharType="begin">
          <w:fldData xml:space="preserve">PEVuZE5vdGU+PENpdGU+PEF1dGhvcj52YW4gZGVyIEhhYWs8L0F1dGhvcj48WWVhcj4yMDIxPC9Z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</w:fldData>
        </w:fldChar>
      </w:r>
      <w:r w:rsidR="00182589">
        <w:instrText xml:space="preserve"> ADDIN EN.CITE </w:instrText>
      </w:r>
      <w:r w:rsidR="00182589">
        <w:fldChar w:fldCharType="begin">
          <w:fldData xml:space="preserve">PEVuZE5vdGU+PENpdGU+PEF1dGhvcj52YW4gZGVyIEhhYWs8L0F1dGhvcj48WWVhcj4yMDIxPC9Z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</w:fldData>
        </w:fldChar>
      </w:r>
      <w:r w:rsidR="00182589">
        <w:instrText xml:space="preserve"> ADDIN EN.CITE.DATA </w:instrText>
      </w:r>
      <w:r w:rsidR="00182589">
        <w:fldChar w:fldCharType="end"/>
      </w:r>
      <w:r w:rsidR="00182589">
        <w:fldChar w:fldCharType="separate"/>
      </w:r>
      <w:r w:rsidR="00182589" w:rsidRPr="00182589">
        <w:rPr>
          <w:noProof/>
          <w:vertAlign w:val="superscript"/>
        </w:rPr>
        <w:t>52</w:t>
      </w:r>
      <w:r w:rsidR="00182589">
        <w:fldChar w:fldCharType="end"/>
      </w:r>
      <w:r w:rsidR="00182589">
        <w:t xml:space="preserve"> </w:t>
      </w:r>
      <w:r w:rsidR="00894031">
        <w:t xml:space="preserve">AYA </w:t>
      </w:r>
      <w:r w:rsidR="00434C50">
        <w:t xml:space="preserve">also </w:t>
      </w:r>
      <w:r w:rsidR="006A2E20">
        <w:t>report significantly worse physical health than their matched peers.</w:t>
      </w:r>
      <w:r w:rsidR="006A2E20">
        <w:fldChar w:fldCharType="begin">
          <w:fldData xml:space="preserve">PEVuZE5vdGU+PENpdGU+PEF1dGhvcj5TbWl0aDwvQXV0aG9yPjxZZWFyPjIwMTk8L1llYXI+PFJl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</w:fldData>
        </w:fldChar>
      </w:r>
      <w:r w:rsidR="00CE0C56">
        <w:instrText xml:space="preserve"> ADDIN EN.CITE </w:instrText>
      </w:r>
      <w:r w:rsidR="00CE0C56">
        <w:fldChar w:fldCharType="begin">
          <w:fldData xml:space="preserve">PEVuZE5vdGU+PENpdGU+PEF1dGhvcj5TbWl0aDwvQXV0aG9yPjxZZWFyPjIwMTk8L1llYXI+PFJl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</w:fldData>
        </w:fldChar>
      </w:r>
      <w:r w:rsidR="00CE0C56">
        <w:instrText xml:space="preserve"> ADDIN EN.CITE.DATA </w:instrText>
      </w:r>
      <w:r w:rsidR="00CE0C56">
        <w:fldChar w:fldCharType="end"/>
      </w:r>
      <w:r w:rsidR="006A2E20">
        <w:fldChar w:fldCharType="separate"/>
      </w:r>
      <w:r w:rsidR="00ED4CA8" w:rsidRPr="00ED4CA8">
        <w:rPr>
          <w:noProof/>
          <w:vertAlign w:val="superscript"/>
        </w:rPr>
        <w:t>44</w:t>
      </w:r>
      <w:r w:rsidR="006A2E20">
        <w:fldChar w:fldCharType="end"/>
      </w:r>
      <w:r w:rsidR="006A2E20">
        <w:t xml:space="preserve"> </w:t>
      </w:r>
      <w:r>
        <w:t>Physical activity and nutrition during treatment has been described by AYA as serving a positive physical and psychological function.</w:t>
      </w:r>
      <w:r>
        <w:fldChar w:fldCharType="begin"/>
      </w:r>
      <w:r w:rsidR="003F33DD">
        <w:instrText xml:space="preserve"> ADDIN EN.CITE &lt;EndNote&gt;&lt;Cite&gt;&lt;Author&gt;Love&lt;/Author&gt;&lt;Year&gt;2013&lt;/Year&gt;&lt;RecNum&gt;352&lt;/RecNum&gt;&lt;DisplayText&gt;&lt;style face="superscript"&gt;55&lt;/style&gt;&lt;/DisplayText&gt;&lt;record&gt;&lt;rec-number&gt;352&lt;/rec-number&gt;&lt;foreign-keys&gt;&lt;key app="EN" db-id="2vzr02ev2z9xe3e2ds859xwv9wrsz99pza0t" timestamp="0"&gt;352&lt;/key&gt;&lt;/foreign-keys&gt;&lt;ref-type name="Journal Article"&gt;17&lt;/ref-type&gt;&lt;contributors&gt;&lt;authors&gt;&lt;author&gt;Love, B.&lt;/author&gt;&lt;author&gt;Moskowitz, M. C.&lt;/author&gt;&lt;author&gt;Crook, B.&lt;/author&gt;&lt;author&gt;Thompson, C. M.&lt;/author&gt;&lt;author&gt;Donovan-Kicken, E.&lt;/author&gt;&lt;author&gt;Stegenga, K.&lt;/author&gt;&lt;author&gt;Macpherson, C. F.&lt;/author&gt;&lt;author&gt;Johnson, R. H.&lt;/author&gt;&lt;/authors&gt;&lt;/contributors&gt;&lt;titles&gt;&lt;title&gt;Defining adolescent and young adult (AYA) exercise and nutrition needs: concerns communicated in an online cancer support community&lt;/title&gt;&lt;secondary-title&gt;Patient Educ Couns&lt;/secondary-title&gt;&lt;alt-title&gt;Patient education and counseling&lt;/alt-title&gt;&lt;/titles&gt;&lt;pages&gt;130-3&lt;/pages&gt;&lt;volume&gt;92&lt;/volume&gt;&lt;number&gt;1&lt;/number&gt;&lt;edition&gt;2013/03/16&lt;/edition&gt;&lt;keywords&gt;&lt;keyword&gt;Adolescent&lt;/keyword&gt;&lt;keyword&gt;Adult&lt;/keyword&gt;&lt;keyword&gt;*Diet&lt;/keyword&gt;&lt;keyword&gt;*Exercise&lt;/keyword&gt;&lt;keyword&gt;*Health Services Needs and Demand&lt;/keyword&gt;&lt;keyword&gt;Humans&lt;/keyword&gt;&lt;keyword&gt;Motor Activity&lt;/keyword&gt;&lt;keyword&gt;*Neoplasms/psychology/therapy&lt;/keyword&gt;&lt;keyword&gt;Nutritional Status&lt;/keyword&gt;&lt;keyword&gt;*Patient Education as Topic&lt;/keyword&gt;&lt;keyword&gt;Young Adult&lt;/keyword&gt;&lt;/keywords&gt;&lt;dates&gt;&lt;year&gt;2013&lt;/year&gt;&lt;pub-dates&gt;&lt;date&gt;Jul&lt;/date&gt;&lt;/pub-dates&gt;&lt;/dates&gt;&lt;isbn&gt;0738-3991&lt;/isbn&gt;&lt;accession-num&gt;23490173&lt;/accession-num&gt;&lt;urls&gt;&lt;/urls&gt;&lt;electronic-resource-num&gt;10.1016/j.pec.2013.02.011&lt;/electronic-resource-num&gt;&lt;remote-database-provider&gt;NLM&lt;/remote-database-provider&gt;&lt;language&gt;eng&lt;/language&gt;&lt;/record&gt;&lt;/Cite&gt;&lt;/EndNote&gt;</w:instrText>
      </w:r>
      <w:r>
        <w:fldChar w:fldCharType="separate"/>
      </w:r>
      <w:r w:rsidR="003F33DD" w:rsidRPr="003F33DD">
        <w:rPr>
          <w:noProof/>
          <w:vertAlign w:val="superscript"/>
        </w:rPr>
        <w:t>55</w:t>
      </w:r>
      <w:r>
        <w:fldChar w:fldCharType="end"/>
      </w:r>
      <w:r w:rsidR="003910C7">
        <w:t xml:space="preserve"> </w:t>
      </w:r>
    </w:p>
    <w:p w14:paraId="5A6AE277" w14:textId="3B7F76EB" w:rsidR="00684AA2" w:rsidRDefault="00684AA2" w:rsidP="00684AA2">
      <w:r>
        <w:t xml:space="preserve">A diagnosis of cancer however can be a barrier to achieving adequate levels of exercise and nutrition, </w:t>
      </w:r>
      <w:r>
        <w:fldChar w:fldCharType="begin">
          <w:fldData xml:space="preserve">PEVuZE5vdGU+PENpdGU+PEF1dGhvcj5Sb2dlcnM8L0F1dGhvcj48WWVhcj4yMDIwPC9ZZWFyPjxS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=
</w:fldData>
        </w:fldChar>
      </w:r>
      <w:r w:rsidR="00CE0C56">
        <w:instrText xml:space="preserve"> ADDIN EN.CITE </w:instrText>
      </w:r>
      <w:r w:rsidR="00CE0C56">
        <w:fldChar w:fldCharType="begin">
          <w:fldData xml:space="preserve">PEVuZE5vdGU+PENpdGU+PEF1dGhvcj5Sb2dlcnM8L0F1dGhvcj48WWVhcj4yMDIwPC9ZZWFyPjxS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=
</w:fldData>
        </w:fldChar>
      </w:r>
      <w:r w:rsidR="00CE0C56">
        <w:instrText xml:space="preserve"> ADDIN EN.CITE.DATA </w:instrText>
      </w:r>
      <w:r w:rsidR="00CE0C56">
        <w:fldChar w:fldCharType="end"/>
      </w:r>
      <w:r>
        <w:fldChar w:fldCharType="separate"/>
      </w:r>
      <w:r w:rsidR="003F33DD" w:rsidRPr="003F33DD">
        <w:rPr>
          <w:noProof/>
          <w:vertAlign w:val="superscript"/>
        </w:rPr>
        <w:t>53, 56-58</w:t>
      </w:r>
      <w:r>
        <w:fldChar w:fldCharType="end"/>
      </w:r>
      <w:r>
        <w:t xml:space="preserve"> and access to age-appropriate exercise and nutritional supports have been described as significant unmet needs.</w:t>
      </w:r>
      <w:r>
        <w:fldChar w:fldCharType="begin">
          <w:fldData xml:space="preserve">PEVuZE5vdGU+PENpdGU+PEF1dGhvcj5CaWJieTwvQXV0aG9yPjxZZWFyPjIwMTc8L1llYXI+PFJl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</w:fldData>
        </w:fldChar>
      </w:r>
      <w:r w:rsidR="00EC0B3C">
        <w:instrText xml:space="preserve"> ADDIN EN.CITE </w:instrText>
      </w:r>
      <w:r w:rsidR="00EC0B3C">
        <w:fldChar w:fldCharType="begin">
          <w:fldData xml:space="preserve">PEVuZE5vdGU+PENpdGU+PEF1dGhvcj5CaWJieTwvQXV0aG9yPjxZZWFyPjIwMTc8L1llYXI+PFJl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</w:fldData>
        </w:fldChar>
      </w:r>
      <w:r w:rsidR="00EC0B3C">
        <w:instrText xml:space="preserve"> ADDIN EN.CITE.DATA </w:instrText>
      </w:r>
      <w:r w:rsidR="00EC0B3C">
        <w:fldChar w:fldCharType="end"/>
      </w:r>
      <w:r>
        <w:fldChar w:fldCharType="separate"/>
      </w:r>
      <w:r w:rsidR="00EC0B3C" w:rsidRPr="00EC0B3C">
        <w:rPr>
          <w:noProof/>
          <w:vertAlign w:val="superscript"/>
        </w:rPr>
        <w:t>25, 34, 47, 52, 59</w:t>
      </w:r>
      <w:r>
        <w:fldChar w:fldCharType="end"/>
      </w:r>
      <w:r w:rsidR="001919A5">
        <w:t xml:space="preserve"> </w:t>
      </w:r>
      <w:r>
        <w:t xml:space="preserve"> Exercise and nutritional interventions have been shown to promote weight loss </w:t>
      </w:r>
      <w:r>
        <w:fldChar w:fldCharType="begin">
          <w:fldData xml:space="preserve">PEVuZE5vdGU+PENpdGU+PEF1dGhvcj5MZWlzPC9BdXRob3I+PFllYXI+MjAxOTwvWWVhcj48UmVj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=
</w:fldData>
        </w:fldChar>
      </w:r>
      <w:r w:rsidR="003F33DD">
        <w:instrText xml:space="preserve"> ADDIN EN.CITE </w:instrText>
      </w:r>
      <w:r w:rsidR="003F33DD">
        <w:fldChar w:fldCharType="begin">
          <w:fldData xml:space="preserve">PEVuZE5vdGU+PENpdGU+PEF1dGhvcj5MZWlzPC9BdXRob3I+PFllYXI+MjAxOTwvWWVhcj48UmVj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=
</w:fldData>
        </w:fldChar>
      </w:r>
      <w:r w:rsidR="003F33DD">
        <w:instrText xml:space="preserve"> ADDIN EN.CITE.DATA </w:instrText>
      </w:r>
      <w:r w:rsidR="003F33DD">
        <w:fldChar w:fldCharType="end"/>
      </w:r>
      <w:r>
        <w:fldChar w:fldCharType="separate"/>
      </w:r>
      <w:r w:rsidR="003F33DD" w:rsidRPr="003F33DD">
        <w:rPr>
          <w:noProof/>
          <w:vertAlign w:val="superscript"/>
        </w:rPr>
        <w:t>60</w:t>
      </w:r>
      <w:r>
        <w:fldChar w:fldCharType="end"/>
      </w:r>
      <w:r>
        <w:t xml:space="preserve"> and healthy dietary behaviours in AYA.</w:t>
      </w:r>
      <w:r>
        <w:fldChar w:fldCharType="begin">
          <w:fldData xml:space="preserve">PEVuZE5vdGU+PENpdGU+PEF1dGhvcj5RdWlkZGU8L0F1dGhvcj48WWVhcj4yMDE2PC9ZZWFyPjxS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</w:fldData>
        </w:fldChar>
      </w:r>
      <w:r w:rsidR="003F33DD">
        <w:instrText xml:space="preserve"> ADDIN EN.CITE </w:instrText>
      </w:r>
      <w:r w:rsidR="003F33DD">
        <w:fldChar w:fldCharType="begin">
          <w:fldData xml:space="preserve">PEVuZE5vdGU+PENpdGU+PEF1dGhvcj5RdWlkZGU8L0F1dGhvcj48WWVhcj4yMDE2PC9ZZWFyPjxS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</w:fldData>
        </w:fldChar>
      </w:r>
      <w:r w:rsidR="003F33DD">
        <w:instrText xml:space="preserve"> ADDIN EN.CITE.DATA </w:instrText>
      </w:r>
      <w:r w:rsidR="003F33DD">
        <w:fldChar w:fldCharType="end"/>
      </w:r>
      <w:r>
        <w:fldChar w:fldCharType="separate"/>
      </w:r>
      <w:r w:rsidR="003F33DD" w:rsidRPr="003F33DD">
        <w:rPr>
          <w:noProof/>
          <w:vertAlign w:val="superscript"/>
        </w:rPr>
        <w:t>61, 62</w:t>
      </w:r>
      <w:r>
        <w:fldChar w:fldCharType="end"/>
      </w:r>
      <w:r w:rsidR="003910C7">
        <w:t xml:space="preserve"> Physical activity programs following cancer treatment appear to accelerate improvements in cardiorespiratory fitness in AYA, </w:t>
      </w:r>
      <w:r w:rsidR="009C5311">
        <w:t xml:space="preserve">whilst </w:t>
      </w:r>
      <w:r w:rsidR="003910C7">
        <w:t>exercise during cancer treatment has been shown to be feasible and safe in other age groups, with possible benefits on fatigue and quality of life.</w:t>
      </w:r>
      <w:r w:rsidR="00CE0C56">
        <w:fldChar w:fldCharType="begin">
          <w:fldData xml:space="preserve">PEVuZE5vdGU+PENpdGU+PEF1dGhvcj5BdGtpbnNvbjwvQXV0aG9yPjxZZWFyPjIwMjE8L1llYXI+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</w:fldData>
        </w:fldChar>
      </w:r>
      <w:r w:rsidR="00CE0C56">
        <w:instrText xml:space="preserve"> ADDIN EN.CITE </w:instrText>
      </w:r>
      <w:r w:rsidR="00CE0C56">
        <w:fldChar w:fldCharType="begin">
          <w:fldData xml:space="preserve">PEVuZE5vdGU+PENpdGU+PEF1dGhvcj5BdGtpbnNvbjwvQXV0aG9yPjxZZWFyPjIwMjE8L1llYXI+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</w:fldData>
        </w:fldChar>
      </w:r>
      <w:r w:rsidR="00CE0C56">
        <w:instrText xml:space="preserve"> ADDIN EN.CITE.DATA </w:instrText>
      </w:r>
      <w:r w:rsidR="00CE0C56">
        <w:fldChar w:fldCharType="end"/>
      </w:r>
      <w:r w:rsidR="00CE0C56">
        <w:fldChar w:fldCharType="separate"/>
      </w:r>
      <w:r w:rsidR="00CE0C56" w:rsidRPr="00CE0C56">
        <w:rPr>
          <w:noProof/>
          <w:vertAlign w:val="superscript"/>
        </w:rPr>
        <w:t>63</w:t>
      </w:r>
      <w:r w:rsidR="00CE0C56">
        <w:fldChar w:fldCharType="end"/>
      </w:r>
    </w:p>
    <w:p w14:paraId="517ED92E" w14:textId="08012BF3" w:rsidR="00684AA2" w:rsidRDefault="00684AA2" w:rsidP="00684AA2">
      <w:r>
        <w:t>Health services should be able to demonstrate:</w:t>
      </w:r>
    </w:p>
    <w:p w14:paraId="0A5E8D69" w14:textId="1E98EBA9" w:rsidR="00684AA2" w:rsidRDefault="00684AA2" w:rsidP="0063001A">
      <w:pPr>
        <w:pStyle w:val="ListParagraph"/>
        <w:numPr>
          <w:ilvl w:val="0"/>
          <w:numId w:val="12"/>
        </w:numPr>
      </w:pPr>
      <w:r>
        <w:t>An inpatient environment that promotes physical activity.</w:t>
      </w:r>
      <w:r>
        <w:fldChar w:fldCharType="begin"/>
      </w:r>
      <w:r w:rsidR="00ED4CA8">
        <w:instrText xml:space="preserve"> ADDIN EN.CITE &lt;EndNote&gt;&lt;Cite&gt;&lt;Author&gt;Smith&lt;/Author&gt;&lt;Year&gt;2016&lt;/Year&gt;&lt;RecNum&gt;16&lt;/RecNum&gt;&lt;DisplayText&gt;&lt;style face="superscript"&gt;42&lt;/style&gt;&lt;/DisplayText&gt;&lt;record&gt;&lt;rec-number&gt;16&lt;/rec-number&gt;&lt;foreign-keys&gt;&lt;key app="EN" db-id="2vzr02ev2z9xe3e2ds859xwv9wrsz99pza0t" timestamp="0"&gt;16&lt;/key&gt;&lt;/foreign-keys&gt;&lt;ref-type name="Government Document"&gt;46&lt;/ref-type&gt;&lt;contributors&gt;&lt;authors&gt;&lt;author&gt;Smith,S&lt;/author&gt;&lt;author&gt;Cable, M.&lt;/author&gt;&lt;author&gt;Mooney, S.&lt;/author&gt;&lt;author&gt;Taylor, R.&lt;/author&gt;&lt;/authors&gt;&lt;/contributors&gt;&lt;titles&gt;&lt;title&gt;The blueprint of care for teenagers and young adults with cancer, second edition.&lt;/title&gt;&lt;/titles&gt;&lt;dates&gt;&lt;year&gt;2016&lt;/year&gt;&lt;/dates&gt;&lt;publisher&gt;Teenage Cancer Trust.&lt;/publisher&gt;&lt;urls&gt;&lt;related-urls&gt;&lt;url&gt;https://www.teenagecancertrust.org/sites/default/files/BlueprintOfCare_2ndEdition.pdf&lt;/url&gt;&lt;/related-urls&gt;&lt;/urls&gt;&lt;/record&gt;&lt;/Cite&gt;&lt;/EndNote&gt;</w:instrText>
      </w:r>
      <w:r>
        <w:fldChar w:fldCharType="separate"/>
      </w:r>
      <w:r w:rsidR="00ED4CA8" w:rsidRPr="00ED4CA8">
        <w:rPr>
          <w:noProof/>
          <w:vertAlign w:val="superscript"/>
        </w:rPr>
        <w:t>42</w:t>
      </w:r>
      <w:r>
        <w:fldChar w:fldCharType="end"/>
      </w:r>
    </w:p>
    <w:p w14:paraId="6863A47F" w14:textId="30D193AB" w:rsidR="00684AA2" w:rsidRDefault="00684AA2" w:rsidP="0063001A">
      <w:pPr>
        <w:pStyle w:val="ListParagraph"/>
        <w:numPr>
          <w:ilvl w:val="0"/>
          <w:numId w:val="12"/>
        </w:numPr>
      </w:pPr>
      <w:r>
        <w:t xml:space="preserve">Real-time access to dietitians and exercise physiologists </w:t>
      </w:r>
      <w:r w:rsidR="001A6AD8">
        <w:t xml:space="preserve">or </w:t>
      </w:r>
      <w:r w:rsidR="00B77E10">
        <w:t>/physiotherapists</w:t>
      </w:r>
      <w:r>
        <w:t xml:space="preserve"> with experience</w:t>
      </w:r>
      <w:r w:rsidR="00183B5F">
        <w:t xml:space="preserve"> or knowledge</w:t>
      </w:r>
      <w:r>
        <w:t xml:space="preserve"> in AYA</w:t>
      </w:r>
      <w:r w:rsidR="007928F1">
        <w:t xml:space="preserve"> developmental needs.</w:t>
      </w:r>
      <w:r>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fldChar w:fldCharType="separate"/>
      </w:r>
      <w:r w:rsidR="00E3323E" w:rsidRPr="00E3323E">
        <w:rPr>
          <w:noProof/>
          <w:vertAlign w:val="superscript"/>
        </w:rPr>
        <w:t>29</w:t>
      </w:r>
      <w:r>
        <w:fldChar w:fldCharType="end"/>
      </w:r>
    </w:p>
    <w:p w14:paraId="7734AE25" w14:textId="2A453BA3" w:rsidR="002E3C1D" w:rsidRDefault="002E3C1D" w:rsidP="0063001A">
      <w:pPr>
        <w:pStyle w:val="ListParagraph"/>
        <w:numPr>
          <w:ilvl w:val="0"/>
          <w:numId w:val="12"/>
        </w:numPr>
      </w:pPr>
      <w:r>
        <w:t xml:space="preserve">Age-appropriate </w:t>
      </w:r>
      <w:r w:rsidR="00A60C7F">
        <w:t>physical activity programs that meet the preference of AYA</w:t>
      </w:r>
      <w:r w:rsidR="001A6AD8">
        <w:t>;</w:t>
      </w:r>
      <w:r w:rsidR="00113A54">
        <w:t xml:space="preserve"> these may </w:t>
      </w:r>
      <w:r w:rsidR="00A60C7F">
        <w:t xml:space="preserve">not </w:t>
      </w:r>
      <w:r w:rsidR="001A6AD8">
        <w:t xml:space="preserve">necessarily </w:t>
      </w:r>
      <w:r w:rsidR="00721589">
        <w:t xml:space="preserve">be </w:t>
      </w:r>
      <w:r w:rsidR="00A60C7F">
        <w:t>hospital-based</w:t>
      </w:r>
      <w:r w:rsidR="00290780">
        <w:t>.</w:t>
      </w:r>
      <w:r w:rsidR="00395CAD">
        <w:fldChar w:fldCharType="begin">
          <w:fldData xml:space="preserve">PEVuZE5vdGU+PENpdGU+PEF1dGhvcj5BZGFtczwvQXV0aG9yPjxZZWFyPjIwMjE8L1llYXI+PFJl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=
</w:fldData>
        </w:fldChar>
      </w:r>
      <w:r w:rsidR="003F33DD">
        <w:instrText xml:space="preserve"> ADDIN EN.CITE </w:instrText>
      </w:r>
      <w:r w:rsidR="003F33DD">
        <w:fldChar w:fldCharType="begin">
          <w:fldData xml:space="preserve">PEVuZE5vdGU+PENpdGU+PEF1dGhvcj5BZGFtczwvQXV0aG9yPjxZZWFyPjIwMjE8L1llYXI+PFJl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=
</w:fldData>
        </w:fldChar>
      </w:r>
      <w:r w:rsidR="003F33DD">
        <w:instrText xml:space="preserve"> ADDIN EN.CITE.DATA </w:instrText>
      </w:r>
      <w:r w:rsidR="003F33DD">
        <w:fldChar w:fldCharType="end"/>
      </w:r>
      <w:r w:rsidR="00395CAD">
        <w:fldChar w:fldCharType="separate"/>
      </w:r>
      <w:r w:rsidR="003F33DD" w:rsidRPr="003F33DD">
        <w:rPr>
          <w:noProof/>
          <w:vertAlign w:val="superscript"/>
        </w:rPr>
        <w:t>59</w:t>
      </w:r>
      <w:r w:rsidR="00395CAD">
        <w:fldChar w:fldCharType="end"/>
      </w:r>
    </w:p>
    <w:p w14:paraId="51AA948C" w14:textId="4C6827DB" w:rsidR="00684AA2" w:rsidRDefault="00684AA2" w:rsidP="0063001A">
      <w:pPr>
        <w:pStyle w:val="ListParagraph"/>
        <w:numPr>
          <w:ilvl w:val="0"/>
          <w:numId w:val="12"/>
        </w:numPr>
      </w:pPr>
      <w:r>
        <w:t>The development, advocacy and implementation of health policy that supports healthy eating and physical activity.</w:t>
      </w:r>
      <w:r>
        <w:fldChar w:fldCharType="begin"/>
      </w:r>
      <w:r w:rsidR="00ED4CA8">
        <w:instrText xml:space="preserve"> ADDIN EN.CITE &lt;EndNote&gt;&lt;Cite&gt;&lt;Author&gt;Rock&lt;/Author&gt;&lt;Year&gt;2020&lt;/Year&gt;&lt;RecNum&gt;360&lt;/RecNum&gt;&lt;DisplayText&gt;&lt;style face="superscript"&gt;51&lt;/style&gt;&lt;/DisplayText&gt;&lt;record&gt;&lt;rec-number&gt;360&lt;/rec-number&gt;&lt;foreign-keys&gt;&lt;key app="EN" db-id="2vzr02ev2z9xe3e2ds859xwv9wrsz99pza0t" timestamp="0"&gt;360&lt;/key&gt;&lt;/foreign-keys&gt;&lt;ref-type name="Journal Article"&gt;17&lt;/ref-type&gt;&lt;contributors&gt;&lt;authors&gt;&lt;author&gt;Rock, Cheryl L.&lt;/author&gt;&lt;author&gt;Thomson, Cynthia&lt;/author&gt;&lt;author&gt;Gansler, Ted&lt;/author&gt;&lt;author&gt;Gapstur, Susan M.&lt;/author&gt;&lt;author&gt;McCullough, Marjorie L.&lt;/author&gt;&lt;author&gt;Patel, Alpa V.&lt;/author&gt;&lt;author&gt;Andrews, Kimberly S.&lt;/author&gt;&lt;author&gt;Bandera, Elisa V.&lt;/author&gt;&lt;author&gt;Spees, Colleen K.&lt;/author&gt;&lt;author&gt;Robien, Kimberly&lt;/author&gt;&lt;author&gt;Hartman, Sheri&lt;/author&gt;&lt;author&gt;Sullivan, Kristen&lt;/author&gt;&lt;author&gt;Grant, Barbara L.&lt;/author&gt;&lt;author&gt;Hamilton, Kathryn K.&lt;/author&gt;&lt;author&gt;Kushi, Lawrence H.&lt;/author&gt;&lt;author&gt;Caan, Bette J.&lt;/author&gt;&lt;author&gt;Kibbe, Debra&lt;/author&gt;&lt;author&gt;Black, Jessica Donze&lt;/author&gt;&lt;author&gt;Wiedt, Tracy L.&lt;/author&gt;&lt;author&gt;McMahon, Catherine&lt;/author&gt;&lt;author&gt;Sloan, Kirsten&lt;/author&gt;&lt;author&gt;Doyle, Colleen&lt;/author&gt;&lt;/authors&gt;&lt;/contributors&gt;&lt;titles&gt;&lt;title&gt;American Cancer Society guideline for diet and physical activity for cancer prevention&lt;/title&gt;&lt;/titles&gt;&lt;pages&gt;245-271&lt;/pages&gt;&lt;volume&gt;70&lt;/volume&gt;&lt;number&gt;4&lt;/number&gt;&lt;dates&gt;&lt;year&gt;2020&lt;/year&gt;&lt;/dates&gt;&lt;isbn&gt;0007-9235&lt;/isbn&gt;&lt;urls&gt;&lt;related-urls&gt;&lt;url&gt;https://acsjournals.onlinelibrary.wiley.com/doi/abs/10.3322/caac.21591&lt;/url&gt;&lt;/related-urls&gt;&lt;/urls&gt;&lt;electronic-resource-num&gt;https://doi.org/10.3322/caac.21591&lt;/electronic-resource-num&gt;&lt;/record&gt;&lt;/Cite&gt;&lt;/EndNote&gt;</w:instrText>
      </w:r>
      <w:r>
        <w:fldChar w:fldCharType="separate"/>
      </w:r>
      <w:r w:rsidR="00ED4CA8" w:rsidRPr="00ED4CA8">
        <w:rPr>
          <w:noProof/>
          <w:vertAlign w:val="superscript"/>
        </w:rPr>
        <w:t>51</w:t>
      </w:r>
      <w:r>
        <w:fldChar w:fldCharType="end"/>
      </w:r>
    </w:p>
    <w:p w14:paraId="181194BB" w14:textId="3660F6FD" w:rsidR="00684AA2" w:rsidRPr="00493309" w:rsidRDefault="00684AA2" w:rsidP="0063001A">
      <w:pPr>
        <w:pStyle w:val="ListParagraph"/>
        <w:numPr>
          <w:ilvl w:val="0"/>
          <w:numId w:val="12"/>
        </w:numPr>
      </w:pPr>
      <w:r>
        <w:t>Access to resources and systems (including assessment tools) that address the physical and psychosocial barriers to physical activity and nutrition experienced by AYA.</w:t>
      </w:r>
      <w:r>
        <w:fldChar w:fldCharType="begin">
          <w:fldData xml:space="preserve">PEVuZE5vdGU+PENpdGU+PEF1dGhvcj5DaGlzaG9sbTwvQXV0aG9yPjxZZWFyPjIwMTg8L1llYXI+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</w:fldData>
        </w:fldChar>
      </w:r>
      <w:r w:rsidR="00CE0C56">
        <w:instrText xml:space="preserve"> ADDIN EN.CITE </w:instrText>
      </w:r>
      <w:r w:rsidR="00CE0C56">
        <w:fldChar w:fldCharType="begin">
          <w:fldData xml:space="preserve">PEVuZE5vdGU+PENpdGU+PEF1dGhvcj5DaGlzaG9sbTwvQXV0aG9yPjxZZWFyPjIwMTg8L1llYXI+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</w:fldData>
        </w:fldChar>
      </w:r>
      <w:r w:rsidR="00CE0C56">
        <w:instrText xml:space="preserve"> ADDIN EN.CITE.DATA </w:instrText>
      </w:r>
      <w:r w:rsidR="00CE0C56">
        <w:fldChar w:fldCharType="end"/>
      </w:r>
      <w:r>
        <w:fldChar w:fldCharType="separate"/>
      </w:r>
      <w:r w:rsidR="00CE0C56" w:rsidRPr="00CE0C56">
        <w:rPr>
          <w:noProof/>
          <w:vertAlign w:val="superscript"/>
        </w:rPr>
        <w:t>64, 65</w:t>
      </w:r>
      <w:r>
        <w:fldChar w:fldCharType="end"/>
      </w:r>
    </w:p>
    <w:p w14:paraId="37FE5E44" w14:textId="0869B2B4" w:rsidR="00851D13" w:rsidRDefault="00851D13" w:rsidP="00851D13">
      <w:pPr>
        <w:pStyle w:val="Heading3"/>
      </w:pPr>
      <w:bookmarkStart w:id="134" w:name="_Toc76462566"/>
      <w:bookmarkStart w:id="135" w:name="_Toc76463181"/>
      <w:bookmarkStart w:id="136" w:name="_Toc76733808"/>
      <w:bookmarkStart w:id="137" w:name="_Toc76734192"/>
      <w:bookmarkStart w:id="138" w:name="_Toc79135442"/>
      <w:bookmarkStart w:id="139" w:name="_Toc79135909"/>
      <w:bookmarkStart w:id="140" w:name="_Toc79408390"/>
      <w:bookmarkStart w:id="141" w:name="_Toc79409245"/>
      <w:r>
        <w:t>Informational needs</w:t>
      </w:r>
      <w:bookmarkEnd w:id="134"/>
      <w:bookmarkEnd w:id="135"/>
      <w:bookmarkEnd w:id="136"/>
      <w:bookmarkEnd w:id="137"/>
      <w:bookmarkEnd w:id="138"/>
      <w:bookmarkEnd w:id="139"/>
      <w:bookmarkEnd w:id="140"/>
      <w:bookmarkEnd w:id="141"/>
    </w:p>
    <w:p w14:paraId="34732920" w14:textId="14B08396" w:rsidR="00851D13" w:rsidRDefault="00851D13" w:rsidP="00851D13">
      <w:r>
        <w:t>High informational needs are consistently identified in AYA with cancer and their families, and often remain unmet.</w:t>
      </w:r>
      <w:r>
        <w:fldChar w:fldCharType="begin">
          <w:fldData xml:space="preserve">PEVuZE5vdGU+PENpdGU+PEF1dGhvcj5NY0NhcnRoeTwvQXV0aG9yPjxZZWFyPjIwMTg8L1llYXI+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</w:fldData>
        </w:fldChar>
      </w:r>
      <w:r w:rsidR="00FD28D6">
        <w:instrText xml:space="preserve"> ADDIN EN.CITE </w:instrText>
      </w:r>
      <w:r w:rsidR="00FD28D6">
        <w:fldChar w:fldCharType="begin">
          <w:fldData xml:space="preserve">PEVuZE5vdGU+PENpdGU+PEF1dGhvcj5NY0NhcnRoeTwvQXV0aG9yPjxZZWFyPjIwMTg8L1llYXI+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</w:fldData>
        </w:fldChar>
      </w:r>
      <w:r w:rsidR="00FD28D6">
        <w:instrText xml:space="preserve"> ADDIN EN.CITE.DATA </w:instrText>
      </w:r>
      <w:r w:rsidR="00FD28D6">
        <w:fldChar w:fldCharType="end"/>
      </w:r>
      <w:r>
        <w:fldChar w:fldCharType="separate"/>
      </w:r>
      <w:r w:rsidR="00FD28D6" w:rsidRPr="00FD28D6">
        <w:rPr>
          <w:noProof/>
          <w:vertAlign w:val="superscript"/>
        </w:rPr>
        <w:t>25, 34, 47, 66-68</w:t>
      </w:r>
      <w:r>
        <w:fldChar w:fldCharType="end"/>
      </w:r>
      <w:r>
        <w:t xml:space="preserve"> High levels of unmet informational need are associated </w:t>
      </w:r>
      <w:r>
        <w:lastRenderedPageBreak/>
        <w:t>with reduced health-related quality of life (HRQOL)</w:t>
      </w:r>
      <w:r>
        <w:fldChar w:fldCharType="begin">
          <w:fldData xml:space="preserve">PEVuZE5vdGU+PENpdGU+PEF1dGhvcj5EZVJvdWVuPC9BdXRob3I+PFllYXI+MjAxNTwvWWVhcj48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==
</w:fldData>
        </w:fldChar>
      </w:r>
      <w:r w:rsidR="00CE0C56">
        <w:instrText xml:space="preserve"> ADDIN EN.CITE </w:instrText>
      </w:r>
      <w:r w:rsidR="00CE0C56">
        <w:fldChar w:fldCharType="begin">
          <w:fldData xml:space="preserve">PEVuZE5vdGU+PENpdGU+PEF1dGhvcj5EZVJvdWVuPC9BdXRob3I+PFllYXI+MjAxNTwvWWVhcj48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==
</w:fldData>
        </w:fldChar>
      </w:r>
      <w:r w:rsidR="00CE0C56">
        <w:instrText xml:space="preserve"> ADDIN EN.CITE.DATA </w:instrText>
      </w:r>
      <w:r w:rsidR="00CE0C56">
        <w:fldChar w:fldCharType="end"/>
      </w:r>
      <w:r>
        <w:fldChar w:fldCharType="separate"/>
      </w:r>
      <w:r w:rsidR="00CE0C56" w:rsidRPr="00CE0C56">
        <w:rPr>
          <w:noProof/>
          <w:vertAlign w:val="superscript"/>
        </w:rPr>
        <w:t>69</w:t>
      </w:r>
      <w:r>
        <w:fldChar w:fldCharType="end"/>
      </w:r>
      <w:r>
        <w:t xml:space="preserve"> and an increased level of psychological distress.</w:t>
      </w:r>
      <w:r>
        <w:fldChar w:fldCharType="begin">
          <w:fldData xml:space="preserve">PEVuZE5vdGU+PENpdGU+PEF1dGhvcj5NY0NhcnRoeTwvQXV0aG9yPjxZZWFyPjIwMTg8L1llYXI+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</w:fldData>
        </w:fldChar>
      </w:r>
      <w:r w:rsidR="00CE0C56">
        <w:instrText xml:space="preserve"> ADDIN EN.CITE </w:instrText>
      </w:r>
      <w:r w:rsidR="00CE0C56">
        <w:fldChar w:fldCharType="begin">
          <w:fldData xml:space="preserve">PEVuZE5vdGU+PENpdGU+PEF1dGhvcj5NY0NhcnRoeTwvQXV0aG9yPjxZZWFyPjIwMTg8L1llYXI+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</w:fldData>
        </w:fldChar>
      </w:r>
      <w:r w:rsidR="00CE0C56">
        <w:instrText xml:space="preserve"> ADDIN EN.CITE.DATA </w:instrText>
      </w:r>
      <w:r w:rsidR="00CE0C56">
        <w:fldChar w:fldCharType="end"/>
      </w:r>
      <w:r>
        <w:fldChar w:fldCharType="separate"/>
      </w:r>
      <w:r w:rsidR="00CE0C56" w:rsidRPr="00CE0C56">
        <w:rPr>
          <w:noProof/>
          <w:vertAlign w:val="superscript"/>
        </w:rPr>
        <w:t>34, 70</w:t>
      </w:r>
      <w:r>
        <w:fldChar w:fldCharType="end"/>
      </w:r>
      <w:r>
        <w:t xml:space="preserve"> Unmet needs can remain consistent over time,</w:t>
      </w:r>
      <w:r>
        <w:fldChar w:fldCharType="begin">
          <w:fldData xml:space="preserve">PEVuZE5vdGU+PENpdGU+PEF1dGhvcj5TZW5kZXI8L0F1dGhvcj48WWVhcj4yMDE5PC9ZZWFyPjxS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</w:fldData>
        </w:fldChar>
      </w:r>
      <w:r w:rsidR="00CE0C56">
        <w:instrText xml:space="preserve"> ADDIN EN.CITE </w:instrText>
      </w:r>
      <w:r w:rsidR="00CE0C56">
        <w:fldChar w:fldCharType="begin">
          <w:fldData xml:space="preserve">PEVuZE5vdGU+PENpdGU+PEF1dGhvcj5TZW5kZXI8L0F1dGhvcj48WWVhcj4yMDE5PC9ZZWFyPjxS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</w:fldData>
        </w:fldChar>
      </w:r>
      <w:r w:rsidR="00CE0C56">
        <w:instrText xml:space="preserve"> ADDIN EN.CITE.DATA </w:instrText>
      </w:r>
      <w:r w:rsidR="00CE0C56">
        <w:fldChar w:fldCharType="end"/>
      </w:r>
      <w:r>
        <w:fldChar w:fldCharType="separate"/>
      </w:r>
      <w:r w:rsidR="00CE0C56" w:rsidRPr="00CE0C56">
        <w:rPr>
          <w:noProof/>
          <w:vertAlign w:val="superscript"/>
        </w:rPr>
        <w:t>66</w:t>
      </w:r>
      <w:r>
        <w:fldChar w:fldCharType="end"/>
      </w:r>
      <w:r>
        <w:t xml:space="preserve"> and may also be a contributing factor to non-adherence.</w:t>
      </w:r>
      <w:r>
        <w:fldChar w:fldCharType="begin"/>
      </w:r>
      <w:r w:rsidR="00CE0C56">
        <w:instrText xml:space="preserve"> ADDIN EN.CITE &lt;EndNote&gt;&lt;Cite&gt;&lt;Author&gt;Jin&lt;/Author&gt;&lt;Year&gt;2021&lt;/Year&gt;&lt;RecNum&gt;372&lt;/RecNum&gt;&lt;DisplayText&gt;&lt;style face="superscript"&gt;71&lt;/style&gt;&lt;/DisplayText&gt;&lt;record&gt;&lt;rec-number&gt;372&lt;/rec-number&gt;&lt;foreign-keys&gt;&lt;key app="EN" db-id="2vzr02ev2z9xe3e2ds859xwv9wrsz99pza0t" timestamp="0"&gt;372&lt;/key&gt;&lt;/foreign-keys&gt;&lt;ref-type name="Journal Article"&gt;17&lt;/ref-type&gt;&lt;contributors&gt;&lt;authors&gt;&lt;author&gt;Jin, Z.&lt;/author&gt;&lt;author&gt;Griffith, M. A.&lt;/author&gt;&lt;author&gt;Rosenthal, A. C.&lt;/author&gt;&lt;/authors&gt;&lt;/contributors&gt;&lt;auth-address&gt;Division of Medical Oncology, Mayo Clinic, 200 First Street SW, Rochester, MN, 55905, USA. jin.zhaohui@mayo.edu.&amp;#xD;Division of Hematology/Oncology, Mayo Clinic, Phoenix, AZ, 85054, USA.&lt;/auth-address&gt;&lt;titles&gt;&lt;title&gt;Identifying and Meeting the Needs of Adolescents and Young Adults with Cancer&lt;/title&gt;&lt;secondary-title&gt;Curr Oncol Rep&lt;/secondary-title&gt;&lt;alt-title&gt;Current oncology reports&lt;/alt-title&gt;&lt;/titles&gt;&lt;pages&gt;17&lt;/pages&gt;&lt;volume&gt;23&lt;/volume&gt;&lt;number&gt;2&lt;/number&gt;&lt;edition&gt;2021/01/16&lt;/edition&gt;&lt;keywords&gt;&lt;keyword&gt;Adolescents and young adults (AYA)&lt;/keyword&gt;&lt;keyword&gt;Fertility&lt;/keyword&gt;&lt;keyword&gt;Psychosocial issues&lt;/keyword&gt;&lt;keyword&gt;Survivorship&lt;/keyword&gt;&lt;keyword&gt;Treatment adherence&lt;/keyword&gt;&lt;/keywords&gt;&lt;dates&gt;&lt;year&gt;2021&lt;/year&gt;&lt;pub-dates&gt;&lt;date&gt;Jan 15&lt;/date&gt;&lt;/pub-dates&gt;&lt;/dates&gt;&lt;isbn&gt;1523-3790&lt;/isbn&gt;&lt;accession-num&gt;33449203&lt;/accession-num&gt;&lt;urls&gt;&lt;/urls&gt;&lt;electronic-resource-num&gt;10.1007/s11912-020-01011-9&lt;/electronic-resource-num&gt;&lt;remote-database-provider&gt;NLM&lt;/remote-database-provider&gt;&lt;language&gt;eng&lt;/language&gt;&lt;/record&gt;&lt;/Cite&gt;&lt;/EndNote&gt;</w:instrText>
      </w:r>
      <w:r>
        <w:fldChar w:fldCharType="separate"/>
      </w:r>
      <w:r w:rsidR="00CE0C56" w:rsidRPr="00CE0C56">
        <w:rPr>
          <w:noProof/>
          <w:vertAlign w:val="superscript"/>
        </w:rPr>
        <w:t>71</w:t>
      </w:r>
      <w:r>
        <w:fldChar w:fldCharType="end"/>
      </w:r>
      <w:r>
        <w:t xml:space="preserve"> Reduced patient engagement is also associated with unmet informational needs,</w:t>
      </w:r>
      <w:r>
        <w:fldChar w:fldCharType="begin">
          <w:fldData xml:space="preserve">PEVuZE5vdGU+PENpdGU+PEF1dGhvcj5IaWJiYXJkPC9BdXRob3I+PFllYXI+MjAxNzwvWWVhcj48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</w:fldData>
        </w:fldChar>
      </w:r>
      <w:r w:rsidR="00CE0C56">
        <w:instrText xml:space="preserve"> ADDIN EN.CITE </w:instrText>
      </w:r>
      <w:r w:rsidR="00CE0C56">
        <w:fldChar w:fldCharType="begin">
          <w:fldData xml:space="preserve">PEVuZE5vdGU+PENpdGU+PEF1dGhvcj5IaWJiYXJkPC9BdXRob3I+PFllYXI+MjAxNzwvWWVhcj48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</w:fldData>
        </w:fldChar>
      </w:r>
      <w:r w:rsidR="00CE0C56">
        <w:instrText xml:space="preserve"> ADDIN EN.CITE.DATA </w:instrText>
      </w:r>
      <w:r w:rsidR="00CE0C56">
        <w:fldChar w:fldCharType="end"/>
      </w:r>
      <w:r>
        <w:fldChar w:fldCharType="separate"/>
      </w:r>
      <w:r w:rsidR="00CE0C56" w:rsidRPr="00CE0C56">
        <w:rPr>
          <w:noProof/>
          <w:vertAlign w:val="superscript"/>
        </w:rPr>
        <w:t>34, 72</w:t>
      </w:r>
      <w:r>
        <w:fldChar w:fldCharType="end"/>
      </w:r>
      <w:r>
        <w:t xml:space="preserve"> and interventions that promote </w:t>
      </w:r>
      <w:r w:rsidR="0033215D">
        <w:t xml:space="preserve">therapeutic engagement and </w:t>
      </w:r>
      <w:r>
        <w:t>resilience may improve this.</w:t>
      </w:r>
      <w:r>
        <w:fldChar w:fldCharType="begin">
          <w:fldData xml:space="preserve">PEVuZE5vdGU+PENpdGU+PEF1dGhvcj5TdGVpbmVjazwvQXV0aG9yPjxZZWFyPjIwMTk8L1llYXI+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</w:fldData>
        </w:fldChar>
      </w:r>
      <w:r w:rsidR="00CE0C56">
        <w:instrText xml:space="preserve"> ADDIN EN.CITE </w:instrText>
      </w:r>
      <w:r w:rsidR="00CE0C56">
        <w:fldChar w:fldCharType="begin">
          <w:fldData xml:space="preserve">PEVuZE5vdGU+PENpdGU+PEF1dGhvcj5TdGVpbmVjazwvQXV0aG9yPjxZZWFyPjIwMTk8L1llYXI+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</w:fldData>
        </w:fldChar>
      </w:r>
      <w:r w:rsidR="00CE0C56">
        <w:instrText xml:space="preserve"> ADDIN EN.CITE.DATA </w:instrText>
      </w:r>
      <w:r w:rsidR="00CE0C56">
        <w:fldChar w:fldCharType="end"/>
      </w:r>
      <w:r>
        <w:fldChar w:fldCharType="separate"/>
      </w:r>
      <w:r w:rsidR="00CE0C56" w:rsidRPr="00CE0C56">
        <w:rPr>
          <w:noProof/>
          <w:vertAlign w:val="superscript"/>
        </w:rPr>
        <w:t>73</w:t>
      </w:r>
      <w:r>
        <w:fldChar w:fldCharType="end"/>
      </w:r>
      <w:r>
        <w:t xml:space="preserve"> Strategies that reduce psychological distress may also reduce unmet informational needs.</w:t>
      </w:r>
      <w:r>
        <w:fldChar w:fldCharType="begin">
          <w:fldData xml:space="preserve">PEVuZE5vdGU+PENpdGU+PEF1dGhvcj5NY0NhcnRoeTwvQXV0aG9yPjxZZWFyPjIwMTg8L1llYXI+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</w:fldData>
        </w:fldChar>
      </w:r>
      <w:r w:rsidR="00E3323E">
        <w:instrText xml:space="preserve"> ADDIN EN.CITE </w:instrText>
      </w:r>
      <w:r w:rsidR="00E3323E">
        <w:fldChar w:fldCharType="begin">
          <w:fldData xml:space="preserve">PEVuZE5vdGU+PENpdGU+PEF1dGhvcj5NY0NhcnRoeTwvQXV0aG9yPjxZZWFyPjIwMTg8L1llYXI+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</w:fldData>
        </w:fldChar>
      </w:r>
      <w:r w:rsidR="00E3323E">
        <w:instrText xml:space="preserve"> ADDIN EN.CITE.DATA </w:instrText>
      </w:r>
      <w:r w:rsidR="00E3323E">
        <w:fldChar w:fldCharType="end"/>
      </w:r>
      <w:r>
        <w:fldChar w:fldCharType="separate"/>
      </w:r>
      <w:r w:rsidR="00E3323E" w:rsidRPr="00E3323E">
        <w:rPr>
          <w:noProof/>
          <w:vertAlign w:val="superscript"/>
        </w:rPr>
        <w:t>34</w:t>
      </w:r>
      <w:r>
        <w:fldChar w:fldCharType="end"/>
      </w:r>
      <w:r>
        <w:t xml:space="preserve"> Significant differences in informational needs have also been demonstrated in AYA compared to the adult cohort.</w:t>
      </w:r>
      <w:r>
        <w:fldChar w:fldCharType="begin"/>
      </w:r>
      <w:r w:rsidR="00CE0C56">
        <w:instrText xml:space="preserve"> ADDIN EN.CITE &lt;EndNote&gt;&lt;Cite&gt;&lt;Author&gt;Smrke&lt;/Author&gt;&lt;Year&gt;2020&lt;/Year&gt;&lt;RecNum&gt;214&lt;/RecNum&gt;&lt;DisplayText&gt;&lt;style face="superscript"&gt;67&lt;/style&gt;&lt;/DisplayText&gt;&lt;record&gt;&lt;rec-number&gt;214&lt;/rec-number&gt;&lt;foreign-keys&gt;&lt;key app="EN" db-id="2vzr02ev2z9xe3e2ds859xwv9wrsz99pza0t" timestamp="0"&gt;214&lt;/key&gt;&lt;/foreign-keys&gt;&lt;ref-type name="Journal Article"&gt;17&lt;/ref-type&gt;&lt;contributors&gt;&lt;authors&gt;&lt;author&gt;Smrke, A.&lt;/author&gt;&lt;author&gt;Leung, B.&lt;/author&gt;&lt;author&gt;Srikanthan, A.&lt;/author&gt;&lt;author&gt;McDonald, M.&lt;/author&gt;&lt;author&gt;Bates, A.&lt;/author&gt;&lt;author&gt;Ho, C.&lt;/author&gt;&lt;/authors&gt;&lt;/contributors&gt;&lt;auth-address&gt;Medical Oncology, BC Cancer, Vancouver Centre, Vancouver, Canada.&amp;#xD;Division of Medical Oncology, The Ottawa Hospital Cancer Centre, Ottawa, Canada.&amp;#xD;Psychosocial Oncology, BC Cancer, Vancouver Centre, Vancouver, Canada.&lt;/auth-address&gt;&lt;titles&gt;&lt;title&gt;Distinct Features of Psychosocial Distress of Adolescents and Young Adults with Cancer Compared to Adults at Diagnosis: Patient-Reported Domains of Concern&lt;/title&gt;&lt;secondary-title&gt;J Adolesc Young Adult Oncol&lt;/secondary-title&gt;&lt;alt-title&gt;Journal of adolescent and young adult oncology&lt;/alt-title&gt;&lt;/titles&gt;&lt;periodical&gt;&lt;full-title&gt;J Adolesc Young Adult Oncol&lt;/full-title&gt;&lt;abbr-1&gt;Journal of adolescent and young adult oncology&lt;/abbr-1&gt;&lt;/periodical&gt;&lt;alt-periodical&gt;&lt;full-title&gt;J Adolesc Young Adult Oncol&lt;/full-title&gt;&lt;abbr-1&gt;Journal of adolescent and young adult oncology&lt;/abbr-1&gt;&lt;/alt-periodical&gt;&lt;pages&gt;540-545&lt;/pages&gt;&lt;volume&gt;9&lt;/volume&gt;&lt;number&gt;4&lt;/number&gt;&lt;edition&gt;2020/04/08&lt;/edition&gt;&lt;keywords&gt;&lt;keyword&gt;*anxiety&lt;/keyword&gt;&lt;keyword&gt;*cancer diagnosis&lt;/keyword&gt;&lt;keyword&gt;*depression&lt;/keyword&gt;&lt;keyword&gt;*distress&lt;/keyword&gt;&lt;keyword&gt;*psychosocial needs&lt;/keyword&gt;&lt;/keywords&gt;&lt;dates&gt;&lt;year&gt;2020&lt;/year&gt;&lt;pub-dates&gt;&lt;date&gt;Aug&lt;/date&gt;&lt;/pub-dates&gt;&lt;/dates&gt;&lt;isbn&gt;2156-5333&lt;/isbn&gt;&lt;accession-num&gt;32255694&lt;/accession-num&gt;&lt;urls&gt;&lt;/urls&gt;&lt;electronic-resource-num&gt;10.1089/jayao.2019.0157&lt;/electronic-resource-num&gt;&lt;remote-database-provider&gt;NLM&lt;/remote-database-provider&gt;&lt;language&gt;eng&lt;/language&gt;&lt;/record&gt;&lt;/Cite&gt;&lt;/EndNote&gt;</w:instrText>
      </w:r>
      <w:r>
        <w:fldChar w:fldCharType="separate"/>
      </w:r>
      <w:r w:rsidR="00CE0C56" w:rsidRPr="00CE0C56">
        <w:rPr>
          <w:noProof/>
          <w:vertAlign w:val="superscript"/>
        </w:rPr>
        <w:t>67</w:t>
      </w:r>
      <w:r>
        <w:fldChar w:fldCharType="end"/>
      </w:r>
    </w:p>
    <w:p w14:paraId="40FD82F9" w14:textId="497D7677" w:rsidR="00851D13" w:rsidRDefault="00851D13" w:rsidP="00851D13">
      <w:r>
        <w:t>To meet the informational needs of AYA and their families, health services should:</w:t>
      </w:r>
    </w:p>
    <w:p w14:paraId="589655D5" w14:textId="55A4FD0B" w:rsidR="00851D13" w:rsidRDefault="00851D13" w:rsidP="0063001A">
      <w:pPr>
        <w:pStyle w:val="ListParagraph"/>
        <w:numPr>
          <w:ilvl w:val="0"/>
          <w:numId w:val="15"/>
        </w:numPr>
      </w:pPr>
      <w:r>
        <w:t xml:space="preserve">Provide access to developmentally appropriate information, </w:t>
      </w:r>
      <w:r w:rsidRPr="005D76D6">
        <w:t>tailored to the indi</w:t>
      </w:r>
      <w:r>
        <w:t>vi</w:t>
      </w:r>
      <w:r w:rsidRPr="005D76D6">
        <w:t>dual</w:t>
      </w:r>
      <w:r>
        <w:t>’</w:t>
      </w:r>
      <w:r w:rsidRPr="005D76D6">
        <w:t xml:space="preserve">s learning needs, </w:t>
      </w:r>
      <w:r>
        <w:t>at critical timepoints including diagnosis, end of treatment, transition and survivorshi</w:t>
      </w:r>
      <w:r w:rsidR="001C26EC">
        <w:t>p</w:t>
      </w:r>
      <w:r>
        <w:t>.</w:t>
      </w:r>
    </w:p>
    <w:p w14:paraId="1A67C23E" w14:textId="1CB93D3E" w:rsidR="00851D13" w:rsidRDefault="001C26EC" w:rsidP="0063001A">
      <w:pPr>
        <w:pStyle w:val="ListParagraph"/>
        <w:numPr>
          <w:ilvl w:val="0"/>
          <w:numId w:val="15"/>
        </w:numPr>
      </w:pPr>
      <w:r>
        <w:t>Focus on a variety of</w:t>
      </w:r>
      <w:r w:rsidR="00DC537F">
        <w:t xml:space="preserve"> </w:t>
      </w:r>
      <w:r>
        <w:t>modalities for learning, including</w:t>
      </w:r>
      <w:r w:rsidR="00851D13">
        <w:t xml:space="preserve"> face to face, peer to peer, online and social media components.</w:t>
      </w:r>
    </w:p>
    <w:p w14:paraId="199393A6" w14:textId="0F17472D" w:rsidR="00851D13" w:rsidRDefault="001C26EC" w:rsidP="0063001A">
      <w:pPr>
        <w:pStyle w:val="ListParagraph"/>
        <w:numPr>
          <w:ilvl w:val="0"/>
          <w:numId w:val="15"/>
        </w:numPr>
      </w:pPr>
      <w:r>
        <w:t>Provide r</w:t>
      </w:r>
      <w:r w:rsidR="00851D13">
        <w:t>esources and strategies that aim to alleviate psychological distress and promote patient activation and engagement.</w:t>
      </w:r>
    </w:p>
    <w:p w14:paraId="4D9419F3" w14:textId="71A1B38D" w:rsidR="00851D13" w:rsidRDefault="00851D13" w:rsidP="0063001A">
      <w:pPr>
        <w:pStyle w:val="ListParagraph"/>
        <w:numPr>
          <w:ilvl w:val="0"/>
          <w:numId w:val="15"/>
        </w:numPr>
      </w:pPr>
      <w:r>
        <w:t xml:space="preserve">Explicitly target and prioritise information sharing with </w:t>
      </w:r>
      <w:r w:rsidR="00D10091">
        <w:t>poorly engaged</w:t>
      </w:r>
      <w:r>
        <w:t xml:space="preserve"> AYA. </w:t>
      </w:r>
    </w:p>
    <w:p w14:paraId="45B46687" w14:textId="77777777" w:rsidR="00851D13" w:rsidRPr="00845B4D" w:rsidRDefault="00851D13" w:rsidP="0063001A">
      <w:pPr>
        <w:pStyle w:val="ListParagraph"/>
        <w:numPr>
          <w:ilvl w:val="0"/>
          <w:numId w:val="15"/>
        </w:numPr>
      </w:pPr>
      <w:r>
        <w:t>Acknowledge that a hybrid model of both patient and family-centred care may be necessary to meet this need.</w:t>
      </w:r>
    </w:p>
    <w:p w14:paraId="34CE2E6C" w14:textId="056980B9" w:rsidR="00851D13" w:rsidRPr="00DF42E4" w:rsidRDefault="00851D13" w:rsidP="00851D13">
      <w:pPr>
        <w:pStyle w:val="Heading3"/>
      </w:pPr>
      <w:bookmarkStart w:id="142" w:name="_Toc76462567"/>
      <w:bookmarkStart w:id="143" w:name="_Toc76463182"/>
      <w:bookmarkStart w:id="144" w:name="_Toc76733809"/>
      <w:bookmarkStart w:id="145" w:name="_Toc76734193"/>
      <w:bookmarkStart w:id="146" w:name="_Toc79135443"/>
      <w:bookmarkStart w:id="147" w:name="_Toc79135910"/>
      <w:bookmarkStart w:id="148" w:name="_Toc79408391"/>
      <w:bookmarkStart w:id="149" w:name="_Toc79409246"/>
      <w:r>
        <w:t>Psychological needs</w:t>
      </w:r>
      <w:bookmarkEnd w:id="142"/>
      <w:bookmarkEnd w:id="143"/>
      <w:bookmarkEnd w:id="144"/>
      <w:bookmarkEnd w:id="145"/>
      <w:bookmarkEnd w:id="146"/>
      <w:bookmarkEnd w:id="147"/>
      <w:bookmarkEnd w:id="148"/>
      <w:bookmarkEnd w:id="149"/>
    </w:p>
    <w:p w14:paraId="64D7B5DB" w14:textId="7DBE871A" w:rsidR="00851D13" w:rsidRDefault="00851D13" w:rsidP="00851D13">
      <w:r>
        <w:t>The trajectory of rapid psychological and emotional growth during the AYA years is a critical but complex part of normal development.</w:t>
      </w:r>
      <w:r>
        <w:fldChar w:fldCharType="begin"/>
      </w:r>
      <w:r w:rsidR="00E3323E">
        <w:instrText xml:space="preserve"> ADDIN EN.CITE &lt;EndNote&gt;&lt;Cite&gt;&lt;Author&gt;Holland&lt;/Author&gt;&lt;Year&gt;2018&lt;/Year&gt;&lt;RecNum&gt;242&lt;/RecNum&gt;&lt;DisplayText&gt;&lt;style face="superscript"&gt;31&lt;/style&gt;&lt;/DisplayText&gt;&lt;record&gt;&lt;rec-number&gt;242&lt;/rec-number&gt;&lt;foreign-keys&gt;&lt;key app="EN" db-id="2vzr02ev2z9xe3e2ds859xwv9wrsz99pza0t" timestamp="0"&gt;242&lt;/key&gt;&lt;/foreign-keys&gt;&lt;ref-type name="Book Section"&gt;5&lt;/ref-type&gt;&lt;contributors&gt;&lt;authors&gt;&lt;author&gt;Holland, L&lt;/author&gt;&lt;author&gt;Thompson, K.&lt;/author&gt;&lt;/authors&gt;&lt;secondary-authors&gt;&lt;author&gt;Chisholm, Julia&lt;/author&gt;&lt;author&gt;Hough, Rachel&lt;/author&gt;&lt;author&gt;Soanes, Louise&lt;/author&gt;&lt;/secondary-authors&gt;&lt;/contributors&gt;&lt;titles&gt;&lt;title&gt;Psychological Support and Social Care.&lt;/title&gt;&lt;secondary-title&gt;A Practical Approach to the Care of Adolescents and Young Adults with Cancer&lt;/secondary-title&gt;&lt;/titles&gt;&lt;pages&gt;37-55&lt;/pages&gt;&lt;dates&gt;&lt;year&gt;2018&lt;/year&gt;&lt;pub-dates&gt;&lt;date&gt;2018//&lt;/date&gt;&lt;/pub-dates&gt;&lt;/dates&gt;&lt;pub-location&gt;Cham&lt;/pub-location&gt;&lt;publisher&gt;Springer International Publishing&lt;/publisher&gt;&lt;isbn&gt;978-3-319-66173-5&lt;/isbn&gt;&lt;urls&gt;&lt;related-urls&gt;&lt;url&gt;https://doi.org/10.1007/978-3-319-66173-5_3&lt;/url&gt;&lt;/related-urls&gt;&lt;/urls&gt;&lt;electronic-resource-num&gt;10.1007/978-3-319-66173-5_3&lt;/electronic-resource-num&gt;&lt;/record&gt;&lt;/Cite&gt;&lt;/EndNote&gt;</w:instrText>
      </w:r>
      <w:r>
        <w:fldChar w:fldCharType="separate"/>
      </w:r>
      <w:r w:rsidR="00E3323E" w:rsidRPr="00E3323E">
        <w:rPr>
          <w:noProof/>
          <w:vertAlign w:val="superscript"/>
        </w:rPr>
        <w:t>31</w:t>
      </w:r>
      <w:r>
        <w:fldChar w:fldCharType="end"/>
      </w:r>
      <w:r>
        <w:t xml:space="preserve"> Disruptions in this trajectory, coupled with a greater physical burden,</w:t>
      </w:r>
      <w:r w:rsidRPr="0030520E">
        <w:t xml:space="preserve"> risk of neurocognitive sequ</w:t>
      </w:r>
      <w:r w:rsidR="000356F0">
        <w:t>e</w:t>
      </w:r>
      <w:r w:rsidRPr="0030520E">
        <w:t>lae</w:t>
      </w:r>
      <w:r>
        <w:t xml:space="preserve"> of disease and treatment, fear of relapse, changes in body image, infertility risk</w:t>
      </w:r>
      <w:r w:rsidR="000356F0">
        <w:t xml:space="preserve">, </w:t>
      </w:r>
      <w:r w:rsidR="004E14A8">
        <w:t xml:space="preserve">impact on sexual health and development, </w:t>
      </w:r>
      <w:r w:rsidR="000356F0">
        <w:t>social disconnection</w:t>
      </w:r>
      <w:r>
        <w:t xml:space="preserve"> and disruptions to education all contribute to psychological distress.</w:t>
      </w:r>
      <w:r>
        <w:fldChar w:fldCharType="begin">
          <w:fldData xml:space="preserve">PEVuZE5vdGU+PENpdGU+PEF1dGhvcj5QYXJrPC9BdXRob3I+PFllYXI+MjAxNTwvWWVhcj48UmVj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</w:fldData>
        </w:fldChar>
      </w:r>
      <w:r w:rsidR="00CE0C56">
        <w:instrText xml:space="preserve"> ADDIN EN.CITE </w:instrText>
      </w:r>
      <w:r w:rsidR="00CE0C56">
        <w:fldChar w:fldCharType="begin">
          <w:fldData xml:space="preserve">PEVuZE5vdGU+PENpdGU+PEF1dGhvcj5QYXJrPC9BdXRob3I+PFllYXI+MjAxNTwvWWVhcj48UmVj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</w:fldData>
        </w:fldChar>
      </w:r>
      <w:r w:rsidR="00CE0C56">
        <w:instrText xml:space="preserve"> ADDIN EN.CITE.DATA </w:instrText>
      </w:r>
      <w:r w:rsidR="00CE0C56">
        <w:fldChar w:fldCharType="end"/>
      </w:r>
      <w:r>
        <w:fldChar w:fldCharType="separate"/>
      </w:r>
      <w:r w:rsidR="00CE0C56" w:rsidRPr="00CE0C56">
        <w:rPr>
          <w:noProof/>
          <w:vertAlign w:val="superscript"/>
        </w:rPr>
        <w:t>29, 74, 75</w:t>
      </w:r>
      <w:r>
        <w:fldChar w:fldCharType="end"/>
      </w:r>
      <w:r>
        <w:t xml:space="preserve"> Within the </w:t>
      </w:r>
      <w:r w:rsidR="002C35AA">
        <w:t xml:space="preserve">general </w:t>
      </w:r>
      <w:r>
        <w:t xml:space="preserve">Australian population, </w:t>
      </w:r>
      <w:r w:rsidR="00E65A14">
        <w:t>th</w:t>
      </w:r>
      <w:r w:rsidR="002C35AA">
        <w:t xml:space="preserve">ose between the age of 16 to 24 </w:t>
      </w:r>
      <w:r w:rsidRPr="000019B2">
        <w:t>ha</w:t>
      </w:r>
      <w:r>
        <w:t>ve</w:t>
      </w:r>
      <w:r w:rsidRPr="000019B2">
        <w:t xml:space="preserve"> the highest proportion of mental </w:t>
      </w:r>
      <w:r>
        <w:t xml:space="preserve">health </w:t>
      </w:r>
      <w:r w:rsidRPr="000019B2">
        <w:t>or behavioural conditions</w:t>
      </w:r>
      <w:r>
        <w:t>.</w:t>
      </w:r>
      <w:r>
        <w:fldChar w:fldCharType="begin"/>
      </w:r>
      <w:r w:rsidR="00CE0C56">
        <w:instrText xml:space="preserve"> ADDIN EN.CITE &lt;EndNote&gt;&lt;Cite&gt;&lt;Author&gt;Australian Institute of Health and Welfare&lt;/Author&gt;&lt;Year&gt;2020&lt;/Year&gt;&lt;RecNum&gt;390&lt;/RecNum&gt;&lt;DisplayText&gt;&lt;style face="superscript"&gt;76&lt;/style&gt;&lt;/DisplayText&gt;&lt;record&gt;&lt;rec-number&gt;390&lt;/rec-number&gt;&lt;foreign-keys&gt;&lt;key app="EN" db-id="2vzr02ev2z9xe3e2ds859xwv9wrsz99pza0t" timestamp="0"&gt;390&lt;/key&gt;&lt;/foreign-keys&gt;&lt;ref-type name="Electronic Article"&gt;43&lt;/ref-type&gt;&lt;contributors&gt;&lt;authors&gt;&lt;author&gt;Australian Institute of Health and Welfare,&lt;/author&gt;&lt;/authors&gt;&lt;secondary-authors&gt;&lt;author&gt;AIHW&lt;/author&gt;&lt;/secondary-authors&gt;&lt;/contributors&gt;&lt;titles&gt;&lt;title&gt;Mental Health Snapshot&lt;/title&gt;&lt;/titles&gt;&lt;dates&gt;&lt;year&gt;2020&lt;/year&gt;&lt;/dates&gt;&lt;pub-location&gt;Canberra&lt;/pub-location&gt;&lt;publisher&gt;Australian Government&lt;/publisher&gt;&lt;urls&gt;&lt;related-urls&gt;&lt;url&gt;https://www.aihw.gov.au/reports/australias-health/mental-health&lt;/url&gt;&lt;/related-urls&gt;&lt;/urls&gt;&lt;/record&gt;&lt;/Cite&gt;&lt;/EndNote&gt;</w:instrText>
      </w:r>
      <w:r>
        <w:fldChar w:fldCharType="separate"/>
      </w:r>
      <w:r w:rsidR="00CE0C56" w:rsidRPr="00CE0C56">
        <w:rPr>
          <w:noProof/>
          <w:vertAlign w:val="superscript"/>
        </w:rPr>
        <w:t>76</w:t>
      </w:r>
      <w:r>
        <w:fldChar w:fldCharType="end"/>
      </w:r>
      <w:r>
        <w:t xml:space="preserve"> AYA with unique pre-existing neuropsychological profiles (such as autis</w:t>
      </w:r>
      <w:r w:rsidR="007A2EB9">
        <w:t xml:space="preserve">m </w:t>
      </w:r>
      <w:r>
        <w:t>spectrum disorder) are also vulnerable groups who may need increased supports to facilitate accurate assessment and communication, support adherence and reduce the impact of cancer and treatment on the patient.</w:t>
      </w:r>
      <w:r>
        <w:fldChar w:fldCharType="begin"/>
      </w:r>
      <w:r w:rsidR="00CE0C56">
        <w:instrText xml:space="preserve"> ADDIN EN.CITE &lt;EndNote&gt;&lt;Cite&gt;&lt;Author&gt;Vuattoux&lt;/Author&gt;&lt;Year&gt;2021&lt;/Year&gt;&lt;RecNum&gt;528&lt;/RecNum&gt;&lt;DisplayText&gt;&lt;style face="superscript"&gt;77&lt;/style&gt;&lt;/DisplayText&gt;&lt;record&gt;&lt;rec-number&gt;528&lt;/rec-number&gt;&lt;foreign-keys&gt;&lt;key app="EN" db-id="2vzr02ev2z9xe3e2ds859xwv9wrsz99pza0t" timestamp="0"&gt;528&lt;/key&gt;&lt;/foreign-keys&gt;&lt;ref-type name="Journal Article"&gt;17&lt;/ref-type&gt;&lt;contributors&gt;&lt;authors&gt;&lt;author&gt;Vuattoux,Delphine&lt;/author&gt;&lt;author&gt;Colomer-Lahiguera,Sara&lt;/author&gt;&lt;author&gt;Fernandez,Pierre-Alain&lt;/author&gt;&lt;author&gt;Jequier Gygax,Marine&lt;/author&gt;&lt;author&gt;Choucair,Marie-Louise&lt;/author&gt;&lt;author&gt;Beck-Popovic,Maja&lt;/author&gt;&lt;author&gt;Diezi,Manuel&lt;/author&gt;&lt;author&gt;Manificat,Sabine&lt;/author&gt;&lt;author&gt;Latifyan,Sofiya&lt;/author&gt;&lt;author&gt;Ramelet,Anne-Sylvie&lt;/author&gt;&lt;author&gt;Eicher,Manuela&lt;/author&gt;&lt;author&gt;Chabane,Nadia&lt;/author&gt;&lt;author&gt;Renella,Raffaele&lt;/author&gt;&lt;/authors&gt;&lt;/contributors&gt;&lt;auth-address&gt;Dr Raffaele Renella,Pediatric Hematology-Oncology Unit, Division of Pediatrics, Department “Woman-Mother-Child”, Lausanne University Hospital,Switzerland,Raffaele.Renella@chuv.ch&lt;/auth-address&gt;&lt;titles&gt;&lt;title&gt;Cancer Care of Children, Adolescents and Adults With Autism Spectrum Disorders: Key Information and Strategies for Oncology Teams&lt;/title&gt;&lt;short-title&gt;Cancer care of patients with autism&lt;/short-title&gt;&lt;/titles&gt;&lt;volume&gt;10&lt;/volume&gt;&lt;number&gt;3150&lt;/number&gt;&lt;keywords&gt;&lt;keyword&gt;outcome disparities,Autism (ASD),Cancer,Neurodevelopmental Disorders,Supportive Care,oncology (general),Medical Oncology,pediatric oncology&lt;/keyword&gt;&lt;/keywords&gt;&lt;dates&gt;&lt;year&gt;2021&lt;/year&gt;&lt;pub-dates&gt;&lt;date&gt;2021-January-19&lt;/date&gt;&lt;/pub-dates&gt;&lt;/dates&gt;&lt;isbn&gt;2234-943X&lt;/isbn&gt;&lt;work-type&gt;Mini Review&lt;/work-type&gt;&lt;urls&gt;&lt;related-urls&gt;&lt;url&gt;https://www.frontiersin.org/article/10.3389/fonc.2020.595734&lt;/url&gt;&lt;/related-urls&gt;&lt;/urls&gt;&lt;electronic-resource-num&gt;10.3389/fonc.2020.595734&lt;/electronic-resource-num&gt;&lt;language&gt;English&lt;/language&gt;&lt;/record&gt;&lt;/Cite&gt;&lt;/EndNote&gt;</w:instrText>
      </w:r>
      <w:r>
        <w:fldChar w:fldCharType="separate"/>
      </w:r>
      <w:r w:rsidR="00CE0C56" w:rsidRPr="00CE0C56">
        <w:rPr>
          <w:noProof/>
          <w:vertAlign w:val="superscript"/>
        </w:rPr>
        <w:t>77</w:t>
      </w:r>
      <w:r>
        <w:fldChar w:fldCharType="end"/>
      </w:r>
    </w:p>
    <w:p w14:paraId="42687D7B" w14:textId="6F2D3B98" w:rsidR="00851D13" w:rsidRDefault="00851D13" w:rsidP="00851D13">
      <w:r>
        <w:t>Consequently, c</w:t>
      </w:r>
      <w:r w:rsidRPr="003B7112">
        <w:t>ompared to healthy controls and other cancer groups</w:t>
      </w:r>
      <w:r>
        <w:t>, there is an increased risk for psychological distress</w:t>
      </w:r>
      <w:r>
        <w:fldChar w:fldCharType="begin">
          <w:fldData xml:space="preserve">PEVuZE5vdGU+PENpdGU+PEF1dGhvcj5EZTwvQXV0aG9yPjxZZWFyPjIwMjA8L1llYXI+PFJlY051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=
</w:fldData>
        </w:fldChar>
      </w:r>
      <w:r w:rsidR="00CE0C56">
        <w:instrText xml:space="preserve"> ADDIN EN.CITE </w:instrText>
      </w:r>
      <w:r w:rsidR="00CE0C56">
        <w:fldChar w:fldCharType="begin">
          <w:fldData xml:space="preserve">PEVuZE5vdGU+PENpdGU+PEF1dGhvcj5EZTwvQXV0aG9yPjxZZWFyPjIwMjA8L1llYXI+PFJlY051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=
</w:fldData>
        </w:fldChar>
      </w:r>
      <w:r w:rsidR="00CE0C56">
        <w:instrText xml:space="preserve"> ADDIN EN.CITE.DATA </w:instrText>
      </w:r>
      <w:r w:rsidR="00CE0C56">
        <w:fldChar w:fldCharType="end"/>
      </w:r>
      <w:r>
        <w:fldChar w:fldCharType="separate"/>
      </w:r>
      <w:r w:rsidR="00CE0C56" w:rsidRPr="00CE0C56">
        <w:rPr>
          <w:noProof/>
          <w:vertAlign w:val="superscript"/>
        </w:rPr>
        <w:t>16, 67, 78, 79</w:t>
      </w:r>
      <w:r>
        <w:fldChar w:fldCharType="end"/>
      </w:r>
      <w:r>
        <w:t xml:space="preserve"> </w:t>
      </w:r>
      <w:r w:rsidR="00ED6AB8">
        <w:t>an</w:t>
      </w:r>
      <w:r w:rsidR="00046381">
        <w:t>d poorer</w:t>
      </w:r>
      <w:r w:rsidR="00450A8E">
        <w:t xml:space="preserve"> self-reported mental health</w:t>
      </w:r>
      <w:r w:rsidR="00450A8E">
        <w:fldChar w:fldCharType="begin">
          <w:fldData xml:space="preserve">PEVuZE5vdGU+PENpdGU+PEF1dGhvcj5TbWl0aDwvQXV0aG9yPjxZZWFyPjIwMTk8L1llYXI+PFJl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</w:fldData>
        </w:fldChar>
      </w:r>
      <w:r w:rsidR="00CE0C56">
        <w:instrText xml:space="preserve"> ADDIN EN.CITE </w:instrText>
      </w:r>
      <w:r w:rsidR="00CE0C56">
        <w:fldChar w:fldCharType="begin">
          <w:fldData xml:space="preserve">PEVuZE5vdGU+PENpdGU+PEF1dGhvcj5TbWl0aDwvQXV0aG9yPjxZZWFyPjIwMTk8L1llYXI+PFJl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</w:fldData>
        </w:fldChar>
      </w:r>
      <w:r w:rsidR="00CE0C56">
        <w:instrText xml:space="preserve"> ADDIN EN.CITE.DATA </w:instrText>
      </w:r>
      <w:r w:rsidR="00CE0C56">
        <w:fldChar w:fldCharType="end"/>
      </w:r>
      <w:r w:rsidR="00450A8E">
        <w:fldChar w:fldCharType="separate"/>
      </w:r>
      <w:r w:rsidR="00ED4CA8" w:rsidRPr="00ED4CA8">
        <w:rPr>
          <w:noProof/>
          <w:vertAlign w:val="superscript"/>
        </w:rPr>
        <w:t>44</w:t>
      </w:r>
      <w:r w:rsidR="00450A8E">
        <w:fldChar w:fldCharType="end"/>
      </w:r>
      <w:r w:rsidR="00450A8E">
        <w:t xml:space="preserve"> </w:t>
      </w:r>
      <w:r w:rsidR="00450A8E" w:rsidRPr="00450A8E">
        <w:t>in AYA with cancer</w:t>
      </w:r>
      <w:r w:rsidR="00450A8E">
        <w:t xml:space="preserve">, </w:t>
      </w:r>
      <w:r>
        <w:t>which for many continues throughout survivorship.</w:t>
      </w:r>
      <w:r>
        <w:fldChar w:fldCharType="begin">
          <w:fldData xml:space="preserve">PEVuZE5vdGU+PENpdGU+PEF1dGhvcj5EZTwvQXV0aG9yPjxZZWFyPjIwMjE8L1llYXI+PFJlY051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</w:fldData>
        </w:fldChar>
      </w:r>
      <w:r w:rsidR="00CE0C56">
        <w:instrText xml:space="preserve"> ADDIN EN.CITE </w:instrText>
      </w:r>
      <w:r w:rsidR="00CE0C56">
        <w:fldChar w:fldCharType="begin">
          <w:fldData xml:space="preserve">PEVuZE5vdGU+PENpdGU+PEF1dGhvcj5EZTwvQXV0aG9yPjxZZWFyPjIwMjE8L1llYXI+PFJlY051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</w:fldData>
        </w:fldChar>
      </w:r>
      <w:r w:rsidR="00CE0C56">
        <w:instrText xml:space="preserve"> ADDIN EN.CITE.DATA </w:instrText>
      </w:r>
      <w:r w:rsidR="00CE0C56">
        <w:fldChar w:fldCharType="end"/>
      </w:r>
      <w:r>
        <w:fldChar w:fldCharType="separate"/>
      </w:r>
      <w:r w:rsidR="00CE0C56" w:rsidRPr="00CE0C56">
        <w:rPr>
          <w:noProof/>
          <w:vertAlign w:val="superscript"/>
        </w:rPr>
        <w:t>80, 81</w:t>
      </w:r>
      <w:r>
        <w:fldChar w:fldCharType="end"/>
      </w:r>
      <w:r>
        <w:t xml:space="preserve"> </w:t>
      </w:r>
      <w:r w:rsidR="00632E6C">
        <w:t>Up to o</w:t>
      </w:r>
      <w:r>
        <w:t xml:space="preserve">ne third of all AYA with cancer (and their parents) in Australia </w:t>
      </w:r>
      <w:r w:rsidR="00632E6C">
        <w:t xml:space="preserve">may </w:t>
      </w:r>
      <w:r>
        <w:t>experience moderate to severe anxiety/depression.</w:t>
      </w:r>
      <w:r>
        <w:fldChar w:fldCharType="begin">
          <w:fldData xml:space="preserve">PEVuZE5vdGU+PENpdGU+PEF1dGhvcj5NY0NhcnRoeTwvQXV0aG9yPjxZZWFyPjIwMTY8L1llYXI+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</w:fldData>
        </w:fldChar>
      </w:r>
      <w:r w:rsidR="00CE0C56">
        <w:instrText xml:space="preserve"> ADDIN EN.CITE </w:instrText>
      </w:r>
      <w:r w:rsidR="00CE0C56">
        <w:fldChar w:fldCharType="begin">
          <w:fldData xml:space="preserve">PEVuZE5vdGU+PENpdGU+PEF1dGhvcj5NY0NhcnRoeTwvQXV0aG9yPjxZZWFyPjIwMTY8L1llYXI+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</w:fldData>
        </w:fldChar>
      </w:r>
      <w:r w:rsidR="00CE0C56">
        <w:instrText xml:space="preserve"> ADDIN EN.CITE.DATA </w:instrText>
      </w:r>
      <w:r w:rsidR="00CE0C56">
        <w:fldChar w:fldCharType="end"/>
      </w:r>
      <w:r>
        <w:fldChar w:fldCharType="separate"/>
      </w:r>
      <w:r w:rsidR="00CE0C56" w:rsidRPr="00CE0C56">
        <w:rPr>
          <w:noProof/>
          <w:vertAlign w:val="superscript"/>
        </w:rPr>
        <w:t>82</w:t>
      </w:r>
      <w:r>
        <w:fldChar w:fldCharType="end"/>
      </w:r>
      <w:r>
        <w:t xml:space="preserve"> There is also a higher risk of anxiety and mood disorders in </w:t>
      </w:r>
      <w:r>
        <w:lastRenderedPageBreak/>
        <w:t>survivorship</w:t>
      </w:r>
      <w:r>
        <w:fldChar w:fldCharType="begin">
          <w:fldData xml:space="preserve">PEVuZE5vdGU+PENpdGU+PEF1dGhvcj5EZTwvQXV0aG9yPjxZZWFyPjIwMjA8L1llYXI+PFJlY051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</w:fldData>
        </w:fldChar>
      </w:r>
      <w:r w:rsidR="003F33DD">
        <w:instrText xml:space="preserve"> ADDIN EN.CITE </w:instrText>
      </w:r>
      <w:r w:rsidR="003F33DD">
        <w:fldChar w:fldCharType="begin">
          <w:fldData xml:space="preserve">PEVuZE5vdGU+PENpdGU+PEF1dGhvcj5EZTwvQXV0aG9yPjxZZWFyPjIwMjA8L1llYXI+PFJlY051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</w:fldData>
        </w:fldChar>
      </w:r>
      <w:r w:rsidR="003F33DD">
        <w:instrText xml:space="preserve"> ADDIN EN.CITE.DATA </w:instrText>
      </w:r>
      <w:r w:rsidR="003F33DD">
        <w:fldChar w:fldCharType="end"/>
      </w:r>
      <w:r>
        <w:fldChar w:fldCharType="separate"/>
      </w:r>
      <w:r w:rsidR="00665736" w:rsidRPr="00665736">
        <w:rPr>
          <w:noProof/>
          <w:vertAlign w:val="superscript"/>
        </w:rPr>
        <w:t>16</w:t>
      </w:r>
      <w:r>
        <w:fldChar w:fldCharType="end"/>
      </w:r>
      <w:r>
        <w:t xml:space="preserve"> and symptoms of post-traumatic stress disorder</w:t>
      </w:r>
      <w:r w:rsidR="00A616C3">
        <w:t>.</w:t>
      </w:r>
      <w:r>
        <w:fldChar w:fldCharType="begin">
          <w:fldData xml:space="preserve">PEVuZE5vdGU+PENpdGU+PEF1dGhvcj5CYXJuZXR0PC9BdXRob3I+PFllYXI+MjAxNjwvWWVhcj48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</w:fldData>
        </w:fldChar>
      </w:r>
      <w:r w:rsidR="004F19DC">
        <w:instrText xml:space="preserve"> ADDIN EN.CITE </w:instrText>
      </w:r>
      <w:r w:rsidR="004F19DC">
        <w:fldChar w:fldCharType="begin">
          <w:fldData xml:space="preserve">PEVuZE5vdGU+PENpdGU+PEF1dGhvcj5CYXJuZXR0PC9BdXRob3I+PFllYXI+MjAxNjwvWWVhcj48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</w:fldData>
        </w:fldChar>
      </w:r>
      <w:r w:rsidR="004F19DC">
        <w:instrText xml:space="preserve"> ADDIN EN.CITE.DATA </w:instrText>
      </w:r>
      <w:r w:rsidR="004F19DC">
        <w:fldChar w:fldCharType="end"/>
      </w:r>
      <w:r>
        <w:fldChar w:fldCharType="separate"/>
      </w:r>
      <w:r w:rsidR="004F19DC" w:rsidRPr="004F19DC">
        <w:rPr>
          <w:noProof/>
          <w:vertAlign w:val="superscript"/>
        </w:rPr>
        <w:t>75, 82</w:t>
      </w:r>
      <w:r>
        <w:fldChar w:fldCharType="end"/>
      </w:r>
      <w:r>
        <w:t xml:space="preserve"> </w:t>
      </w:r>
      <w:r w:rsidR="00E72D07">
        <w:t>A</w:t>
      </w:r>
      <w:r w:rsidR="00E158D1">
        <w:t>ccess to p</w:t>
      </w:r>
      <w:r>
        <w:t xml:space="preserve">sychological counselling and support </w:t>
      </w:r>
      <w:r w:rsidR="00E158D1">
        <w:t xml:space="preserve">services </w:t>
      </w:r>
      <w:r w:rsidR="00E72D07">
        <w:t xml:space="preserve">is </w:t>
      </w:r>
      <w:r>
        <w:t>rate</w:t>
      </w:r>
      <w:r w:rsidR="00E72D07">
        <w:t>d as very important</w:t>
      </w:r>
      <w:r w:rsidR="00B1778C">
        <w:t xml:space="preserve"> by</w:t>
      </w:r>
      <w:r>
        <w:t xml:space="preserve"> AYA with cancer,</w:t>
      </w:r>
      <w:r>
        <w:fldChar w:fldCharType="begin">
          <w:fldData xml:space="preserve">PEVuZE5vdGU+PENpdGU+PEF1dGhvcj5DaGV1bmc8L0F1dGhvcj48WWVhcj4yMDE3PC9ZZWFyPjxS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</w:fldData>
        </w:fldChar>
      </w:r>
      <w:r w:rsidR="00811D20">
        <w:instrText xml:space="preserve"> ADDIN EN.CITE </w:instrText>
      </w:r>
      <w:r w:rsidR="00811D20">
        <w:fldChar w:fldCharType="begin">
          <w:fldData xml:space="preserve">PEVuZE5vdGU+PENpdGU+PEF1dGhvcj5DaGV1bmc8L0F1dGhvcj48WWVhcj4yMDE3PC9ZZWFyPjxS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</w:fldData>
        </w:fldChar>
      </w:r>
      <w:r w:rsidR="00811D20">
        <w:instrText xml:space="preserve"> ADDIN EN.CITE.DATA </w:instrText>
      </w:r>
      <w:r w:rsidR="00811D20">
        <w:fldChar w:fldCharType="end"/>
      </w:r>
      <w:r>
        <w:fldChar w:fldCharType="separate"/>
      </w:r>
      <w:r w:rsidR="00811D20" w:rsidRPr="00811D20">
        <w:rPr>
          <w:noProof/>
          <w:vertAlign w:val="superscript"/>
        </w:rPr>
        <w:t>83</w:t>
      </w:r>
      <w:r>
        <w:fldChar w:fldCharType="end"/>
      </w:r>
      <w:r>
        <w:t xml:space="preserve"> however many may not receive adequate treatm</w:t>
      </w:r>
      <w:r w:rsidR="00EB16D5">
        <w:t>ent</w:t>
      </w:r>
      <w:r>
        <w:t xml:space="preserve"> intensifying the problem.</w:t>
      </w:r>
      <w:r>
        <w:fldChar w:fldCharType="begin">
          <w:fldData xml:space="preserve">PEVuZE5vdGU+PENpdGU+PEF1dGhvcj5QYXJrPC9BdXRob3I+PFllYXI+MjAxNTwvWWVhcj48UmVj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</w:fldData>
        </w:fldChar>
      </w:r>
      <w:r w:rsidR="00CE0C56">
        <w:instrText xml:space="preserve"> ADDIN EN.CITE </w:instrText>
      </w:r>
      <w:r w:rsidR="00CE0C56">
        <w:fldChar w:fldCharType="begin">
          <w:fldData xml:space="preserve">PEVuZE5vdGU+PENpdGU+PEF1dGhvcj5QYXJrPC9BdXRob3I+PFllYXI+MjAxNTwvWWVhcj48UmVj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</w:fldData>
        </w:fldChar>
      </w:r>
      <w:r w:rsidR="00CE0C56">
        <w:instrText xml:space="preserve"> ADDIN EN.CITE.DATA </w:instrText>
      </w:r>
      <w:r w:rsidR="00CE0C56">
        <w:fldChar w:fldCharType="end"/>
      </w:r>
      <w:r>
        <w:fldChar w:fldCharType="separate"/>
      </w:r>
      <w:r w:rsidR="00CE0C56" w:rsidRPr="00CE0C56">
        <w:rPr>
          <w:noProof/>
          <w:vertAlign w:val="superscript"/>
        </w:rPr>
        <w:t>31, 74</w:t>
      </w:r>
      <w:r>
        <w:fldChar w:fldCharType="end"/>
      </w:r>
      <w:r>
        <w:t xml:space="preserve"> </w:t>
      </w:r>
    </w:p>
    <w:p w14:paraId="3DA2B93E" w14:textId="2B35F502" w:rsidR="00851D13" w:rsidRDefault="00851D13" w:rsidP="00851D13">
      <w:r>
        <w:t>Interventions and</w:t>
      </w:r>
      <w:r w:rsidR="009F1813">
        <w:t xml:space="preserve"> </w:t>
      </w:r>
      <w:r w:rsidR="00AC55A7">
        <w:t xml:space="preserve">preventative </w:t>
      </w:r>
      <w:r>
        <w:t>strategies for providing optimal psychological care include:</w:t>
      </w:r>
    </w:p>
    <w:p w14:paraId="26A94608" w14:textId="20C45D81" w:rsidR="00851D13" w:rsidRDefault="00851D13" w:rsidP="0063001A">
      <w:pPr>
        <w:pStyle w:val="ListParagraph"/>
        <w:numPr>
          <w:ilvl w:val="0"/>
          <w:numId w:val="16"/>
        </w:numPr>
      </w:pPr>
      <w:r>
        <w:t xml:space="preserve">Use of </w:t>
      </w:r>
      <w:r w:rsidR="00F12986">
        <w:t>psychosocial assessments such as</w:t>
      </w:r>
      <w:r>
        <w:t xml:space="preserve"> </w:t>
      </w:r>
      <w:r w:rsidR="00383BC9">
        <w:t>HE</w:t>
      </w:r>
      <w:r w:rsidR="00E163F3">
        <w:t>E</w:t>
      </w:r>
      <w:r w:rsidR="00383BC9">
        <w:t xml:space="preserve">ADSS or </w:t>
      </w:r>
      <w:r w:rsidR="003A370D">
        <w:t>AYA-POST</w:t>
      </w:r>
      <w:r>
        <w:t>, for all new diagnoses</w:t>
      </w:r>
      <w:r w:rsidR="00D72216">
        <w:t>,</w:t>
      </w:r>
      <w:r>
        <w:t xml:space="preserve"> to determine referral for at-risk AYA </w:t>
      </w:r>
      <w:r w:rsidR="00E72D07">
        <w:t xml:space="preserve">to </w:t>
      </w:r>
      <w:r>
        <w:t>formal, structured clinical interview and supports.</w:t>
      </w:r>
      <w:r>
        <w:fldChar w:fldCharType="begin">
          <w:fldData xml:space="preserve">PEVuZE5vdGU+PENpdGU+PEF1dGhvcj5SZWNrbGl0aXM8L0F1dGhvcj48WWVhcj4yMDE2PC9ZZWFy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</w:fldData>
        </w:fldChar>
      </w:r>
      <w:r w:rsidR="00811D20">
        <w:instrText xml:space="preserve"> ADDIN EN.CITE </w:instrText>
      </w:r>
      <w:r w:rsidR="00811D20">
        <w:fldChar w:fldCharType="begin">
          <w:fldData xml:space="preserve">PEVuZE5vdGU+PENpdGU+PEF1dGhvcj5SZWNrbGl0aXM8L0F1dGhvcj48WWVhcj4yMDE2PC9ZZWFy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</w:fldData>
        </w:fldChar>
      </w:r>
      <w:r w:rsidR="00811D20">
        <w:instrText xml:space="preserve"> ADDIN EN.CITE.DATA </w:instrText>
      </w:r>
      <w:r w:rsidR="00811D20">
        <w:fldChar w:fldCharType="end"/>
      </w:r>
      <w:r>
        <w:fldChar w:fldCharType="separate"/>
      </w:r>
      <w:r w:rsidR="00811D20" w:rsidRPr="00811D20">
        <w:rPr>
          <w:noProof/>
          <w:vertAlign w:val="superscript"/>
        </w:rPr>
        <w:t>84</w:t>
      </w:r>
      <w:r>
        <w:fldChar w:fldCharType="end"/>
      </w:r>
    </w:p>
    <w:p w14:paraId="46F077D3" w14:textId="5FD8CCE6" w:rsidR="00851D13" w:rsidRDefault="00851D13" w:rsidP="0063001A">
      <w:pPr>
        <w:pStyle w:val="ListParagraph"/>
        <w:numPr>
          <w:ilvl w:val="0"/>
          <w:numId w:val="16"/>
        </w:numPr>
      </w:pPr>
      <w:r>
        <w:t>Neuropsychology assessment i</w:t>
      </w:r>
      <w:r w:rsidRPr="003A2A01">
        <w:t xml:space="preserve">n young AYA (&lt;21 years) </w:t>
      </w:r>
      <w:r>
        <w:t xml:space="preserve">on entry to survivorship for risk populations such as those with a history of a </w:t>
      </w:r>
      <w:r w:rsidR="00D66F02">
        <w:t>central nervous system</w:t>
      </w:r>
      <w:r>
        <w:t xml:space="preserve"> tumour</w:t>
      </w:r>
      <w:r w:rsidR="00D66F02">
        <w:t>s</w:t>
      </w:r>
      <w:r>
        <w:t xml:space="preserve"> and those who received craniospinal radiotherapy and/or intrathecal chemotherapy.</w:t>
      </w:r>
      <w:r>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fldChar w:fldCharType="separate"/>
      </w:r>
      <w:r w:rsidR="00E3323E" w:rsidRPr="00E3323E">
        <w:rPr>
          <w:noProof/>
          <w:vertAlign w:val="superscript"/>
        </w:rPr>
        <w:t>29</w:t>
      </w:r>
      <w:r>
        <w:fldChar w:fldCharType="end"/>
      </w:r>
    </w:p>
    <w:p w14:paraId="1231A81B" w14:textId="7C6013B2" w:rsidR="00851D13" w:rsidRDefault="00851D13" w:rsidP="0063001A">
      <w:pPr>
        <w:pStyle w:val="ListParagraph"/>
        <w:numPr>
          <w:ilvl w:val="0"/>
          <w:numId w:val="16"/>
        </w:numPr>
      </w:pPr>
      <w:r>
        <w:t xml:space="preserve">Tailored, developmentally appropriate interventions to </w:t>
      </w:r>
      <w:r w:rsidR="007A5CAC">
        <w:t>address</w:t>
      </w:r>
      <w:r w:rsidR="000356F0">
        <w:t xml:space="preserve"> </w:t>
      </w:r>
      <w:r>
        <w:t xml:space="preserve">psychological needs may include peer </w:t>
      </w:r>
      <w:r w:rsidR="007A5CAC">
        <w:t>interactions</w:t>
      </w:r>
      <w:r>
        <w:t>; creative expression (such as art and music therapy); promoting AYA-clinician interactions with increased decision-making; promoting physical activity; individual coaching and engaging technology.</w:t>
      </w:r>
      <w:r>
        <w:fldChar w:fldCharType="begin"/>
      </w:r>
      <w:r w:rsidR="00811D20">
        <w:instrText xml:space="preserve"> ADDIN EN.CITE &lt;EndNote&gt;&lt;Cite&gt;&lt;Author&gt;Thornton&lt;/Author&gt;&lt;Year&gt;2020&lt;/Year&gt;&lt;RecNum&gt;332&lt;/RecNum&gt;&lt;DisplayText&gt;&lt;style face="superscript"&gt;85&lt;/style&gt;&lt;/DisplayText&gt;&lt;record&gt;&lt;rec-number&gt;332&lt;/rec-number&gt;&lt;foreign-keys&gt;&lt;key app="EN" db-id="2vzr02ev2z9xe3e2ds859xwv9wrsz99pza0t" timestamp="0"&gt;332&lt;/key&gt;&lt;/foreign-keys&gt;&lt;ref-type name="Journal Article"&gt;17&lt;/ref-type&gt;&lt;contributors&gt;&lt;authors&gt;&lt;author&gt;Thornton, Clifton P.&lt;/author&gt;&lt;author&gt;Ruble, Kathy&lt;/author&gt;&lt;author&gt;Kozachik, Sharon&lt;/author&gt;&lt;/authors&gt;&lt;/contributors&gt;&lt;titles&gt;&lt;title&gt;Psychosocial Interventions for Adolescents and Young Adults With Cancer: An Integrative Review&lt;/title&gt;&lt;secondary-title&gt;Journal of Pediatric Oncology Nursing&lt;/secondary-title&gt;&lt;/titles&gt;&lt;pages&gt;408-422&lt;/pages&gt;&lt;volume&gt;37&lt;/volume&gt;&lt;number&gt;6&lt;/number&gt;&lt;dates&gt;&lt;year&gt;2020&lt;/year&gt;&lt;pub-dates&gt;&lt;date&gt;2020/11/01&lt;/date&gt;&lt;/pub-dates&gt;&lt;/dates&gt;&lt;publisher&gt;SAGE Publications Inc STM&lt;/publisher&gt;&lt;isbn&gt;1043-4542&lt;/isbn&gt;&lt;urls&gt;&lt;related-urls&gt;&lt;url&gt;https://doi.org/10.1177/1043454220919713&lt;/url&gt;&lt;/related-urls&gt;&lt;/urls&gt;&lt;electronic-resource-num&gt;10.1177/1043454220919713&lt;/electronic-resource-num&gt;&lt;access-date&gt;2021/01/12&lt;/access-date&gt;&lt;/record&gt;&lt;/Cite&gt;&lt;/EndNote&gt;</w:instrText>
      </w:r>
      <w:r>
        <w:fldChar w:fldCharType="separate"/>
      </w:r>
      <w:r w:rsidR="00811D20" w:rsidRPr="00811D20">
        <w:rPr>
          <w:noProof/>
          <w:vertAlign w:val="superscript"/>
        </w:rPr>
        <w:t>85</w:t>
      </w:r>
      <w:r>
        <w:fldChar w:fldCharType="end"/>
      </w:r>
    </w:p>
    <w:p w14:paraId="160ACE1B" w14:textId="1E9D9AA6" w:rsidR="00851D13" w:rsidRDefault="00851D13" w:rsidP="0063001A">
      <w:pPr>
        <w:pStyle w:val="ListParagraph"/>
        <w:numPr>
          <w:ilvl w:val="0"/>
          <w:numId w:val="16"/>
        </w:numPr>
      </w:pPr>
      <w:r>
        <w:t xml:space="preserve">Mental health clinicians with experience in AYA cancer care should be part of the multidisciplinary team and accessible throughout the cancer care continuum. Patients exhibiting </w:t>
      </w:r>
      <w:r w:rsidR="009F1813">
        <w:t>emotional distress</w:t>
      </w:r>
      <w:r>
        <w:t xml:space="preserve"> (such as depression and anxiety) or pre-diagnosis mental health conditions  (such as autis</w:t>
      </w:r>
      <w:r w:rsidR="00E72D07">
        <w:t>m</w:t>
      </w:r>
      <w:r>
        <w:t xml:space="preserve"> spectrum disorder) should have timely access to specialised mental health teams.</w:t>
      </w:r>
      <w:r>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fldChar w:fldCharType="separate"/>
      </w:r>
      <w:r w:rsidR="00E3323E" w:rsidRPr="00E3323E">
        <w:rPr>
          <w:noProof/>
          <w:vertAlign w:val="superscript"/>
        </w:rPr>
        <w:t>29</w:t>
      </w:r>
      <w:r>
        <w:fldChar w:fldCharType="end"/>
      </w:r>
    </w:p>
    <w:p w14:paraId="3791A16C" w14:textId="609B8641" w:rsidR="00851D13" w:rsidRDefault="00851D13" w:rsidP="0063001A">
      <w:pPr>
        <w:pStyle w:val="ListParagraph"/>
        <w:numPr>
          <w:ilvl w:val="0"/>
          <w:numId w:val="16"/>
        </w:numPr>
      </w:pPr>
      <w:r>
        <w:t>Long term mental health surveillance should be included in survivorship.</w:t>
      </w:r>
      <w:r>
        <w:fldChar w:fldCharType="begin"/>
      </w:r>
      <w:r w:rsidR="00CE0C56">
        <w:instrText xml:space="preserve"> ADDIN EN.CITE &lt;EndNote&gt;&lt;Cite&gt;&lt;Author&gt;De&lt;/Author&gt;&lt;Year&gt;2021&lt;/Year&gt;&lt;RecNum&gt;490&lt;/RecNum&gt;&lt;DisplayText&gt;&lt;style face="superscript"&gt;80&lt;/style&gt;&lt;/DisplayText&gt;&lt;record&gt;&lt;rec-number&gt;490&lt;/rec-number&gt;&lt;foreign-keys&gt;&lt;key app="EN" db-id="2vzr02ev2z9xe3e2ds859xwv9wrsz99pza0t" timestamp="0"&gt;490&lt;/key&gt;&lt;/foreign-keys&gt;&lt;ref-type name="Journal Article"&gt;17&lt;/ref-type&gt;&lt;contributors&gt;&lt;authors&gt;&lt;author&gt;De, Riddhita&lt;/author&gt;&lt;author&gt;Sutradhar, Rinku&lt;/author&gt;&lt;author&gt;Kurdyak, Paul&lt;/author&gt;&lt;author&gt;Aktar, Suriya&lt;/author&gt;&lt;author&gt;Pole, Jason D.&lt;/author&gt;&lt;author&gt;Baxter, Nancy&lt;/author&gt;&lt;author&gt;Nathan, Paul C.&lt;/author&gt;&lt;author&gt;Gupta, Sumit&lt;/author&gt;&lt;/authors&gt;&lt;/contributors&gt;&lt;titles&gt;&lt;title&gt;Incidence and Predictors of Mental Health Outcomes Among Survivors of Adolescent and Young Adult Cancer: A Population-Based Study Using the IMPACT Cohort&lt;/title&gt;&lt;secondary-title&gt;Journal of Clinical Oncology&lt;/secondary-title&gt;&lt;/titles&gt;&lt;pages&gt;JCO.20.02019&lt;/pages&gt;&lt;dates&gt;&lt;year&gt;2021&lt;/year&gt;&lt;/dates&gt;&lt;publisher&gt;Wolters Kluwer&lt;/publisher&gt;&lt;isbn&gt;0732-183X&lt;/isbn&gt;&lt;urls&gt;&lt;related-urls&gt;&lt;url&gt;https://doi.org/10.1200/JCO.20.02019&lt;/url&gt;&lt;/related-urls&gt;&lt;/urls&gt;&lt;electronic-resource-num&gt;10.1200/JCO.20.02019&lt;/electronic-resource-num&gt;&lt;access-date&gt;2021/02/11&lt;/access-date&gt;&lt;/record&gt;&lt;/Cite&gt;&lt;/EndNote&gt;</w:instrText>
      </w:r>
      <w:r>
        <w:fldChar w:fldCharType="separate"/>
      </w:r>
      <w:r w:rsidR="00CE0C56" w:rsidRPr="00CE0C56">
        <w:rPr>
          <w:noProof/>
          <w:vertAlign w:val="superscript"/>
        </w:rPr>
        <w:t>80</w:t>
      </w:r>
      <w:r>
        <w:fldChar w:fldCharType="end"/>
      </w:r>
    </w:p>
    <w:p w14:paraId="3CA4A4ED" w14:textId="478B2DC4" w:rsidR="00A22FC3" w:rsidRDefault="00A22FC3" w:rsidP="00A22FC3">
      <w:pPr>
        <w:pStyle w:val="Heading3"/>
      </w:pPr>
      <w:bookmarkStart w:id="150" w:name="_Toc76462568"/>
      <w:bookmarkStart w:id="151" w:name="_Toc76463183"/>
      <w:bookmarkStart w:id="152" w:name="_Toc76733810"/>
      <w:bookmarkStart w:id="153" w:name="_Toc76734194"/>
      <w:bookmarkStart w:id="154" w:name="_Toc79135444"/>
      <w:bookmarkStart w:id="155" w:name="_Toc79135911"/>
      <w:bookmarkStart w:id="156" w:name="_Toc79408392"/>
      <w:bookmarkStart w:id="157" w:name="_Toc79409247"/>
      <w:r>
        <w:t>Practical needs</w:t>
      </w:r>
      <w:bookmarkEnd w:id="150"/>
      <w:bookmarkEnd w:id="151"/>
      <w:bookmarkEnd w:id="152"/>
      <w:bookmarkEnd w:id="153"/>
      <w:bookmarkEnd w:id="154"/>
      <w:bookmarkEnd w:id="155"/>
      <w:bookmarkEnd w:id="156"/>
      <w:bookmarkEnd w:id="157"/>
    </w:p>
    <w:p w14:paraId="1357EA12" w14:textId="5FEB8973" w:rsidR="00A22FC3" w:rsidRDefault="00A22FC3" w:rsidP="00A22FC3">
      <w:r>
        <w:t>Supporting practical domains, such as</w:t>
      </w:r>
      <w:r w:rsidR="009F1813">
        <w:t xml:space="preserve"> </w:t>
      </w:r>
      <w:r w:rsidR="004D7181">
        <w:t>within</w:t>
      </w:r>
      <w:r>
        <w:t xml:space="preserve"> the home environment, transportation and financial security</w:t>
      </w:r>
      <w:r>
        <w:fldChar w:fldCharType="begin"/>
      </w:r>
      <w:r w:rsidR="00E3323E">
        <w:instrText xml:space="preserve"> ADDIN EN.CITE &lt;EndNote&gt;&lt;Cite&gt;&lt;Author&gt;Holland&lt;/Author&gt;&lt;Year&gt;2018&lt;/Year&gt;&lt;RecNum&gt;242&lt;/RecNum&gt;&lt;DisplayText&gt;&lt;style face="superscript"&gt;31&lt;/style&gt;&lt;/DisplayText&gt;&lt;record&gt;&lt;rec-number&gt;242&lt;/rec-number&gt;&lt;foreign-keys&gt;&lt;key app="EN" db-id="2vzr02ev2z9xe3e2ds859xwv9wrsz99pza0t" timestamp="0"&gt;242&lt;/key&gt;&lt;/foreign-keys&gt;&lt;ref-type name="Book Section"&gt;5&lt;/ref-type&gt;&lt;contributors&gt;&lt;authors&gt;&lt;author&gt;Holland, L&lt;/author&gt;&lt;author&gt;Thompson, K.&lt;/author&gt;&lt;/authors&gt;&lt;secondary-authors&gt;&lt;author&gt;Chisholm, Julia&lt;/author&gt;&lt;author&gt;Hough, Rachel&lt;/author&gt;&lt;author&gt;Soanes, Louise&lt;/author&gt;&lt;/secondary-authors&gt;&lt;/contributors&gt;&lt;titles&gt;&lt;title&gt;Psychological Support and Social Care.&lt;/title&gt;&lt;secondary-title&gt;A Practical Approach to the Care of Adolescents and Young Adults with Cancer&lt;/secondary-title&gt;&lt;/titles&gt;&lt;pages&gt;37-55&lt;/pages&gt;&lt;dates&gt;&lt;year&gt;2018&lt;/year&gt;&lt;pub-dates&gt;&lt;date&gt;2018//&lt;/date&gt;&lt;/pub-dates&gt;&lt;/dates&gt;&lt;pub-location&gt;Cham&lt;/pub-location&gt;&lt;publisher&gt;Springer International Publishing&lt;/publisher&gt;&lt;isbn&gt;978-3-319-66173-5&lt;/isbn&gt;&lt;urls&gt;&lt;related-urls&gt;&lt;url&gt;https://doi.org/10.1007/978-3-319-66173-5_3&lt;/url&gt;&lt;/related-urls&gt;&lt;/urls&gt;&lt;electronic-resource-num&gt;10.1007/978-3-319-66173-5_3&lt;/electronic-resource-num&gt;&lt;/record&gt;&lt;/Cite&gt;&lt;/EndNote&gt;</w:instrText>
      </w:r>
      <w:r>
        <w:fldChar w:fldCharType="separate"/>
      </w:r>
      <w:r w:rsidR="00E3323E" w:rsidRPr="00E3323E">
        <w:rPr>
          <w:noProof/>
          <w:vertAlign w:val="superscript"/>
        </w:rPr>
        <w:t>31</w:t>
      </w:r>
      <w:r>
        <w:fldChar w:fldCharType="end"/>
      </w:r>
      <w:r>
        <w:t xml:space="preserve"> are an important need and area of concern for AYA with cancer.</w:t>
      </w:r>
      <w:r>
        <w:fldChar w:fldCharType="begin"/>
      </w:r>
      <w:r w:rsidR="00CE0C56">
        <w:instrText xml:space="preserve"> ADDIN EN.CITE &lt;EndNote&gt;&lt;Cite&gt;&lt;Author&gt;Smrke&lt;/Author&gt;&lt;Year&gt;2020&lt;/Year&gt;&lt;RecNum&gt;214&lt;/RecNum&gt;&lt;DisplayText&gt;&lt;style face="superscript"&gt;67&lt;/style&gt;&lt;/DisplayText&gt;&lt;record&gt;&lt;rec-number&gt;214&lt;/rec-number&gt;&lt;foreign-keys&gt;&lt;key app="EN" db-id="2vzr02ev2z9xe3e2ds859xwv9wrsz99pza0t" timestamp="0"&gt;214&lt;/key&gt;&lt;/foreign-keys&gt;&lt;ref-type name="Journal Article"&gt;17&lt;/ref-type&gt;&lt;contributors&gt;&lt;authors&gt;&lt;author&gt;Smrke, A.&lt;/author&gt;&lt;author&gt;Leung, B.&lt;/author&gt;&lt;author&gt;Srikanthan, A.&lt;/author&gt;&lt;author&gt;McDonald, M.&lt;/author&gt;&lt;author&gt;Bates, A.&lt;/author&gt;&lt;author&gt;Ho, C.&lt;/author&gt;&lt;/authors&gt;&lt;/contributors&gt;&lt;auth-address&gt;Medical Oncology, BC Cancer, Vancouver Centre, Vancouver, Canada.&amp;#xD;Division of Medical Oncology, The Ottawa Hospital Cancer Centre, Ottawa, Canada.&amp;#xD;Psychosocial Oncology, BC Cancer, Vancouver Centre, Vancouver, Canada.&lt;/auth-address&gt;&lt;titles&gt;&lt;title&gt;Distinct Features of Psychosocial Distress of Adolescents and Young Adults with Cancer Compared to Adults at Diagnosis: Patient-Reported Domains of Concern&lt;/title&gt;&lt;secondary-title&gt;J Adolesc Young Adult Oncol&lt;/secondary-title&gt;&lt;alt-title&gt;Journal of adolescent and young adult oncology&lt;/alt-title&gt;&lt;/titles&gt;&lt;periodical&gt;&lt;full-title&gt;J Adolesc Young Adult Oncol&lt;/full-title&gt;&lt;abbr-1&gt;Journal of adolescent and young adult oncology&lt;/abbr-1&gt;&lt;/periodical&gt;&lt;alt-periodical&gt;&lt;full-title&gt;J Adolesc Young Adult Oncol&lt;/full-title&gt;&lt;abbr-1&gt;Journal of adolescent and young adult oncology&lt;/abbr-1&gt;&lt;/alt-periodical&gt;&lt;pages&gt;540-545&lt;/pages&gt;&lt;volume&gt;9&lt;/volume&gt;&lt;number&gt;4&lt;/number&gt;&lt;edition&gt;2020/04/08&lt;/edition&gt;&lt;keywords&gt;&lt;keyword&gt;*anxiety&lt;/keyword&gt;&lt;keyword&gt;*cancer diagnosis&lt;/keyword&gt;&lt;keyword&gt;*depression&lt;/keyword&gt;&lt;keyword&gt;*distress&lt;/keyword&gt;&lt;keyword&gt;*psychosocial needs&lt;/keyword&gt;&lt;/keywords&gt;&lt;dates&gt;&lt;year&gt;2020&lt;/year&gt;&lt;pub-dates&gt;&lt;date&gt;Aug&lt;/date&gt;&lt;/pub-dates&gt;&lt;/dates&gt;&lt;isbn&gt;2156-5333&lt;/isbn&gt;&lt;accession-num&gt;32255694&lt;/accession-num&gt;&lt;urls&gt;&lt;/urls&gt;&lt;electronic-resource-num&gt;10.1089/jayao.2019.0157&lt;/electronic-resource-num&gt;&lt;remote-database-provider&gt;NLM&lt;/remote-database-provider&gt;&lt;language&gt;eng&lt;/language&gt;&lt;/record&gt;&lt;/Cite&gt;&lt;/EndNote&gt;</w:instrText>
      </w:r>
      <w:r>
        <w:fldChar w:fldCharType="separate"/>
      </w:r>
      <w:r w:rsidR="00CE0C56" w:rsidRPr="00CE0C56">
        <w:rPr>
          <w:noProof/>
          <w:vertAlign w:val="superscript"/>
        </w:rPr>
        <w:t>67</w:t>
      </w:r>
      <w:r>
        <w:fldChar w:fldCharType="end"/>
      </w:r>
      <w:r>
        <w:t xml:space="preserve"> These needs continue after treatment,</w:t>
      </w:r>
      <w:r>
        <w:fldChar w:fldCharType="begin">
          <w:fldData xml:space="preserve">PEVuZE5vdGU+PENpdGU+PEF1dGhvcj5TYWxzbWFuPC9BdXRob3I+PFllYXI+MjAxOTwvWWVhcj48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</w:fldData>
        </w:fldChar>
      </w:r>
      <w:r w:rsidR="00811D20">
        <w:instrText xml:space="preserve"> ADDIN EN.CITE </w:instrText>
      </w:r>
      <w:r w:rsidR="00811D20">
        <w:fldChar w:fldCharType="begin">
          <w:fldData xml:space="preserve">PEVuZE5vdGU+PENpdGU+PEF1dGhvcj5TYWxzbWFuPC9BdXRob3I+PFllYXI+MjAxOTwvWWVhcj48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</w:fldData>
        </w:fldChar>
      </w:r>
      <w:r w:rsidR="00811D20">
        <w:instrText xml:space="preserve"> ADDIN EN.CITE.DATA </w:instrText>
      </w:r>
      <w:r w:rsidR="00811D20">
        <w:fldChar w:fldCharType="end"/>
      </w:r>
      <w:r>
        <w:fldChar w:fldCharType="separate"/>
      </w:r>
      <w:r w:rsidR="00811D20" w:rsidRPr="00811D20">
        <w:rPr>
          <w:noProof/>
          <w:vertAlign w:val="superscript"/>
        </w:rPr>
        <w:t>86</w:t>
      </w:r>
      <w:r>
        <w:fldChar w:fldCharType="end"/>
      </w:r>
      <w:r>
        <w:t xml:space="preserve"> and ar</w:t>
      </w:r>
      <w:r w:rsidR="00706AC0">
        <w:t>e more often unmet for</w:t>
      </w:r>
      <w:r>
        <w:t xml:space="preserve"> AYA treated in adult centres versus the paediatric setting.</w:t>
      </w:r>
      <w:r>
        <w:fldChar w:fldCharType="begin">
          <w:fldData xml:space="preserve">PEVuZE5vdGU+PENpdGU+PEF1dGhvcj5TYXd5ZXI8L0F1dGhvcj48WWVhcj4yMDE3PC9ZZWFyPjxS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</w:fldData>
        </w:fldChar>
      </w:r>
      <w:r w:rsidR="00ED4CA8">
        <w:instrText xml:space="preserve"> ADDIN EN.CITE </w:instrText>
      </w:r>
      <w:r w:rsidR="00ED4CA8">
        <w:fldChar w:fldCharType="begin">
          <w:fldData xml:space="preserve">PEVuZE5vdGU+PENpdGU+PEF1dGhvcj5TYXd5ZXI8L0F1dGhvcj48WWVhcj4yMDE3PC9ZZWFyPjxS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</w:fldData>
        </w:fldChar>
      </w:r>
      <w:r w:rsidR="00ED4CA8">
        <w:instrText xml:space="preserve"> ADDIN EN.CITE.DATA </w:instrText>
      </w:r>
      <w:r w:rsidR="00ED4CA8">
        <w:fldChar w:fldCharType="end"/>
      </w:r>
      <w:r>
        <w:fldChar w:fldCharType="separate"/>
      </w:r>
      <w:r w:rsidR="00ED4CA8" w:rsidRPr="00ED4CA8">
        <w:rPr>
          <w:noProof/>
          <w:vertAlign w:val="superscript"/>
        </w:rPr>
        <w:t>47</w:t>
      </w:r>
      <w:r>
        <w:fldChar w:fldCharType="end"/>
      </w:r>
      <w:r>
        <w:t xml:space="preserve"> Threats to the </w:t>
      </w:r>
      <w:r w:rsidR="00B570C0">
        <w:t>management</w:t>
      </w:r>
      <w:r w:rsidR="000356F0">
        <w:t xml:space="preserve"> </w:t>
      </w:r>
      <w:r>
        <w:t xml:space="preserve">of practical needs due to a diagnosis of cancer </w:t>
      </w:r>
      <w:r w:rsidR="002C35AA">
        <w:t xml:space="preserve">may </w:t>
      </w:r>
      <w:r>
        <w:t>re-</w:t>
      </w:r>
      <w:r w:rsidR="00B570C0">
        <w:t>establish</w:t>
      </w:r>
      <w:r>
        <w:t xml:space="preserve"> a reliance on parents at a point of emerging independence.</w:t>
      </w:r>
      <w:r>
        <w:fldChar w:fldCharType="begin"/>
      </w:r>
      <w:r w:rsidR="00E3323E">
        <w:instrText xml:space="preserve"> ADDIN EN.CITE &lt;EndNote&gt;&lt;Cite&gt;&lt;Author&gt;Warner&lt;/Author&gt;&lt;Year&gt;2016&lt;/Year&gt;&lt;RecNum&gt;72&lt;/RecNum&gt;&lt;DisplayText&gt;&lt;style face="superscript"&gt;33&lt;/style&gt;&lt;/DisplayText&gt;&lt;record&gt;&lt;rec-number&gt;72&lt;/rec-number&gt;&lt;foreign-keys&gt;&lt;key app="EN" db-id="2vzr02ev2z9xe3e2ds859xwv9wrsz99pza0t" timestamp="0"&gt;72&lt;/key&gt;&lt;/foreign-keys&gt;&lt;ref-type name="Journal Article"&gt;17&lt;/ref-type&gt;&lt;contributors&gt;&lt;authors&gt;&lt;author&gt;Warner, Echo L.&lt;/author&gt;&lt;author&gt;Kent, Erin E.&lt;/author&gt;&lt;author&gt;Trevino, Kelly M.&lt;/author&gt;&lt;author&gt;Parsons, Helen M.&lt;/author&gt;&lt;author&gt;Zebrack, Bradley J.&lt;/author&gt;&lt;author&gt;Kirchhoff, Anne C.&lt;/author&gt;&lt;/authors&gt;&lt;/contributors&gt;&lt;titles&gt;&lt;title&gt;Social well-being among adolescents and young adults with cancer: A systematic review&lt;/title&gt;&lt;secondary-title&gt;Cancer&lt;/secondary-title&gt;&lt;/titles&gt;&lt;pages&gt;1029-1037&lt;/pages&gt;&lt;volume&gt;122&lt;/volume&gt;&lt;number&gt;7&lt;/number&gt;&lt;keywords&gt;&lt;keyword&gt;adolescent and young adult&lt;/keyword&gt;&lt;keyword&gt;cancer&lt;/keyword&gt;&lt;keyword&gt;education&lt;/keyword&gt;&lt;keyword&gt;employment&lt;/keyword&gt;&lt;keyword&gt;social support&lt;/keyword&gt;&lt;/keywords&gt;&lt;dates&gt;&lt;year&gt;2016&lt;/year&gt;&lt;pub-dates&gt;&lt;date&gt;2016/04/01&lt;/date&gt;&lt;/pub-dates&gt;&lt;/dates&gt;&lt;publisher&gt;John Wiley &amp;amp; Sons, Ltd&lt;/publisher&gt;&lt;isbn&gt;0008-543X&lt;/isbn&gt;&lt;work-type&gt;https://doi.org/10.1002/cncr.29866&lt;/work-type&gt;&lt;urls&gt;&lt;related-urls&gt;&lt;url&gt;https://doi.org/10.1002/cncr.29866&lt;/url&gt;&lt;/related-urls&gt;&lt;/urls&gt;&lt;electronic-resource-num&gt;https://doi.org/10.1002/cncr.29866&lt;/electronic-resource-num&gt;&lt;access-date&gt;2020/11/11&lt;/access-date&gt;&lt;/record&gt;&lt;/Cite&gt;&lt;/EndNote&gt;</w:instrText>
      </w:r>
      <w:r>
        <w:fldChar w:fldCharType="separate"/>
      </w:r>
      <w:r w:rsidR="00E3323E" w:rsidRPr="00E3323E">
        <w:rPr>
          <w:noProof/>
          <w:vertAlign w:val="superscript"/>
        </w:rPr>
        <w:t>33</w:t>
      </w:r>
      <w:r>
        <w:fldChar w:fldCharType="end"/>
      </w:r>
      <w:r>
        <w:t xml:space="preserve"> Financial distress has been associated with poorer quality of life and social well-being in AYA with cancer.</w:t>
      </w:r>
      <w:r>
        <w:fldChar w:fldCharType="begin"/>
      </w:r>
      <w:r w:rsidR="00E3323E">
        <w:instrText xml:space="preserve"> ADDIN EN.CITE &lt;EndNote&gt;&lt;Cite&gt;&lt;Author&gt;Warner&lt;/Author&gt;&lt;Year&gt;2016&lt;/Year&gt;&lt;RecNum&gt;72&lt;/RecNum&gt;&lt;DisplayText&gt;&lt;style face="superscript"&gt;33&lt;/style&gt;&lt;/DisplayText&gt;&lt;record&gt;&lt;rec-number&gt;72&lt;/rec-number&gt;&lt;foreign-keys&gt;&lt;key app="EN" db-id="2vzr02ev2z9xe3e2ds859xwv9wrsz99pza0t" timestamp="0"&gt;72&lt;/key&gt;&lt;/foreign-keys&gt;&lt;ref-type name="Journal Article"&gt;17&lt;/ref-type&gt;&lt;contributors&gt;&lt;authors&gt;&lt;author&gt;Warner, Echo L.&lt;/author&gt;&lt;author&gt;Kent, Erin E.&lt;/author&gt;&lt;author&gt;Trevino, Kelly M.&lt;/author&gt;&lt;author&gt;Parsons, Helen M.&lt;/author&gt;&lt;author&gt;Zebrack, Bradley J.&lt;/author&gt;&lt;author&gt;Kirchhoff, Anne C.&lt;/author&gt;&lt;/authors&gt;&lt;/contributors&gt;&lt;titles&gt;&lt;title&gt;Social well-being among adolescents and young adults with cancer: A systematic review&lt;/title&gt;&lt;secondary-title&gt;Cancer&lt;/secondary-title&gt;&lt;/titles&gt;&lt;pages&gt;1029-1037&lt;/pages&gt;&lt;volume&gt;122&lt;/volume&gt;&lt;number&gt;7&lt;/number&gt;&lt;keywords&gt;&lt;keyword&gt;adolescent and young adult&lt;/keyword&gt;&lt;keyword&gt;cancer&lt;/keyword&gt;&lt;keyword&gt;education&lt;/keyword&gt;&lt;keyword&gt;employment&lt;/keyword&gt;&lt;keyword&gt;social support&lt;/keyword&gt;&lt;/keywords&gt;&lt;dates&gt;&lt;year&gt;2016&lt;/year&gt;&lt;pub-dates&gt;&lt;date&gt;2016/04/01&lt;/date&gt;&lt;/pub-dates&gt;&lt;/dates&gt;&lt;publisher&gt;John Wiley &amp;amp; Sons, Ltd&lt;/publisher&gt;&lt;isbn&gt;0008-543X&lt;/isbn&gt;&lt;work-type&gt;https://doi.org/10.1002/cncr.29866&lt;/work-type&gt;&lt;urls&gt;&lt;related-urls&gt;&lt;url&gt;https://doi.org/10.1002/cncr.29866&lt;/url&gt;&lt;/related-urls&gt;&lt;/urls&gt;&lt;electronic-resource-num&gt;https://doi.org/10.1002/cncr.29866&lt;/electronic-resource-num&gt;&lt;access-date&gt;2020/11/11&lt;/access-date&gt;&lt;/record&gt;&lt;/Cite&gt;&lt;/EndNote&gt;</w:instrText>
      </w:r>
      <w:r>
        <w:fldChar w:fldCharType="separate"/>
      </w:r>
      <w:r w:rsidR="00E3323E" w:rsidRPr="00E3323E">
        <w:rPr>
          <w:noProof/>
          <w:vertAlign w:val="superscript"/>
        </w:rPr>
        <w:t>33</w:t>
      </w:r>
      <w:r>
        <w:fldChar w:fldCharType="end"/>
      </w:r>
    </w:p>
    <w:p w14:paraId="2EBB8371" w14:textId="000F309F" w:rsidR="00A22FC3" w:rsidRDefault="00A22FC3" w:rsidP="00A22FC3">
      <w:r>
        <w:t>Effective management of practical needs includes:</w:t>
      </w:r>
    </w:p>
    <w:p w14:paraId="6AAE43CA" w14:textId="46866982" w:rsidR="00A22FC3" w:rsidRDefault="00A22FC3" w:rsidP="0063001A">
      <w:pPr>
        <w:pStyle w:val="ListParagraph"/>
        <w:numPr>
          <w:ilvl w:val="0"/>
          <w:numId w:val="30"/>
        </w:numPr>
      </w:pPr>
      <w:r>
        <w:t xml:space="preserve">Timely referral to both social </w:t>
      </w:r>
      <w:r w:rsidR="00B570C0">
        <w:t>workers</w:t>
      </w:r>
      <w:r>
        <w:t xml:space="preserve"> and AYA </w:t>
      </w:r>
      <w:r w:rsidR="00B570C0">
        <w:t>coordinator</w:t>
      </w:r>
      <w:r w:rsidR="00EC0390">
        <w:t xml:space="preserve">s </w:t>
      </w:r>
      <w:r>
        <w:t>at the time of diagnosis.</w:t>
      </w:r>
    </w:p>
    <w:p w14:paraId="3A6B8FFF" w14:textId="1FFD5D32" w:rsidR="00A22FC3" w:rsidRDefault="00B570C0" w:rsidP="0063001A">
      <w:pPr>
        <w:pStyle w:val="ListParagraph"/>
        <w:numPr>
          <w:ilvl w:val="0"/>
          <w:numId w:val="30"/>
        </w:numPr>
      </w:pPr>
      <w:r>
        <w:t>Undertaking</w:t>
      </w:r>
      <w:r w:rsidR="00A22FC3">
        <w:t xml:space="preserve"> psychosocial assessment at the time of diagnosis to guide practical support needs and interventions</w:t>
      </w:r>
      <w:r w:rsidR="004D7181">
        <w:t xml:space="preserve">, including those </w:t>
      </w:r>
      <w:r w:rsidR="00A22FC3">
        <w:t>promot</w:t>
      </w:r>
      <w:r w:rsidR="004D7181">
        <w:t>ing</w:t>
      </w:r>
      <w:r w:rsidR="009F1813">
        <w:t xml:space="preserve"> f</w:t>
      </w:r>
      <w:r w:rsidR="00A22FC3">
        <w:t>inancial self-effi</w:t>
      </w:r>
      <w:r w:rsidR="008F6219">
        <w:t>ciency</w:t>
      </w:r>
      <w:r w:rsidR="00A22FC3">
        <w:t>.</w:t>
      </w:r>
    </w:p>
    <w:p w14:paraId="4B800DE4" w14:textId="477AB3A8" w:rsidR="00A22FC3" w:rsidRDefault="00A22FC3" w:rsidP="0063001A">
      <w:pPr>
        <w:pStyle w:val="ListParagraph"/>
        <w:numPr>
          <w:ilvl w:val="0"/>
          <w:numId w:val="30"/>
        </w:numPr>
      </w:pPr>
      <w:r>
        <w:lastRenderedPageBreak/>
        <w:t>Assessment</w:t>
      </w:r>
      <w:r w:rsidR="009F1813">
        <w:t xml:space="preserve"> </w:t>
      </w:r>
      <w:r w:rsidR="00EC0390">
        <w:t>of</w:t>
      </w:r>
      <w:r>
        <w:t xml:space="preserve"> practical needs is ongoing during treatment, </w:t>
      </w:r>
      <w:r w:rsidR="000741D1">
        <w:t>at relapse (if applicable)</w:t>
      </w:r>
      <w:r w:rsidR="00FB657A">
        <w:t xml:space="preserve">, </w:t>
      </w:r>
      <w:r>
        <w:t>coming off treatment and in survivorship.</w:t>
      </w:r>
    </w:p>
    <w:p w14:paraId="144A3BE9" w14:textId="3ED184F5" w:rsidR="005F20E7" w:rsidRDefault="00F064F2" w:rsidP="00F064F2">
      <w:pPr>
        <w:pStyle w:val="Heading2"/>
      </w:pPr>
      <w:bookmarkStart w:id="158" w:name="_Toc79409248"/>
      <w:r>
        <w:t xml:space="preserve">Principle 5: </w:t>
      </w:r>
      <w:r w:rsidR="00776FDE">
        <w:t>Care coordinatio</w:t>
      </w:r>
      <w:bookmarkEnd w:id="158"/>
      <w:r w:rsidR="009F1813">
        <w:t>n</w:t>
      </w:r>
    </w:p>
    <w:p w14:paraId="60A69480" w14:textId="7B0F4CDC" w:rsidR="002D3458" w:rsidRDefault="00F70CE2" w:rsidP="002D3458">
      <w:r w:rsidRPr="00F70CE2">
        <w:t xml:space="preserve">Care coordination is the responsibility of every professional, both clinical and non-clinical, who </w:t>
      </w:r>
      <w:r w:rsidR="00EC0390">
        <w:t>works</w:t>
      </w:r>
      <w:r w:rsidRPr="00F70CE2">
        <w:t xml:space="preserve"> with patients, their </w:t>
      </w:r>
      <w:r w:rsidR="003005BA" w:rsidRPr="00F70CE2">
        <w:t>families,</w:t>
      </w:r>
      <w:r w:rsidRPr="00F70CE2">
        <w:t xml:space="preserve"> and carers. </w:t>
      </w:r>
    </w:p>
    <w:p w14:paraId="16C2BA37" w14:textId="52D8C266" w:rsidR="00F70CE2" w:rsidRPr="00F70CE2" w:rsidRDefault="002D3458" w:rsidP="002D3458">
      <w:r>
        <w:t xml:space="preserve">Seamless care coordination is essential for patients to successfully navigate the complex health system. </w:t>
      </w:r>
      <w:r w:rsidR="00F70CE2" w:rsidRPr="00F70CE2">
        <w:t xml:space="preserve">Care coordination is a comprehensive approach to achieving continuity of care for patients. It aims to ensure care is delivered in a systematic, </w:t>
      </w:r>
      <w:r w:rsidR="003005BA" w:rsidRPr="00F70CE2">
        <w:t>connected,</w:t>
      </w:r>
      <w:r w:rsidR="00F70CE2" w:rsidRPr="00F70CE2">
        <w:t xml:space="preserve"> and timely way that promotes efficiency and reduces the risk of duplication and over-servicing to meet the medical and personal needs of patients</w:t>
      </w:r>
    </w:p>
    <w:p w14:paraId="1A92ADAE" w14:textId="6FF83912" w:rsidR="005E154B" w:rsidRDefault="005E154B" w:rsidP="005E154B">
      <w:r>
        <w:t>Effective care coordination</w:t>
      </w:r>
      <w:r w:rsidR="00CE7DAB">
        <w:t xml:space="preserve"> </w:t>
      </w:r>
      <w:r w:rsidR="00EC0390">
        <w:t>for</w:t>
      </w:r>
      <w:r w:rsidR="00CE7DAB">
        <w:t xml:space="preserve"> AYA</w:t>
      </w:r>
      <w:r>
        <w:t xml:space="preserve"> is a comprehensive whole-of-system approach encompassing multiple aspects of care delivery.</w:t>
      </w:r>
      <w:r>
        <w:fldChar w:fldCharType="begin"/>
      </w:r>
      <w:r w:rsidR="00811D20">
        <w:instrText xml:space="preserve"> ADDIN EN.CITE &lt;EndNote&gt;&lt;Cite&gt;&lt;Author&gt;Cancer Council Victoria&lt;/Author&gt;&lt;Year&gt;2020&lt;/Year&gt;&lt;RecNum&gt;197&lt;/RecNum&gt;&lt;DisplayText&gt;&lt;style face="superscript"&gt;87&lt;/style&gt;&lt;/DisplayText&gt;&lt;record&gt;&lt;rec-number&gt;197&lt;/rec-number&gt;&lt;foreign-keys&gt;&lt;key app="EN" db-id="2vzr02ev2z9xe3e2ds859xwv9wrsz99pza0t" timestamp="0"&gt;197&lt;/key&gt;&lt;/foreign-keys&gt;&lt;ref-type name="Government Document"&gt;46&lt;/ref-type&gt;&lt;contributors&gt;&lt;authors&gt;&lt;author&gt;Cancer Council Victoria,&lt;/author&gt;&lt;/authors&gt;&lt;/contributors&gt;&lt;titles&gt;&lt;title&gt;Optimal Care Pathway for People with Sarcoma (Bone and Soft Tissue Sarcoma).&lt;/title&gt;&lt;/titles&gt;&lt;dates&gt;&lt;year&gt;2020&lt;/year&gt;&lt;/dates&gt;&lt;publisher&gt;Cancer Council &lt;/publisher&gt;&lt;urls&gt;&lt;related-urls&gt;&lt;url&gt;Optimal care pathway for people with sarcoma (bone and soft tissue sarcoma)&lt;/url&gt;&lt;/related-urls&gt;&lt;/urls&gt;&lt;/record&gt;&lt;/Cite&gt;&lt;/EndNote&gt;</w:instrText>
      </w:r>
      <w:r>
        <w:fldChar w:fldCharType="separate"/>
      </w:r>
      <w:r w:rsidR="00811D20" w:rsidRPr="00811D20">
        <w:rPr>
          <w:noProof/>
          <w:vertAlign w:val="superscript"/>
        </w:rPr>
        <w:t>87</w:t>
      </w:r>
      <w:r>
        <w:fldChar w:fldCharType="end"/>
      </w:r>
      <w:r>
        <w:t xml:space="preserve"> Central to this however, is the role of the AYA care coordinator.</w:t>
      </w:r>
      <w:r w:rsidR="0057143A">
        <w:t xml:space="preserve"> </w:t>
      </w:r>
      <w:r>
        <w:t>An AYA coordinator provides continuity in what is often a fragmented and complex healthcare system.</w:t>
      </w:r>
      <w:r>
        <w:fldChar w:fldCharType="begin">
          <w:fldData xml:space="preserve">PEVuZE5vdGU+PENpdGU+PEF1dGhvcj5UYW48L0F1dGhvcj48WWVhcj4yMDE1PC9ZZWFyPjxSZWNO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</w:fldData>
        </w:fldChar>
      </w:r>
      <w:r w:rsidR="00811D20">
        <w:instrText xml:space="preserve"> ADDIN EN.CITE </w:instrText>
      </w:r>
      <w:r w:rsidR="00811D20">
        <w:fldChar w:fldCharType="begin">
          <w:fldData xml:space="preserve">PEVuZE5vdGU+PENpdGU+PEF1dGhvcj5UYW48L0F1dGhvcj48WWVhcj4yMDE1PC9ZZWFyPjxSZWNO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</w:fldData>
        </w:fldChar>
      </w:r>
      <w:r w:rsidR="00811D20">
        <w:instrText xml:space="preserve"> ADDIN EN.CITE.DATA </w:instrText>
      </w:r>
      <w:r w:rsidR="00811D20">
        <w:fldChar w:fldCharType="end"/>
      </w:r>
      <w:r>
        <w:fldChar w:fldCharType="separate"/>
      </w:r>
      <w:r w:rsidR="00811D20" w:rsidRPr="00811D20">
        <w:rPr>
          <w:noProof/>
          <w:vertAlign w:val="superscript"/>
        </w:rPr>
        <w:t>88, 89</w:t>
      </w:r>
      <w:r>
        <w:fldChar w:fldCharType="end"/>
      </w:r>
      <w:r>
        <w:t xml:space="preserve"> AYA with cancer prefer an individualised approach that acknowledges and responds to their competing psychosocial commitments;</w:t>
      </w:r>
      <w:r>
        <w:fldChar w:fldCharType="begin">
          <w:fldData xml:space="preserve">PEVuZE5vdGU+PENpdGU+PEF1dGhvcj5QYW5uaWVyPC9BdXRob3I+PFllYXI+MjAxOTwvWWVhcj48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</w:fldData>
        </w:fldChar>
      </w:r>
      <w:r w:rsidR="00811D20">
        <w:instrText xml:space="preserve"> ADDIN EN.CITE </w:instrText>
      </w:r>
      <w:r w:rsidR="00811D20">
        <w:fldChar w:fldCharType="begin">
          <w:fldData xml:space="preserve">PEVuZE5vdGU+PENpdGU+PEF1dGhvcj5QYW5uaWVyPC9BdXRob3I+PFllYXI+MjAxOTwvWWVhcj48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</w:fldData>
        </w:fldChar>
      </w:r>
      <w:r w:rsidR="00811D20">
        <w:instrText xml:space="preserve"> ADDIN EN.CITE.DATA </w:instrText>
      </w:r>
      <w:r w:rsidR="00811D20">
        <w:fldChar w:fldCharType="end"/>
      </w:r>
      <w:r>
        <w:fldChar w:fldCharType="separate"/>
      </w:r>
      <w:r w:rsidR="00811D20" w:rsidRPr="00811D20">
        <w:rPr>
          <w:noProof/>
          <w:vertAlign w:val="superscript"/>
        </w:rPr>
        <w:t>90</w:t>
      </w:r>
      <w:r>
        <w:fldChar w:fldCharType="end"/>
      </w:r>
      <w:r>
        <w:t xml:space="preserve"> </w:t>
      </w:r>
      <w:r w:rsidR="00E72D07">
        <w:t xml:space="preserve">these </w:t>
      </w:r>
      <w:r>
        <w:t xml:space="preserve">needs </w:t>
      </w:r>
      <w:r w:rsidR="003943A5">
        <w:t>may be</w:t>
      </w:r>
      <w:r>
        <w:t xml:space="preserve"> distinct to the adult cancer population.</w:t>
      </w:r>
      <w:r>
        <w:fldChar w:fldCharType="begin"/>
      </w:r>
      <w:r w:rsidR="00CE0C56">
        <w:instrText xml:space="preserve"> ADDIN EN.CITE &lt;EndNote&gt;&lt;Cite&gt;&lt;Author&gt;Smrke&lt;/Author&gt;&lt;Year&gt;2020&lt;/Year&gt;&lt;RecNum&gt;214&lt;/RecNum&gt;&lt;DisplayText&gt;&lt;style face="superscript"&gt;67&lt;/style&gt;&lt;/DisplayText&gt;&lt;record&gt;&lt;rec-number&gt;214&lt;/rec-number&gt;&lt;foreign-keys&gt;&lt;key app="EN" db-id="2vzr02ev2z9xe3e2ds859xwv9wrsz99pza0t" timestamp="0"&gt;214&lt;/key&gt;&lt;/foreign-keys&gt;&lt;ref-type name="Journal Article"&gt;17&lt;/ref-type&gt;&lt;contributors&gt;&lt;authors&gt;&lt;author&gt;Smrke, A.&lt;/author&gt;&lt;author&gt;Leung, B.&lt;/author&gt;&lt;author&gt;Srikanthan, A.&lt;/author&gt;&lt;author&gt;McDonald, M.&lt;/author&gt;&lt;author&gt;Bates, A.&lt;/author&gt;&lt;author&gt;Ho, C.&lt;/author&gt;&lt;/authors&gt;&lt;/contributors&gt;&lt;auth-address&gt;Medical Oncology, BC Cancer, Vancouver Centre, Vancouver, Canada.&amp;#xD;Division of Medical Oncology, The Ottawa Hospital Cancer Centre, Ottawa, Canada.&amp;#xD;Psychosocial Oncology, BC Cancer, Vancouver Centre, Vancouver, Canada.&lt;/auth-address&gt;&lt;titles&gt;&lt;title&gt;Distinct Features of Psychosocial Distress of Adolescents and Young Adults with Cancer Compared to Adults at Diagnosis: Patient-Reported Domains of Concern&lt;/title&gt;&lt;secondary-title&gt;J Adolesc Young Adult Oncol&lt;/secondary-title&gt;&lt;alt-title&gt;Journal of adolescent and young adult oncology&lt;/alt-title&gt;&lt;/titles&gt;&lt;periodical&gt;&lt;full-title&gt;J Adolesc Young Adult Oncol&lt;/full-title&gt;&lt;abbr-1&gt;Journal of adolescent and young adult oncology&lt;/abbr-1&gt;&lt;/periodical&gt;&lt;alt-periodical&gt;&lt;full-title&gt;J Adolesc Young Adult Oncol&lt;/full-title&gt;&lt;abbr-1&gt;Journal of adolescent and young adult oncology&lt;/abbr-1&gt;&lt;/alt-periodical&gt;&lt;pages&gt;540-545&lt;/pages&gt;&lt;volume&gt;9&lt;/volume&gt;&lt;number&gt;4&lt;/number&gt;&lt;edition&gt;2020/04/08&lt;/edition&gt;&lt;keywords&gt;&lt;keyword&gt;*anxiety&lt;/keyword&gt;&lt;keyword&gt;*cancer diagnosis&lt;/keyword&gt;&lt;keyword&gt;*depression&lt;/keyword&gt;&lt;keyword&gt;*distress&lt;/keyword&gt;&lt;keyword&gt;*psychosocial needs&lt;/keyword&gt;&lt;/keywords&gt;&lt;dates&gt;&lt;year&gt;2020&lt;/year&gt;&lt;pub-dates&gt;&lt;date&gt;Aug&lt;/date&gt;&lt;/pub-dates&gt;&lt;/dates&gt;&lt;isbn&gt;2156-5333&lt;/isbn&gt;&lt;accession-num&gt;32255694&lt;/accession-num&gt;&lt;urls&gt;&lt;/urls&gt;&lt;electronic-resource-num&gt;10.1089/jayao.2019.0157&lt;/electronic-resource-num&gt;&lt;remote-database-provider&gt;NLM&lt;/remote-database-provider&gt;&lt;language&gt;eng&lt;/language&gt;&lt;/record&gt;&lt;/Cite&gt;&lt;/EndNote&gt;</w:instrText>
      </w:r>
      <w:r>
        <w:fldChar w:fldCharType="separate"/>
      </w:r>
      <w:r w:rsidR="00CE0C56" w:rsidRPr="00CE0C56">
        <w:rPr>
          <w:noProof/>
          <w:vertAlign w:val="superscript"/>
        </w:rPr>
        <w:t>67</w:t>
      </w:r>
      <w:r>
        <w:fldChar w:fldCharType="end"/>
      </w:r>
      <w:r>
        <w:t xml:space="preserve"> </w:t>
      </w:r>
      <w:r w:rsidR="0090522A">
        <w:t>In an era of personalised medicine and increasing complexity of treatment, effective care coordination will become more important.</w:t>
      </w:r>
      <w:r>
        <w:fldChar w:fldCharType="begin"/>
      </w:r>
      <w:r w:rsidR="00811D20">
        <w:instrText xml:space="preserve"> ADDIN EN.CITE &lt;EndNote&gt;&lt;Cite&gt;&lt;Author&gt;Al-Kaiyat&lt;/Author&gt;&lt;Year&gt;2018&lt;/Year&gt;&lt;RecNum&gt;200&lt;/RecNum&gt;&lt;DisplayText&gt;&lt;style face="superscript"&gt;91&lt;/style&gt;&lt;/DisplayText&gt;&lt;record&gt;&lt;rec-number&gt;200&lt;/rec-number&gt;&lt;foreign-keys&gt;&lt;key app="EN" db-id="2vzr02ev2z9xe3e2ds859xwv9wrsz99pza0t" timestamp="0"&gt;200&lt;/key&gt;&lt;/foreign-keys&gt;&lt;ref-type name="Journal Article"&gt;17&lt;/ref-type&gt;&lt;contributors&gt;&lt;authors&gt;&lt;author&gt;Al-Kaiyat, M. O.&lt;/author&gt;&lt;/authors&gt;&lt;/contributors&gt;&lt;auth-address&gt;Ministry of National Guard Health Affairs King Abdulaziz Medical City.&lt;/auth-address&gt;&lt;titles&gt;&lt;title&gt;Precision Coordination: The Growing Role of the Nurse Coordinator in the Era of Personalized Medicine</w:instrText>
      </w:r>
      <w:r w:rsidR="00811D20">
        <w:rPr>
          <w:rFonts w:ascii="Tahoma" w:hAnsi="Tahoma" w:cs="Tahoma"/>
        </w:rPr>
        <w:instrText> </w:instrText>
      </w:r>
      <w:r w:rsidR="00811D20">
        <w:instrText>&lt;/title&gt;&lt;secondary-title&gt;Clin J Oncol Nurs&lt;/secondary-title&gt;&lt;alt-title&gt;Clinical journal of oncology nursing&lt;/alt-title&gt;&lt;/titles&gt;&lt;pages&gt;113-115&lt;/pages&gt;&lt;volume&gt;22&lt;/volume&gt;&lt;number&gt;1&lt;/number&gt;&lt;edition&gt;2018/01/20&lt;/edition&gt;&lt;keywords&gt;&lt;keyword&gt;Adult&lt;/keyword&gt;&lt;keyword&gt;*Communication&lt;/keyword&gt;&lt;keyword&gt;Female&lt;/keyword&gt;&lt;keyword&gt;Humans&lt;/keyword&gt;&lt;keyword&gt;*Intersectoral Collaboration&lt;/keyword&gt;&lt;keyword&gt;Lung Neoplasms/*nursing&lt;/keyword&gt;&lt;keyword&gt;Male&lt;/keyword&gt;&lt;keyword&gt;Middle Aged&lt;/keyword&gt;&lt;keyword&gt;*Nurse&amp;apos;s Role&lt;/keyword&gt;&lt;keyword&gt;Nursing Care/*standards&lt;/keyword&gt;&lt;keyword&gt;Precision Medicine/*nursing/*standards&lt;/keyword&gt;&lt;keyword&gt;Saudi Arabia&lt;/keyword&gt;&lt;keyword&gt;*lung cancer&lt;/keyword&gt;&lt;keyword&gt;*molecular testing&lt;/keyword&gt;&lt;keyword&gt;*nurse coordinator&lt;/keyword&gt;&lt;keyword&gt;*nurse navigator&lt;/keyword&gt;&lt;keyword&gt;*precision medicine&lt;/keyword&gt;&lt;/keywords&gt;&lt;dates&gt;&lt;year&gt;2018&lt;/year&gt;&lt;pub-dates&gt;&lt;date&gt;Feb 1&lt;/date&gt;&lt;/pub-dates&gt;&lt;/dates&gt;&lt;isbn&gt;1092-1095&lt;/isbn&gt;&lt;accession-num&gt;29350711&lt;/accession-num&gt;&lt;urls&gt;&lt;/urls&gt;&lt;electronic-resource-num&gt;10.1188/18.Cjon.113-115&lt;/electronic-resource-num&gt;&lt;remote-database-provider&gt;NLM&lt;/remote-database-provider&gt;&lt;language&gt;eng&lt;/language&gt;&lt;/record&gt;&lt;/Cite&gt;&lt;/EndNote&gt;</w:instrText>
      </w:r>
      <w:r>
        <w:fldChar w:fldCharType="separate"/>
      </w:r>
      <w:r w:rsidR="00811D20" w:rsidRPr="00811D20">
        <w:rPr>
          <w:noProof/>
          <w:vertAlign w:val="superscript"/>
        </w:rPr>
        <w:t>91</w:t>
      </w:r>
      <w:r>
        <w:fldChar w:fldCharType="end"/>
      </w:r>
    </w:p>
    <w:p w14:paraId="55EB7343" w14:textId="07F2E0E4" w:rsidR="006D46C4" w:rsidRDefault="005E154B" w:rsidP="005E154B">
      <w:r>
        <w:t xml:space="preserve">Optimal AYA care coordination </w:t>
      </w:r>
      <w:r w:rsidR="0090522A">
        <w:t>p</w:t>
      </w:r>
      <w:r>
        <w:t xml:space="preserve">rovides </w:t>
      </w:r>
      <w:r w:rsidR="004D7181">
        <w:t xml:space="preserve">information, emotional </w:t>
      </w:r>
      <w:r w:rsidR="0090782E">
        <w:t>support,</w:t>
      </w:r>
      <w:r w:rsidR="0090522A">
        <w:t xml:space="preserve"> </w:t>
      </w:r>
      <w:r>
        <w:t>empowerment</w:t>
      </w:r>
      <w:r w:rsidR="0090782E">
        <w:t xml:space="preserve">, </w:t>
      </w:r>
      <w:r>
        <w:t>patient advocacy</w:t>
      </w:r>
      <w:r w:rsidR="000356F0">
        <w:t xml:space="preserve"> and development of health literacy</w:t>
      </w:r>
      <w:r>
        <w:t>, with a physical presence at key time points throughout the care continuum</w:t>
      </w:r>
      <w:r w:rsidR="002C3183">
        <w:t>.</w:t>
      </w:r>
      <w:r>
        <w:fldChar w:fldCharType="begin">
          <w:fldData xml:space="preserve">PEVuZE5vdGU+PENpdGU+PEF1dGhvcj5UYW48L0F1dGhvcj48WWVhcj4yMDE1PC9ZZWFyPjxSZWNO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</w:fldData>
        </w:fldChar>
      </w:r>
      <w:r w:rsidR="00811D20">
        <w:instrText xml:space="preserve"> ADDIN EN.CITE </w:instrText>
      </w:r>
      <w:r w:rsidR="00811D20">
        <w:fldChar w:fldCharType="begin">
          <w:fldData xml:space="preserve">PEVuZE5vdGU+PENpdGU+PEF1dGhvcj5UYW48L0F1dGhvcj48WWVhcj4yMDE1PC9ZZWFyPjxSZWNO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</w:fldData>
        </w:fldChar>
      </w:r>
      <w:r w:rsidR="00811D20">
        <w:instrText xml:space="preserve"> ADDIN EN.CITE.DATA </w:instrText>
      </w:r>
      <w:r w:rsidR="00811D20">
        <w:fldChar w:fldCharType="end"/>
      </w:r>
      <w:r>
        <w:fldChar w:fldCharType="separate"/>
      </w:r>
      <w:r w:rsidR="00811D20" w:rsidRPr="00811D20">
        <w:rPr>
          <w:noProof/>
          <w:vertAlign w:val="superscript"/>
        </w:rPr>
        <w:t>88, 89, 92</w:t>
      </w:r>
      <w:r>
        <w:fldChar w:fldCharType="end"/>
      </w:r>
      <w:r>
        <w:t xml:space="preserve"> The utilisation of a cancer coordinator has been shown to proactively orientate patients to resources tailored to their needs</w:t>
      </w:r>
      <w:r>
        <w:fldChar w:fldCharType="begin"/>
      </w:r>
      <w:r w:rsidR="00811D20">
        <w:instrText xml:space="preserve"> ADDIN EN.CITE &lt;EndNote&gt;&lt;Cite&gt;&lt;Author&gt;Fox&lt;/Author&gt;&lt;Year&gt;2020&lt;/Year&gt;&lt;RecNum&gt;207&lt;/RecNum&gt;&lt;DisplayText&gt;&lt;style face="superscript"&gt;93&lt;/style&gt;&lt;/DisplayText&gt;&lt;record&gt;&lt;rec-number&gt;207&lt;/rec-number&gt;&lt;foreign-keys&gt;&lt;key app="EN" db-id="2vzr02ev2z9xe3e2ds859xwv9wrsz99pza0t" timestamp="0"&gt;207&lt;/key&gt;&lt;/foreign-keys&gt;&lt;ref-type name="Journal Article"&gt;17&lt;/ref-type&gt;&lt;contributors&gt;&lt;authors&gt;&lt;author&gt;Fox, Rina S.&lt;/author&gt;&lt;author&gt;Oswald, Laura B.&lt;/author&gt;&lt;author&gt;Fowler, Brynn&lt;/author&gt;&lt;author&gt;Carrera, Jennifer Bourneuf&lt;/author&gt;&lt;author&gt;Reichek, Jennifer&lt;/author&gt;&lt;author&gt;Victorson, David&lt;/author&gt;&lt;author&gt;Sanford, Stacy D.&lt;/author&gt;&lt;/authors&gt;&lt;/contributors&gt;&lt;titles&gt;&lt;title&gt;Understanding and Enhancing Support Group Participation Among Adolescent and Young Adult Cancer Survivors: The Impact of Integrating Adolescent and Young Adult Cancer Navigation Services&lt;/title&gt;&lt;secondary-title&gt;Journal of Adolescent and Young Adult Oncology&lt;/secondary-title&gt;&lt;/titles&gt;&lt;periodical&gt;&lt;full-title&gt;J Adolesc Young Adult Oncol&lt;/full-title&gt;&lt;abbr-1&gt;Journal of adolescent and young adult oncology&lt;/abbr-1&gt;&lt;/periodical&gt;&lt;dates&gt;&lt;year&gt;2020&lt;/year&gt;&lt;/dates&gt;&lt;publisher&gt;Mary Ann Liebert, Inc., publishers&lt;/publisher&gt;&lt;isbn&gt;2156-5333&lt;/isbn&gt;&lt;urls&gt;&lt;related-urls&gt;&lt;url&gt;https://doi.org/10.1089/jayao.2020.0164&lt;/url&gt;&lt;/related-urls&gt;&lt;/urls&gt;&lt;electronic-resource-num&gt;10.1089/jayao.2020.0164&lt;/electronic-resource-num&gt;&lt;access-date&gt;2020/12/10&lt;/access-date&gt;&lt;/record&gt;&lt;/Cite&gt;&lt;/EndNote&gt;</w:instrText>
      </w:r>
      <w:r>
        <w:fldChar w:fldCharType="separate"/>
      </w:r>
      <w:r w:rsidR="00811D20" w:rsidRPr="00811D20">
        <w:rPr>
          <w:noProof/>
          <w:vertAlign w:val="superscript"/>
        </w:rPr>
        <w:t>93</w:t>
      </w:r>
      <w:r>
        <w:fldChar w:fldCharType="end"/>
      </w:r>
      <w:r>
        <w:t xml:space="preserve"> and improve patient satisfaction</w:t>
      </w:r>
      <w:r w:rsidR="004D7181">
        <w:t>.</w:t>
      </w:r>
      <w:r>
        <w:fldChar w:fldCharType="begin">
          <w:fldData xml:space="preserve">PEVuZE5vdGU+PENpdGU+PEF1dGhvcj5UaG88L0F1dGhvcj48WWVhcj4yMDE2PC9ZZWFyPjxSZWNO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</w:fldData>
        </w:fldChar>
      </w:r>
      <w:r w:rsidR="00811D20">
        <w:instrText xml:space="preserve"> ADDIN EN.CITE </w:instrText>
      </w:r>
      <w:r w:rsidR="00811D20">
        <w:fldChar w:fldCharType="begin">
          <w:fldData xml:space="preserve">PEVuZE5vdGU+PENpdGU+PEF1dGhvcj5UaG88L0F1dGhvcj48WWVhcj4yMDE2PC9ZZWFyPjxSZWNO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</w:fldData>
        </w:fldChar>
      </w:r>
      <w:r w:rsidR="00811D20">
        <w:instrText xml:space="preserve"> ADDIN EN.CITE.DATA </w:instrText>
      </w:r>
      <w:r w:rsidR="00811D20">
        <w:fldChar w:fldCharType="end"/>
      </w:r>
      <w:r>
        <w:fldChar w:fldCharType="separate"/>
      </w:r>
      <w:r w:rsidR="00811D20" w:rsidRPr="00811D20">
        <w:rPr>
          <w:noProof/>
          <w:vertAlign w:val="superscript"/>
        </w:rPr>
        <w:t>94</w:t>
      </w:r>
      <w:r>
        <w:fldChar w:fldCharType="end"/>
      </w:r>
      <w:r>
        <w:t xml:space="preserve"> </w:t>
      </w:r>
      <w:r w:rsidR="004D7181">
        <w:t xml:space="preserve">It </w:t>
      </w:r>
      <w:r>
        <w:t>is considered a critical component of a specialised, AYA cancer service.</w:t>
      </w:r>
      <w:r>
        <w:fldChar w:fldCharType="begin">
          <w:fldData xml:space="preserve">PEVuZE5vdGU+PENpdGU+PEF1dGhvcj5CaXJjaDwvQXV0aG9yPjxZZWFyPjIwMTM8L1llYXI+PFJl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==
</w:fldData>
        </w:fldChar>
      </w:r>
      <w:r w:rsidR="0039693F">
        <w:instrText xml:space="preserve"> ADDIN EN.CITE </w:instrText>
      </w:r>
      <w:r w:rsidR="0039693F">
        <w:fldChar w:fldCharType="begin">
          <w:fldData xml:space="preserve">PEVuZE5vdGU+PENpdGU+PEF1dGhvcj5CaXJjaDwvQXV0aG9yPjxZZWFyPjIwMTM8L1llYXI+PFJl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==
</w:fldData>
        </w:fldChar>
      </w:r>
      <w:r w:rsidR="0039693F">
        <w:instrText xml:space="preserve"> ADDIN EN.CITE.DATA </w:instrText>
      </w:r>
      <w:r w:rsidR="0039693F">
        <w:fldChar w:fldCharType="end"/>
      </w:r>
      <w:r>
        <w:fldChar w:fldCharType="separate"/>
      </w:r>
      <w:r w:rsidR="00E3323E" w:rsidRPr="00E3323E">
        <w:rPr>
          <w:noProof/>
          <w:vertAlign w:val="superscript"/>
        </w:rPr>
        <w:t>4, 30</w:t>
      </w:r>
      <w:r>
        <w:fldChar w:fldCharType="end"/>
      </w:r>
    </w:p>
    <w:p w14:paraId="456ECC8E" w14:textId="6712C3B9" w:rsidR="005E154B" w:rsidRPr="00052F7B" w:rsidRDefault="005E154B" w:rsidP="005E154B">
      <w:r w:rsidRPr="00052F7B">
        <w:t>Health services providing AYA cancer care should:</w:t>
      </w:r>
    </w:p>
    <w:p w14:paraId="46AA35A2" w14:textId="54D91585" w:rsidR="005E154B" w:rsidRPr="00052F7B" w:rsidRDefault="005E154B" w:rsidP="00DB17C9">
      <w:pPr>
        <w:pStyle w:val="ListParagraph"/>
        <w:numPr>
          <w:ilvl w:val="0"/>
          <w:numId w:val="5"/>
        </w:numPr>
      </w:pPr>
      <w:r w:rsidRPr="00052F7B">
        <w:t xml:space="preserve">Allocate resources for a dedicated patient coordinator as part of their strategic and business </w:t>
      </w:r>
      <w:r w:rsidR="00606633">
        <w:t>plans</w:t>
      </w:r>
      <w:r w:rsidR="004519A2" w:rsidRPr="00052F7B">
        <w:t>.</w:t>
      </w:r>
      <w:r w:rsidRPr="00052F7B">
        <w:fldChar w:fldCharType="begin"/>
      </w:r>
      <w:r w:rsidR="00665736">
        <w:instrText xml:space="preserve"> ADDIN EN.CITE &lt;EndNote&gt;&lt;Cite&gt;&lt;Author&gt;Canteen Australia&lt;/Author&gt;&lt;Year&gt;2017&lt;/Year&gt;&lt;RecNum&gt;8&lt;/RecNum&gt;&lt;DisplayText&gt;&lt;style face="superscript"&gt;13&lt;/style&gt;&lt;/DisplayText&gt;&lt;record&gt;&lt;rec-number&gt;8&lt;/rec-number&gt;&lt;foreign-keys&gt;&lt;key app="EN" db-id="2vzr02ev2z9xe3e2ds859xwv9wrsz99pza0t" timestamp="0"&gt;8&lt;/key&gt;&lt;/foreign-keys&gt;&lt;ref-type name="Government Document"&gt;46&lt;/ref-type&gt;&lt;contributors&gt;&lt;authors&gt;&lt;author&gt;Canteen Australia,&lt;/author&gt;&lt;/authors&gt;&lt;/contributors&gt;&lt;titles&gt;&lt;title&gt;Australian Youth Cancer Framework for Adolescents and Young Adults with Cancer.&lt;/title&gt;&lt;/titles&gt;&lt;dates&gt;&lt;year&gt;2017&lt;/year&gt;&lt;/dates&gt;&lt;pub-location&gt;Sydney, Australia&lt;/pub-location&gt;&lt;publisher&gt;CanTeen Australia&lt;/publisher&gt;&lt;urls&gt;&lt;related-urls&gt;&lt;url&gt;www.youthcancer.gov.au&lt;/url&gt;&lt;/related-urls&gt;&lt;/urls&gt;&lt;/record&gt;&lt;/Cite&gt;&lt;/EndNote&gt;</w:instrText>
      </w:r>
      <w:r w:rsidRPr="00052F7B">
        <w:fldChar w:fldCharType="separate"/>
      </w:r>
      <w:r w:rsidR="00665736" w:rsidRPr="00665736">
        <w:rPr>
          <w:noProof/>
          <w:vertAlign w:val="superscript"/>
        </w:rPr>
        <w:t>13</w:t>
      </w:r>
      <w:r w:rsidRPr="00052F7B">
        <w:fldChar w:fldCharType="end"/>
      </w:r>
    </w:p>
    <w:p w14:paraId="0AD85DB9" w14:textId="6C72D4B9" w:rsidR="005E154B" w:rsidRPr="00052F7B" w:rsidRDefault="005E154B" w:rsidP="00DB17C9">
      <w:pPr>
        <w:pStyle w:val="ListParagraph"/>
        <w:numPr>
          <w:ilvl w:val="0"/>
          <w:numId w:val="5"/>
        </w:numPr>
      </w:pPr>
      <w:r w:rsidRPr="00052F7B">
        <w:t>Prioritise these resources at critical time points in the care continuum.</w:t>
      </w:r>
    </w:p>
    <w:p w14:paraId="0C57B133" w14:textId="77D62C0C" w:rsidR="00CA2F5E" w:rsidRPr="00052F7B" w:rsidRDefault="00CA2F5E" w:rsidP="00DB17C9">
      <w:pPr>
        <w:pStyle w:val="ListParagraph"/>
        <w:numPr>
          <w:ilvl w:val="0"/>
          <w:numId w:val="5"/>
        </w:numPr>
      </w:pPr>
      <w:r w:rsidRPr="00052F7B">
        <w:t xml:space="preserve">Gather stakeholder perspectives </w:t>
      </w:r>
      <w:r w:rsidR="005F07A6" w:rsidRPr="00052F7B">
        <w:t>on institutional barriers to optimal</w:t>
      </w:r>
      <w:r w:rsidR="00773556" w:rsidRPr="00052F7B">
        <w:t xml:space="preserve"> AYA</w:t>
      </w:r>
      <w:r w:rsidR="005F07A6" w:rsidRPr="00052F7B">
        <w:t xml:space="preserve"> care</w:t>
      </w:r>
      <w:r w:rsidR="00773556" w:rsidRPr="00052F7B">
        <w:t xml:space="preserve"> </w:t>
      </w:r>
      <w:r w:rsidR="00107F78" w:rsidRPr="00052F7B">
        <w:t>and expectations of the role when developing local</w:t>
      </w:r>
      <w:r w:rsidR="00985270" w:rsidRPr="00052F7B">
        <w:t xml:space="preserve"> care coordinator</w:t>
      </w:r>
      <w:r w:rsidR="00107F78" w:rsidRPr="00052F7B">
        <w:t xml:space="preserve"> position descriptions</w:t>
      </w:r>
      <w:r w:rsidR="009A10BD" w:rsidRPr="00052F7B">
        <w:t>.</w:t>
      </w:r>
      <w:r w:rsidR="009A10BD" w:rsidRPr="00052F7B">
        <w:fldChar w:fldCharType="begin">
          <w:fldData xml:space="preserve">PEVuZE5vdGU+PENpdGU+PEF1dGhvcj5MYVJvc2E8L0F1dGhvcj48WWVhcj4yMDE5PC9ZZWFyPjxS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</w:fldData>
        </w:fldChar>
      </w:r>
      <w:r w:rsidR="00811D20">
        <w:instrText xml:space="preserve"> ADDIN EN.CITE </w:instrText>
      </w:r>
      <w:r w:rsidR="00811D20">
        <w:fldChar w:fldCharType="begin">
          <w:fldData xml:space="preserve">PEVuZE5vdGU+PENpdGU+PEF1dGhvcj5MYVJvc2E8L0F1dGhvcj48WWVhcj4yMDE5PC9ZZWFyPjxS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</w:fldData>
        </w:fldChar>
      </w:r>
      <w:r w:rsidR="00811D20">
        <w:instrText xml:space="preserve"> ADDIN EN.CITE.DATA </w:instrText>
      </w:r>
      <w:r w:rsidR="00811D20">
        <w:fldChar w:fldCharType="end"/>
      </w:r>
      <w:r w:rsidR="009A10BD" w:rsidRPr="00052F7B">
        <w:fldChar w:fldCharType="separate"/>
      </w:r>
      <w:r w:rsidR="00811D20" w:rsidRPr="00811D20">
        <w:rPr>
          <w:noProof/>
          <w:vertAlign w:val="superscript"/>
        </w:rPr>
        <w:t>95</w:t>
      </w:r>
      <w:r w:rsidR="009A10BD" w:rsidRPr="00052F7B">
        <w:fldChar w:fldCharType="end"/>
      </w:r>
    </w:p>
    <w:p w14:paraId="4DF7BB08" w14:textId="599430A1" w:rsidR="005E154B" w:rsidRPr="00052F7B" w:rsidRDefault="005E154B" w:rsidP="00DB17C9">
      <w:pPr>
        <w:pStyle w:val="ListParagraph"/>
        <w:numPr>
          <w:ilvl w:val="0"/>
          <w:numId w:val="5"/>
        </w:numPr>
      </w:pPr>
      <w:r w:rsidRPr="00052F7B">
        <w:t>Ensure a realistic caseload limit due to the increased and varied psychosocial demands of this cohort.</w:t>
      </w:r>
      <w:r w:rsidRPr="00052F7B">
        <w:fldChar w:fldCharType="begin">
          <w:fldData xml:space="preserve">PEVuZE5vdGU+PENpdGU+PEF1dGhvcj5QYW5uaWVyPC9BdXRob3I+PFllYXI+MjAxOTwvWWVhcj48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</w:fldData>
        </w:fldChar>
      </w:r>
      <w:r w:rsidR="00811D20">
        <w:instrText xml:space="preserve"> ADDIN EN.CITE </w:instrText>
      </w:r>
      <w:r w:rsidR="00811D20">
        <w:fldChar w:fldCharType="begin">
          <w:fldData xml:space="preserve">PEVuZE5vdGU+PENpdGU+PEF1dGhvcj5QYW5uaWVyPC9BdXRob3I+PFllYXI+MjAxOTwvWWVhcj48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</w:fldData>
        </w:fldChar>
      </w:r>
      <w:r w:rsidR="00811D20">
        <w:instrText xml:space="preserve"> ADDIN EN.CITE.DATA </w:instrText>
      </w:r>
      <w:r w:rsidR="00811D20">
        <w:fldChar w:fldCharType="end"/>
      </w:r>
      <w:r w:rsidRPr="00052F7B">
        <w:fldChar w:fldCharType="separate"/>
      </w:r>
      <w:r w:rsidR="00811D20" w:rsidRPr="00811D20">
        <w:rPr>
          <w:noProof/>
          <w:vertAlign w:val="superscript"/>
        </w:rPr>
        <w:t>90</w:t>
      </w:r>
      <w:r w:rsidRPr="00052F7B">
        <w:fldChar w:fldCharType="end"/>
      </w:r>
    </w:p>
    <w:p w14:paraId="2282FE23" w14:textId="77777777" w:rsidR="000356F0" w:rsidRPr="00052F7B" w:rsidRDefault="000356F0" w:rsidP="00DB17C9">
      <w:pPr>
        <w:pStyle w:val="ListParagraph"/>
        <w:numPr>
          <w:ilvl w:val="0"/>
          <w:numId w:val="5"/>
        </w:numPr>
      </w:pPr>
      <w:r>
        <w:t>Ensure integration with wider network of AYA health care workers and expertise</w:t>
      </w:r>
    </w:p>
    <w:p w14:paraId="7F7D91A9" w14:textId="6873365E" w:rsidR="00AC4D50" w:rsidRDefault="00AA2385" w:rsidP="00AC4D50">
      <w:r>
        <w:lastRenderedPageBreak/>
        <w:t xml:space="preserve">It is important to note that </w:t>
      </w:r>
      <w:r w:rsidR="00E26C44">
        <w:t xml:space="preserve">in low-volume </w:t>
      </w:r>
      <w:r w:rsidR="00471E9D">
        <w:t xml:space="preserve">health </w:t>
      </w:r>
      <w:r w:rsidR="00E26C44">
        <w:t>services that do not have a ded</w:t>
      </w:r>
      <w:r w:rsidR="00747BD2">
        <w:t xml:space="preserve">icated AYA coordinator, there should be a </w:t>
      </w:r>
      <w:r w:rsidR="005819DC">
        <w:t xml:space="preserve">responsible member of the team who is </w:t>
      </w:r>
      <w:r w:rsidR="00897EAE" w:rsidRPr="004544DB">
        <w:t>clearly defined</w:t>
      </w:r>
      <w:r w:rsidR="004544DB" w:rsidRPr="004544DB">
        <w:t xml:space="preserve"> </w:t>
      </w:r>
      <w:r w:rsidR="004544DB">
        <w:t>to provide</w:t>
      </w:r>
      <w:r w:rsidR="009D695B">
        <w:t xml:space="preserve"> this role</w:t>
      </w:r>
      <w:r w:rsidR="00747BD2">
        <w:t xml:space="preserve">. This may </w:t>
      </w:r>
      <w:r w:rsidR="00197ED7">
        <w:t>often</w:t>
      </w:r>
      <w:r w:rsidR="0089479C">
        <w:t xml:space="preserve"> be the </w:t>
      </w:r>
      <w:r w:rsidR="00897EAE">
        <w:t xml:space="preserve">AYA’s </w:t>
      </w:r>
      <w:r w:rsidR="0089479C">
        <w:t xml:space="preserve">GP. </w:t>
      </w:r>
    </w:p>
    <w:p w14:paraId="13EBACE2" w14:textId="11BA0B55" w:rsidR="00E95674" w:rsidRDefault="00684088" w:rsidP="00684088">
      <w:pPr>
        <w:pStyle w:val="Heading2"/>
      </w:pPr>
      <w:bookmarkStart w:id="159" w:name="_Toc79409249"/>
      <w:r>
        <w:t>Principle 6: Communication</w:t>
      </w:r>
      <w:bookmarkEnd w:id="159"/>
    </w:p>
    <w:p w14:paraId="54C56F9D" w14:textId="48A2EBB3" w:rsidR="0092222F" w:rsidRDefault="0092222F" w:rsidP="0092222F">
      <w:r>
        <w:t xml:space="preserve">Everyone employed in the healthcare system is responsible for ensuring </w:t>
      </w:r>
      <w:r w:rsidR="004D7181">
        <w:t xml:space="preserve">that </w:t>
      </w:r>
      <w:r>
        <w:t>the communication needs of patients, their families and carers are met.</w:t>
      </w:r>
    </w:p>
    <w:p w14:paraId="5A5C3579" w14:textId="391FE1E9" w:rsidR="00FB321D" w:rsidRDefault="00FB321D" w:rsidP="00FB321D">
      <w:r>
        <w:t>Effective communication is a complex but crucial element of an optimal AYA model of care.</w:t>
      </w:r>
      <w:r>
        <w:fldChar w:fldCharType="begin">
          <w:fldData xml:space="preserve">PEVuZE5vdGU+PENpdGU+PEF1dGhvcj5GYXJkZWxsPC9BdXRob3I+PFllYXI+MjAxODwvWWVhcj48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TEzNjE8L3BhZ2VzPjx2b2x1bWU+Njwvdm9sdW1lPjxudW1iZXI+NTwvbnVtYmVyPjxlZGl0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</w:fldData>
        </w:fldChar>
      </w:r>
      <w:r w:rsidR="0039693F">
        <w:instrText xml:space="preserve"> ADDIN EN.CITE </w:instrText>
      </w:r>
      <w:r w:rsidR="0039693F">
        <w:fldChar w:fldCharType="begin">
          <w:fldData xml:space="preserve">PEVuZE5vdGU+PENpdGU+PEF1dGhvcj5GYXJkZWxsPC9BdXRob3I+PFllYXI+MjAxODwvWWVhcj48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TEzNjE8L3BhZ2VzPjx2b2x1bWU+Njwvdm9sdW1lPjxudW1iZXI+NTwvbnVtYmVyPjxlZGl0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</w:fldData>
        </w:fldChar>
      </w:r>
      <w:r w:rsidR="0039693F">
        <w:instrText xml:space="preserve"> ADDIN EN.CITE.DATA </w:instrText>
      </w:r>
      <w:r w:rsidR="0039693F">
        <w:fldChar w:fldCharType="end"/>
      </w:r>
      <w:r>
        <w:fldChar w:fldCharType="separate"/>
      </w:r>
      <w:r w:rsidR="00CE0C56" w:rsidRPr="00CE0C56">
        <w:rPr>
          <w:noProof/>
          <w:vertAlign w:val="superscript"/>
        </w:rPr>
        <w:t>2, 11, 64</w:t>
      </w:r>
      <w:r>
        <w:fldChar w:fldCharType="end"/>
      </w:r>
      <w:r>
        <w:t xml:space="preserve"> Effective </w:t>
      </w:r>
      <w:r w:rsidR="002F5E74">
        <w:t xml:space="preserve">and creative </w:t>
      </w:r>
      <w:r>
        <w:t>communication from youth-friendly healthcare providers is a primary indicator of quality care and facilitator of information sharing from patient-reported experience measures.</w:t>
      </w:r>
      <w:r>
        <w:fldChar w:fldCharType="begin">
          <w:fldData xml:space="preserve">PEVuZE5vdGU+PENpdGU+PEF1dGhvcj5BbWJyZXNpbjwvQXV0aG9yPjxZZWFyPjIwMTM8L1llYXI+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</w:fldData>
        </w:fldChar>
      </w:r>
      <w:r w:rsidR="00811D20">
        <w:instrText xml:space="preserve"> ADDIN EN.CITE </w:instrText>
      </w:r>
      <w:r w:rsidR="00811D20">
        <w:fldChar w:fldCharType="begin">
          <w:fldData xml:space="preserve">PEVuZE5vdGU+PENpdGU+PEF1dGhvcj5BbWJyZXNpbjwvQXV0aG9yPjxZZWFyPjIwMTM8L1llYXI+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</w:fldData>
        </w:fldChar>
      </w:r>
      <w:r w:rsidR="00811D20">
        <w:instrText xml:space="preserve"> ADDIN EN.CITE.DATA </w:instrText>
      </w:r>
      <w:r w:rsidR="00811D20">
        <w:fldChar w:fldCharType="end"/>
      </w:r>
      <w:r>
        <w:fldChar w:fldCharType="separate"/>
      </w:r>
      <w:r w:rsidR="00811D20" w:rsidRPr="00811D20">
        <w:rPr>
          <w:noProof/>
          <w:vertAlign w:val="superscript"/>
        </w:rPr>
        <w:t>25, 96</w:t>
      </w:r>
      <w:r>
        <w:fldChar w:fldCharType="end"/>
      </w:r>
      <w:r>
        <w:t xml:space="preserve"> </w:t>
      </w:r>
    </w:p>
    <w:p w14:paraId="1E7C41CD" w14:textId="26E4EB58" w:rsidR="00FB321D" w:rsidRDefault="00FB321D" w:rsidP="00FB321D">
      <w:r>
        <w:t>In a cohort</w:t>
      </w:r>
      <w:r w:rsidR="002F5E74">
        <w:t xml:space="preserve"> </w:t>
      </w:r>
      <w:r w:rsidR="00E72D07">
        <w:t>of</w:t>
      </w:r>
      <w:r>
        <w:t xml:space="preserve"> ‘digital natives’, communication should also embrace a digital-enabled culture of targeted communications and interventions</w:t>
      </w:r>
      <w:r w:rsidR="00E72D07">
        <w:t>.</w:t>
      </w:r>
      <w:r>
        <w:fldChar w:fldCharType="begin"/>
      </w:r>
      <w:r w:rsidR="00665736">
        <w:instrText xml:space="preserve"> ADDIN EN.CITE &lt;EndNote&gt;&lt;Cite&gt;&lt;Author&gt;McCann&lt;/Author&gt;&lt;Year&gt;2019&lt;/Year&gt;&lt;RecNum&gt;69&lt;/RecNum&gt;&lt;DisplayText&gt;&lt;style face="superscript"&gt;17&lt;/style&gt;&lt;/DisplayText&gt;&lt;record&gt;&lt;rec-number&gt;69&lt;/rec-number&gt;&lt;foreign-keys&gt;&lt;key app="EN" db-id="2vzr02ev2z9xe3e2ds859xwv9wrsz99pza0t" timestamp="0"&gt;69&lt;/key&gt;&lt;/foreign-keys&gt;&lt;ref-type name="Journal Article"&gt;17&lt;/ref-type&gt;&lt;contributors&gt;&lt;authors&gt;&lt;author&gt;McCann, Lisa&lt;/author&gt;&lt;author&gt;McMillan, Kathryn Anne&lt;/author&gt;&lt;author&gt;Pugh, Gemma&lt;/author&gt;&lt;/authors&gt;&lt;/contributors&gt;&lt;titles&gt;&lt;title&gt;Digital Interventions to Support Adolescents and Young Adults With Cancer: Systematic Review&lt;/title&gt;&lt;secondary-title&gt;JMIR Cancer&lt;/secondary-title&gt;&lt;/titles&gt;&lt;pages&gt;e12071&lt;/pages&gt;&lt;volume&gt;5&lt;/volume&gt;&lt;number&gt;2&lt;/number&gt;&lt;keywords&gt;&lt;keyword&gt;adolescent&lt;/keyword&gt;&lt;keyword&gt;neoplasms&lt;/keyword&gt;&lt;keyword&gt;telemedicine&lt;/keyword&gt;&lt;keyword&gt;systematic review&lt;/keyword&gt;&lt;keyword&gt;eHealth&lt;/keyword&gt;&lt;/keywords&gt;&lt;dates&gt;&lt;year&gt;2019&lt;/year&gt;&lt;pub-dates&gt;&lt;date&gt;2019/07/31&lt;/date&gt;&lt;/pub-dates&gt;&lt;/dates&gt;&lt;isbn&gt;2369-1999&lt;/isbn&gt;&lt;urls&gt;&lt;related-urls&gt;&lt;url&gt;http://cancer.jmir.org/2019/2/e12071/&lt;/url&gt;&lt;url&gt;https://doi.org/10.2196/12071&lt;/url&gt;&lt;url&gt;http://www.ncbi.nlm.nih.gov/pubmed/31368438&lt;/url&gt;&lt;/related-urls&gt;&lt;/urls&gt;&lt;electronic-resource-num&gt;10.2196/12071&lt;/electronic-resource-num&gt;&lt;/record&gt;&lt;/Cite&gt;&lt;/EndNote&gt;</w:instrText>
      </w:r>
      <w:r>
        <w:fldChar w:fldCharType="separate"/>
      </w:r>
      <w:r w:rsidR="00665736" w:rsidRPr="00665736">
        <w:rPr>
          <w:noProof/>
          <w:vertAlign w:val="superscript"/>
        </w:rPr>
        <w:t>17</w:t>
      </w:r>
      <w:r>
        <w:fldChar w:fldCharType="end"/>
      </w:r>
      <w:r>
        <w:t xml:space="preserve"> </w:t>
      </w:r>
      <w:r>
        <w:fldChar w:fldCharType="begin"/>
      </w:r>
      <w:r w:rsidR="00811D20">
        <w:instrText xml:space="preserve"> ADDIN EN.CITE &lt;EndNote&gt;&lt;Cite&gt;&lt;Author&gt;World Health Organization&lt;/Author&gt;&lt;Year&gt;2019&lt;/Year&gt;&lt;RecNum&gt;233&lt;/RecNum&gt;&lt;DisplayText&gt;&lt;style face="superscript"&gt;97&lt;/style&gt;&lt;/DisplayText&gt;&lt;record&gt;&lt;rec-number&gt;233&lt;/rec-number&gt;&lt;foreign-keys&gt;&lt;key app="EN" db-id="2vzr02ev2z9xe3e2ds859xwv9wrsz99pza0t" timestamp="0"&gt;233&lt;/key&gt;&lt;/foreign-keys&gt;&lt;ref-type name="Government Document"&gt;46&lt;/ref-type&gt;&lt;contributors&gt;&lt;authors&gt;&lt;author&gt;World Health Organization,&lt;/author&gt;&lt;/authors&gt;&lt;/contributors&gt;&lt;titles&gt;&lt;title&gt;WHO guideline: recommendations on digital interventions for health system strengthening. Licence: CC BY-NC-SA 3.0 IGO.&lt;/title&gt;&lt;/titles&gt;&lt;dates&gt;&lt;year&gt;2019&lt;/year&gt;&lt;/dates&gt;&lt;pub-location&gt;Geneva&lt;/pub-location&gt;&lt;publisher&gt;WHO&lt;/publisher&gt;&lt;urls&gt;&lt;/urls&gt;&lt;/record&gt;&lt;/Cite&gt;&lt;/EndNote&gt;</w:instrText>
      </w:r>
      <w:r>
        <w:fldChar w:fldCharType="separate"/>
      </w:r>
      <w:r w:rsidR="00811D20" w:rsidRPr="00811D20">
        <w:rPr>
          <w:noProof/>
          <w:vertAlign w:val="superscript"/>
        </w:rPr>
        <w:t>97</w:t>
      </w:r>
      <w:r>
        <w:fldChar w:fldCharType="end"/>
      </w:r>
      <w:r w:rsidR="002F5E74">
        <w:t xml:space="preserve"> </w:t>
      </w:r>
      <w:r w:rsidR="00E72D07">
        <w:t>T</w:t>
      </w:r>
      <w:r w:rsidR="00610005">
        <w:t xml:space="preserve">his </w:t>
      </w:r>
      <w:r w:rsidR="002F5E74">
        <w:t>approach has</w:t>
      </w:r>
      <w:r>
        <w:t xml:space="preserve"> </w:t>
      </w:r>
      <w:r w:rsidR="00546644">
        <w:t>demonstrated early success</w:t>
      </w:r>
      <w:r>
        <w:t xml:space="preserve"> in this population</w:t>
      </w:r>
      <w:r>
        <w:fldChar w:fldCharType="begin">
          <w:fldData xml:space="preserve">PEVuZE5vdGU+PENpdGU+PEF1dGhvcj5CZW4tQWhhcm9uPC9BdXRob3I+PFllYXI+MjAxOTwvWWVh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</w:fldData>
        </w:fldChar>
      </w:r>
      <w:r w:rsidR="00811D20">
        <w:instrText xml:space="preserve"> ADDIN EN.CITE </w:instrText>
      </w:r>
      <w:r w:rsidR="00811D20">
        <w:fldChar w:fldCharType="begin">
          <w:fldData xml:space="preserve">PEVuZE5vdGU+PENpdGU+PEF1dGhvcj5CZW4tQWhhcm9uPC9BdXRob3I+PFllYXI+MjAxOTwvWWVh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</w:fldData>
        </w:fldChar>
      </w:r>
      <w:r w:rsidR="00811D20">
        <w:instrText xml:space="preserve"> ADDIN EN.CITE.DATA </w:instrText>
      </w:r>
      <w:r w:rsidR="00811D20">
        <w:fldChar w:fldCharType="end"/>
      </w:r>
      <w:r>
        <w:fldChar w:fldCharType="separate"/>
      </w:r>
      <w:r w:rsidR="00811D20" w:rsidRPr="00811D20">
        <w:rPr>
          <w:noProof/>
          <w:vertAlign w:val="superscript"/>
        </w:rPr>
        <w:t>98-100</w:t>
      </w:r>
      <w:r>
        <w:fldChar w:fldCharType="end"/>
      </w:r>
      <w:r w:rsidR="002E27BE">
        <w:t xml:space="preserve">, but </w:t>
      </w:r>
      <w:r w:rsidR="00610005">
        <w:t>remains</w:t>
      </w:r>
      <w:r w:rsidR="002E27BE">
        <w:t xml:space="preserve"> to be implemented and evaluated at scale.</w:t>
      </w:r>
      <w:r w:rsidR="002E27BE">
        <w:fldChar w:fldCharType="begin"/>
      </w:r>
      <w:r w:rsidR="00665736">
        <w:instrText xml:space="preserve"> ADDIN EN.CITE &lt;EndNote&gt;&lt;Cite&gt;&lt;Author&gt;McCann&lt;/Author&gt;&lt;Year&gt;2019&lt;/Year&gt;&lt;RecNum&gt;69&lt;/RecNum&gt;&lt;DisplayText&gt;&lt;style face="superscript"&gt;17&lt;/style&gt;&lt;/DisplayText&gt;&lt;record&gt;&lt;rec-number&gt;69&lt;/rec-number&gt;&lt;foreign-keys&gt;&lt;key app="EN" db-id="2vzr02ev2z9xe3e2ds859xwv9wrsz99pza0t" timestamp="0"&gt;69&lt;/key&gt;&lt;/foreign-keys&gt;&lt;ref-type name="Journal Article"&gt;17&lt;/ref-type&gt;&lt;contributors&gt;&lt;authors&gt;&lt;author&gt;McCann, Lisa&lt;/author&gt;&lt;author&gt;McMillan, Kathryn Anne&lt;/author&gt;&lt;author&gt;Pugh, Gemma&lt;/author&gt;&lt;/authors&gt;&lt;/contributors&gt;&lt;titles&gt;&lt;title&gt;Digital Interventions to Support Adolescents and Young Adults With Cancer: Systematic Review&lt;/title&gt;&lt;secondary-title&gt;JMIR Cancer&lt;/secondary-title&gt;&lt;/titles&gt;&lt;pages&gt;e12071&lt;/pages&gt;&lt;volume&gt;5&lt;/volume&gt;&lt;number&gt;2&lt;/number&gt;&lt;keywords&gt;&lt;keyword&gt;adolescent&lt;/keyword&gt;&lt;keyword&gt;neoplasms&lt;/keyword&gt;&lt;keyword&gt;telemedicine&lt;/keyword&gt;&lt;keyword&gt;systematic review&lt;/keyword&gt;&lt;keyword&gt;eHealth&lt;/keyword&gt;&lt;/keywords&gt;&lt;dates&gt;&lt;year&gt;2019&lt;/year&gt;&lt;pub-dates&gt;&lt;date&gt;2019/07/31&lt;/date&gt;&lt;/pub-dates&gt;&lt;/dates&gt;&lt;isbn&gt;2369-1999&lt;/isbn&gt;&lt;urls&gt;&lt;related-urls&gt;&lt;url&gt;http://cancer.jmir.org/2019/2/e12071/&lt;/url&gt;&lt;url&gt;https://doi.org/10.2196/12071&lt;/url&gt;&lt;url&gt;http://www.ncbi.nlm.nih.gov/pubmed/31368438&lt;/url&gt;&lt;/related-urls&gt;&lt;/urls&gt;&lt;electronic-resource-num&gt;10.2196/12071&lt;/electronic-resource-num&gt;&lt;/record&gt;&lt;/Cite&gt;&lt;/EndNote&gt;</w:instrText>
      </w:r>
      <w:r w:rsidR="002E27BE">
        <w:fldChar w:fldCharType="separate"/>
      </w:r>
      <w:r w:rsidR="00665736" w:rsidRPr="00665736">
        <w:rPr>
          <w:noProof/>
          <w:vertAlign w:val="superscript"/>
        </w:rPr>
        <w:t>17</w:t>
      </w:r>
      <w:r w:rsidR="002E27BE">
        <w:fldChar w:fldCharType="end"/>
      </w:r>
    </w:p>
    <w:p w14:paraId="1FF50F2B" w14:textId="4261442C" w:rsidR="00FB321D" w:rsidRDefault="00FB321D" w:rsidP="00FB321D">
      <w:r>
        <w:t>For many healthcare providers however, communicating with AYAs with cancer can be a difficult process</w:t>
      </w:r>
      <w:r>
        <w:fldChar w:fldCharType="begin"/>
      </w:r>
      <w:r w:rsidR="00E3323E">
        <w:instrText xml:space="preserve"> ADDIN EN.CITE &lt;EndNote&gt;&lt;Cite&gt;&lt;Author&gt;Holland&lt;/Author&gt;&lt;Year&gt;2018&lt;/Year&gt;&lt;RecNum&gt;242&lt;/RecNum&gt;&lt;DisplayText&gt;&lt;style face="superscript"&gt;31&lt;/style&gt;&lt;/DisplayText&gt;&lt;record&gt;&lt;rec-number&gt;242&lt;/rec-number&gt;&lt;foreign-keys&gt;&lt;key app="EN" db-id="2vzr02ev2z9xe3e2ds859xwv9wrsz99pza0t" timestamp="0"&gt;242&lt;/key&gt;&lt;/foreign-keys&gt;&lt;ref-type name="Book Section"&gt;5&lt;/ref-type&gt;&lt;contributors&gt;&lt;authors&gt;&lt;author&gt;Holland, L&lt;/author&gt;&lt;author&gt;Thompson, K.&lt;/author&gt;&lt;/authors&gt;&lt;secondary-authors&gt;&lt;author&gt;Chisholm, Julia&lt;/author&gt;&lt;author&gt;Hough, Rachel&lt;/author&gt;&lt;author&gt;Soanes, Louise&lt;/author&gt;&lt;/secondary-authors&gt;&lt;/contributors&gt;&lt;titles&gt;&lt;title&gt;Psychological Support and Social Care.&lt;/title&gt;&lt;secondary-title&gt;A Practical Approach to the Care of Adolescents and Young Adults with Cancer&lt;/secondary-title&gt;&lt;/titles&gt;&lt;pages&gt;37-55&lt;/pages&gt;&lt;dates&gt;&lt;year&gt;2018&lt;/year&gt;&lt;pub-dates&gt;&lt;date&gt;2018//&lt;/date&gt;&lt;/pub-dates&gt;&lt;/dates&gt;&lt;pub-location&gt;Cham&lt;/pub-location&gt;&lt;publisher&gt;Springer International Publishing&lt;/publisher&gt;&lt;isbn&gt;978-3-319-66173-5&lt;/isbn&gt;&lt;urls&gt;&lt;related-urls&gt;&lt;url&gt;https://doi.org/10.1007/978-3-319-66173-5_3&lt;/url&gt;&lt;/related-urls&gt;&lt;/urls&gt;&lt;electronic-resource-num&gt;10.1007/978-3-319-66173-5_3&lt;/electronic-resource-num&gt;&lt;/record&gt;&lt;/Cite&gt;&lt;/EndNote&gt;</w:instrText>
      </w:r>
      <w:r>
        <w:fldChar w:fldCharType="separate"/>
      </w:r>
      <w:r w:rsidR="00E3323E" w:rsidRPr="00E3323E">
        <w:rPr>
          <w:noProof/>
          <w:vertAlign w:val="superscript"/>
        </w:rPr>
        <w:t>31</w:t>
      </w:r>
      <w:r>
        <w:fldChar w:fldCharType="end"/>
      </w:r>
      <w:r>
        <w:t xml:space="preserve"> and as such, is a key </w:t>
      </w:r>
      <w:r w:rsidR="00BC5263">
        <w:t xml:space="preserve">topic </w:t>
      </w:r>
      <w:r>
        <w:t>in AYA cancer professional development</w:t>
      </w:r>
      <w:r w:rsidR="00BC5263">
        <w:t xml:space="preserve"> and training</w:t>
      </w:r>
      <w:r>
        <w:t>.</w:t>
      </w:r>
      <w:r>
        <w:fldChar w:fldCharType="begin"/>
      </w:r>
      <w:r w:rsidR="00727C79">
        <w:instrText xml:space="preserve"> ADDIN EN.CITE &lt;EndNote&gt;&lt;Cite&gt;&lt;Author&gt;Hayes-Lattin&lt;/Author&gt;&lt;Year&gt;2010&lt;/Year&gt;&lt;RecNum&gt;234&lt;/RecNum&gt;&lt;DisplayText&gt;&lt;style face="superscript"&gt;10&lt;/style&gt;&lt;/DisplayText&gt;&lt;record&gt;&lt;rec-number&gt;234&lt;/rec-number&gt;&lt;foreign-keys&gt;&lt;key app="EN" db-id="2vzr02ev2z9xe3e2ds859xwv9wrsz99pza0t" timestamp="0"&gt;234&lt;/key&gt;&lt;/foreign-keys&gt;&lt;ref-type name="Journal Article"&gt;17&lt;/ref-type&gt;&lt;contributors&gt;&lt;authors&gt;&lt;author&gt;Hayes-Lattin, Brandon&lt;/author&gt;&lt;author&gt;Mathews-Bradshaw, Beth&lt;/author&gt;&lt;author&gt;Siegel, Stuart&lt;/author&gt;&lt;/authors&gt;&lt;/contributors&gt;&lt;titles&gt;&lt;title&gt;Adolescent and Young Adult Oncology Training for Health Professionals: A Position Statement&lt;/title&gt;&lt;secondary-title&gt;Journal of Clinical Oncology&lt;/secondary-title&gt;&lt;/titles&gt;&lt;pages&gt;4858-4861&lt;/pages&gt;&lt;volume&gt;28&lt;/volume&gt;&lt;number&gt;32&lt;/number&gt;&lt;dates&gt;&lt;year&gt;2010&lt;/year&gt;&lt;pub-dates&gt;&lt;date&gt;2010/11/10&lt;/date&gt;&lt;/pub-dates&gt;&lt;/dates&gt;&lt;publisher&gt;American Society of Clinical Oncology&lt;/publisher&gt;&lt;isbn&gt;0732-183X&lt;/isbn&gt;&lt;urls&gt;&lt;related-urls&gt;&lt;url&gt;https://doi.org/10.1200/JCO.2010.30.5508&lt;/url&gt;&lt;/related-urls&gt;&lt;/urls&gt;&lt;electronic-resource-num&gt;10.1200/JCO.2010.30.5508&lt;/electronic-resource-num&gt;&lt;access-date&gt;2020/12/15&lt;/access-date&gt;&lt;/record&gt;&lt;/Cite&gt;&lt;/EndNote&gt;</w:instrText>
      </w:r>
      <w:r>
        <w:fldChar w:fldCharType="separate"/>
      </w:r>
      <w:r w:rsidR="005F726C" w:rsidRPr="005F726C">
        <w:rPr>
          <w:noProof/>
          <w:vertAlign w:val="superscript"/>
        </w:rPr>
        <w:t>10</w:t>
      </w:r>
      <w:r>
        <w:fldChar w:fldCharType="end"/>
      </w:r>
      <w:r>
        <w:t xml:space="preserve"> </w:t>
      </w:r>
    </w:p>
    <w:p w14:paraId="01F54F99" w14:textId="01B63D53" w:rsidR="00FB321D" w:rsidRDefault="00FB321D" w:rsidP="00FB321D">
      <w:r>
        <w:t>Challenging topics and timepoints in communicating with AYA include prognosis, fertility, sexual health</w:t>
      </w:r>
      <w:r w:rsidR="00A42E50">
        <w:t xml:space="preserve">, </w:t>
      </w:r>
      <w:r w:rsidR="00CF78D1">
        <w:t>sexual and gender diversity</w:t>
      </w:r>
      <w:r>
        <w:t>, financial supports, end of treatment, transition, survivorship and end of life care</w:t>
      </w:r>
      <w:r w:rsidR="00C745F3">
        <w:t>,</w:t>
      </w:r>
      <w:r>
        <w:fldChar w:fldCharType="begin">
          <w:fldData xml:space="preserve">PEVuZE5vdGU+PENpdGU+PEF1dGhvcj5QZXJlejwvQXV0aG9yPjxZZWFyPjIwMjA8L1llYXI+PFJl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5lMjcwODc8L3BhZ2VzPjx2b2x1bWU+NjU8L3Zv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</w:fldData>
        </w:fldChar>
      </w:r>
      <w:r w:rsidR="00811D20">
        <w:instrText xml:space="preserve"> ADDIN EN.CITE </w:instrText>
      </w:r>
      <w:r w:rsidR="00811D20">
        <w:fldChar w:fldCharType="begin">
          <w:fldData xml:space="preserve">PEVuZE5vdGU+PENpdGU+PEF1dGhvcj5QZXJlejwvQXV0aG9yPjxZZWFyPjIwMjA8L1llYXI+PFJl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5lMjcwODc8L3BhZ2VzPjx2b2x1bWU+NjU8L3Zv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</w:fldData>
        </w:fldChar>
      </w:r>
      <w:r w:rsidR="00811D20">
        <w:instrText xml:space="preserve"> ADDIN EN.CITE.DATA </w:instrText>
      </w:r>
      <w:r w:rsidR="00811D20">
        <w:fldChar w:fldCharType="end"/>
      </w:r>
      <w:r>
        <w:fldChar w:fldCharType="separate"/>
      </w:r>
      <w:r w:rsidR="00811D20" w:rsidRPr="00811D20">
        <w:rPr>
          <w:noProof/>
          <w:vertAlign w:val="superscript"/>
        </w:rPr>
        <w:t>101-104</w:t>
      </w:r>
      <w:r>
        <w:fldChar w:fldCharType="end"/>
      </w:r>
      <w:r>
        <w:t xml:space="preserve"> </w:t>
      </w:r>
      <w:r w:rsidR="00C745F3">
        <w:t xml:space="preserve">as well as mental health and drug use/abuse. </w:t>
      </w:r>
      <w:r>
        <w:t>Complex topics such as these will also require an assessment of health literacy to enhance communication.</w:t>
      </w:r>
      <w:r>
        <w:fldChar w:fldCharType="begin">
          <w:fldData xml:space="preserve">PEVuZE5vdGU+PENpdGU+PEF1dGhvcj5OYWhhdGE8L0F1dGhvcj48WWVhcj4yMDIwPC9ZZWFyPjxS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</w:fldData>
        </w:fldChar>
      </w:r>
      <w:r w:rsidR="00811D20">
        <w:instrText xml:space="preserve"> ADDIN EN.CITE </w:instrText>
      </w:r>
      <w:r w:rsidR="00811D20">
        <w:fldChar w:fldCharType="begin">
          <w:fldData xml:space="preserve">PEVuZE5vdGU+PENpdGU+PEF1dGhvcj5OYWhhdGE8L0F1dGhvcj48WWVhcj4yMDIwPC9ZZWFyPjxS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</w:fldData>
        </w:fldChar>
      </w:r>
      <w:r w:rsidR="00811D20">
        <w:instrText xml:space="preserve"> ADDIN EN.CITE.DATA </w:instrText>
      </w:r>
      <w:r w:rsidR="00811D20">
        <w:fldChar w:fldCharType="end"/>
      </w:r>
      <w:r>
        <w:fldChar w:fldCharType="separate"/>
      </w:r>
      <w:r w:rsidR="00811D20" w:rsidRPr="00811D20">
        <w:rPr>
          <w:noProof/>
          <w:vertAlign w:val="superscript"/>
        </w:rPr>
        <w:t>105</w:t>
      </w:r>
      <w:r>
        <w:fldChar w:fldCharType="end"/>
      </w:r>
    </w:p>
    <w:p w14:paraId="3AFB412D" w14:textId="5562EDE5" w:rsidR="00FB321D" w:rsidRDefault="00FB321D" w:rsidP="00FB321D">
      <w:r>
        <w:t xml:space="preserve">Strategies </w:t>
      </w:r>
      <w:r w:rsidR="006A4AB3">
        <w:t>to</w:t>
      </w:r>
      <w:r>
        <w:t xml:space="preserve"> enhance effective communication include:</w:t>
      </w:r>
      <w:r>
        <w:fldChar w:fldCharType="begin">
          <w:fldData xml:space="preserve">PEVuZE5vdGU+PENpdGU+PEF1dGhvcj5GYXJkZWxsPC9BdXRob3I+PFllYXI+MjAxODwvWWVhcj48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</w:fldData>
        </w:fldChar>
      </w:r>
      <w:r w:rsidR="00811D20">
        <w:instrText xml:space="preserve"> ADDIN EN.CITE </w:instrText>
      </w:r>
      <w:r w:rsidR="00811D20">
        <w:fldChar w:fldCharType="begin">
          <w:fldData xml:space="preserve">PEVuZE5vdGU+PENpdGU+PEF1dGhvcj5GYXJkZWxsPC9BdXRob3I+PFllYXI+MjAxODwvWWVhcj48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</w:fldData>
        </w:fldChar>
      </w:r>
      <w:r w:rsidR="00811D20">
        <w:instrText xml:space="preserve"> ADDIN EN.CITE.DATA </w:instrText>
      </w:r>
      <w:r w:rsidR="00811D20">
        <w:fldChar w:fldCharType="end"/>
      </w:r>
      <w:r>
        <w:fldChar w:fldCharType="separate"/>
      </w:r>
      <w:r w:rsidR="00811D20" w:rsidRPr="00811D20">
        <w:rPr>
          <w:noProof/>
          <w:vertAlign w:val="superscript"/>
        </w:rPr>
        <w:t>2, 10, 98</w:t>
      </w:r>
      <w:r>
        <w:fldChar w:fldCharType="end"/>
      </w:r>
      <w:r>
        <w:t xml:space="preserve"> </w:t>
      </w:r>
      <w:r>
        <w:fldChar w:fldCharType="begin">
          <w:fldData xml:space="preserve">PEVuZE5vdGU+PENpdGU+PEF1dGhvcj5Ib2xsYW5kPC9BdXRob3I+PFllYXI+MjAxODwvWWVhcj48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</w:fldData>
        </w:fldChar>
      </w:r>
      <w:r w:rsidR="00811D20">
        <w:instrText xml:space="preserve"> ADDIN EN.CITE </w:instrText>
      </w:r>
      <w:r w:rsidR="00811D20">
        <w:fldChar w:fldCharType="begin">
          <w:fldData xml:space="preserve">PEVuZE5vdGU+PENpdGU+PEF1dGhvcj5Ib2xsYW5kPC9BdXRob3I+PFllYXI+MjAxODwvWWVhcj48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</w:fldData>
        </w:fldChar>
      </w:r>
      <w:r w:rsidR="00811D20">
        <w:instrText xml:space="preserve"> ADDIN EN.CITE.DATA </w:instrText>
      </w:r>
      <w:r w:rsidR="00811D20">
        <w:fldChar w:fldCharType="end"/>
      </w:r>
      <w:r>
        <w:fldChar w:fldCharType="separate"/>
      </w:r>
      <w:r w:rsidR="00811D20" w:rsidRPr="00811D20">
        <w:rPr>
          <w:noProof/>
          <w:vertAlign w:val="superscript"/>
        </w:rPr>
        <w:t>31, 106</w:t>
      </w:r>
      <w:r>
        <w:fldChar w:fldCharType="end"/>
      </w:r>
    </w:p>
    <w:p w14:paraId="540035B6" w14:textId="77777777" w:rsidR="00FB321D" w:rsidRDefault="00FB321D" w:rsidP="00DB17C9">
      <w:pPr>
        <w:pStyle w:val="ListParagraph"/>
        <w:numPr>
          <w:ilvl w:val="0"/>
          <w:numId w:val="6"/>
        </w:numPr>
      </w:pPr>
      <w:r>
        <w:t>Communication that is respectful of the emerging autonomy of the younger AYA.</w:t>
      </w:r>
    </w:p>
    <w:p w14:paraId="27197A35" w14:textId="1E7B990F" w:rsidR="00FB321D" w:rsidRDefault="00FB321D" w:rsidP="00DB17C9">
      <w:pPr>
        <w:pStyle w:val="ListParagraph"/>
        <w:numPr>
          <w:ilvl w:val="0"/>
          <w:numId w:val="6"/>
        </w:numPr>
      </w:pPr>
      <w:r>
        <w:t xml:space="preserve">Culturally and age-appropriate communication that retains the professional boundary of the </w:t>
      </w:r>
      <w:r w:rsidR="007F7C66">
        <w:t>clinician.</w:t>
      </w:r>
    </w:p>
    <w:p w14:paraId="17721D19" w14:textId="3FE932BC" w:rsidR="00FB321D" w:rsidRDefault="00FB321D" w:rsidP="00DB17C9">
      <w:pPr>
        <w:pStyle w:val="ListParagraph"/>
        <w:numPr>
          <w:ilvl w:val="0"/>
          <w:numId w:val="6"/>
        </w:numPr>
      </w:pPr>
      <w:r>
        <w:t>Use of tools that support assessment of health literacy and reinforcement of learning,</w:t>
      </w:r>
      <w:r>
        <w:fldChar w:fldCharType="begin">
          <w:fldData xml:space="preserve">PEVuZE5vdGU+PENpdGU+PEF1dGhvcj5OYWhhdGE8L0F1dGhvcj48WWVhcj4yMDIwPC9ZZWFyPjxS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</w:fldData>
        </w:fldChar>
      </w:r>
      <w:r w:rsidR="00811D20">
        <w:instrText xml:space="preserve"> ADDIN EN.CITE </w:instrText>
      </w:r>
      <w:r w:rsidR="00811D20">
        <w:fldChar w:fldCharType="begin">
          <w:fldData xml:space="preserve">PEVuZE5vdGU+PENpdGU+PEF1dGhvcj5OYWhhdGE8L0F1dGhvcj48WWVhcj4yMDIwPC9ZZWFyPjxS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</w:fldData>
        </w:fldChar>
      </w:r>
      <w:r w:rsidR="00811D20">
        <w:instrText xml:space="preserve"> ADDIN EN.CITE.DATA </w:instrText>
      </w:r>
      <w:r w:rsidR="00811D20">
        <w:fldChar w:fldCharType="end"/>
      </w:r>
      <w:r>
        <w:fldChar w:fldCharType="separate"/>
      </w:r>
      <w:r w:rsidR="00811D20" w:rsidRPr="00811D20">
        <w:rPr>
          <w:noProof/>
          <w:vertAlign w:val="superscript"/>
        </w:rPr>
        <w:t>105</w:t>
      </w:r>
      <w:r>
        <w:fldChar w:fldCharType="end"/>
      </w:r>
      <w:r>
        <w:t xml:space="preserve"> such as the teach-back method.</w:t>
      </w:r>
      <w:r>
        <w:fldChar w:fldCharType="begin"/>
      </w:r>
      <w:r w:rsidR="00811D20">
        <w:instrText xml:space="preserve"> ADDIN EN.CITE &lt;EndNote&gt;&lt;Cite&gt;&lt;Author&gt;Yen&lt;/Author&gt;&lt;Year&gt;2019&lt;/Year&gt;&lt;RecNum&gt;400&lt;/RecNum&gt;&lt;DisplayText&gt;&lt;style face="superscript"&gt;107&lt;/style&gt;&lt;/DisplayText&gt;&lt;record&gt;&lt;rec-number&gt;400&lt;/rec-number&gt;&lt;foreign-keys&gt;&lt;key app="EN" db-id="2vzr02ev2z9xe3e2ds859xwv9wrsz99pza0t" timestamp="0"&gt;400&lt;/key&gt;&lt;/foreign-keys&gt;&lt;ref-type name="Journal Article"&gt;17&lt;/ref-type&gt;&lt;contributors&gt;&lt;authors&gt;&lt;author&gt;Yen, Peggy H.&lt;/author&gt;&lt;author&gt;Leasure, A. Renee&lt;/author&gt;&lt;/authors&gt;&lt;/contributors&gt;&lt;titles&gt;&lt;title&gt;Use and Effectiveness of the Teach-Back Method in Patient Education and Health Outcomes&lt;/title&gt;&lt;secondary-title&gt;Federal practitioner : for the health care professionals of the VA, DoD, and PHS&lt;/secondary-title&gt;&lt;alt-title&gt;Fed Pract&lt;/alt-title&gt;&lt;/titles&gt;&lt;pages&gt;284-289&lt;/pages&gt;&lt;volume&gt;36&lt;/volume&gt;&lt;number&gt;6&lt;/number&gt;&lt;dates&gt;&lt;year&gt;2019&lt;/year&gt;&lt;/dates&gt;&lt;publisher&gt;Frontline Medical Communications Inc.&lt;/publisher&gt;&lt;isbn&gt;1078-4497&amp;#xD;1945-337X&lt;/isbn&gt;&lt;accession-num&gt;31258322&lt;/accession-num&gt;&lt;urls&gt;&lt;related-urls&gt;&lt;url&gt;https://pubmed.ncbi.nlm.nih.gov/31258322&lt;/url&gt;&lt;url&gt;https://www.ncbi.nlm.nih.gov/pmc/articles/PMC6590951/&lt;/url&gt;&lt;/related-urls&gt;&lt;/urls&gt;&lt;remote-database-name&gt;PubMed&lt;/remote-database-name&gt;&lt;language&gt;eng&lt;/language&gt;&lt;/record&gt;&lt;/Cite&gt;&lt;/EndNote&gt;</w:instrText>
      </w:r>
      <w:r>
        <w:fldChar w:fldCharType="separate"/>
      </w:r>
      <w:r w:rsidR="00811D20" w:rsidRPr="00811D20">
        <w:rPr>
          <w:noProof/>
          <w:vertAlign w:val="superscript"/>
        </w:rPr>
        <w:t>107</w:t>
      </w:r>
      <w:r>
        <w:fldChar w:fldCharType="end"/>
      </w:r>
    </w:p>
    <w:p w14:paraId="7B236086" w14:textId="02721BC5" w:rsidR="007476E9" w:rsidRDefault="007476E9" w:rsidP="00DB17C9">
      <w:pPr>
        <w:pStyle w:val="ListParagraph"/>
        <w:numPr>
          <w:ilvl w:val="0"/>
          <w:numId w:val="6"/>
        </w:numPr>
      </w:pPr>
      <w:r>
        <w:t xml:space="preserve">Discussions that </w:t>
      </w:r>
      <w:r w:rsidR="001B7A8F">
        <w:t>in</w:t>
      </w:r>
      <w:r w:rsidR="00FE3B50">
        <w:t>corporate</w:t>
      </w:r>
      <w:r w:rsidR="001B7A8F">
        <w:t xml:space="preserve"> peer supports</w:t>
      </w:r>
      <w:r w:rsidR="002F5E74">
        <w:t xml:space="preserve">, </w:t>
      </w:r>
      <w:r w:rsidR="00FE3B50">
        <w:t xml:space="preserve">family members </w:t>
      </w:r>
      <w:r w:rsidR="002F5E74">
        <w:t xml:space="preserve">and/or partners </w:t>
      </w:r>
      <w:r w:rsidR="00FE3B50">
        <w:t>as desired by the AYA</w:t>
      </w:r>
      <w:r w:rsidR="00752077">
        <w:t>.</w:t>
      </w:r>
    </w:p>
    <w:p w14:paraId="0FD2F365" w14:textId="09CE0CC0" w:rsidR="00FB321D" w:rsidRDefault="002F5E74" w:rsidP="00DB17C9">
      <w:pPr>
        <w:pStyle w:val="ListParagraph"/>
        <w:numPr>
          <w:ilvl w:val="0"/>
          <w:numId w:val="6"/>
        </w:numPr>
      </w:pPr>
      <w:r>
        <w:t>Where applicable, d</w:t>
      </w:r>
      <w:r w:rsidR="00FB321D">
        <w:t>iscussions are directed toward AYA without excluding parents.</w:t>
      </w:r>
    </w:p>
    <w:p w14:paraId="2AD01CB8" w14:textId="158068C8" w:rsidR="00FB321D" w:rsidRDefault="00FB321D" w:rsidP="00DB17C9">
      <w:pPr>
        <w:pStyle w:val="ListParagraph"/>
        <w:numPr>
          <w:ilvl w:val="0"/>
          <w:numId w:val="6"/>
        </w:numPr>
      </w:pPr>
      <w:r>
        <w:t>Providing a ‘time alone’ model with younger AYA.</w:t>
      </w:r>
    </w:p>
    <w:p w14:paraId="0CEA8D13" w14:textId="5052EC04" w:rsidR="00FB321D" w:rsidRDefault="00FB321D" w:rsidP="00DB17C9">
      <w:pPr>
        <w:pStyle w:val="ListParagraph"/>
        <w:numPr>
          <w:ilvl w:val="0"/>
          <w:numId w:val="6"/>
        </w:numPr>
      </w:pPr>
      <w:r>
        <w:t>Tailoring the communication to meet the individual AYA</w:t>
      </w:r>
      <w:r w:rsidR="00AB7B39">
        <w:t>’</w:t>
      </w:r>
      <w:r>
        <w:t>s needs.</w:t>
      </w:r>
    </w:p>
    <w:p w14:paraId="1D32B74B" w14:textId="77777777" w:rsidR="00FB321D" w:rsidRDefault="00FB321D" w:rsidP="00DB17C9">
      <w:pPr>
        <w:pStyle w:val="ListParagraph"/>
        <w:numPr>
          <w:ilvl w:val="0"/>
          <w:numId w:val="6"/>
        </w:numPr>
      </w:pPr>
      <w:r>
        <w:lastRenderedPageBreak/>
        <w:t>Allowing time to process information and promote active listening.</w:t>
      </w:r>
    </w:p>
    <w:p w14:paraId="3DAE8439" w14:textId="77777777" w:rsidR="00FB321D" w:rsidRDefault="00FB321D" w:rsidP="00DB17C9">
      <w:pPr>
        <w:pStyle w:val="ListParagraph"/>
        <w:numPr>
          <w:ilvl w:val="0"/>
          <w:numId w:val="6"/>
        </w:numPr>
      </w:pPr>
      <w:r>
        <w:t xml:space="preserve">Embracing technology-based, digital interventions in communication. </w:t>
      </w:r>
    </w:p>
    <w:p w14:paraId="6B135F96" w14:textId="77777777" w:rsidR="00FB321D" w:rsidRDefault="00FB321D" w:rsidP="00DB17C9">
      <w:pPr>
        <w:pStyle w:val="ListParagraph"/>
        <w:numPr>
          <w:ilvl w:val="0"/>
          <w:numId w:val="6"/>
        </w:numPr>
      </w:pPr>
      <w:r>
        <w:t>Promoting a risk-reduction approach that facilitates two-way dialogue.</w:t>
      </w:r>
    </w:p>
    <w:p w14:paraId="6146F85F" w14:textId="49BB458F" w:rsidR="00FB321D" w:rsidRDefault="00FB321D" w:rsidP="00DB17C9">
      <w:pPr>
        <w:pStyle w:val="ListParagraph"/>
        <w:numPr>
          <w:ilvl w:val="0"/>
          <w:numId w:val="6"/>
        </w:numPr>
      </w:pPr>
      <w:r>
        <w:t xml:space="preserve">Facilitating and promoting </w:t>
      </w:r>
      <w:r w:rsidR="00955CD4">
        <w:t xml:space="preserve">clear </w:t>
      </w:r>
      <w:r>
        <w:t xml:space="preserve">referral </w:t>
      </w:r>
      <w:r w:rsidR="00955CD4">
        <w:t xml:space="preserve">pathways </w:t>
      </w:r>
      <w:r>
        <w:t>to other age-appropriate resources wherever possible.</w:t>
      </w:r>
    </w:p>
    <w:p w14:paraId="7AB35084" w14:textId="1E436B7A" w:rsidR="00FB321D" w:rsidRPr="008553AD" w:rsidRDefault="00FB321D" w:rsidP="00DB17C9">
      <w:pPr>
        <w:pStyle w:val="ListParagraph"/>
        <w:numPr>
          <w:ilvl w:val="0"/>
          <w:numId w:val="6"/>
        </w:numPr>
      </w:pPr>
      <w:r>
        <w:t>Youth-friendly communication training as a mandatory professional development requirement for</w:t>
      </w:r>
      <w:r w:rsidR="00131021">
        <w:t xml:space="preserve"> those</w:t>
      </w:r>
      <w:r>
        <w:t xml:space="preserve"> working </w:t>
      </w:r>
      <w:r w:rsidR="00F22E0A">
        <w:t xml:space="preserve">regularly </w:t>
      </w:r>
      <w:r>
        <w:t>with AYA.</w:t>
      </w:r>
    </w:p>
    <w:p w14:paraId="2F45885F" w14:textId="3536C618" w:rsidR="00684088" w:rsidRDefault="00D32C69" w:rsidP="00D32C69">
      <w:pPr>
        <w:pStyle w:val="Heading2"/>
      </w:pPr>
      <w:bookmarkStart w:id="160" w:name="_Toc79409250"/>
      <w:r>
        <w:t>Principle 7: Research and clinical trials</w:t>
      </w:r>
      <w:bookmarkEnd w:id="160"/>
    </w:p>
    <w:p w14:paraId="226CA452" w14:textId="1FF35D47" w:rsidR="003D6006" w:rsidRDefault="003D6006" w:rsidP="003D6006">
      <w:r>
        <w:t>Research and clinical trials play an important role in establishing the efficacy and safety of diagnostic, prognostic and therapeutic interventions, as well as establishing the role of psychological, supportive care and palliative care interventions.</w:t>
      </w:r>
      <w:r w:rsidR="00B404A2">
        <w:fldChar w:fldCharType="begin"/>
      </w:r>
      <w:r w:rsidR="00811D20">
        <w:instrText xml:space="preserve"> ADDIN EN.CITE &lt;EndNote&gt;&lt;Cite&gt;&lt;Author&gt;Sjoquist&lt;/Author&gt;&lt;Year&gt;2013&lt;/Year&gt;&lt;RecNum&gt;677&lt;/RecNum&gt;&lt;DisplayText&gt;&lt;style face="superscript"&gt;108&lt;/style&gt;&lt;/DisplayText&gt;&lt;record&gt;&lt;rec-number&gt;677&lt;/rec-number&gt;&lt;foreign-keys&gt;&lt;key app="EN" db-id="2vzr02ev2z9xe3e2ds859xwv9wrsz99pza0t" timestamp="0"&gt;677&lt;/key&gt;&lt;/foreign-keys&gt;&lt;ref-type name="Journal Article"&gt;17&lt;/ref-type&gt;&lt;contributors&gt;&lt;authors&gt;&lt;author&gt;Sjoquist, K.M.&lt;/author&gt;&lt;author&gt;Zalcberg, J.R.&lt;/author&gt;&lt;/authors&gt;&lt;/contributors&gt;&lt;titles&gt;&lt;title&gt;Clinical trials- advancing national cancer care.&lt;/title&gt;&lt;secondary-title&gt;Cancer Forum&lt;/secondary-title&gt;&lt;/titles&gt;&lt;pages&gt;80-87&lt;/pages&gt;&lt;volume&gt;37&lt;/volume&gt;&lt;number&gt;1&lt;/number&gt;&lt;dates&gt;&lt;year&gt;2013&lt;/year&gt;&lt;/dates&gt;&lt;urls&gt;&lt;/urls&gt;&lt;/record&gt;&lt;/Cite&gt;&lt;/EndNote&gt;</w:instrText>
      </w:r>
      <w:r w:rsidR="00B404A2">
        <w:fldChar w:fldCharType="separate"/>
      </w:r>
      <w:r w:rsidR="00811D20" w:rsidRPr="00811D20">
        <w:rPr>
          <w:noProof/>
          <w:vertAlign w:val="superscript"/>
        </w:rPr>
        <w:t>108</w:t>
      </w:r>
      <w:r w:rsidR="00B404A2">
        <w:fldChar w:fldCharType="end"/>
      </w:r>
    </w:p>
    <w:p w14:paraId="346E4E56" w14:textId="20F156CB" w:rsidR="00CF533C" w:rsidRDefault="00CF533C" w:rsidP="00CF533C">
      <w:r>
        <w:t>Whilst enrolment in clinical trials correlate</w:t>
      </w:r>
      <w:r w:rsidR="00116A88">
        <w:t>s</w:t>
      </w:r>
      <w:r>
        <w:t xml:space="preserve"> with improved overall survival,</w:t>
      </w:r>
      <w:r>
        <w:fldChar w:fldCharType="begin">
          <w:fldData xml:space="preserve">PEVuZE5vdGU+PENpdGU+PEF1dGhvcj5CbGV5ZXI8L0F1dGhvcj48WWVhcj4yMDE4PC9ZZWFyPjxS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5lMjcwNzQ8L3BhZ2VzPjx2b2x1bWU+NjU8L3Zv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</w:fldData>
        </w:fldChar>
      </w:r>
      <w:r w:rsidR="00811D20">
        <w:instrText xml:space="preserve"> ADDIN EN.CITE </w:instrText>
      </w:r>
      <w:r w:rsidR="00811D20">
        <w:fldChar w:fldCharType="begin">
          <w:fldData xml:space="preserve">PEVuZE5vdGU+PENpdGU+PEF1dGhvcj5CbGV5ZXI8L0F1dGhvcj48WWVhcj4yMDE4PC9ZZWFyPjxS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5lMjcwNzQ8L3BhZ2VzPjx2b2x1bWU+NjU8L3Zv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</w:fldData>
        </w:fldChar>
      </w:r>
      <w:r w:rsidR="00811D20">
        <w:instrText xml:space="preserve"> ADDIN EN.CITE.DATA </w:instrText>
      </w:r>
      <w:r w:rsidR="00811D20">
        <w:fldChar w:fldCharType="end"/>
      </w:r>
      <w:r>
        <w:fldChar w:fldCharType="separate"/>
      </w:r>
      <w:r w:rsidR="00811D20" w:rsidRPr="00811D20">
        <w:rPr>
          <w:noProof/>
          <w:vertAlign w:val="superscript"/>
        </w:rPr>
        <w:t>109</w:t>
      </w:r>
      <w:r>
        <w:fldChar w:fldCharType="end"/>
      </w:r>
      <w:r w:rsidR="007E0FCC">
        <w:t xml:space="preserve"> </w:t>
      </w:r>
      <w:r w:rsidR="007E0FCC">
        <w:fldChar w:fldCharType="begin"/>
      </w:r>
      <w:r w:rsidR="00811D20">
        <w:instrText xml:space="preserve"> ADDIN EN.CITE &lt;EndNote&gt;&lt;Cite&gt;&lt;Author&gt;Unger&lt;/Author&gt;&lt;Year&gt;2016&lt;/Year&gt;&lt;RecNum&gt;664&lt;/RecNum&gt;&lt;DisplayText&gt;&lt;style face="superscript"&gt;110&lt;/style&gt;&lt;/DisplayText&gt;&lt;record&gt;&lt;rec-number&gt;664&lt;/rec-number&gt;&lt;foreign-keys&gt;&lt;key app="EN" db-id="2vzr02ev2z9xe3e2ds859xwv9wrsz99pza0t" timestamp="0"&gt;664&lt;/key&gt;&lt;/foreign-keys&gt;&lt;ref-type name="Journal Article"&gt;17&lt;/ref-type&gt;&lt;contributors&gt;&lt;authors&gt;&lt;author&gt;Unger, J. M.&lt;/author&gt;&lt;author&gt;Cook, E.&lt;/author&gt;&lt;author&gt;Tai, E.&lt;/author&gt;&lt;author&gt;Bleyer, A.&lt;/author&gt;&lt;/authors&gt;&lt;/contributors&gt;&lt;auth-address&gt;From the Fred Hutchinson Cancer Research Center, Seattle, WA; The University of Texas MD Anderson Cancer Center, Houston, TX; Centers for Disease Control and Prevention, Atlanta, GA; St. Charles Health System, Quality Department, Bend, OR.&lt;/auth-address&gt;&lt;titles&gt;&lt;title&gt;The Role of Clinical Trial Participation in Cancer Research: Barriers, Evidence, and Strategies&lt;/title&gt;&lt;secondary-title&gt;Am Soc Clin Oncol Educ Book&lt;/secondary-title&gt;&lt;alt-title&gt;American Society of Clinical Oncology educational book. American Society of Clinical Oncology. Annual Meeting&lt;/alt-title&gt;&lt;/titles&gt;&lt;pages&gt;185-98&lt;/pages&gt;&lt;volume&gt;35&lt;/volume&gt;&lt;edition&gt;2016/06/02&lt;/edition&gt;&lt;keywords&gt;&lt;keyword&gt;Adolescent&lt;/keyword&gt;&lt;keyword&gt;Adult&lt;/keyword&gt;&lt;keyword&gt;Age Factors&lt;/keyword&gt;&lt;keyword&gt;Clinical Trials as Topic/*psychology&lt;/keyword&gt;&lt;keyword&gt;Decision Making&lt;/keyword&gt;&lt;keyword&gt;Female&lt;/keyword&gt;&lt;keyword&gt;Humans&lt;/keyword&gt;&lt;keyword&gt;Male&lt;/keyword&gt;&lt;keyword&gt;Neoplasms/drug therapy/*epidemiology/*psychology&lt;/keyword&gt;&lt;keyword&gt;Patient Participation/psychology&lt;/keyword&gt;&lt;keyword&gt;Patient Selection&lt;/keyword&gt;&lt;keyword&gt;Physician-Patient Relations&lt;/keyword&gt;&lt;keyword&gt;Surveys and Questionnaires&lt;/keyword&gt;&lt;/keywords&gt;&lt;dates&gt;&lt;year&gt;2016&lt;/year&gt;&lt;/dates&gt;&lt;isbn&gt;1548-8748 (Print)&amp;#xD;1548-8748&lt;/isbn&gt;&lt;accession-num&gt;27249699&lt;/accession-num&gt;&lt;urls&gt;&lt;/urls&gt;&lt;custom2&gt;PMC5495113&lt;/custom2&gt;&lt;custom6&gt;NIHMS870923&lt;/custom6&gt;&lt;electronic-resource-num&gt;10.1200/edbk_156686&lt;/electronic-resource-num&gt;&lt;remote-database-provider&gt;NLM&lt;/remote-database-provider&gt;&lt;language&gt;eng&lt;/language&gt;&lt;/record&gt;&lt;/Cite&gt;&lt;/EndNote&gt;</w:instrText>
      </w:r>
      <w:r w:rsidR="007E0FCC">
        <w:fldChar w:fldCharType="separate"/>
      </w:r>
      <w:r w:rsidR="00811D20" w:rsidRPr="00811D20">
        <w:rPr>
          <w:noProof/>
          <w:vertAlign w:val="superscript"/>
        </w:rPr>
        <w:t>110</w:t>
      </w:r>
      <w:r w:rsidR="007E0FCC">
        <w:fldChar w:fldCharType="end"/>
      </w:r>
      <w:r>
        <w:t xml:space="preserve"> it is not the single endpoint; there are many other benefits to the patient, the institution and the AYA cancer community. Clinical trial enrolment provides access to investigational therapies; biobanking of specimens to promote </w:t>
      </w:r>
      <w:r w:rsidR="00B77E10">
        <w:t>basic, translational and</w:t>
      </w:r>
      <w:r w:rsidR="00704D78">
        <w:t xml:space="preserve"> </w:t>
      </w:r>
      <w:r>
        <w:t xml:space="preserve">clinical research within a cohort of patients with unique </w:t>
      </w:r>
      <w:r w:rsidR="00BC5263">
        <w:t xml:space="preserve">tumour </w:t>
      </w:r>
      <w:r>
        <w:t>biolog</w:t>
      </w:r>
      <w:r w:rsidR="00BC5263">
        <w:t>y</w:t>
      </w:r>
      <w:r>
        <w:t>; and access to cancer control, epidemiological and supportive care studies.</w:t>
      </w:r>
      <w:r>
        <w:fldChar w:fldCharType="begin">
          <w:fldData xml:space="preserve">PEVuZE5vdGU+PENpdGU+PEF1dGhvcj5Sb3RoPC9BdXRob3I+PFllYXI+MjAyMDwvWWVhcj48UmVj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</w:fldData>
        </w:fldChar>
      </w:r>
      <w:r w:rsidR="00811D20">
        <w:instrText xml:space="preserve"> ADDIN EN.CITE </w:instrText>
      </w:r>
      <w:r w:rsidR="00811D20">
        <w:fldChar w:fldCharType="begin">
          <w:fldData xml:space="preserve">PEVuZE5vdGU+PENpdGU+PEF1dGhvcj5Sb3RoPC9BdXRob3I+PFllYXI+MjAyMDwvWWVhcj48UmVj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</w:fldData>
        </w:fldChar>
      </w:r>
      <w:r w:rsidR="00811D20">
        <w:instrText xml:space="preserve"> ADDIN EN.CITE.DATA </w:instrText>
      </w:r>
      <w:r w:rsidR="00811D20">
        <w:fldChar w:fldCharType="end"/>
      </w:r>
      <w:r>
        <w:fldChar w:fldCharType="separate"/>
      </w:r>
      <w:r w:rsidR="00811D20" w:rsidRPr="00811D20">
        <w:rPr>
          <w:noProof/>
          <w:vertAlign w:val="superscript"/>
        </w:rPr>
        <w:t>111</w:t>
      </w:r>
      <w:r>
        <w:fldChar w:fldCharType="end"/>
      </w:r>
      <w:r>
        <w:t xml:space="preserve"> Benefits of the clinical trial also include having a standardised protocol and guideline</w:t>
      </w:r>
      <w:r w:rsidR="00264D19">
        <w:t xml:space="preserve"> (including dosing and toxicity support)</w:t>
      </w:r>
      <w:r>
        <w:t>; access to a wider network of experienced AYA clinicians; demand for precise tumour staging and evaluation; and the oversight for timeliness of  therapy administration, compliance and toxicity reporting.</w:t>
      </w:r>
      <w:r>
        <w:fldChar w:fldCharType="begin">
          <w:fldData xml:space="preserve">PEVuZE5vdGU+PENpdGU+PEF1dGhvcj5CbGV5ZXI8L0F1dGhvcj48WWVhcj4yMDE4PC9ZZWFyPjxS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5lMjcwNzQ8L3BhZ2VzPjx2b2x1bWU+NjU8L3Zv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</w:fldData>
        </w:fldChar>
      </w:r>
      <w:r w:rsidR="00811D20">
        <w:instrText xml:space="preserve"> ADDIN EN.CITE </w:instrText>
      </w:r>
      <w:r w:rsidR="00811D20">
        <w:fldChar w:fldCharType="begin">
          <w:fldData xml:space="preserve">PEVuZE5vdGU+PENpdGU+PEF1dGhvcj5CbGV5ZXI8L0F1dGhvcj48WWVhcj4yMDE4PC9ZZWFyPjxS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5lMjcwNzQ8L3BhZ2VzPjx2b2x1bWU+NjU8L3Zv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</w:fldData>
        </w:fldChar>
      </w:r>
      <w:r w:rsidR="00811D20">
        <w:instrText xml:space="preserve"> ADDIN EN.CITE.DATA </w:instrText>
      </w:r>
      <w:r w:rsidR="00811D20">
        <w:fldChar w:fldCharType="end"/>
      </w:r>
      <w:r>
        <w:fldChar w:fldCharType="separate"/>
      </w:r>
      <w:r w:rsidR="00811D20" w:rsidRPr="00811D20">
        <w:rPr>
          <w:noProof/>
          <w:vertAlign w:val="superscript"/>
        </w:rPr>
        <w:t>109</w:t>
      </w:r>
      <w:r>
        <w:fldChar w:fldCharType="end"/>
      </w:r>
      <w:r>
        <w:t xml:space="preserve"> </w:t>
      </w:r>
    </w:p>
    <w:p w14:paraId="06C012C9" w14:textId="7FED3C3D" w:rsidR="00CF533C" w:rsidRDefault="00CF533C" w:rsidP="00CF533C">
      <w:r>
        <w:t>Unfortunately, AYA are underrepresented in clinical trial enrolment,</w:t>
      </w:r>
      <w:r>
        <w:fldChar w:fldCharType="begin"/>
      </w:r>
      <w:r w:rsidR="00665736">
        <w:instrText xml:space="preserve"> ADDIN EN.CITE &lt;EndNote&gt;&lt;Cite&gt;&lt;Author&gt;Siembida&lt;/Author&gt;&lt;Year&gt;2020&lt;/Year&gt;&lt;RecNum&gt;88&lt;/RecNum&gt;&lt;DisplayText&gt;&lt;style face="superscript"&gt;14&lt;/style&gt;&lt;/DisplayText&gt;&lt;record&gt;&lt;rec-number&gt;88&lt;/rec-number&gt;&lt;foreign-keys&gt;&lt;key app="EN" db-id="2vzr02ev2z9xe3e2ds859xwv9wrsz99pza0t" timestamp="0"&gt;88&lt;/key&gt;&lt;/foreign-keys&gt;&lt;ref-type name="Journal Article"&gt;17&lt;/ref-type&gt;&lt;contributors&gt;&lt;authors&gt;&lt;author&gt;Siembida, Elizabeth J.&lt;/author&gt;&lt;author&gt;Loomans-Kropp, Holli A.&lt;/author&gt;&lt;author&gt;Trivedi, Neha&lt;/author&gt;&lt;author&gt;O’Mara, Ann&lt;/author&gt;&lt;author&gt;Sung, Lillian&lt;/author&gt;&lt;author&gt;Tami-Maury, Irene&lt;/author&gt;&lt;author&gt;Freyer, David R.&lt;/author&gt;&lt;author&gt;Roth, Michael&lt;/author&gt;&lt;/authors&gt;&lt;/contributors&gt;&lt;titles&gt;&lt;title&gt;Systematic review of barriers and facilitators to clinical trial enrollment among adolescents and young adults with cancer: Identifying opportunities for intervention&lt;/title&gt;&lt;secondary-title&gt;Cancer&lt;/secondary-title&gt;&lt;/titles&gt;&lt;pages&gt;949-957&lt;/pages&gt;&lt;volume&gt;126&lt;/volume&gt;&lt;number&gt;5&lt;/number&gt;&lt;keywords&gt;&lt;keyword&gt;adolescents and young adults&lt;/keyword&gt;&lt;keyword&gt;barriers&lt;/keyword&gt;&lt;keyword&gt;cancer&lt;/keyword&gt;&lt;keyword&gt;clinical trials&lt;/keyword&gt;&lt;keyword&gt;community-based&lt;/keyword&gt;&lt;keyword&gt;facilitators&lt;/keyword&gt;&lt;/keywords&gt;&lt;dates&gt;&lt;year&gt;2020&lt;/year&gt;&lt;pub-dates&gt;&lt;date&gt;2020/03/01&lt;/date&gt;&lt;/pub-dates&gt;&lt;/dates&gt;&lt;publisher&gt;John Wiley &amp;amp; Sons, Ltd&lt;/publisher&gt;&lt;isbn&gt;0008-543X&lt;/isbn&gt;&lt;work-type&gt;https://doi.org/10.1002/cncr.32675&lt;/work-type&gt;&lt;urls&gt;&lt;related-urls&gt;&lt;url&gt;https://doi.org/10.1002/cncr.32675&lt;/url&gt;&lt;/related-urls&gt;&lt;/urls&gt;&lt;electronic-resource-num&gt;https://doi.org/10.1002/cncr.32675&lt;/electronic-resource-num&gt;&lt;access-date&gt;2020/11/11&lt;/access-date&gt;&lt;/record&gt;&lt;/Cite&gt;&lt;/EndNote&gt;</w:instrText>
      </w:r>
      <w:r>
        <w:fldChar w:fldCharType="separate"/>
      </w:r>
      <w:r w:rsidR="00665736" w:rsidRPr="00665736">
        <w:rPr>
          <w:noProof/>
          <w:vertAlign w:val="superscript"/>
        </w:rPr>
        <w:t>14</w:t>
      </w:r>
      <w:r>
        <w:fldChar w:fldCharType="end"/>
      </w:r>
      <w:r>
        <w:t xml:space="preserve"> having the lowest rates of participation of any age gro</w:t>
      </w:r>
      <w:r w:rsidR="00185CA4">
        <w:t>up</w:t>
      </w:r>
      <w:r w:rsidR="00BC5263">
        <w:t>. This may have contributed to slower improvements in survival relative to younger children and older adults.</w:t>
      </w:r>
      <w:r w:rsidR="002A141C">
        <w:t xml:space="preserve"> </w:t>
      </w:r>
      <w:r w:rsidR="002D17CD">
        <w:t>Lack of c</w:t>
      </w:r>
      <w:r w:rsidR="00B8258F">
        <w:t>linical</w:t>
      </w:r>
      <w:r w:rsidR="00FB20AE">
        <w:t xml:space="preserve"> trial enrolment </w:t>
      </w:r>
      <w:r w:rsidR="00B8258F">
        <w:t>has be</w:t>
      </w:r>
      <w:r w:rsidR="00C960DB">
        <w:t>en</w:t>
      </w:r>
      <w:r w:rsidR="00B8258F">
        <w:t xml:space="preserve"> shown to be</w:t>
      </w:r>
      <w:r w:rsidR="00FB20AE">
        <w:t xml:space="preserve"> an </w:t>
      </w:r>
      <w:r w:rsidR="00B8258F">
        <w:t>independent</w:t>
      </w:r>
      <w:r w:rsidR="00FB20AE">
        <w:t xml:space="preserve"> predictor of relapse when compared to child</w:t>
      </w:r>
      <w:r w:rsidR="000A60ED">
        <w:t>hood cancer</w:t>
      </w:r>
      <w:r w:rsidR="00FB20AE">
        <w:t xml:space="preserve"> in </w:t>
      </w:r>
      <w:r w:rsidR="00B8258F">
        <w:t>some disease sub-groups.</w:t>
      </w:r>
      <w:r w:rsidR="00C960DB">
        <w:fldChar w:fldCharType="begin">
          <w:fldData xml:space="preserve">PEVuZE5vdGU+PENpdGU+PEF1dGhvcj5Xb2xmc29uPC9BdXRob3I+PFllYXI+MjAxODwvWWVhcj48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hZ2VzPjExMzMtMTE0MTwvcGFnZXM+PHZvbHVtZT4yNzwvdm9sdW1lPjxudW1iZXI+MTA8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==
</w:fldData>
        </w:fldChar>
      </w:r>
      <w:r w:rsidR="00811D20">
        <w:instrText xml:space="preserve"> ADDIN EN.CITE </w:instrText>
      </w:r>
      <w:r w:rsidR="00811D20">
        <w:fldChar w:fldCharType="begin">
          <w:fldData xml:space="preserve">PEVuZE5vdGU+PENpdGU+PEF1dGhvcj5Xb2xmc29uPC9BdXRob3I+PFllYXI+MjAxODwvWWVhcj48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hZ2VzPjExMzMtMTE0MTwvcGFnZXM+PHZvbHVtZT4yNzwvdm9sdW1lPjxudW1iZXI+MTA8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==
</w:fldData>
        </w:fldChar>
      </w:r>
      <w:r w:rsidR="00811D20">
        <w:instrText xml:space="preserve"> ADDIN EN.CITE.DATA </w:instrText>
      </w:r>
      <w:r w:rsidR="00811D20">
        <w:fldChar w:fldCharType="end"/>
      </w:r>
      <w:r w:rsidR="00C960DB">
        <w:fldChar w:fldCharType="separate"/>
      </w:r>
      <w:r w:rsidR="00811D20" w:rsidRPr="00811D20">
        <w:rPr>
          <w:noProof/>
          <w:vertAlign w:val="superscript"/>
        </w:rPr>
        <w:t>112</w:t>
      </w:r>
      <w:r w:rsidR="00C960DB">
        <w:fldChar w:fldCharType="end"/>
      </w:r>
      <w:r w:rsidR="00B8258F">
        <w:t xml:space="preserve"> </w:t>
      </w:r>
      <w:r>
        <w:t xml:space="preserve">To date, </w:t>
      </w:r>
      <w:r w:rsidR="000356F0">
        <w:t xml:space="preserve">some effort, but </w:t>
      </w:r>
      <w:r>
        <w:t>little progress has been made</w:t>
      </w:r>
      <w:r w:rsidR="00C960DB">
        <w:t xml:space="preserve"> to increase trial </w:t>
      </w:r>
      <w:r w:rsidR="000B1DF4">
        <w:t>participation</w:t>
      </w:r>
      <w:r>
        <w:t>, particularly in the older AYA group.</w:t>
      </w:r>
      <w:r>
        <w:fldChar w:fldCharType="begin">
          <w:fldData xml:space="preserve">PEVuZE5vdGU+PENpdGU+PEF1dGhvcj5XaGl0ZTwvQXV0aG9yPjxZZWFyPjIwMTg8L1llYXI+PFJl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</w:fldData>
        </w:fldChar>
      </w:r>
      <w:r w:rsidR="00811D20">
        <w:instrText xml:space="preserve"> ADDIN EN.CITE </w:instrText>
      </w:r>
      <w:r w:rsidR="00811D20">
        <w:fldChar w:fldCharType="begin">
          <w:fldData xml:space="preserve">PEVuZE5vdGU+PENpdGU+PEF1dGhvcj5XaGl0ZTwvQXV0aG9yPjxZZWFyPjIwMTg8L1llYXI+PFJl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</w:fldData>
        </w:fldChar>
      </w:r>
      <w:r w:rsidR="00811D20">
        <w:instrText xml:space="preserve"> ADDIN EN.CITE.DATA </w:instrText>
      </w:r>
      <w:r w:rsidR="00811D20">
        <w:fldChar w:fldCharType="end"/>
      </w:r>
      <w:r>
        <w:fldChar w:fldCharType="separate"/>
      </w:r>
      <w:r w:rsidR="00811D20" w:rsidRPr="00811D20">
        <w:rPr>
          <w:noProof/>
          <w:vertAlign w:val="superscript"/>
        </w:rPr>
        <w:t>113</w:t>
      </w:r>
      <w:r>
        <w:fldChar w:fldCharType="end"/>
      </w:r>
      <w:r>
        <w:t xml:space="preserve"> </w:t>
      </w:r>
      <w:r w:rsidR="00955CD4">
        <w:t xml:space="preserve">Emblematically, </w:t>
      </w:r>
      <w:r>
        <w:t>the nadir for clinical trial accrual overall occurs at the peak age prevalence of AYA cancer.</w:t>
      </w:r>
      <w:r>
        <w:fldChar w:fldCharType="begin">
          <w:fldData xml:space="preserve">PEVuZE5vdGU+PENpdGU+PEF1dGhvcj5CbGV5ZXI8L0F1dGhvcj48WWVhcj4yMDE4PC9ZZWFyPjxS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5lMjcwNzQ8L3BhZ2VzPjx2b2x1bWU+NjU8L3Zv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</w:fldData>
        </w:fldChar>
      </w:r>
      <w:r w:rsidR="00811D20">
        <w:instrText xml:space="preserve"> ADDIN EN.CITE </w:instrText>
      </w:r>
      <w:r w:rsidR="00811D20">
        <w:fldChar w:fldCharType="begin">
          <w:fldData xml:space="preserve">PEVuZE5vdGU+PENpdGU+PEF1dGhvcj5CbGV5ZXI8L0F1dGhvcj48WWVhcj4yMDE4PC9ZZWFyPjxS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5lMjcwNzQ8L3BhZ2VzPjx2b2x1bWU+NjU8L3Zv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</w:fldData>
        </w:fldChar>
      </w:r>
      <w:r w:rsidR="00811D20">
        <w:instrText xml:space="preserve"> ADDIN EN.CITE.DATA </w:instrText>
      </w:r>
      <w:r w:rsidR="00811D20">
        <w:fldChar w:fldCharType="end"/>
      </w:r>
      <w:r>
        <w:fldChar w:fldCharType="separate"/>
      </w:r>
      <w:r w:rsidR="00811D20" w:rsidRPr="00811D20">
        <w:rPr>
          <w:noProof/>
          <w:vertAlign w:val="superscript"/>
        </w:rPr>
        <w:t>109</w:t>
      </w:r>
      <w:r>
        <w:fldChar w:fldCharType="end"/>
      </w:r>
      <w:r>
        <w:t xml:space="preserve"> </w:t>
      </w:r>
    </w:p>
    <w:p w14:paraId="119D5ED2" w14:textId="77959DF0" w:rsidR="00CF533C" w:rsidRDefault="00CF533C" w:rsidP="00CF533C">
      <w:r>
        <w:t>Barriers to AYA enrolment are multifactorial and occur at the system, institution and individual level.</w:t>
      </w:r>
      <w:r>
        <w:fldChar w:fldCharType="begin"/>
      </w:r>
      <w:r w:rsidR="00665736">
        <w:instrText xml:space="preserve"> ADDIN EN.CITE &lt;EndNote&gt;&lt;Cite&gt;&lt;Author&gt;Siembida&lt;/Author&gt;&lt;Year&gt;2020&lt;/Year&gt;&lt;RecNum&gt;88&lt;/RecNum&gt;&lt;DisplayText&gt;&lt;style face="superscript"&gt;14&lt;/style&gt;&lt;/DisplayText&gt;&lt;record&gt;&lt;rec-number&gt;88&lt;/rec-number&gt;&lt;foreign-keys&gt;&lt;key app="EN" db-id="2vzr02ev2z9xe3e2ds859xwv9wrsz99pza0t" timestamp="0"&gt;88&lt;/key&gt;&lt;/foreign-keys&gt;&lt;ref-type name="Journal Article"&gt;17&lt;/ref-type&gt;&lt;contributors&gt;&lt;authors&gt;&lt;author&gt;Siembida, Elizabeth J.&lt;/author&gt;&lt;author&gt;Loomans-Kropp, Holli A.&lt;/author&gt;&lt;author&gt;Trivedi, Neha&lt;/author&gt;&lt;author&gt;O’Mara, Ann&lt;/author&gt;&lt;author&gt;Sung, Lillian&lt;/author&gt;&lt;author&gt;Tami-Maury, Irene&lt;/author&gt;&lt;author&gt;Freyer, David R.&lt;/author&gt;&lt;author&gt;Roth, Michael&lt;/author&gt;&lt;/authors&gt;&lt;/contributors&gt;&lt;titles&gt;&lt;title&gt;Systematic review of barriers and facilitators to clinical trial enrollment among adolescents and young adults with cancer: Identifying opportunities for intervention&lt;/title&gt;&lt;secondary-title&gt;Cancer&lt;/secondary-title&gt;&lt;/titles&gt;&lt;pages&gt;949-957&lt;/pages&gt;&lt;volume&gt;126&lt;/volume&gt;&lt;number&gt;5&lt;/number&gt;&lt;keywords&gt;&lt;keyword&gt;adolescents and young adults&lt;/keyword&gt;&lt;keyword&gt;barriers&lt;/keyword&gt;&lt;keyword&gt;cancer&lt;/keyword&gt;&lt;keyword&gt;clinical trials&lt;/keyword&gt;&lt;keyword&gt;community-based&lt;/keyword&gt;&lt;keyword&gt;facilitators&lt;/keyword&gt;&lt;/keywords&gt;&lt;dates&gt;&lt;year&gt;2020&lt;/year&gt;&lt;pub-dates&gt;&lt;date&gt;2020/03/01&lt;/date&gt;&lt;/pub-dates&gt;&lt;/dates&gt;&lt;publisher&gt;John Wiley &amp;amp; Sons, Ltd&lt;/publisher&gt;&lt;isbn&gt;0008-543X&lt;/isbn&gt;&lt;work-type&gt;https://doi.org/10.1002/cncr.32675&lt;/work-type&gt;&lt;urls&gt;&lt;related-urls&gt;&lt;url&gt;https://doi.org/10.1002/cncr.32675&lt;/url&gt;&lt;/related-urls&gt;&lt;/urls&gt;&lt;electronic-resource-num&gt;https://doi.org/10.1002/cncr.32675&lt;/electronic-resource-num&gt;&lt;access-date&gt;2020/11/11&lt;/access-date&gt;&lt;/record&gt;&lt;/Cite&gt;&lt;/EndNote&gt;</w:instrText>
      </w:r>
      <w:r>
        <w:fldChar w:fldCharType="separate"/>
      </w:r>
      <w:r w:rsidR="00665736" w:rsidRPr="00665736">
        <w:rPr>
          <w:noProof/>
          <w:vertAlign w:val="superscript"/>
        </w:rPr>
        <w:t>14</w:t>
      </w:r>
      <w:r>
        <w:fldChar w:fldCharType="end"/>
      </w:r>
      <w:r>
        <w:t xml:space="preserve"> As such, the desire to increase AYA participation in clinical trials continues to be a key recommendation for providers and policymakers.</w:t>
      </w:r>
      <w:r>
        <w:fldChar w:fldCharType="begin">
          <w:fldData xml:space="preserve">PEVuZE5vdGU+PENpdGU+PEF1dGhvcj5DYW5hZGlhbiBQYXJ0bmVyc2hpcCBBZ2FpbnN0IENhbmNl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=
</w:fldData>
        </w:fldChar>
      </w:r>
      <w:r w:rsidR="00ED4CA8">
        <w:instrText xml:space="preserve"> ADDIN EN.CITE </w:instrText>
      </w:r>
      <w:r w:rsidR="00ED4CA8">
        <w:fldChar w:fldCharType="begin">
          <w:fldData xml:space="preserve">PEVuZE5vdGU+PENpdGU+PEF1dGhvcj5DYW5hZGlhbiBQYXJ0bmVyc2hpcCBBZ2FpbnN0IENhbmNl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=
</w:fldData>
        </w:fldChar>
      </w:r>
      <w:r w:rsidR="00ED4CA8">
        <w:instrText xml:space="preserve"> ADDIN EN.CITE.DATA </w:instrText>
      </w:r>
      <w:r w:rsidR="00ED4CA8">
        <w:fldChar w:fldCharType="end"/>
      </w:r>
      <w:r>
        <w:fldChar w:fldCharType="separate"/>
      </w:r>
      <w:r w:rsidR="00ED4CA8" w:rsidRPr="00ED4CA8">
        <w:rPr>
          <w:noProof/>
          <w:vertAlign w:val="superscript"/>
        </w:rPr>
        <w:t>13, 24, 29, 42</w:t>
      </w:r>
      <w:r>
        <w:fldChar w:fldCharType="end"/>
      </w:r>
      <w:r>
        <w:t xml:space="preserve"> </w:t>
      </w:r>
    </w:p>
    <w:p w14:paraId="5D4B61CC" w14:textId="4E221649" w:rsidR="00CF533C" w:rsidRPr="00024A00" w:rsidRDefault="00CF533C" w:rsidP="00CF533C">
      <w:pPr>
        <w:rPr>
          <w:vertAlign w:val="superscript"/>
        </w:rPr>
      </w:pPr>
      <w:r>
        <w:t>Increasing participation in clinical trials includes the allocation of resources, infrastructure, workforce</w:t>
      </w:r>
      <w:r w:rsidR="000356F0">
        <w:t>, advocacy in trial design</w:t>
      </w:r>
      <w:r>
        <w:t xml:space="preserve"> and/or strategies towards:</w:t>
      </w:r>
      <w:r>
        <w:fldChar w:fldCharType="begin">
          <w:fldData xml:space="preserve">PEVuZE5vdGU+PENpdGU+PEF1dGhvcj5TaWVtYmlkYTwvQXV0aG9yPjxZZWFyPjIwMjA8L1llYXI+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</w:fldData>
        </w:fldChar>
      </w:r>
      <w:r w:rsidR="00A93E7D">
        <w:instrText xml:space="preserve"> ADDIN EN.CITE </w:instrText>
      </w:r>
      <w:r w:rsidR="00A93E7D">
        <w:fldChar w:fldCharType="begin">
          <w:fldData xml:space="preserve">PEVuZE5vdGU+PENpdGU+PEF1dGhvcj5TaWVtYmlkYTwvQXV0aG9yPjxZZWFyPjIwMjA8L1llYXI+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</w:fldData>
        </w:fldChar>
      </w:r>
      <w:r w:rsidR="00A93E7D">
        <w:instrText xml:space="preserve"> ADDIN EN.CITE.DATA </w:instrText>
      </w:r>
      <w:r w:rsidR="00A93E7D">
        <w:fldChar w:fldCharType="end"/>
      </w:r>
      <w:r>
        <w:fldChar w:fldCharType="separate"/>
      </w:r>
      <w:r w:rsidR="00A93E7D" w:rsidRPr="00BD501E">
        <w:rPr>
          <w:noProof/>
          <w:vertAlign w:val="superscript"/>
        </w:rPr>
        <w:t>9, 14, 26, 111, 114-11</w:t>
      </w:r>
      <w:r w:rsidR="00A93E7D" w:rsidRPr="00A93E7D">
        <w:rPr>
          <w:noProof/>
          <w:vertAlign w:val="superscript"/>
        </w:rPr>
        <w:t>6</w:t>
      </w:r>
      <w:r>
        <w:fldChar w:fldCharType="end"/>
      </w:r>
      <w:r w:rsidR="00704D78">
        <w:t xml:space="preserve"> </w:t>
      </w:r>
    </w:p>
    <w:p w14:paraId="2FF3C233" w14:textId="77777777" w:rsidR="00CF533C" w:rsidRDefault="00CF533C" w:rsidP="00DB17C9">
      <w:pPr>
        <w:pStyle w:val="ListParagraph"/>
        <w:numPr>
          <w:ilvl w:val="0"/>
          <w:numId w:val="8"/>
        </w:numPr>
      </w:pPr>
      <w:r>
        <w:t>Broadening the age eligibility of current and prospective clinical trials.</w:t>
      </w:r>
    </w:p>
    <w:p w14:paraId="356DF85E" w14:textId="77777777" w:rsidR="00CF533C" w:rsidRDefault="00CF533C" w:rsidP="00DB17C9">
      <w:pPr>
        <w:pStyle w:val="ListParagraph"/>
        <w:numPr>
          <w:ilvl w:val="0"/>
          <w:numId w:val="8"/>
        </w:numPr>
      </w:pPr>
      <w:r>
        <w:lastRenderedPageBreak/>
        <w:t>Greater flexibility for paediatric institutional age limits to increase access for older AYA.</w:t>
      </w:r>
    </w:p>
    <w:p w14:paraId="56DDFFD2" w14:textId="77777777" w:rsidR="00CF533C" w:rsidRDefault="00CF533C" w:rsidP="00DB17C9">
      <w:pPr>
        <w:pStyle w:val="ListParagraph"/>
        <w:numPr>
          <w:ilvl w:val="0"/>
          <w:numId w:val="8"/>
        </w:numPr>
      </w:pPr>
      <w:r>
        <w:t>Increasing the number and availability of trials in the AYA cohort.</w:t>
      </w:r>
    </w:p>
    <w:p w14:paraId="1DABF4AE" w14:textId="614116C9" w:rsidR="00CF533C" w:rsidRDefault="00CF533C" w:rsidP="00DB17C9">
      <w:pPr>
        <w:pStyle w:val="ListParagraph"/>
        <w:numPr>
          <w:ilvl w:val="0"/>
          <w:numId w:val="8"/>
        </w:numPr>
      </w:pPr>
      <w:r>
        <w:t xml:space="preserve">Paediatric-adult </w:t>
      </w:r>
      <w:r w:rsidR="00135EF4">
        <w:t xml:space="preserve">communication and </w:t>
      </w:r>
      <w:r>
        <w:t>collaboration, including joint AYA tumour boards, governance, and cross appointments</w:t>
      </w:r>
      <w:r w:rsidR="00A9228B">
        <w:t>, and referring o</w:t>
      </w:r>
      <w:r w:rsidR="00E97BEA">
        <w:t xml:space="preserve">n, if </w:t>
      </w:r>
      <w:r w:rsidR="001A5B9F">
        <w:t>appropriate</w:t>
      </w:r>
      <w:r w:rsidR="00E97BEA">
        <w:t xml:space="preserve"> to where the clinical trial may be open.</w:t>
      </w:r>
    </w:p>
    <w:p w14:paraId="68D6856F" w14:textId="2BC8805C" w:rsidR="00CF533C" w:rsidRDefault="00CF533C" w:rsidP="00DB17C9">
      <w:pPr>
        <w:pStyle w:val="ListParagraph"/>
        <w:numPr>
          <w:ilvl w:val="0"/>
          <w:numId w:val="8"/>
        </w:numPr>
      </w:pPr>
      <w:r>
        <w:t xml:space="preserve">Appointment of clinical trial investigators as part of the </w:t>
      </w:r>
      <w:r w:rsidR="00BE51E6">
        <w:t xml:space="preserve">AYA </w:t>
      </w:r>
      <w:r w:rsidR="00071671">
        <w:t>multidisciplinary team</w:t>
      </w:r>
      <w:r>
        <w:t>.</w:t>
      </w:r>
    </w:p>
    <w:p w14:paraId="08C9E572" w14:textId="77777777" w:rsidR="00CF533C" w:rsidRDefault="00CF533C" w:rsidP="00DB17C9">
      <w:pPr>
        <w:pStyle w:val="ListParagraph"/>
        <w:numPr>
          <w:ilvl w:val="0"/>
          <w:numId w:val="8"/>
        </w:numPr>
      </w:pPr>
      <w:r>
        <w:t>Understanding the decision-making processes driving AYA to enrol on clinical trials.</w:t>
      </w:r>
    </w:p>
    <w:p w14:paraId="4473EC07" w14:textId="77777777" w:rsidR="00CF533C" w:rsidRDefault="00CF533C" w:rsidP="00DB17C9">
      <w:pPr>
        <w:pStyle w:val="ListParagraph"/>
        <w:numPr>
          <w:ilvl w:val="0"/>
          <w:numId w:val="8"/>
        </w:numPr>
      </w:pPr>
      <w:r>
        <w:t>Improving access to and content of age-appropriate patient education resources.</w:t>
      </w:r>
    </w:p>
    <w:p w14:paraId="4E3C89D7" w14:textId="77777777" w:rsidR="00FB772C" w:rsidRDefault="00CF533C" w:rsidP="00DB17C9">
      <w:pPr>
        <w:pStyle w:val="ListParagraph"/>
        <w:numPr>
          <w:ilvl w:val="0"/>
          <w:numId w:val="8"/>
        </w:numPr>
      </w:pPr>
      <w:r>
        <w:t>Professional development opportunities that support how best to advise AYA patients in clinical trial participation.</w:t>
      </w:r>
    </w:p>
    <w:p w14:paraId="7506C28F" w14:textId="5C973EDA" w:rsidR="000356F0" w:rsidRDefault="00CF533C" w:rsidP="001E039F">
      <w:pPr>
        <w:pStyle w:val="ListParagraph"/>
        <w:numPr>
          <w:ilvl w:val="0"/>
          <w:numId w:val="8"/>
        </w:numPr>
      </w:pPr>
      <w:r>
        <w:t>Examining other potential institutional barriers within the health service.</w:t>
      </w:r>
    </w:p>
    <w:p w14:paraId="24F6A5D7" w14:textId="1C376ACF" w:rsidR="008A5F33" w:rsidRDefault="008A5F33" w:rsidP="00E56BC9"/>
    <w:p w14:paraId="15093582" w14:textId="1D567972" w:rsidR="00EF5985" w:rsidRDefault="00EF5985" w:rsidP="00E56BC9"/>
    <w:p w14:paraId="197DCD41" w14:textId="69044A9E" w:rsidR="00EF5985" w:rsidRDefault="00EF5985" w:rsidP="00E56BC9"/>
    <w:p w14:paraId="64AF887B" w14:textId="50679658" w:rsidR="00EF5985" w:rsidRDefault="00EF5985" w:rsidP="00E56BC9"/>
    <w:p w14:paraId="30FF955F" w14:textId="65D64F58" w:rsidR="00EF5985" w:rsidRDefault="00EF5985" w:rsidP="00E56BC9"/>
    <w:p w14:paraId="69AEBD7B" w14:textId="5A64759E" w:rsidR="00EF5985" w:rsidRDefault="00EF5985" w:rsidP="00E56BC9"/>
    <w:p w14:paraId="5B010EC1" w14:textId="30D84E6F" w:rsidR="00EF5985" w:rsidRDefault="00EF5985" w:rsidP="00E56BC9"/>
    <w:p w14:paraId="7545C499" w14:textId="08675198" w:rsidR="00EF5985" w:rsidRDefault="00EF5985" w:rsidP="00E56BC9"/>
    <w:p w14:paraId="7EB1ED16" w14:textId="09DC206C" w:rsidR="00EF5985" w:rsidRDefault="00EF5985" w:rsidP="00E56BC9"/>
    <w:p w14:paraId="5CD47B5E" w14:textId="5DE46087" w:rsidR="00EF5985" w:rsidRDefault="00EF5985" w:rsidP="00E56BC9"/>
    <w:p w14:paraId="1D5809B7" w14:textId="235AAC63" w:rsidR="00EF5985" w:rsidRDefault="00EF5985" w:rsidP="00E56BC9"/>
    <w:p w14:paraId="3D504781" w14:textId="649A9358" w:rsidR="00EF5985" w:rsidRDefault="00EF5985" w:rsidP="00E56BC9"/>
    <w:p w14:paraId="191388DD" w14:textId="77777777" w:rsidR="00EF5985" w:rsidRDefault="00EF5985" w:rsidP="00E56BC9"/>
    <w:p w14:paraId="3A3535BD" w14:textId="28DF0892" w:rsidR="002B6DCC" w:rsidRDefault="00DD7B88" w:rsidP="00B15ECA">
      <w:pPr>
        <w:pStyle w:val="Heading1"/>
      </w:pPr>
      <w:bookmarkStart w:id="161" w:name="_Toc79409251"/>
      <w:r>
        <w:lastRenderedPageBreak/>
        <w:t>Supporting the delivery of optimal care for AYA with cancer: further considerations</w:t>
      </w:r>
      <w:bookmarkEnd w:id="161"/>
    </w:p>
    <w:p w14:paraId="348A9051" w14:textId="1E2CAAAD" w:rsidR="00DD7B88" w:rsidRDefault="000D73AA" w:rsidP="00DD7B88">
      <w:r w:rsidRPr="000D73AA">
        <w:t xml:space="preserve">This section provides </w:t>
      </w:r>
      <w:r>
        <w:t xml:space="preserve">further </w:t>
      </w:r>
      <w:r w:rsidRPr="000D73AA">
        <w:t xml:space="preserve">information and guidance regarding </w:t>
      </w:r>
      <w:r w:rsidR="00B25F9F">
        <w:t xml:space="preserve">unique </w:t>
      </w:r>
      <w:r w:rsidRPr="000D73AA">
        <w:t xml:space="preserve">principles and concepts </w:t>
      </w:r>
      <w:r>
        <w:t>in AYA cancer care</w:t>
      </w:r>
      <w:r w:rsidR="005D142F">
        <w:t>, addressed</w:t>
      </w:r>
      <w:r w:rsidR="009D347F">
        <w:t xml:space="preserve"> under three main </w:t>
      </w:r>
      <w:r w:rsidR="00CA3F1E">
        <w:t>themes:</w:t>
      </w:r>
      <w:r w:rsidR="005D142F">
        <w:t xml:space="preserve"> </w:t>
      </w:r>
      <w:r w:rsidR="005E0883">
        <w:t xml:space="preserve">developmental considerations, </w:t>
      </w:r>
      <w:r w:rsidR="00B25F9F">
        <w:t>health system approaches</w:t>
      </w:r>
      <w:r w:rsidR="005D142F">
        <w:t xml:space="preserve"> and</w:t>
      </w:r>
      <w:r w:rsidR="00B25F9F">
        <w:t xml:space="preserve"> </w:t>
      </w:r>
      <w:r w:rsidR="005D142F">
        <w:t>medical</w:t>
      </w:r>
      <w:r w:rsidR="00B25F9F">
        <w:t xml:space="preserve"> considerations.</w:t>
      </w:r>
      <w:r w:rsidR="00014A6F" w:rsidRPr="00014A6F">
        <w:t xml:space="preserve"> This information is likely to be relevant across all steps in the</w:t>
      </w:r>
      <w:r w:rsidR="00704D78">
        <w:t xml:space="preserve"> care pathway</w:t>
      </w:r>
      <w:r w:rsidR="00955CD4">
        <w:t>.</w:t>
      </w:r>
      <w:r w:rsidR="00014A6F" w:rsidRPr="00014A6F">
        <w:t xml:space="preserve"> </w:t>
      </w:r>
    </w:p>
    <w:p w14:paraId="6A591F81" w14:textId="14CF9185" w:rsidR="00DD5263" w:rsidRDefault="00B15ECA" w:rsidP="00826BD8">
      <w:pPr>
        <w:pStyle w:val="Heading2"/>
      </w:pPr>
      <w:bookmarkStart w:id="162" w:name="_Toc76462573"/>
      <w:bookmarkStart w:id="163" w:name="_Toc76463188"/>
      <w:bookmarkStart w:id="164" w:name="_Toc76733815"/>
      <w:bookmarkStart w:id="165" w:name="_Toc76734199"/>
      <w:bookmarkStart w:id="166" w:name="_Toc79135449"/>
      <w:bookmarkStart w:id="167" w:name="_Toc79135916"/>
      <w:bookmarkStart w:id="168" w:name="_Toc79408397"/>
      <w:bookmarkStart w:id="169" w:name="_Toc79409252"/>
      <w:r>
        <w:t>Unique developmental considerations</w:t>
      </w:r>
      <w:bookmarkEnd w:id="162"/>
      <w:bookmarkEnd w:id="163"/>
      <w:bookmarkEnd w:id="164"/>
      <w:bookmarkEnd w:id="165"/>
      <w:bookmarkEnd w:id="166"/>
      <w:bookmarkEnd w:id="167"/>
      <w:bookmarkEnd w:id="168"/>
      <w:bookmarkEnd w:id="169"/>
    </w:p>
    <w:p w14:paraId="07B60584" w14:textId="32802B51" w:rsidR="00DD5263" w:rsidRDefault="00DD5263" w:rsidP="00DD5263">
      <w:pPr>
        <w:pStyle w:val="Heading3"/>
      </w:pPr>
      <w:bookmarkStart w:id="170" w:name="_Toc76462574"/>
      <w:bookmarkStart w:id="171" w:name="_Toc76463189"/>
      <w:bookmarkStart w:id="172" w:name="_Toc76733816"/>
      <w:bookmarkStart w:id="173" w:name="_Toc76734200"/>
      <w:bookmarkStart w:id="174" w:name="_Toc79135450"/>
      <w:bookmarkStart w:id="175" w:name="_Toc79135917"/>
      <w:bookmarkStart w:id="176" w:name="_Toc79408398"/>
      <w:bookmarkStart w:id="177" w:name="_Toc79409253"/>
      <w:r>
        <w:t>Ethical and legal issues</w:t>
      </w:r>
      <w:bookmarkEnd w:id="170"/>
      <w:bookmarkEnd w:id="171"/>
      <w:bookmarkEnd w:id="172"/>
      <w:bookmarkEnd w:id="173"/>
      <w:bookmarkEnd w:id="174"/>
      <w:bookmarkEnd w:id="175"/>
      <w:bookmarkEnd w:id="176"/>
      <w:bookmarkEnd w:id="177"/>
    </w:p>
    <w:p w14:paraId="6CFE5C16" w14:textId="72C8B2E4" w:rsidR="00DD5263" w:rsidRDefault="00DD5263" w:rsidP="00DD5263">
      <w:r>
        <w:t xml:space="preserve">Treating cancer in AYA poses unique legal and ethical dilemmas that challenge both clinicians and families. </w:t>
      </w:r>
      <w:r w:rsidR="00494CB3">
        <w:t>Care</w:t>
      </w:r>
      <w:r>
        <w:t xml:space="preserve"> is required </w:t>
      </w:r>
      <w:r w:rsidR="00D65833">
        <w:t xml:space="preserve">when considering the emerging autonomy of </w:t>
      </w:r>
      <w:r>
        <w:t>younger AYA tasked with the complexities of treatment decision-making</w:t>
      </w:r>
      <w:r w:rsidR="00494CB3">
        <w:t>.</w:t>
      </w:r>
      <w:r>
        <w:t xml:space="preserve"> Supporting active participation in </w:t>
      </w:r>
      <w:r w:rsidR="00D65833">
        <w:t xml:space="preserve">treatment decision-making </w:t>
      </w:r>
      <w:r>
        <w:t>can increase a sense of control, increase autonomy and promote adherence to treatment.</w:t>
      </w:r>
      <w:r>
        <w:fldChar w:fldCharType="begin">
          <w:fldData xml:space="preserve">PEVuZE5vdGU+PENpdGU+PEF1dGhvcj5TaXNrPC9BdXRob3I+PFllYXI+MjAxNzwvWWVhcj48UmVj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</w:fldData>
        </w:fldChar>
      </w:r>
      <w:r w:rsidR="00811D20">
        <w:instrText xml:space="preserve"> ADDIN EN.CITE </w:instrText>
      </w:r>
      <w:r w:rsidR="00811D20">
        <w:fldChar w:fldCharType="begin">
          <w:fldData xml:space="preserve">PEVuZE5vdGU+PENpdGU+PEF1dGhvcj5TaXNrPC9BdXRob3I+PFllYXI+MjAxNzwvWWVhcj48UmVj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</w:fldData>
        </w:fldChar>
      </w:r>
      <w:r w:rsidR="00811D20">
        <w:instrText xml:space="preserve"> ADDIN EN.CITE.DATA </w:instrText>
      </w:r>
      <w:r w:rsidR="00811D20">
        <w:fldChar w:fldCharType="end"/>
      </w:r>
      <w:r>
        <w:fldChar w:fldCharType="separate"/>
      </w:r>
      <w:r w:rsidR="00811D20" w:rsidRPr="00811D20">
        <w:rPr>
          <w:noProof/>
          <w:vertAlign w:val="superscript"/>
        </w:rPr>
        <w:t>117, 118</w:t>
      </w:r>
      <w:r>
        <w:fldChar w:fldCharType="end"/>
      </w:r>
      <w:r>
        <w:t xml:space="preserve"> Unresolved discord in </w:t>
      </w:r>
      <w:r w:rsidR="00D65833">
        <w:t xml:space="preserve">treatment decision-making </w:t>
      </w:r>
      <w:r>
        <w:t>may affect family cohesiveness and the AYA’s self-management.</w:t>
      </w:r>
      <w:r>
        <w:fldChar w:fldCharType="begin"/>
      </w:r>
      <w:r w:rsidR="00811D20">
        <w:instrText xml:space="preserve"> ADDIN EN.CITE &lt;EndNote&gt;&lt;Cite&gt;&lt;Author&gt;Sisk&lt;/Author&gt;&lt;Year&gt;2017&lt;/Year&gt;&lt;RecNum&gt;513&lt;/RecNum&gt;&lt;DisplayText&gt;&lt;style face="superscript"&gt;117&lt;/style&gt;&lt;/DisplayText&gt;&lt;record&gt;&lt;rec-number&gt;513&lt;/rec-number&gt;&lt;foreign-keys&gt;&lt;key app="EN" db-id="2vzr02ev2z9xe3e2ds859xwv9wrsz99pza0t" timestamp="0"&gt;513&lt;/key&gt;&lt;/foreign-keys&gt;&lt;ref-type name="Journal Article"&gt;17&lt;/ref-type&gt;&lt;contributors&gt;&lt;authors&gt;&lt;author&gt;Sisk, Bryan A.&lt;/author&gt;&lt;author&gt;DuBois, James&lt;/author&gt;&lt;author&gt;Kodish, Eric&lt;/author&gt;&lt;author&gt;Wolfe, Joanne&lt;/author&gt;&lt;author&gt;Feudtner, Chris&lt;/author&gt;&lt;/authors&gt;&lt;/contributors&gt;&lt;titles&gt;&lt;title&gt;Navigating Decisional Discord: The Pediatrician’s Role When Child and Parents Disagree&lt;/title&gt;&lt;secondary-title&gt;Pediatrics&lt;/secondary-title&gt;&lt;/titles&gt;&lt;pages&gt;e20170234&lt;/pages&gt;&lt;volume&gt;139&lt;/volume&gt;&lt;number&gt;6&lt;/number&gt;&lt;dates&gt;&lt;year&gt;2017&lt;/year&gt;&lt;/dates&gt;&lt;urls&gt;&lt;related-urls&gt;&lt;url&gt;http://pediatrics.aappublications.org/content/139/6/e20170234.abstract&lt;/url&gt;&lt;/related-urls&gt;&lt;/urls&gt;&lt;electronic-resource-num&gt;10.1542/peds.2017-0234&lt;/electronic-resource-num&gt;&lt;/record&gt;&lt;/Cite&gt;&lt;/EndNote&gt;</w:instrText>
      </w:r>
      <w:r>
        <w:fldChar w:fldCharType="separate"/>
      </w:r>
      <w:r w:rsidR="00811D20" w:rsidRPr="00811D20">
        <w:rPr>
          <w:noProof/>
          <w:vertAlign w:val="superscript"/>
        </w:rPr>
        <w:t>117</w:t>
      </w:r>
      <w:r>
        <w:fldChar w:fldCharType="end"/>
      </w:r>
    </w:p>
    <w:p w14:paraId="751FAE9A" w14:textId="3321E27D" w:rsidR="00DD5263" w:rsidRDefault="00DD5263" w:rsidP="00DD5263">
      <w:r>
        <w:t>Ethical and legal issues experienced in the care of AYA with cancer include:</w:t>
      </w:r>
      <w:r>
        <w:fldChar w:fldCharType="begin">
          <w:fldData xml:space="preserve">PEVuZE5vdGU+PENpdGU+PEF1dGhvcj5TaXNrPC9BdXRob3I+PFllYXI+MjAxOTwvWWVhcj48UmVj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</w:fldData>
        </w:fldChar>
      </w:r>
      <w:r w:rsidR="00811D20">
        <w:instrText xml:space="preserve"> ADDIN EN.CITE </w:instrText>
      </w:r>
      <w:r w:rsidR="00811D20">
        <w:fldChar w:fldCharType="begin">
          <w:fldData xml:space="preserve">PEVuZE5vdGU+PENpdGU+PEF1dGhvcj5TaXNrPC9BdXRob3I+PFllYXI+MjAxOTwvWWVhcj48UmVj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</w:fldData>
        </w:fldChar>
      </w:r>
      <w:r w:rsidR="00811D20">
        <w:instrText xml:space="preserve"> ADDIN EN.CITE.DATA </w:instrText>
      </w:r>
      <w:r w:rsidR="00811D20">
        <w:fldChar w:fldCharType="end"/>
      </w:r>
      <w:r>
        <w:fldChar w:fldCharType="separate"/>
      </w:r>
      <w:r w:rsidR="00811D20" w:rsidRPr="00811D20">
        <w:rPr>
          <w:noProof/>
          <w:vertAlign w:val="superscript"/>
        </w:rPr>
        <w:t>119</w:t>
      </w:r>
      <w:r>
        <w:fldChar w:fldCharType="end"/>
      </w:r>
    </w:p>
    <w:p w14:paraId="5B7A3877" w14:textId="6466AE11" w:rsidR="00DD5263" w:rsidRDefault="00DD5263" w:rsidP="0063001A">
      <w:pPr>
        <w:pStyle w:val="ListParagraph"/>
        <w:numPr>
          <w:ilvl w:val="0"/>
          <w:numId w:val="26"/>
        </w:numPr>
      </w:pPr>
      <w:r>
        <w:t xml:space="preserve">Emerging autonomy and </w:t>
      </w:r>
      <w:r w:rsidR="00A60692">
        <w:t>treatment decision-making</w:t>
      </w:r>
      <w:r>
        <w:t>.</w:t>
      </w:r>
    </w:p>
    <w:p w14:paraId="3D05877B" w14:textId="52309F16" w:rsidR="00227F65" w:rsidRDefault="00DD5263" w:rsidP="0063001A">
      <w:pPr>
        <w:pStyle w:val="ListParagraph"/>
        <w:numPr>
          <w:ilvl w:val="0"/>
          <w:numId w:val="26"/>
        </w:numPr>
      </w:pPr>
      <w:r>
        <w:t>Consent</w:t>
      </w:r>
      <w:r w:rsidR="00811B27">
        <w:t xml:space="preserve"> and</w:t>
      </w:r>
      <w:r w:rsidR="00911452">
        <w:t>/</w:t>
      </w:r>
      <w:r w:rsidR="00FE3327">
        <w:t xml:space="preserve">or </w:t>
      </w:r>
      <w:r w:rsidR="00911452">
        <w:t>assent</w:t>
      </w:r>
      <w:r w:rsidR="00811B27">
        <w:t>.</w:t>
      </w:r>
      <w:r w:rsidR="00911452">
        <w:t xml:space="preserve"> </w:t>
      </w:r>
    </w:p>
    <w:p w14:paraId="7AD50412" w14:textId="4F385FA2" w:rsidR="00DD5263" w:rsidRDefault="00227F65" w:rsidP="0063001A">
      <w:pPr>
        <w:pStyle w:val="ListParagraph"/>
        <w:numPr>
          <w:ilvl w:val="0"/>
          <w:numId w:val="26"/>
        </w:numPr>
      </w:pPr>
      <w:r>
        <w:t xml:space="preserve">Privacy and </w:t>
      </w:r>
      <w:r w:rsidR="00DD5263">
        <w:t>confidentiality.</w:t>
      </w:r>
    </w:p>
    <w:p w14:paraId="590A1462" w14:textId="7697D544" w:rsidR="00DD5263" w:rsidRDefault="00DD5263" w:rsidP="0063001A">
      <w:pPr>
        <w:pStyle w:val="ListParagraph"/>
        <w:numPr>
          <w:ilvl w:val="0"/>
          <w:numId w:val="26"/>
        </w:numPr>
      </w:pPr>
      <w:r w:rsidRPr="00344CB1">
        <w:t>Ge</w:t>
      </w:r>
      <w:r w:rsidR="00E23CFE">
        <w:t>net</w:t>
      </w:r>
      <w:r w:rsidRPr="00344CB1">
        <w:t>ic testing (particularly in adolescents tested for</w:t>
      </w:r>
      <w:r>
        <w:t xml:space="preserve"> older </w:t>
      </w:r>
      <w:r w:rsidRPr="00344CB1">
        <w:t>adult</w:t>
      </w:r>
      <w:r>
        <w:t>-onset</w:t>
      </w:r>
      <w:r w:rsidRPr="00344CB1">
        <w:t xml:space="preserve"> cancer risk).</w:t>
      </w:r>
    </w:p>
    <w:p w14:paraId="72BCD887" w14:textId="77777777" w:rsidR="00DD5263" w:rsidRDefault="00DD5263" w:rsidP="0063001A">
      <w:pPr>
        <w:pStyle w:val="ListParagraph"/>
        <w:numPr>
          <w:ilvl w:val="0"/>
          <w:numId w:val="26"/>
        </w:numPr>
      </w:pPr>
      <w:r w:rsidRPr="00344CB1">
        <w:t>Fertility preservation.</w:t>
      </w:r>
    </w:p>
    <w:p w14:paraId="51CBA695" w14:textId="77777777" w:rsidR="00DD5263" w:rsidRDefault="00DD5263" w:rsidP="0063001A">
      <w:pPr>
        <w:pStyle w:val="ListParagraph"/>
        <w:numPr>
          <w:ilvl w:val="0"/>
          <w:numId w:val="26"/>
        </w:numPr>
      </w:pPr>
      <w:r w:rsidRPr="0076654D">
        <w:t>Truth telling in</w:t>
      </w:r>
      <w:r>
        <w:t xml:space="preserve"> the context of</w:t>
      </w:r>
      <w:r w:rsidRPr="0076654D">
        <w:t xml:space="preserve"> poor prognosis.</w:t>
      </w:r>
    </w:p>
    <w:p w14:paraId="0CC27F91" w14:textId="6C624577" w:rsidR="00DD5263" w:rsidRDefault="00E26F66" w:rsidP="0063001A">
      <w:pPr>
        <w:pStyle w:val="ListParagraph"/>
        <w:numPr>
          <w:ilvl w:val="0"/>
          <w:numId w:val="26"/>
        </w:numPr>
      </w:pPr>
      <w:r>
        <w:t>Treatment adherence, c</w:t>
      </w:r>
      <w:r w:rsidR="00DD5263">
        <w:t>are refusal or abandonment (particularly in the context of patient and parent discord).</w:t>
      </w:r>
    </w:p>
    <w:p w14:paraId="1CA4A48F" w14:textId="77777777" w:rsidR="00DD5263" w:rsidRDefault="00DD5263" w:rsidP="0063001A">
      <w:pPr>
        <w:pStyle w:val="ListParagraph"/>
        <w:numPr>
          <w:ilvl w:val="0"/>
          <w:numId w:val="26"/>
        </w:numPr>
      </w:pPr>
      <w:r>
        <w:t>Participation in early-phase clinical trials.</w:t>
      </w:r>
    </w:p>
    <w:p w14:paraId="7349D557" w14:textId="267C1DCE" w:rsidR="00DD5263" w:rsidRDefault="005D1834" w:rsidP="0063001A">
      <w:pPr>
        <w:pStyle w:val="ListParagraph"/>
        <w:numPr>
          <w:ilvl w:val="0"/>
          <w:numId w:val="26"/>
        </w:numPr>
      </w:pPr>
      <w:r>
        <w:t>Decision-making in e</w:t>
      </w:r>
      <w:r w:rsidRPr="00344CB1">
        <w:t>nd-of-life</w:t>
      </w:r>
      <w:r w:rsidR="00DD5263" w:rsidRPr="00344CB1">
        <w:t xml:space="preserve"> care.</w:t>
      </w:r>
    </w:p>
    <w:p w14:paraId="728A712D" w14:textId="77777777" w:rsidR="00DD5263" w:rsidRDefault="00DD5263" w:rsidP="00DD5263">
      <w:r>
        <w:t>Health services should ensure:</w:t>
      </w:r>
    </w:p>
    <w:p w14:paraId="4424ADE1" w14:textId="5F36A675" w:rsidR="00DD5263" w:rsidRDefault="00DD5263" w:rsidP="0063001A">
      <w:pPr>
        <w:pStyle w:val="ListParagraph"/>
        <w:numPr>
          <w:ilvl w:val="0"/>
          <w:numId w:val="27"/>
        </w:numPr>
      </w:pPr>
      <w:r>
        <w:t>All adolescents</w:t>
      </w:r>
      <w:r w:rsidR="00B50525">
        <w:t xml:space="preserve"> are encouraged to</w:t>
      </w:r>
      <w:r>
        <w:t xml:space="preserve"> </w:t>
      </w:r>
      <w:r w:rsidR="00DF3F47">
        <w:t xml:space="preserve">actively </w:t>
      </w:r>
      <w:r w:rsidR="00C129B6">
        <w:t xml:space="preserve">participate in </w:t>
      </w:r>
      <w:r w:rsidR="00A21599">
        <w:t>treatment</w:t>
      </w:r>
      <w:r w:rsidR="008B6607">
        <w:t xml:space="preserve"> </w:t>
      </w:r>
      <w:r w:rsidR="00B50265">
        <w:t>decision-making</w:t>
      </w:r>
      <w:r w:rsidR="00A21599">
        <w:t>.</w:t>
      </w:r>
    </w:p>
    <w:p w14:paraId="4E2F652F" w14:textId="19D6600C" w:rsidR="00DD5263" w:rsidRDefault="00B5108C" w:rsidP="0063001A">
      <w:pPr>
        <w:pStyle w:val="ListParagraph"/>
        <w:numPr>
          <w:ilvl w:val="0"/>
          <w:numId w:val="27"/>
        </w:numPr>
      </w:pPr>
      <w:r>
        <w:t xml:space="preserve">Clinicians </w:t>
      </w:r>
      <w:r w:rsidR="00DD5263">
        <w:t>have strategies in place</w:t>
      </w:r>
      <w:r w:rsidR="00215DC1" w:rsidRPr="00215DC1">
        <w:t xml:space="preserve"> </w:t>
      </w:r>
      <w:r w:rsidR="00215DC1">
        <w:t>to s</w:t>
      </w:r>
      <w:r w:rsidR="00215DC1" w:rsidRPr="00215DC1">
        <w:t>upport young people’s capabilities to engage in decision making in ways that they are comfortable with</w:t>
      </w:r>
      <w:r w:rsidR="00215DC1">
        <w:t>.</w:t>
      </w:r>
      <w:r w:rsidR="00DD5263">
        <w:fldChar w:fldCharType="begin">
          <w:fldData xml:space="preserve">PEVuZE5vdGU+PENpdGU+PEF1dGhvcj5NYWNrPC9BdXRob3I+PFllYXI+MjAxOTwvWWVhcj48UmVj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</w:fldData>
        </w:fldChar>
      </w:r>
      <w:r w:rsidR="00811D20">
        <w:instrText xml:space="preserve"> ADDIN EN.CITE </w:instrText>
      </w:r>
      <w:r w:rsidR="00811D20">
        <w:fldChar w:fldCharType="begin">
          <w:fldData xml:space="preserve">PEVuZE5vdGU+PENpdGU+PEF1dGhvcj5NYWNrPC9BdXRob3I+PFllYXI+MjAxOTwvWWVhcj48UmVj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</w:fldData>
        </w:fldChar>
      </w:r>
      <w:r w:rsidR="00811D20">
        <w:instrText xml:space="preserve"> ADDIN EN.CITE.DATA </w:instrText>
      </w:r>
      <w:r w:rsidR="00811D20">
        <w:fldChar w:fldCharType="end"/>
      </w:r>
      <w:r w:rsidR="00DD5263">
        <w:fldChar w:fldCharType="separate"/>
      </w:r>
      <w:r w:rsidR="00811D20" w:rsidRPr="00811D20">
        <w:rPr>
          <w:noProof/>
          <w:vertAlign w:val="superscript"/>
        </w:rPr>
        <w:t>120</w:t>
      </w:r>
      <w:r w:rsidR="00DD5263">
        <w:fldChar w:fldCharType="end"/>
      </w:r>
    </w:p>
    <w:p w14:paraId="0B498AC1" w14:textId="107FE262" w:rsidR="00DD5263" w:rsidRDefault="00DD5263" w:rsidP="0063001A">
      <w:pPr>
        <w:pStyle w:val="ListParagraph"/>
        <w:numPr>
          <w:ilvl w:val="0"/>
          <w:numId w:val="27"/>
        </w:numPr>
      </w:pPr>
      <w:r>
        <w:t>Ethical and legal advice should be available to the service in real-time to support decision-making</w:t>
      </w:r>
      <w:r w:rsidR="009F1FAE">
        <w:t>.</w:t>
      </w:r>
    </w:p>
    <w:p w14:paraId="1F5CB6F4" w14:textId="77777777" w:rsidR="00DD5263" w:rsidRDefault="00DD5263" w:rsidP="0063001A">
      <w:pPr>
        <w:pStyle w:val="ListParagraph"/>
        <w:numPr>
          <w:ilvl w:val="0"/>
          <w:numId w:val="27"/>
        </w:numPr>
      </w:pPr>
      <w:r>
        <w:lastRenderedPageBreak/>
        <w:t>Age-appropriate patient information and consent forms should be available for all clinical trials and research involving AYA.</w:t>
      </w:r>
    </w:p>
    <w:p w14:paraId="42E361E4" w14:textId="776F326F" w:rsidR="00DD5263" w:rsidRDefault="00DD5263" w:rsidP="0063001A">
      <w:pPr>
        <w:pStyle w:val="ListParagraph"/>
        <w:numPr>
          <w:ilvl w:val="0"/>
          <w:numId w:val="27"/>
        </w:numPr>
      </w:pPr>
      <w:r>
        <w:t>Advance care planning should be instigated early</w:t>
      </w:r>
      <w:r w:rsidR="00B5130A" w:rsidRPr="00B5130A">
        <w:t xml:space="preserve"> in the setting of relapse or poor prognosis in a way that is well supported and acceptable to the young person and allows health services to provide best car</w:t>
      </w:r>
      <w:r w:rsidR="00B77B0C">
        <w:t>e.</w:t>
      </w:r>
    </w:p>
    <w:p w14:paraId="282F4AF6" w14:textId="31581399" w:rsidR="00DD5263" w:rsidRDefault="00DD5263" w:rsidP="0063001A">
      <w:pPr>
        <w:pStyle w:val="ListParagraph"/>
        <w:numPr>
          <w:ilvl w:val="0"/>
          <w:numId w:val="27"/>
        </w:numPr>
      </w:pPr>
      <w:r>
        <w:t xml:space="preserve">There should be an individualised approach </w:t>
      </w:r>
      <w:r w:rsidR="00BC59A6">
        <w:t>for</w:t>
      </w:r>
      <w:r>
        <w:t xml:space="preserve"> younger AYA to </w:t>
      </w:r>
      <w:r w:rsidR="00A22445">
        <w:t>support</w:t>
      </w:r>
      <w:r>
        <w:t xml:space="preserve"> </w:t>
      </w:r>
      <w:r w:rsidR="00094647">
        <w:t xml:space="preserve">participation in </w:t>
      </w:r>
      <w:r>
        <w:t>decision-making</w:t>
      </w:r>
      <w:r w:rsidR="00DC6ECF">
        <w:t>.</w:t>
      </w:r>
    </w:p>
    <w:p w14:paraId="3AAEFE6D" w14:textId="2D892945" w:rsidR="00DD5263" w:rsidRDefault="00DD5263" w:rsidP="0063001A">
      <w:pPr>
        <w:pStyle w:val="ListParagraph"/>
        <w:numPr>
          <w:ilvl w:val="0"/>
          <w:numId w:val="27"/>
        </w:numPr>
      </w:pPr>
      <w:r>
        <w:t>The application of an arbitrative model to resolve decisional conflict between the AYA and the parent in a balanced fashion.</w:t>
      </w:r>
      <w:r>
        <w:fldChar w:fldCharType="begin"/>
      </w:r>
      <w:r w:rsidR="00811D20">
        <w:instrText xml:space="preserve"> ADDIN EN.CITE &lt;EndNote&gt;&lt;Cite&gt;&lt;Author&gt;Sisk&lt;/Author&gt;&lt;Year&gt;2017&lt;/Year&gt;&lt;RecNum&gt;513&lt;/RecNum&gt;&lt;DisplayText&gt;&lt;style face="superscript"&gt;117&lt;/style&gt;&lt;/DisplayText&gt;&lt;record&gt;&lt;rec-number&gt;513&lt;/rec-number&gt;&lt;foreign-keys&gt;&lt;key app="EN" db-id="2vzr02ev2z9xe3e2ds859xwv9wrsz99pza0t" timestamp="0"&gt;513&lt;/key&gt;&lt;/foreign-keys&gt;&lt;ref-type name="Journal Article"&gt;17&lt;/ref-type&gt;&lt;contributors&gt;&lt;authors&gt;&lt;author&gt;Sisk, Bryan A.&lt;/author&gt;&lt;author&gt;DuBois, James&lt;/author&gt;&lt;author&gt;Kodish, Eric&lt;/author&gt;&lt;author&gt;Wolfe, Joanne&lt;/author&gt;&lt;author&gt;Feudtner, Chris&lt;/author&gt;&lt;/authors&gt;&lt;/contributors&gt;&lt;titles&gt;&lt;title&gt;Navigating Decisional Discord: The Pediatrician’s Role When Child and Parents Disagree&lt;/title&gt;&lt;secondary-title&gt;Pediatrics&lt;/secondary-title&gt;&lt;/titles&gt;&lt;pages&gt;e20170234&lt;/pages&gt;&lt;volume&gt;139&lt;/volume&gt;&lt;number&gt;6&lt;/number&gt;&lt;dates&gt;&lt;year&gt;2017&lt;/year&gt;&lt;/dates&gt;&lt;urls&gt;&lt;related-urls&gt;&lt;url&gt;http://pediatrics.aappublications.org/content/139/6/e20170234.abstract&lt;/url&gt;&lt;/related-urls&gt;&lt;/urls&gt;&lt;electronic-resource-num&gt;10.1542/peds.2017-0234&lt;/electronic-resource-num&gt;&lt;/record&gt;&lt;/Cite&gt;&lt;/EndNote&gt;</w:instrText>
      </w:r>
      <w:r>
        <w:fldChar w:fldCharType="separate"/>
      </w:r>
      <w:r w:rsidR="00811D20" w:rsidRPr="00811D20">
        <w:rPr>
          <w:noProof/>
          <w:vertAlign w:val="superscript"/>
        </w:rPr>
        <w:t>117</w:t>
      </w:r>
      <w:r>
        <w:fldChar w:fldCharType="end"/>
      </w:r>
    </w:p>
    <w:p w14:paraId="5CDF9077" w14:textId="5BA983B7" w:rsidR="00DD5263" w:rsidRDefault="00C50379" w:rsidP="0063001A">
      <w:pPr>
        <w:pStyle w:val="ListParagraph"/>
        <w:numPr>
          <w:ilvl w:val="0"/>
          <w:numId w:val="27"/>
        </w:numPr>
      </w:pPr>
      <w:r>
        <w:t>That duty of disclosure and honest communication is strongly encouraged</w:t>
      </w:r>
      <w:r w:rsidR="0057348D">
        <w:t>.</w:t>
      </w:r>
    </w:p>
    <w:p w14:paraId="765610CB" w14:textId="4C6A7DFA" w:rsidR="002F3BAC" w:rsidRDefault="002F3BAC" w:rsidP="002F3BAC">
      <w:pPr>
        <w:pStyle w:val="Heading3"/>
      </w:pPr>
      <w:bookmarkStart w:id="178" w:name="_Toc76462575"/>
      <w:bookmarkStart w:id="179" w:name="_Toc76463190"/>
      <w:bookmarkStart w:id="180" w:name="_Toc76733817"/>
      <w:bookmarkStart w:id="181" w:name="_Toc76734201"/>
      <w:bookmarkStart w:id="182" w:name="_Toc79135451"/>
      <w:bookmarkStart w:id="183" w:name="_Toc79135918"/>
      <w:bookmarkStart w:id="184" w:name="_Toc79408399"/>
      <w:bookmarkStart w:id="185" w:name="_Toc79409254"/>
      <w:r>
        <w:t>Body image</w:t>
      </w:r>
      <w:bookmarkEnd w:id="178"/>
      <w:bookmarkEnd w:id="179"/>
      <w:bookmarkEnd w:id="180"/>
      <w:bookmarkEnd w:id="181"/>
      <w:bookmarkEnd w:id="182"/>
      <w:bookmarkEnd w:id="183"/>
      <w:bookmarkEnd w:id="184"/>
      <w:bookmarkEnd w:id="185"/>
    </w:p>
    <w:p w14:paraId="5ECF2B03" w14:textId="5134E129" w:rsidR="002F3BAC" w:rsidRDefault="002F3BAC" w:rsidP="002F3BAC">
      <w:r>
        <w:t>AYA is a period of key identity development where body image plays a central part</w:t>
      </w:r>
      <w:r w:rsidR="00BB16D0">
        <w:t>.</w:t>
      </w:r>
      <w:r>
        <w:fldChar w:fldCharType="begin"/>
      </w:r>
      <w:r w:rsidR="00811D20">
        <w:instrText xml:space="preserve"> ADDIN EN.CITE &lt;EndNote&gt;&lt;Cite&gt;&lt;Author&gt;Burg&lt;/Author&gt;&lt;Year&gt;2015&lt;/Year&gt;&lt;RecNum&gt;402&lt;/RecNum&gt;&lt;DisplayText&gt;&lt;style face="superscript"&gt;121&lt;/style&gt;&lt;/DisplayText&gt;&lt;record&gt;&lt;rec-number&gt;402&lt;/rec-number&gt;&lt;foreign-keys&gt;&lt;key app="EN" db-id="2vzr02ev2z9xe3e2ds859xwv9wrsz99pza0t" timestamp="0"&gt;402&lt;/key&gt;&lt;/foreign-keys&gt;&lt;ref-type name="Journal Article"&gt;17&lt;/ref-type&gt;&lt;contributors&gt;&lt;authors&gt;&lt;author&gt;Burg, Alison Joy&lt;/author&gt;&lt;/authors&gt;&lt;/contributors&gt;&lt;titles&gt;&lt;title&gt;Body Image and the Female Adolescent Oncology Patient&lt;/title&gt;&lt;secondary-title&gt;Journal of Pediatric Oncology Nursing&lt;/secondary-title&gt;&lt;/titles&gt;&lt;pages&gt;18-24&lt;/pages&gt;&lt;volume&gt;33&lt;/volume&gt;&lt;number&gt;1&lt;/number&gt;&lt;dates&gt;&lt;year&gt;2015&lt;/year&gt;&lt;pub-dates&gt;&lt;date&gt;2016/01/01&lt;/date&gt;&lt;/pub-dates&gt;&lt;/dates&gt;&lt;publisher&gt;SAGE Publications Inc STM&lt;/publisher&gt;&lt;isbn&gt;1043-4542&lt;/isbn&gt;&lt;urls&gt;&lt;related-urls&gt;&lt;url&gt;https://doi.org/10.1177/1043454214563759&lt;/url&gt;&lt;/related-urls&gt;&lt;/urls&gt;&lt;electronic-resource-num&gt;10.1177/1043454214563759&lt;/electronic-resource-num&gt;&lt;access-date&gt;2021/02/01&lt;/access-date&gt;&lt;/record&gt;&lt;/Cite&gt;&lt;/EndNote&gt;</w:instrText>
      </w:r>
      <w:r>
        <w:fldChar w:fldCharType="separate"/>
      </w:r>
      <w:r w:rsidR="00811D20" w:rsidRPr="00811D20">
        <w:rPr>
          <w:noProof/>
          <w:vertAlign w:val="superscript"/>
        </w:rPr>
        <w:t>121</w:t>
      </w:r>
      <w:r>
        <w:fldChar w:fldCharType="end"/>
      </w:r>
      <w:r>
        <w:t xml:space="preserve"> </w:t>
      </w:r>
      <w:r w:rsidR="001B074C">
        <w:t xml:space="preserve">Factors associated with </w:t>
      </w:r>
      <w:r>
        <w:t xml:space="preserve">negative body image in AYA </w:t>
      </w:r>
      <w:r w:rsidR="001B074C">
        <w:t>with</w:t>
      </w:r>
      <w:r>
        <w:t xml:space="preserve"> </w:t>
      </w:r>
      <w:r w:rsidR="00E454C7">
        <w:t>cancer</w:t>
      </w:r>
      <w:r w:rsidR="00AF1D9B">
        <w:t xml:space="preserve"> </w:t>
      </w:r>
      <w:r>
        <w:t>include weight loss/gain;</w:t>
      </w:r>
      <w:r>
        <w:fldChar w:fldCharType="begin"/>
      </w:r>
      <w:r w:rsidR="00811D20">
        <w:instrText xml:space="preserve"> ADDIN EN.CITE &lt;EndNote&gt;&lt;Cite&gt;&lt;Author&gt;Burg&lt;/Author&gt;&lt;Year&gt;2015&lt;/Year&gt;&lt;RecNum&gt;402&lt;/RecNum&gt;&lt;DisplayText&gt;&lt;style face="superscript"&gt;121&lt;/style&gt;&lt;/DisplayText&gt;&lt;record&gt;&lt;rec-number&gt;402&lt;/rec-number&gt;&lt;foreign-keys&gt;&lt;key app="EN" db-id="2vzr02ev2z9xe3e2ds859xwv9wrsz99pza0t" timestamp="0"&gt;402&lt;/key&gt;&lt;/foreign-keys&gt;&lt;ref-type name="Journal Article"&gt;17&lt;/ref-type&gt;&lt;contributors&gt;&lt;authors&gt;&lt;author&gt;Burg, Alison Joy&lt;/author&gt;&lt;/authors&gt;&lt;/contributors&gt;&lt;titles&gt;&lt;title&gt;Body Image and the Female Adolescent Oncology Patient&lt;/title&gt;&lt;secondary-title&gt;Journal of Pediatric Oncology Nursing&lt;/secondary-title&gt;&lt;/titles&gt;&lt;pages&gt;18-24&lt;/pages&gt;&lt;volume&gt;33&lt;/volume&gt;&lt;number&gt;1&lt;/number&gt;&lt;dates&gt;&lt;year&gt;2015&lt;/year&gt;&lt;pub-dates&gt;&lt;date&gt;2016/01/01&lt;/date&gt;&lt;/pub-dates&gt;&lt;/dates&gt;&lt;publisher&gt;SAGE Publications Inc STM&lt;/publisher&gt;&lt;isbn&gt;1043-4542&lt;/isbn&gt;&lt;urls&gt;&lt;related-urls&gt;&lt;url&gt;https://doi.org/10.1177/1043454214563759&lt;/url&gt;&lt;/related-urls&gt;&lt;/urls&gt;&lt;electronic-resource-num&gt;10.1177/1043454214563759&lt;/electronic-resource-num&gt;&lt;access-date&gt;2021/02/01&lt;/access-date&gt;&lt;/record&gt;&lt;/Cite&gt;&lt;/EndNote&gt;</w:instrText>
      </w:r>
      <w:r>
        <w:fldChar w:fldCharType="separate"/>
      </w:r>
      <w:r w:rsidR="00811D20" w:rsidRPr="00811D20">
        <w:rPr>
          <w:noProof/>
          <w:vertAlign w:val="superscript"/>
        </w:rPr>
        <w:t>121</w:t>
      </w:r>
      <w:r>
        <w:fldChar w:fldCharType="end"/>
      </w:r>
      <w:r w:rsidR="00547DDE">
        <w:t xml:space="preserve"> major </w:t>
      </w:r>
      <w:r w:rsidR="00E454C7">
        <w:t>disfiguring surgical interventions</w:t>
      </w:r>
      <w:r>
        <w:t>; changes to hair, nails and skin (including scarring); female sex;</w:t>
      </w:r>
      <w:r>
        <w:fldChar w:fldCharType="begin">
          <w:fldData xml:space="preserve">PEVuZE5vdGU+PENpdGU+PEF1dGhvcj5adWNjaGV0dGk8L0F1dGhvcj48WWVhcj4yMDE3PC9ZZWFy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</w:fldData>
        </w:fldChar>
      </w:r>
      <w:r w:rsidR="00811D20">
        <w:instrText xml:space="preserve"> ADDIN EN.CITE </w:instrText>
      </w:r>
      <w:r w:rsidR="00811D20">
        <w:fldChar w:fldCharType="begin">
          <w:fldData xml:space="preserve">PEVuZE5vdGU+PENpdGU+PEF1dGhvcj5adWNjaGV0dGk8L0F1dGhvcj48WWVhcj4yMDE3PC9ZZWFy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</w:fldData>
        </w:fldChar>
      </w:r>
      <w:r w:rsidR="00811D20">
        <w:instrText xml:space="preserve"> ADDIN EN.CITE.DATA </w:instrText>
      </w:r>
      <w:r w:rsidR="00811D20">
        <w:fldChar w:fldCharType="end"/>
      </w:r>
      <w:r>
        <w:fldChar w:fldCharType="separate"/>
      </w:r>
      <w:r w:rsidR="00811D20" w:rsidRPr="00811D20">
        <w:rPr>
          <w:noProof/>
          <w:vertAlign w:val="superscript"/>
        </w:rPr>
        <w:t>121, 122</w:t>
      </w:r>
      <w:r>
        <w:fldChar w:fldCharType="end"/>
      </w:r>
      <w:r>
        <w:t xml:space="preserve"> presence of central lines and tubes; and impaired physical</w:t>
      </w:r>
      <w:r w:rsidR="0031259E">
        <w:t xml:space="preserve">, </w:t>
      </w:r>
      <w:r>
        <w:t>cognitive</w:t>
      </w:r>
      <w:r w:rsidR="0031259E">
        <w:t xml:space="preserve"> and </w:t>
      </w:r>
      <w:r>
        <w:t>sexual functioning.</w:t>
      </w:r>
      <w:r>
        <w:fldChar w:fldCharType="begin">
          <w:fldData xml:space="preserve">PEVuZE5vdGU+PENpdGU+PEF1dGhvcj5IdWdoZXM8L0F1dGhvcj48WWVhcj4yMDE4PC9ZZWFyPjxS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</w:fldData>
        </w:fldChar>
      </w:r>
      <w:r w:rsidR="00811D20">
        <w:instrText xml:space="preserve"> ADDIN EN.CITE </w:instrText>
      </w:r>
      <w:r w:rsidR="00811D20">
        <w:fldChar w:fldCharType="begin">
          <w:fldData xml:space="preserve">PEVuZE5vdGU+PENpdGU+PEF1dGhvcj5IdWdoZXM8L0F1dGhvcj48WWVhcj4yMDE4PC9ZZWFyPjxS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</w:fldData>
        </w:fldChar>
      </w:r>
      <w:r w:rsidR="00811D20">
        <w:instrText xml:space="preserve"> ADDIN EN.CITE.DATA </w:instrText>
      </w:r>
      <w:r w:rsidR="00811D20">
        <w:fldChar w:fldCharType="end"/>
      </w:r>
      <w:r>
        <w:fldChar w:fldCharType="separate"/>
      </w:r>
      <w:r w:rsidR="00811D20" w:rsidRPr="00811D20">
        <w:rPr>
          <w:noProof/>
          <w:vertAlign w:val="superscript"/>
        </w:rPr>
        <w:t>1, 121, 123, 124</w:t>
      </w:r>
      <w:r>
        <w:fldChar w:fldCharType="end"/>
      </w:r>
      <w:r>
        <w:t xml:space="preserve"> These changes are not always systematically addressed by the health care </w:t>
      </w:r>
      <w:r w:rsidR="00433EC8">
        <w:t>team</w:t>
      </w:r>
      <w:r>
        <w:t>.</w:t>
      </w:r>
      <w:r>
        <w:fldChar w:fldCharType="begin"/>
      </w:r>
      <w:r w:rsidR="00811D20">
        <w:instrText xml:space="preserve"> ADDIN EN.CITE &lt;EndNote&gt;&lt;Cite&gt;&lt;Author&gt;Moore&lt;/Author&gt;&lt;Year&gt;2020&lt;/Year&gt;&lt;RecNum&gt;395&lt;/RecNum&gt;&lt;DisplayText&gt;&lt;style face="superscript"&gt;123&lt;/style&gt;&lt;/DisplayText&gt;&lt;record&gt;&lt;rec-number&gt;395&lt;/rec-number&gt;&lt;foreign-keys&gt;&lt;key app="EN" db-id="2vzr02ev2z9xe3e2ds859xwv9wrsz99pza0t" timestamp="0"&gt;395&lt;/key&gt;&lt;/foreign-keys&gt;&lt;ref-type name="Journal Article"&gt;17&lt;/ref-type&gt;&lt;contributors&gt;&lt;authors&gt;&lt;author&gt;Moore, Justin B.&lt;/author&gt;&lt;author&gt;Canzona, Mollie R.&lt;/author&gt;&lt;author&gt;Puccinelli-Ortega, Nicole&lt;/author&gt;&lt;author&gt;Little-Greene, Denisha&lt;/author&gt;&lt;author&gt;Duckworth, Katie E.&lt;/author&gt;&lt;author&gt;Fingeret, Michelle C.&lt;/author&gt;&lt;author&gt;Ip, Edward H.&lt;/author&gt;&lt;author&gt;Sanford, Stacy D.&lt;/author&gt;&lt;author&gt;Salsman, John M.&lt;/author&gt;&lt;/authors&gt;&lt;/contributors&gt;&lt;titles&gt;&lt;title&gt;A qualitative assessment of body image in adolescents and young adults (AYAs) with cancer&lt;/title&gt;&lt;secondary-title&gt;Psycho-Oncology&lt;/secondary-title&gt;&lt;/titles&gt;&lt;volume&gt;n/a&lt;/volume&gt;&lt;number&gt;n/a&lt;/number&gt;&lt;keywords&gt;&lt;keyword&gt;adolescent&lt;/keyword&gt;&lt;keyword&gt;body image&lt;/keyword&gt;&lt;keyword&gt;cancer&lt;/keyword&gt;&lt;keyword&gt;health personnel&lt;/keyword&gt;&lt;keyword&gt;neoplasms&lt;/keyword&gt;&lt;keyword&gt;oncology&lt;/keyword&gt;&lt;keyword&gt;PROMIS&lt;/keyword&gt;&lt;keyword&gt;psycho-oncology&lt;/keyword&gt;&lt;keyword&gt;young adult&lt;/keyword&gt;&lt;/keywords&gt;&lt;dates&gt;&lt;year&gt;2020&lt;/year&gt;&lt;pub-dates&gt;&lt;date&gt;2020/12/04&lt;/date&gt;&lt;/pub-dates&gt;&lt;/dates&gt;&lt;publisher&gt;John Wiley &amp;amp; Sons, Ltd&lt;/publisher&gt;&lt;isbn&gt;1057-9249&lt;/isbn&gt;&lt;work-type&gt;https://doi.org/10.1002/pon.5610&lt;/work-type&gt;&lt;urls&gt;&lt;related-urls&gt;&lt;url&gt;https://doi.org/10.1002/pon.5610&lt;/url&gt;&lt;/related-urls&gt;&lt;/urls&gt;&lt;electronic-resource-num&gt;https://doi.org/10.1002/pon.5610&lt;/electronic-resource-num&gt;&lt;access-date&gt;2021/01/27&lt;/access-date&gt;&lt;/record&gt;&lt;/Cite&gt;&lt;/EndNote&gt;</w:instrText>
      </w:r>
      <w:r>
        <w:fldChar w:fldCharType="separate"/>
      </w:r>
      <w:r w:rsidR="00811D20" w:rsidRPr="00811D20">
        <w:rPr>
          <w:noProof/>
          <w:vertAlign w:val="superscript"/>
        </w:rPr>
        <w:t>123</w:t>
      </w:r>
      <w:r>
        <w:fldChar w:fldCharType="end"/>
      </w:r>
    </w:p>
    <w:p w14:paraId="4CB20840" w14:textId="471FD7C6" w:rsidR="002F3BAC" w:rsidRDefault="002F3BAC" w:rsidP="002F3BAC">
      <w:r>
        <w:t>Impaired body image may lead to a loss of identity,</w:t>
      </w:r>
      <w:r>
        <w:fldChar w:fldCharType="begin">
          <w:fldData xml:space="preserve">PEVuZE5vdGU+PENpdGU+PEF1dGhvcj5CcmllcmxleTwvQXV0aG9yPjxZZWFyPjIwMTk8L1llYXI+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=
</w:fldData>
        </w:fldChar>
      </w:r>
      <w:r w:rsidR="00811D20">
        <w:instrText xml:space="preserve"> ADDIN EN.CITE </w:instrText>
      </w:r>
      <w:r w:rsidR="00811D20">
        <w:fldChar w:fldCharType="begin">
          <w:fldData xml:space="preserve">PEVuZE5vdGU+PENpdGU+PEF1dGhvcj5CcmllcmxleTwvQXV0aG9yPjxZZWFyPjIwMTk8L1llYXI+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=
</w:fldData>
        </w:fldChar>
      </w:r>
      <w:r w:rsidR="00811D20">
        <w:instrText xml:space="preserve"> ADDIN EN.CITE.DATA </w:instrText>
      </w:r>
      <w:r w:rsidR="00811D20">
        <w:fldChar w:fldCharType="end"/>
      </w:r>
      <w:r>
        <w:fldChar w:fldCharType="separate"/>
      </w:r>
      <w:r w:rsidR="00811D20" w:rsidRPr="00811D20">
        <w:rPr>
          <w:noProof/>
          <w:vertAlign w:val="superscript"/>
        </w:rPr>
        <w:t>124, 125</w:t>
      </w:r>
      <w:r>
        <w:fldChar w:fldCharType="end"/>
      </w:r>
      <w:r>
        <w:t xml:space="preserve"> social avoidance</w:t>
      </w:r>
      <w:r>
        <w:fldChar w:fldCharType="begin"/>
      </w:r>
      <w:r w:rsidR="00811D20">
        <w:instrText xml:space="preserve"> ADDIN EN.CITE &lt;EndNote&gt;&lt;Cite&gt;&lt;Author&gt;Burg&lt;/Author&gt;&lt;Year&gt;2015&lt;/Year&gt;&lt;RecNum&gt;402&lt;/RecNum&gt;&lt;DisplayText&gt;&lt;style face="superscript"&gt;121&lt;/style&gt;&lt;/DisplayText&gt;&lt;record&gt;&lt;rec-number&gt;402&lt;/rec-number&gt;&lt;foreign-keys&gt;&lt;key app="EN" db-id="2vzr02ev2z9xe3e2ds859xwv9wrsz99pza0t" timestamp="0"&gt;402&lt;/key&gt;&lt;/foreign-keys&gt;&lt;ref-type name="Journal Article"&gt;17&lt;/ref-type&gt;&lt;contributors&gt;&lt;authors&gt;&lt;author&gt;Burg, Alison Joy&lt;/author&gt;&lt;/authors&gt;&lt;/contributors&gt;&lt;titles&gt;&lt;title&gt;Body Image and the Female Adolescent Oncology Patient&lt;/title&gt;&lt;secondary-title&gt;Journal of Pediatric Oncology Nursing&lt;/secondary-title&gt;&lt;/titles&gt;&lt;pages&gt;18-24&lt;/pages&gt;&lt;volume&gt;33&lt;/volume&gt;&lt;number&gt;1&lt;/number&gt;&lt;dates&gt;&lt;year&gt;2015&lt;/year&gt;&lt;pub-dates&gt;&lt;date&gt;2016/01/01&lt;/date&gt;&lt;/pub-dates&gt;&lt;/dates&gt;&lt;publisher&gt;SAGE Publications Inc STM&lt;/publisher&gt;&lt;isbn&gt;1043-4542&lt;/isbn&gt;&lt;urls&gt;&lt;related-urls&gt;&lt;url&gt;https://doi.org/10.1177/1043454214563759&lt;/url&gt;&lt;/related-urls&gt;&lt;/urls&gt;&lt;electronic-resource-num&gt;10.1177/1043454214563759&lt;/electronic-resource-num&gt;&lt;access-date&gt;2021/02/01&lt;/access-date&gt;&lt;/record&gt;&lt;/Cite&gt;&lt;/EndNote&gt;</w:instrText>
      </w:r>
      <w:r>
        <w:fldChar w:fldCharType="separate"/>
      </w:r>
      <w:r w:rsidR="00811D20" w:rsidRPr="00811D20">
        <w:rPr>
          <w:noProof/>
          <w:vertAlign w:val="superscript"/>
        </w:rPr>
        <w:t>121</w:t>
      </w:r>
      <w:r>
        <w:fldChar w:fldCharType="end"/>
      </w:r>
      <w:r>
        <w:t xml:space="preserve"> and impact on the ability to develop relatio</w:t>
      </w:r>
      <w:r w:rsidR="001457E9">
        <w:t>ns</w:t>
      </w:r>
      <w:r>
        <w:t>hips.</w:t>
      </w:r>
      <w:r>
        <w:fldChar w:fldCharType="begin">
          <w:fldData xml:space="preserve">PEVuZE5vdGU+PENpdGU+PEF1dGhvcj5DaGVydmVuPC9BdXRob3I+PFllYXI+MjAyMDwvWWVhcj48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</w:fldData>
        </w:fldChar>
      </w:r>
      <w:r w:rsidR="00811D20">
        <w:instrText xml:space="preserve"> ADDIN EN.CITE </w:instrText>
      </w:r>
      <w:r w:rsidR="00811D20">
        <w:fldChar w:fldCharType="begin">
          <w:fldData xml:space="preserve">PEVuZE5vdGU+PENpdGU+PEF1dGhvcj5DaGVydmVuPC9BdXRob3I+PFllYXI+MjAyMDwvWWVhcj48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</w:fldData>
        </w:fldChar>
      </w:r>
      <w:r w:rsidR="00811D20">
        <w:instrText xml:space="preserve"> ADDIN EN.CITE.DATA </w:instrText>
      </w:r>
      <w:r w:rsidR="00811D20">
        <w:fldChar w:fldCharType="end"/>
      </w:r>
      <w:r>
        <w:fldChar w:fldCharType="separate"/>
      </w:r>
      <w:r w:rsidR="00811D20" w:rsidRPr="00811D20">
        <w:rPr>
          <w:noProof/>
          <w:vertAlign w:val="superscript"/>
        </w:rPr>
        <w:t>126</w:t>
      </w:r>
      <w:r>
        <w:fldChar w:fldCharType="end"/>
      </w:r>
      <w:r>
        <w:t xml:space="preserve"> These changes may contribute to distress for AYA with cancer</w:t>
      </w:r>
      <w:r>
        <w:fldChar w:fldCharType="begin">
          <w:fldData xml:space="preserve">PEVuZE5vdGU+PENpdGU+PEF1dGhvcj5NY0NhcnRoeTwvQXV0aG9yPjxZZWFyPjIwMTY8L1llYXI+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</w:fldData>
        </w:fldChar>
      </w:r>
      <w:r w:rsidR="00CE0C56">
        <w:instrText xml:space="preserve"> ADDIN EN.CITE </w:instrText>
      </w:r>
      <w:r w:rsidR="00CE0C56">
        <w:fldChar w:fldCharType="begin">
          <w:fldData xml:space="preserve">PEVuZE5vdGU+PENpdGU+PEF1dGhvcj5NY0NhcnRoeTwvQXV0aG9yPjxZZWFyPjIwMTY8L1llYXI+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</w:fldData>
        </w:fldChar>
      </w:r>
      <w:r w:rsidR="00CE0C56">
        <w:instrText xml:space="preserve"> ADDIN EN.CITE.DATA </w:instrText>
      </w:r>
      <w:r w:rsidR="00CE0C56">
        <w:fldChar w:fldCharType="end"/>
      </w:r>
      <w:r>
        <w:fldChar w:fldCharType="separate"/>
      </w:r>
      <w:r w:rsidR="00CE0C56" w:rsidRPr="00CE0C56">
        <w:rPr>
          <w:noProof/>
          <w:vertAlign w:val="superscript"/>
        </w:rPr>
        <w:t>82</w:t>
      </w:r>
      <w:r>
        <w:fldChar w:fldCharType="end"/>
      </w:r>
      <w:r>
        <w:t xml:space="preserve"> and be a source of low self-esteem.</w:t>
      </w:r>
      <w:r>
        <w:fldChar w:fldCharType="begin">
          <w:fldData xml:space="preserve">PEVuZE5vdGU+PENpdGU+PEF1dGhvcj5CYXJha2F0PC9BdXRob3I+PFllYXI+MjAxNjwvWWVhcj48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</w:fldData>
        </w:fldChar>
      </w:r>
      <w:r w:rsidR="00811D20">
        <w:instrText xml:space="preserve"> ADDIN EN.CITE </w:instrText>
      </w:r>
      <w:r w:rsidR="00811D20">
        <w:fldChar w:fldCharType="begin">
          <w:fldData xml:space="preserve">PEVuZE5vdGU+PENpdGU+PEF1dGhvcj5CYXJha2F0PC9BdXRob3I+PFllYXI+MjAxNjwvWWVhcj48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</w:fldData>
        </w:fldChar>
      </w:r>
      <w:r w:rsidR="00811D20">
        <w:instrText xml:space="preserve"> ADDIN EN.CITE.DATA </w:instrText>
      </w:r>
      <w:r w:rsidR="00811D20">
        <w:fldChar w:fldCharType="end"/>
      </w:r>
      <w:r>
        <w:fldChar w:fldCharType="separate"/>
      </w:r>
      <w:r w:rsidR="00811D20" w:rsidRPr="00811D20">
        <w:rPr>
          <w:noProof/>
          <w:vertAlign w:val="superscript"/>
        </w:rPr>
        <w:t>127</w:t>
      </w:r>
      <w:r>
        <w:fldChar w:fldCharType="end"/>
      </w:r>
      <w:r>
        <w:t xml:space="preserve"> The potential impact on body image in AYA may even contribute to treatment decisions and adherence to therapy.</w:t>
      </w:r>
      <w:r>
        <w:fldChar w:fldCharType="begin"/>
      </w:r>
      <w:r w:rsidR="00811D20">
        <w:instrText xml:space="preserve"> ADDIN EN.CITE &lt;EndNote&gt;&lt;Cite&gt;&lt;Author&gt;Moore&lt;/Author&gt;&lt;Year&gt;2020&lt;/Year&gt;&lt;RecNum&gt;395&lt;/RecNum&gt;&lt;DisplayText&gt;&lt;style face="superscript"&gt;123&lt;/style&gt;&lt;/DisplayText&gt;&lt;record&gt;&lt;rec-number&gt;395&lt;/rec-number&gt;&lt;foreign-keys&gt;&lt;key app="EN" db-id="2vzr02ev2z9xe3e2ds859xwv9wrsz99pza0t" timestamp="0"&gt;395&lt;/key&gt;&lt;/foreign-keys&gt;&lt;ref-type name="Journal Article"&gt;17&lt;/ref-type&gt;&lt;contributors&gt;&lt;authors&gt;&lt;author&gt;Moore, Justin B.&lt;/author&gt;&lt;author&gt;Canzona, Mollie R.&lt;/author&gt;&lt;author&gt;Puccinelli-Ortega, Nicole&lt;/author&gt;&lt;author&gt;Little-Greene, Denisha&lt;/author&gt;&lt;author&gt;Duckworth, Katie E.&lt;/author&gt;&lt;author&gt;Fingeret, Michelle C.&lt;/author&gt;&lt;author&gt;Ip, Edward H.&lt;/author&gt;&lt;author&gt;Sanford, Stacy D.&lt;/author&gt;&lt;author&gt;Salsman, John M.&lt;/author&gt;&lt;/authors&gt;&lt;/contributors&gt;&lt;titles&gt;&lt;title&gt;A qualitative assessment of body image in adolescents and young adults (AYAs) with cancer&lt;/title&gt;&lt;secondary-title&gt;Psycho-Oncology&lt;/secondary-title&gt;&lt;/titles&gt;&lt;volume&gt;n/a&lt;/volume&gt;&lt;number&gt;n/a&lt;/number&gt;&lt;keywords&gt;&lt;keyword&gt;adolescent&lt;/keyword&gt;&lt;keyword&gt;body image&lt;/keyword&gt;&lt;keyword&gt;cancer&lt;/keyword&gt;&lt;keyword&gt;health personnel&lt;/keyword&gt;&lt;keyword&gt;neoplasms&lt;/keyword&gt;&lt;keyword&gt;oncology&lt;/keyword&gt;&lt;keyword&gt;PROMIS&lt;/keyword&gt;&lt;keyword&gt;psycho-oncology&lt;/keyword&gt;&lt;keyword&gt;young adult&lt;/keyword&gt;&lt;/keywords&gt;&lt;dates&gt;&lt;year&gt;2020&lt;/year&gt;&lt;pub-dates&gt;&lt;date&gt;2020/12/04&lt;/date&gt;&lt;/pub-dates&gt;&lt;/dates&gt;&lt;publisher&gt;John Wiley &amp;amp; Sons, Ltd&lt;/publisher&gt;&lt;isbn&gt;1057-9249&lt;/isbn&gt;&lt;work-type&gt;https://doi.org/10.1002/pon.5610&lt;/work-type&gt;&lt;urls&gt;&lt;related-urls&gt;&lt;url&gt;https://doi.org/10.1002/pon.5610&lt;/url&gt;&lt;/related-urls&gt;&lt;/urls&gt;&lt;electronic-resource-num&gt;https://doi.org/10.1002/pon.5610&lt;/electronic-resource-num&gt;&lt;access-date&gt;2021/01/27&lt;/access-date&gt;&lt;/record&gt;&lt;/Cite&gt;&lt;/EndNote&gt;</w:instrText>
      </w:r>
      <w:r>
        <w:fldChar w:fldCharType="separate"/>
      </w:r>
      <w:r w:rsidR="00811D20" w:rsidRPr="00811D20">
        <w:rPr>
          <w:noProof/>
          <w:vertAlign w:val="superscript"/>
        </w:rPr>
        <w:t>123</w:t>
      </w:r>
      <w:r>
        <w:fldChar w:fldCharType="end"/>
      </w:r>
    </w:p>
    <w:p w14:paraId="64F36A3F" w14:textId="4C27386C" w:rsidR="002F3BAC" w:rsidRDefault="002F3BAC" w:rsidP="002F3BAC">
      <w:r>
        <w:t>To address the impact of body image, health services should:</w:t>
      </w:r>
    </w:p>
    <w:p w14:paraId="693FDB69" w14:textId="4DC98F49" w:rsidR="002F3BAC" w:rsidRDefault="002F3BAC" w:rsidP="0063001A">
      <w:pPr>
        <w:pStyle w:val="ListParagraph"/>
        <w:numPr>
          <w:ilvl w:val="0"/>
          <w:numId w:val="17"/>
        </w:numPr>
      </w:pPr>
      <w:r>
        <w:t xml:space="preserve">Provide assessment and offer in-depth discussions to at-risk </w:t>
      </w:r>
      <w:r w:rsidR="00574CAE">
        <w:t>individuals</w:t>
      </w:r>
      <w:r>
        <w:t xml:space="preserve"> around the values, concerns and risks of body image.</w:t>
      </w:r>
      <w:r>
        <w:fldChar w:fldCharType="begin"/>
      </w:r>
      <w:r w:rsidR="00811D20">
        <w:instrText xml:space="preserve"> ADDIN EN.CITE &lt;EndNote&gt;&lt;Cite&gt;&lt;Author&gt;Burg&lt;/Author&gt;&lt;Year&gt;2015&lt;/Year&gt;&lt;RecNum&gt;402&lt;/RecNum&gt;&lt;DisplayText&gt;&lt;style face="superscript"&gt;121&lt;/style&gt;&lt;/DisplayText&gt;&lt;record&gt;&lt;rec-number&gt;402&lt;/rec-number&gt;&lt;foreign-keys&gt;&lt;key app="EN" db-id="2vzr02ev2z9xe3e2ds859xwv9wrsz99pza0t" timestamp="0"&gt;402&lt;/key&gt;&lt;/foreign-keys&gt;&lt;ref-type name="Journal Article"&gt;17&lt;/ref-type&gt;&lt;contributors&gt;&lt;authors&gt;&lt;author&gt;Burg, Alison Joy&lt;/author&gt;&lt;/authors&gt;&lt;/contributors&gt;&lt;titles&gt;&lt;title&gt;Body Image and the Female Adolescent Oncology Patient&lt;/title&gt;&lt;secondary-title&gt;Journal of Pediatric Oncology Nursing&lt;/secondary-title&gt;&lt;/titles&gt;&lt;pages&gt;18-24&lt;/pages&gt;&lt;volume&gt;33&lt;/volume&gt;&lt;number&gt;1&lt;/number&gt;&lt;dates&gt;&lt;year&gt;2015&lt;/year&gt;&lt;pub-dates&gt;&lt;date&gt;2016/01/01&lt;/date&gt;&lt;/pub-dates&gt;&lt;/dates&gt;&lt;publisher&gt;SAGE Publications Inc STM&lt;/publisher&gt;&lt;isbn&gt;1043-4542&lt;/isbn&gt;&lt;urls&gt;&lt;related-urls&gt;&lt;url&gt;https://doi.org/10.1177/1043454214563759&lt;/url&gt;&lt;/related-urls&gt;&lt;/urls&gt;&lt;electronic-resource-num&gt;10.1177/1043454214563759&lt;/electronic-resource-num&gt;&lt;access-date&gt;2021/02/01&lt;/access-date&gt;&lt;/record&gt;&lt;/Cite&gt;&lt;/EndNote&gt;</w:instrText>
      </w:r>
      <w:r>
        <w:fldChar w:fldCharType="separate"/>
      </w:r>
      <w:r w:rsidR="00811D20" w:rsidRPr="00811D20">
        <w:rPr>
          <w:noProof/>
          <w:vertAlign w:val="superscript"/>
        </w:rPr>
        <w:t>121</w:t>
      </w:r>
      <w:r>
        <w:fldChar w:fldCharType="end"/>
      </w:r>
    </w:p>
    <w:p w14:paraId="51D133E5" w14:textId="7C9BC3C4" w:rsidR="002F3BAC" w:rsidRDefault="002F3BAC" w:rsidP="0063001A">
      <w:pPr>
        <w:pStyle w:val="ListParagraph"/>
        <w:numPr>
          <w:ilvl w:val="0"/>
          <w:numId w:val="17"/>
        </w:numPr>
      </w:pPr>
      <w:r>
        <w:t>Offer anticipatory guidance</w:t>
      </w:r>
      <w:r w:rsidR="00B97111">
        <w:t xml:space="preserve">, </w:t>
      </w:r>
      <w:r>
        <w:t xml:space="preserve">education </w:t>
      </w:r>
      <w:r w:rsidR="00B97111">
        <w:t xml:space="preserve">and the opportunity to explore </w:t>
      </w:r>
      <w:r>
        <w:t xml:space="preserve"> potential body image changes throughout treatment.</w:t>
      </w:r>
      <w:r>
        <w:fldChar w:fldCharType="begin"/>
      </w:r>
      <w:r w:rsidR="00811D20">
        <w:instrText xml:space="preserve"> ADDIN EN.CITE &lt;EndNote&gt;&lt;Cite&gt;&lt;Author&gt;Burg&lt;/Author&gt;&lt;Year&gt;2015&lt;/Year&gt;&lt;RecNum&gt;402&lt;/RecNum&gt;&lt;DisplayText&gt;&lt;style face="superscript"&gt;121&lt;/style&gt;&lt;/DisplayText&gt;&lt;record&gt;&lt;rec-number&gt;402&lt;/rec-number&gt;&lt;foreign-keys&gt;&lt;key app="EN" db-id="2vzr02ev2z9xe3e2ds859xwv9wrsz99pza0t" timestamp="0"&gt;402&lt;/key&gt;&lt;/foreign-keys&gt;&lt;ref-type name="Journal Article"&gt;17&lt;/ref-type&gt;&lt;contributors&gt;&lt;authors&gt;&lt;author&gt;Burg, Alison Joy&lt;/author&gt;&lt;/authors&gt;&lt;/contributors&gt;&lt;titles&gt;&lt;title&gt;Body Image and the Female Adolescent Oncology Patient&lt;/title&gt;&lt;secondary-title&gt;Journal of Pediatric Oncology Nursing&lt;/secondary-title&gt;&lt;/titles&gt;&lt;pages&gt;18-24&lt;/pages&gt;&lt;volume&gt;33&lt;/volume&gt;&lt;number&gt;1&lt;/number&gt;&lt;dates&gt;&lt;year&gt;2015&lt;/year&gt;&lt;pub-dates&gt;&lt;date&gt;2016/01/01&lt;/date&gt;&lt;/pub-dates&gt;&lt;/dates&gt;&lt;publisher&gt;SAGE Publications Inc STM&lt;/publisher&gt;&lt;isbn&gt;1043-4542&lt;/isbn&gt;&lt;urls&gt;&lt;related-urls&gt;&lt;url&gt;https://doi.org/10.1177/1043454214563759&lt;/url&gt;&lt;/related-urls&gt;&lt;/urls&gt;&lt;electronic-resource-num&gt;10.1177/1043454214563759&lt;/electronic-resource-num&gt;&lt;access-date&gt;2021/02/01&lt;/access-date&gt;&lt;/record&gt;&lt;/Cite&gt;&lt;/EndNote&gt;</w:instrText>
      </w:r>
      <w:r>
        <w:fldChar w:fldCharType="separate"/>
      </w:r>
      <w:r w:rsidR="00811D20" w:rsidRPr="00811D20">
        <w:rPr>
          <w:noProof/>
          <w:vertAlign w:val="superscript"/>
        </w:rPr>
        <w:t>121</w:t>
      </w:r>
      <w:r>
        <w:fldChar w:fldCharType="end"/>
      </w:r>
    </w:p>
    <w:p w14:paraId="61C0AF7B" w14:textId="4DBA1C9E" w:rsidR="002F3BAC" w:rsidRDefault="002F3BAC" w:rsidP="0063001A">
      <w:pPr>
        <w:pStyle w:val="ListParagraph"/>
        <w:numPr>
          <w:ilvl w:val="0"/>
          <w:numId w:val="17"/>
        </w:numPr>
      </w:pPr>
      <w:r>
        <w:t>Promote psychological coping mechanisms such as positivity, self-</w:t>
      </w:r>
      <w:r w:rsidR="00E15BDD">
        <w:t>compassion</w:t>
      </w:r>
      <w:r>
        <w:t xml:space="preserve"> and humour.</w:t>
      </w:r>
      <w:r>
        <w:fldChar w:fldCharType="begin"/>
      </w:r>
      <w:r w:rsidR="00811D20">
        <w:instrText xml:space="preserve"> ADDIN EN.CITE &lt;EndNote&gt;&lt;Cite&gt;&lt;Author&gt;Moore&lt;/Author&gt;&lt;Year&gt;2020&lt;/Year&gt;&lt;RecNum&gt;395&lt;/RecNum&gt;&lt;DisplayText&gt;&lt;style face="superscript"&gt;123&lt;/style&gt;&lt;/DisplayText&gt;&lt;record&gt;&lt;rec-number&gt;395&lt;/rec-number&gt;&lt;foreign-keys&gt;&lt;key app="EN" db-id="2vzr02ev2z9xe3e2ds859xwv9wrsz99pza0t" timestamp="0"&gt;395&lt;/key&gt;&lt;/foreign-keys&gt;&lt;ref-type name="Journal Article"&gt;17&lt;/ref-type&gt;&lt;contributors&gt;&lt;authors&gt;&lt;author&gt;Moore, Justin B.&lt;/author&gt;&lt;author&gt;Canzona, Mollie R.&lt;/author&gt;&lt;author&gt;Puccinelli-Ortega, Nicole&lt;/author&gt;&lt;author&gt;Little-Greene, Denisha&lt;/author&gt;&lt;author&gt;Duckworth, Katie E.&lt;/author&gt;&lt;author&gt;Fingeret, Michelle C.&lt;/author&gt;&lt;author&gt;Ip, Edward H.&lt;/author&gt;&lt;author&gt;Sanford, Stacy D.&lt;/author&gt;&lt;author&gt;Salsman, John M.&lt;/author&gt;&lt;/authors&gt;&lt;/contributors&gt;&lt;titles&gt;&lt;title&gt;A qualitative assessment of body image in adolescents and young adults (AYAs) with cancer&lt;/title&gt;&lt;secondary-title&gt;Psycho-Oncology&lt;/secondary-title&gt;&lt;/titles&gt;&lt;volume&gt;n/a&lt;/volume&gt;&lt;number&gt;n/a&lt;/number&gt;&lt;keywords&gt;&lt;keyword&gt;adolescent&lt;/keyword&gt;&lt;keyword&gt;body image&lt;/keyword&gt;&lt;keyword&gt;cancer&lt;/keyword&gt;&lt;keyword&gt;health personnel&lt;/keyword&gt;&lt;keyword&gt;neoplasms&lt;/keyword&gt;&lt;keyword&gt;oncology&lt;/keyword&gt;&lt;keyword&gt;PROMIS&lt;/keyword&gt;&lt;keyword&gt;psycho-oncology&lt;/keyword&gt;&lt;keyword&gt;young adult&lt;/keyword&gt;&lt;/keywords&gt;&lt;dates&gt;&lt;year&gt;2020&lt;/year&gt;&lt;pub-dates&gt;&lt;date&gt;2020/12/04&lt;/date&gt;&lt;/pub-dates&gt;&lt;/dates&gt;&lt;publisher&gt;John Wiley &amp;amp; Sons, Ltd&lt;/publisher&gt;&lt;isbn&gt;1057-9249&lt;/isbn&gt;&lt;work-type&gt;https://doi.org/10.1002/pon.5610&lt;/work-type&gt;&lt;urls&gt;&lt;related-urls&gt;&lt;url&gt;https://doi.org/10.1002/pon.5610&lt;/url&gt;&lt;/related-urls&gt;&lt;/urls&gt;&lt;electronic-resource-num&gt;https://doi.org/10.1002/pon.5610&lt;/electronic-resource-num&gt;&lt;access-date&gt;2021/01/27&lt;/access-date&gt;&lt;/record&gt;&lt;/Cite&gt;&lt;/EndNote&gt;</w:instrText>
      </w:r>
      <w:r>
        <w:fldChar w:fldCharType="separate"/>
      </w:r>
      <w:r w:rsidR="00811D20" w:rsidRPr="00811D20">
        <w:rPr>
          <w:noProof/>
          <w:vertAlign w:val="superscript"/>
        </w:rPr>
        <w:t>123</w:t>
      </w:r>
      <w:r>
        <w:fldChar w:fldCharType="end"/>
      </w:r>
    </w:p>
    <w:p w14:paraId="3818F2FA" w14:textId="7D2BFFF2" w:rsidR="002F3BAC" w:rsidRDefault="002F3BAC" w:rsidP="0063001A">
      <w:pPr>
        <w:pStyle w:val="ListParagraph"/>
        <w:numPr>
          <w:ilvl w:val="0"/>
          <w:numId w:val="17"/>
        </w:numPr>
      </w:pPr>
      <w:r>
        <w:t>Provide surveillance, health promotion and early interventions to reduce the impact of impaired body image during treatment and in survivorship</w:t>
      </w:r>
      <w:r w:rsidR="00006558">
        <w:t>.</w:t>
      </w:r>
      <w:r>
        <w:fldChar w:fldCharType="begin"/>
      </w:r>
      <w:r w:rsidR="00811D20">
        <w:instrText xml:space="preserve"> ADDIN EN.CITE &lt;EndNote&gt;&lt;Cite&gt;&lt;Author&gt;Zucchetti&lt;/Author&gt;&lt;Year&gt;2017&lt;/Year&gt;&lt;RecNum&gt;392&lt;/RecNum&gt;&lt;DisplayText&gt;&lt;style face="superscript"&gt;122&lt;/style&gt;&lt;/DisplayText&gt;&lt;record&gt;&lt;rec-number&gt;392&lt;/rec-number&gt;&lt;foreign-keys&gt;&lt;key app="EN" db-id="2vzr02ev2z9xe3e2ds859xwv9wrsz99pza0t" timestamp="0"&gt;392&lt;/key&gt;&lt;/foreign-keys&gt;&lt;ref-type name="Journal Article"&gt;17&lt;/ref-type&gt;&lt;contributors&gt;&lt;authors&gt;&lt;author&gt;Zucchetti, Giulia&lt;/author&gt;&lt;author&gt;Bellini, Simona&lt;/author&gt;&lt;author&gt;Bertolotti, Marina&lt;/author&gt;&lt;author&gt;Bona, Francesca&lt;/author&gt;&lt;author&gt;Biasin, Eleonora&lt;/author&gt;&lt;author&gt;Bertorello, Nicoletta&lt;/author&gt;&lt;author&gt;Tirtei, Elisa&lt;/author&gt;&lt;author&gt;Fagioli, Franca&lt;/author&gt;&lt;/authors&gt;&lt;/contributors&gt;&lt;titles&gt;&lt;title&gt;Body Image Discomfort of Adolescent and Young Adult Hematologic Cancer Survivors&lt;/title&gt;&lt;secondary-title&gt;Journal of Adolescent and Young Adult Oncology&lt;/secondary-title&gt;&lt;/titles&gt;&lt;periodical&gt;&lt;full-title&gt;J Adolesc Young Adult Oncol&lt;/full-title&gt;&lt;abbr-1&gt;Journal of adolescent and young adult oncology&lt;/abbr-1&gt;&lt;/periodical&gt;&lt;pages&gt;377-380&lt;/pages&gt;&lt;volume&gt;6&lt;/volume&gt;&lt;number&gt;2&lt;/number&gt;&lt;dates&gt;&lt;year&gt;2017&lt;/year&gt;&lt;pub-dates&gt;&lt;date&gt;2017/06/01&lt;/date&gt;&lt;/pub-dates&gt;&lt;/dates&gt;&lt;publisher&gt;Mary Ann Liebert, Inc., publishers&lt;/publisher&gt;&lt;isbn&gt;2156-5333&lt;/isbn&gt;&lt;urls&gt;&lt;related-urls&gt;&lt;url&gt;https://doi.org/10.1089/jayao.2016.0067&lt;/url&gt;&lt;/related-urls&gt;&lt;/urls&gt;&lt;electronic-resource-num&gt;10.1089/jayao.2016.0067&lt;/electronic-resource-num&gt;&lt;access-date&gt;2021/01/27&lt;/access-date&gt;&lt;/record&gt;&lt;/Cite&gt;&lt;/EndNote&gt;</w:instrText>
      </w:r>
      <w:r>
        <w:fldChar w:fldCharType="separate"/>
      </w:r>
      <w:r w:rsidR="00811D20" w:rsidRPr="00811D20">
        <w:rPr>
          <w:noProof/>
          <w:vertAlign w:val="superscript"/>
        </w:rPr>
        <w:t>122</w:t>
      </w:r>
      <w:r>
        <w:fldChar w:fldCharType="end"/>
      </w:r>
    </w:p>
    <w:p w14:paraId="302E2CE0" w14:textId="17AC55B0" w:rsidR="002F3BAC" w:rsidRDefault="002F3BAC" w:rsidP="0063001A">
      <w:pPr>
        <w:pStyle w:val="ListParagraph"/>
        <w:numPr>
          <w:ilvl w:val="0"/>
          <w:numId w:val="17"/>
        </w:numPr>
      </w:pPr>
      <w:r>
        <w:t>Offer educational and psychological care that enhances self-confidence and esteem.</w:t>
      </w:r>
    </w:p>
    <w:p w14:paraId="3CC64BB2" w14:textId="53B98123" w:rsidR="00370D28" w:rsidRDefault="00370D28" w:rsidP="00370D28">
      <w:pPr>
        <w:pStyle w:val="Heading3"/>
      </w:pPr>
      <w:bookmarkStart w:id="186" w:name="_Toc76462576"/>
      <w:bookmarkStart w:id="187" w:name="_Toc76463191"/>
      <w:bookmarkStart w:id="188" w:name="_Toc76733818"/>
      <w:bookmarkStart w:id="189" w:name="_Toc76734202"/>
      <w:bookmarkStart w:id="190" w:name="_Toc79135452"/>
      <w:bookmarkStart w:id="191" w:name="_Toc79135919"/>
      <w:bookmarkStart w:id="192" w:name="_Toc79408400"/>
      <w:bookmarkStart w:id="193" w:name="_Toc79409255"/>
      <w:r>
        <w:lastRenderedPageBreak/>
        <w:t>Sexuality and sexual health</w:t>
      </w:r>
      <w:bookmarkEnd w:id="186"/>
      <w:bookmarkEnd w:id="187"/>
      <w:bookmarkEnd w:id="188"/>
      <w:bookmarkEnd w:id="189"/>
      <w:bookmarkEnd w:id="190"/>
      <w:bookmarkEnd w:id="191"/>
      <w:bookmarkEnd w:id="192"/>
      <w:bookmarkEnd w:id="193"/>
    </w:p>
    <w:p w14:paraId="1E52BF10" w14:textId="7B1C9454" w:rsidR="00370D28" w:rsidRDefault="00370D28" w:rsidP="00370D28">
      <w:r>
        <w:t xml:space="preserve">Developing sexuality, interest and orientation is </w:t>
      </w:r>
      <w:r w:rsidR="00B26DD3">
        <w:t>an</w:t>
      </w:r>
      <w:r>
        <w:t xml:space="preserve"> important part of adolescen</w:t>
      </w:r>
      <w:r w:rsidR="005E61FD">
        <w:t>ce</w:t>
      </w:r>
      <w:r>
        <w:t xml:space="preserve"> and young adulthood</w:t>
      </w:r>
      <w:r>
        <w:fldChar w:fldCharType="begin"/>
      </w:r>
      <w:r w:rsidR="00811D20">
        <w:instrText xml:space="preserve"> ADDIN EN.CITE &lt;EndNote&gt;&lt;Cite&gt;&lt;Author&gt;Smith&lt;/Author&gt;&lt;Year&gt;2016&lt;/Year&gt;&lt;RecNum&gt;16&lt;/RecNum&gt;&lt;DisplayText&gt;&lt;style face="superscript"&gt;42, 128&lt;/style&gt;&lt;/DisplayText&gt;&lt;record&gt;&lt;rec-number&gt;16&lt;/rec-number&gt;&lt;foreign-keys&gt;&lt;key app="EN" db-id="2vzr02ev2z9xe3e2ds859xwv9wrsz99pza0t" timestamp="0"&gt;16&lt;/key&gt;&lt;/foreign-keys&gt;&lt;ref-type name="Government Document"&gt;46&lt;/ref-type&gt;&lt;contributors&gt;&lt;authors&gt;&lt;author&gt;Smith,S&lt;/author&gt;&lt;author&gt;Cable, M.&lt;/author&gt;&lt;author&gt;Mooney, S.&lt;/author&gt;&lt;author&gt;Taylor, R.&lt;/author&gt;&lt;/authors&gt;&lt;/contributors&gt;&lt;titles&gt;&lt;title&gt;The blueprint of care for teenagers and young adults with cancer, second edition.&lt;/title&gt;&lt;/titles&gt;&lt;dates&gt;&lt;year&gt;2016&lt;/year&gt;&lt;/dates&gt;&lt;publisher&gt;Teenage Cancer Trust.&lt;/publisher&gt;&lt;urls&gt;&lt;related-urls&gt;&lt;url&gt;https://www.teenagecancertrust.org/sites/default/files/BlueprintOfCare_2ndEdition.pdf&lt;/url&gt;&lt;/related-urls&gt;&lt;/urls&gt;&lt;/record&gt;&lt;/Cite&gt;&lt;Cite&gt;&lt;Author&gt;Alderman&lt;/Author&gt;&lt;Year&gt;2019&lt;/Year&gt;&lt;RecNum&gt;684&lt;/RecNum&gt;&lt;record&gt;&lt;rec-number&gt;684&lt;/rec-number&gt;&lt;foreign-keys&gt;&lt;key app="EN" db-id="2vzr02ev2z9xe3e2ds859xwv9wrsz99pza0t" timestamp="0"&gt;684&lt;/key&gt;&lt;/foreign-keys&gt;&lt;ref-type name="Journal Article"&gt;17&lt;/ref-type&gt;&lt;contributors&gt;&lt;authors&gt;&lt;author&gt;Alderman, Elizabeth M.&lt;/author&gt;&lt;author&gt;Breuner, Cora C.&lt;/author&gt;&lt;author&gt;Committee On, Adolescence&lt;/author&gt;&lt;/authors&gt;&lt;/contributors&gt;&lt;titles&gt;&lt;title&gt;Unique Needs of the Adolescent&lt;/title&gt;&lt;secondary-title&gt;Pediatrics&lt;/secondary-title&gt;&lt;/titles&gt;&lt;pages&gt;e20193150&lt;/pages&gt;&lt;volume&gt;144&lt;/volume&gt;&lt;number&gt;6&lt;/number&gt;&lt;dates&gt;&lt;year&gt;2019&lt;/year&gt;&lt;/dates&gt;&lt;urls&gt;&lt;related-urls&gt;&lt;url&gt;http://pediatrics.aappublications.org/content/144/6/e20193150.abstract&lt;/url&gt;&lt;/related-urls&gt;&lt;/urls&gt;&lt;electronic-resource-num&gt;10.1542/peds.2019-3150&lt;/electronic-resource-num&gt;&lt;/record&gt;&lt;/Cite&gt;&lt;/EndNote&gt;</w:instrText>
      </w:r>
      <w:r>
        <w:fldChar w:fldCharType="separate"/>
      </w:r>
      <w:r w:rsidR="00811D20" w:rsidRPr="00811D20">
        <w:rPr>
          <w:noProof/>
          <w:vertAlign w:val="superscript"/>
        </w:rPr>
        <w:t>42, 128</w:t>
      </w:r>
      <w:r>
        <w:fldChar w:fldCharType="end"/>
      </w:r>
      <w:r>
        <w:t xml:space="preserve"> </w:t>
      </w:r>
      <w:r w:rsidR="00E354A4">
        <w:t xml:space="preserve">and a core component of a young person’s </w:t>
      </w:r>
      <w:r w:rsidR="005E61FD">
        <w:t xml:space="preserve">evolving </w:t>
      </w:r>
      <w:r w:rsidR="00E354A4">
        <w:t xml:space="preserve">identity. </w:t>
      </w:r>
      <w:r>
        <w:t>Sexual health is a vital aspect of health-related quality of life in AYA</w:t>
      </w:r>
      <w:r w:rsidR="00215DC1">
        <w:t>.</w:t>
      </w:r>
      <w:r>
        <w:fldChar w:fldCharType="begin">
          <w:fldData xml:space="preserve">PEVuZE5vdGU+PENpdGU+PEF1dGhvcj5DaGVydmVuPC9BdXRob3I+PFllYXI+MjAyMDwvWWVhcj48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</w:fldData>
        </w:fldChar>
      </w:r>
      <w:r w:rsidR="00811D20">
        <w:instrText xml:space="preserve"> ADDIN EN.CITE </w:instrText>
      </w:r>
      <w:r w:rsidR="00811D20">
        <w:fldChar w:fldCharType="begin">
          <w:fldData xml:space="preserve">PEVuZE5vdGU+PENpdGU+PEF1dGhvcj5DaGVydmVuPC9BdXRob3I+PFllYXI+MjAyMDwvWWVhcj48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</w:fldData>
        </w:fldChar>
      </w:r>
      <w:r w:rsidR="00811D20">
        <w:instrText xml:space="preserve"> ADDIN EN.CITE.DATA </w:instrText>
      </w:r>
      <w:r w:rsidR="00811D20">
        <w:fldChar w:fldCharType="end"/>
      </w:r>
      <w:r>
        <w:fldChar w:fldCharType="separate"/>
      </w:r>
      <w:r w:rsidR="00811D20" w:rsidRPr="00811D20">
        <w:rPr>
          <w:noProof/>
          <w:vertAlign w:val="superscript"/>
        </w:rPr>
        <w:t>126</w:t>
      </w:r>
      <w:r>
        <w:fldChar w:fldCharType="end"/>
      </w:r>
      <w:r w:rsidR="00E354A4">
        <w:t xml:space="preserve"> </w:t>
      </w:r>
      <w:r>
        <w:t xml:space="preserve"> </w:t>
      </w:r>
      <w:r w:rsidR="00574CAE">
        <w:t>A</w:t>
      </w:r>
      <w:r>
        <w:t xml:space="preserve"> diagnosis of cancer during the AYA period can have a significant negative impact on certain domains of sexual function</w:t>
      </w:r>
      <w:r>
        <w:fldChar w:fldCharType="begin"/>
      </w:r>
      <w:r w:rsidR="00811D20">
        <w:instrText xml:space="preserve"> ADDIN EN.CITE &lt;EndNote&gt;&lt;Cite&gt;&lt;Author&gt;Stanton&lt;/Author&gt;&lt;Year&gt;2018&lt;/Year&gt;&lt;RecNum&gt;93&lt;/RecNum&gt;&lt;DisplayText&gt;&lt;style face="superscript"&gt;129&lt;/style&gt;&lt;/DisplayText&gt;&lt;record&gt;&lt;rec-number&gt;93&lt;/rec-number&gt;&lt;foreign-keys&gt;&lt;key app="EN" db-id="2vzr02ev2z9xe3e2ds859xwv9wrsz99pza0t" timestamp="0"&gt;93&lt;/key&gt;&lt;/foreign-keys&gt;&lt;ref-type name="Journal Article"&gt;17&lt;/ref-type&gt;&lt;contributors&gt;&lt;authors&gt;&lt;author&gt;Stanton, Amelia M.&lt;/author&gt;&lt;author&gt;Handy, Ariel B.&lt;/author&gt;&lt;author&gt;Meston, Cindy M.&lt;/author&gt;&lt;/authors&gt;&lt;/contributors&gt;&lt;titles&gt;&lt;title&gt;Sexual function in adolescents and young adults diagnosed with cancer: A systematic review&lt;/title&gt;&lt;secondary-title&gt;Journal of Cancer Survivorship&lt;/secondary-title&gt;&lt;/titles&gt;&lt;pages&gt;47-63&lt;/pages&gt;&lt;volume&gt;12&lt;/volume&gt;&lt;number&gt;1&lt;/number&gt;&lt;dates&gt;&lt;year&gt;2018&lt;/year&gt;&lt;pub-dates&gt;&lt;date&gt;2018/02/01&lt;/date&gt;&lt;/pub-dates&gt;&lt;/dates&gt;&lt;isbn&gt;1932-2267&lt;/isbn&gt;&lt;urls&gt;&lt;related-urls&gt;&lt;url&gt;https://doi.org/10.1007/s11764-017-0643-y&lt;/url&gt;&lt;/related-urls&gt;&lt;/urls&gt;&lt;electronic-resource-num&gt;10.1007/s11764-017-0643-y&lt;/electronic-resource-num&gt;&lt;/record&gt;&lt;/Cite&gt;&lt;/EndNote&gt;</w:instrText>
      </w:r>
      <w:r>
        <w:fldChar w:fldCharType="separate"/>
      </w:r>
      <w:r w:rsidR="00811D20" w:rsidRPr="00811D20">
        <w:rPr>
          <w:noProof/>
          <w:vertAlign w:val="superscript"/>
        </w:rPr>
        <w:t>129</w:t>
      </w:r>
      <w:r>
        <w:fldChar w:fldCharType="end"/>
      </w:r>
      <w:r>
        <w:t xml:space="preserve"> and psychosexual development.</w:t>
      </w:r>
      <w:r>
        <w:fldChar w:fldCharType="begin">
          <w:fldData xml:space="preserve">PEVuZE5vdGU+PENpdGU+PEF1dGhvcj5Eb2JpbnNvbjwvQXV0aG9yPjxZZWFyPjIwMTY8L1llYXI+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==
</w:fldData>
        </w:fldChar>
      </w:r>
      <w:r w:rsidR="00811D20">
        <w:instrText xml:space="preserve"> ADDIN EN.CITE </w:instrText>
      </w:r>
      <w:r w:rsidR="00811D20">
        <w:fldChar w:fldCharType="begin">
          <w:fldData xml:space="preserve">PEVuZE5vdGU+PENpdGU+PEF1dGhvcj5Eb2JpbnNvbjwvQXV0aG9yPjxZZWFyPjIwMTY8L1llYXI+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==
</w:fldData>
        </w:fldChar>
      </w:r>
      <w:r w:rsidR="00811D20">
        <w:instrText xml:space="preserve"> ADDIN EN.CITE.DATA </w:instrText>
      </w:r>
      <w:r w:rsidR="00811D20">
        <w:fldChar w:fldCharType="end"/>
      </w:r>
      <w:r>
        <w:fldChar w:fldCharType="separate"/>
      </w:r>
      <w:r w:rsidR="00811D20" w:rsidRPr="00811D20">
        <w:rPr>
          <w:noProof/>
          <w:vertAlign w:val="superscript"/>
        </w:rPr>
        <w:t>130</w:t>
      </w:r>
      <w:r>
        <w:fldChar w:fldCharType="end"/>
      </w:r>
    </w:p>
    <w:p w14:paraId="677882A8" w14:textId="03FCC70A" w:rsidR="00370D28" w:rsidRDefault="00574CAE" w:rsidP="00370D28">
      <w:r>
        <w:t>D</w:t>
      </w:r>
      <w:r w:rsidR="00370D28">
        <w:t xml:space="preserve">iscussions regarding sexuality and sexual health </w:t>
      </w:r>
      <w:r>
        <w:t xml:space="preserve">in AYA cancer care </w:t>
      </w:r>
      <w:r w:rsidR="00370D28">
        <w:t>are often overlooked,</w:t>
      </w:r>
      <w:r w:rsidR="00370D28">
        <w:fldChar w:fldCharType="begin">
          <w:fldData xml:space="preserve">PEVuZE5vdGU+PENpdGU+PEF1dGhvcj5QZXJlejwvQXV0aG9yPjxZZWFyPjIwMjA8L1llYXI+PFJl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=
</w:fldData>
        </w:fldChar>
      </w:r>
      <w:r w:rsidR="00811D20">
        <w:instrText xml:space="preserve"> ADDIN EN.CITE </w:instrText>
      </w:r>
      <w:r w:rsidR="00811D20">
        <w:fldChar w:fldCharType="begin">
          <w:fldData xml:space="preserve">PEVuZE5vdGU+PENpdGU+PEF1dGhvcj5QZXJlejwvQXV0aG9yPjxZZWFyPjIwMjA8L1llYXI+PFJl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=
</w:fldData>
        </w:fldChar>
      </w:r>
      <w:r w:rsidR="00811D20">
        <w:instrText xml:space="preserve"> ADDIN EN.CITE.DATA </w:instrText>
      </w:r>
      <w:r w:rsidR="00811D20">
        <w:fldChar w:fldCharType="end"/>
      </w:r>
      <w:r w:rsidR="00370D28">
        <w:fldChar w:fldCharType="separate"/>
      </w:r>
      <w:r w:rsidR="00811D20" w:rsidRPr="00811D20">
        <w:rPr>
          <w:noProof/>
          <w:vertAlign w:val="superscript"/>
        </w:rPr>
        <w:t>101</w:t>
      </w:r>
      <w:r w:rsidR="00370D28">
        <w:fldChar w:fldCharType="end"/>
      </w:r>
      <w:r w:rsidR="00370D28">
        <w:t xml:space="preserve"> despite evidence that sexual intimacy remains common amongst AYA during treatment</w:t>
      </w:r>
      <w:r>
        <w:t>.</w:t>
      </w:r>
      <w:r w:rsidR="00370D28">
        <w:fldChar w:fldCharType="begin">
          <w:fldData xml:space="preserve">PEVuZE5vdGU+PENpdGU+PEF1dGhvcj5Sb3NlbmJlcmc8L0F1dGhvcj48WWVhcj4yMDE3PC9ZZWFy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</w:fldData>
        </w:fldChar>
      </w:r>
      <w:r w:rsidR="00811D20">
        <w:instrText xml:space="preserve"> ADDIN EN.CITE </w:instrText>
      </w:r>
      <w:r w:rsidR="00811D20">
        <w:fldChar w:fldCharType="begin">
          <w:fldData xml:space="preserve">PEVuZE5vdGU+PENpdGU+PEF1dGhvcj5Sb3NlbmJlcmc8L0F1dGhvcj48WWVhcj4yMDE3PC9ZZWFy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</w:fldData>
        </w:fldChar>
      </w:r>
      <w:r w:rsidR="00811D20">
        <w:instrText xml:space="preserve"> ADDIN EN.CITE.DATA </w:instrText>
      </w:r>
      <w:r w:rsidR="00811D20">
        <w:fldChar w:fldCharType="end"/>
      </w:r>
      <w:r w:rsidR="00370D28">
        <w:fldChar w:fldCharType="separate"/>
      </w:r>
      <w:r w:rsidR="00811D20" w:rsidRPr="00811D20">
        <w:rPr>
          <w:noProof/>
          <w:vertAlign w:val="superscript"/>
        </w:rPr>
        <w:t>131</w:t>
      </w:r>
      <w:r w:rsidR="00370D28">
        <w:fldChar w:fldCharType="end"/>
      </w:r>
      <w:r w:rsidR="00370D28">
        <w:t xml:space="preserve"> </w:t>
      </w:r>
      <w:r>
        <w:t xml:space="preserve">Without appropriate counselling, </w:t>
      </w:r>
      <w:r w:rsidR="00024B95">
        <w:t xml:space="preserve">some risk-laden behaviours may </w:t>
      </w:r>
      <w:r w:rsidR="00370D28">
        <w:t>potentially exacerbate complications of therapy.</w:t>
      </w:r>
      <w:r w:rsidR="00370D28">
        <w:fldChar w:fldCharType="begin">
          <w:fldData xml:space="preserve">PEVuZE5vdGU+PENpdGU+PEF1dGhvcj5GcmVkZXJpY2s8L0F1dGhvcj48WWVhcj4yMDE5PC9ZZWFy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=
</w:fldData>
        </w:fldChar>
      </w:r>
      <w:r w:rsidR="00811D20">
        <w:instrText xml:space="preserve"> ADDIN EN.CITE </w:instrText>
      </w:r>
      <w:r w:rsidR="00811D20">
        <w:fldChar w:fldCharType="begin">
          <w:fldData xml:space="preserve">PEVuZE5vdGU+PENpdGU+PEF1dGhvcj5GcmVkZXJpY2s8L0F1dGhvcj48WWVhcj4yMDE5PC9ZZWFy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=
</w:fldData>
        </w:fldChar>
      </w:r>
      <w:r w:rsidR="00811D20">
        <w:instrText xml:space="preserve"> ADDIN EN.CITE.DATA </w:instrText>
      </w:r>
      <w:r w:rsidR="00811D20">
        <w:fldChar w:fldCharType="end"/>
      </w:r>
      <w:r w:rsidR="00370D28">
        <w:fldChar w:fldCharType="separate"/>
      </w:r>
      <w:r w:rsidR="00811D20" w:rsidRPr="00811D20">
        <w:rPr>
          <w:noProof/>
          <w:vertAlign w:val="superscript"/>
        </w:rPr>
        <w:t>106</w:t>
      </w:r>
      <w:r w:rsidR="00370D28">
        <w:fldChar w:fldCharType="end"/>
      </w:r>
      <w:r w:rsidR="00370D28">
        <w:t xml:space="preserve"> AYA providers in paediatric services describe barriers to communication such as lack of knowledge, discomfort and parental presence.</w:t>
      </w:r>
      <w:r w:rsidR="00370D28">
        <w:fldChar w:fldCharType="begin">
          <w:fldData xml:space="preserve">PEVuZE5vdGU+PENpdGU+PEF1dGhvcj5GcmVkZXJpY2s8L0F1dGhvcj48WWVhcj4yMDE4PC9ZZWFy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</w:fldData>
        </w:fldChar>
      </w:r>
      <w:r w:rsidR="00811D20">
        <w:instrText xml:space="preserve"> ADDIN EN.CITE </w:instrText>
      </w:r>
      <w:r w:rsidR="00811D20">
        <w:fldChar w:fldCharType="begin">
          <w:fldData xml:space="preserve">PEVuZE5vdGU+PENpdGU+PEF1dGhvcj5GcmVkZXJpY2s8L0F1dGhvcj48WWVhcj4yMDE4PC9ZZWFy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</w:fldData>
        </w:fldChar>
      </w:r>
      <w:r w:rsidR="00811D20">
        <w:instrText xml:space="preserve"> ADDIN EN.CITE.DATA </w:instrText>
      </w:r>
      <w:r w:rsidR="00811D20">
        <w:fldChar w:fldCharType="end"/>
      </w:r>
      <w:r w:rsidR="00370D28">
        <w:fldChar w:fldCharType="separate"/>
      </w:r>
      <w:r w:rsidR="00811D20" w:rsidRPr="00811D20">
        <w:rPr>
          <w:noProof/>
          <w:vertAlign w:val="superscript"/>
        </w:rPr>
        <w:t>103</w:t>
      </w:r>
      <w:r w:rsidR="00370D28">
        <w:fldChar w:fldCharType="end"/>
      </w:r>
      <w:r w:rsidR="00370D28">
        <w:t xml:space="preserve">  Further disparity exists for </w:t>
      </w:r>
      <w:r w:rsidR="004D6081">
        <w:t xml:space="preserve">sexually and gender-diverse </w:t>
      </w:r>
      <w:r w:rsidR="00370D28">
        <w:t>AYA, due to issues such as fear of disclosure,</w:t>
      </w:r>
      <w:r w:rsidR="00370D28">
        <w:fldChar w:fldCharType="begin"/>
      </w:r>
      <w:r w:rsidR="00811D20">
        <w:instrText xml:space="preserve"> ADDIN EN.CITE &lt;EndNote&gt;&lt;Cite&gt;&lt;Author&gt;Clarke&lt;/Author&gt;&lt;Year&gt;2019&lt;/Year&gt;&lt;RecNum&gt;116&lt;/RecNum&gt;&lt;DisplayText&gt;&lt;style face="superscript"&gt;132&lt;/style&gt;&lt;/DisplayText&gt;&lt;record&gt;&lt;rec-number&gt;116&lt;/rec-number&gt;&lt;foreign-keys&gt;&lt;key app="EN" db-id="2vzr02ev2z9xe3e2ds859xwv9wrsz99pza0t" timestamp="0"&gt;116&lt;/key&gt;&lt;/foreign-keys&gt;&lt;ref-type name="Journal Article"&gt;17&lt;/ref-type&gt;&lt;contributors&gt;&lt;authors&gt;&lt;author&gt;Clarke, Mairghread&lt;/author&gt;&lt;author&gt;Lewin, Jeremy&lt;/author&gt;&lt;author&gt;Lazarakis, Smaro&lt;/author&gt;&lt;author&gt;Thompson, Kate&lt;/author&gt;&lt;/authors&gt;&lt;/contributors&gt;&lt;titles&gt;&lt;title&gt;Overlooked Minorities: The Intersection of Cancer in Lesbian, Gay, Bisexual, Transgender, and/or Intersex Adolescents and Young Adults&lt;/title&gt;&lt;secondary-title&gt;Journal of Adolescent and Young Adult Oncology&lt;/secondary-title&gt;&lt;/titles&gt;&lt;periodical&gt;&lt;full-title&gt;J Adolesc Young Adult Oncol&lt;/full-title&gt;&lt;abbr-1&gt;Journal of adolescent and young adult oncology&lt;/abbr-1&gt;&lt;/periodical&gt;&lt;pages&gt;525-528&lt;/pages&gt;&lt;volume&gt;8&lt;/volume&gt;&lt;number&gt;5&lt;/number&gt;&lt;dates&gt;&lt;year&gt;2019&lt;/year&gt;&lt;pub-dates&gt;&lt;date&gt;2019/10/01&lt;/date&gt;&lt;/pub-dates&gt;&lt;/dates&gt;&lt;publisher&gt;Mary Ann Liebert, Inc., publishers&lt;/publisher&gt;&lt;isbn&gt;2156-5333&lt;/isbn&gt;&lt;urls&gt;&lt;related-urls&gt;&lt;url&gt;https://doi.org/10.1089/jayao.2019.0021&lt;/url&gt;&lt;/related-urls&gt;&lt;/urls&gt;&lt;electronic-resource-num&gt;10.1089/jayao.2019.0021&lt;/electronic-resource-num&gt;&lt;access-date&gt;2020/11/16&lt;/access-date&gt;&lt;/record&gt;&lt;/Cite&gt;&lt;/EndNote&gt;</w:instrText>
      </w:r>
      <w:r w:rsidR="00370D28">
        <w:fldChar w:fldCharType="separate"/>
      </w:r>
      <w:r w:rsidR="00811D20" w:rsidRPr="00811D20">
        <w:rPr>
          <w:noProof/>
          <w:vertAlign w:val="superscript"/>
        </w:rPr>
        <w:t>132</w:t>
      </w:r>
      <w:r w:rsidR="00370D28">
        <w:fldChar w:fldCharType="end"/>
      </w:r>
      <w:r w:rsidR="00370D28">
        <w:t xml:space="preserve"> lack of inclusive talk by providers</w:t>
      </w:r>
      <w:r w:rsidR="00370D28">
        <w:fldChar w:fldCharType="begin"/>
      </w:r>
      <w:r w:rsidR="00811D20">
        <w:instrText xml:space="preserve"> ADDIN EN.CITE &lt;EndNote&gt;&lt;Cite&gt;&lt;Author&gt;Alexander&lt;/Author&gt;&lt;Year&gt;2014&lt;/Year&gt;&lt;RecNum&gt;450&lt;/RecNum&gt;&lt;DisplayText&gt;&lt;style face="superscript"&gt;133&lt;/style&gt;&lt;/DisplayText&gt;&lt;record&gt;&lt;rec-number&gt;450&lt;/rec-number&gt;&lt;foreign-keys&gt;&lt;key app="EN" db-id="2vzr02ev2z9xe3e2ds859xwv9wrsz99pza0t" timestamp="0"&gt;450&lt;/key&gt;&lt;/foreign-keys&gt;&lt;ref-type name="Journal Article"&gt;17&lt;/ref-type&gt;&lt;contributors&gt;&lt;authors&gt;&lt;author&gt;Alexander, S. C.&lt;/author&gt;&lt;author&gt;Fortenberry, J. D.&lt;/author&gt;&lt;author&gt;Pollak, K. I.&lt;/author&gt;&lt;author&gt;Bravender, T.&lt;/author&gt;&lt;author&gt;Østbye, T.&lt;/author&gt;&lt;author&gt;Shields, C. G.&lt;/author&gt;&lt;/authors&gt;&lt;/contributors&gt;&lt;auth-address&gt;1 Department of Consumer Science, Purdue University , West Lafayette, Indiana.&amp;#xD;2 Department of Pediatrics, Indiana University School of Medicine , Indianapolis, Indiana.&amp;#xD;3 Cancer Prevention, Detection and Control Research Program, Duke University Medical Center , Durham, North Carolina.&amp;#xD;4 Department of Community and Family Medicine, Duke University Medical Center , Durham, North Carolina.&amp;#xD;5 Division of Pediatrics and Communicable Diseases, University of Michigan , Ann Arbor, Michigan.&amp;#xD;6 Department of Human Development and Family Studies, Purdue University , West Lafayette, Indiana.&lt;/auth-address&gt;&lt;titles&gt;&lt;title&gt;Physicians Use of Inclusive Sexual Orientation Language During Teenage Annual Visits&lt;/title&gt;&lt;secondary-title&gt;LGBT Health&lt;/secondary-title&gt;&lt;alt-title&gt;LGBT health&lt;/alt-title&gt;&lt;/titles&gt;&lt;pages&gt;283-91&lt;/pages&gt;&lt;volume&gt;1&lt;/volume&gt;&lt;number&gt;4&lt;/number&gt;&lt;edition&gt;2016/01/21&lt;/edition&gt;&lt;keywords&gt;&lt;keyword&gt;adolescents&lt;/keyword&gt;&lt;keyword&gt;annual visits&lt;/keyword&gt;&lt;keyword&gt;preventive health visits&lt;/keyword&gt;&lt;keyword&gt;sexuality&lt;/keyword&gt;&lt;/keywords&gt;&lt;dates&gt;&lt;year&gt;2014&lt;/year&gt;&lt;pub-dates&gt;&lt;date&gt;Dec&lt;/date&gt;&lt;/pub-dates&gt;&lt;/dates&gt;&lt;isbn&gt;2325-8292&lt;/isbn&gt;&lt;accession-num&gt;26789857&lt;/accession-num&gt;&lt;urls&gt;&lt;/urls&gt;&lt;electronic-resource-num&gt;10.1089/lgbt.2014.0035&lt;/electronic-resource-num&gt;&lt;remote-database-provider&gt;NLM&lt;/remote-database-provider&gt;&lt;language&gt;eng&lt;/language&gt;&lt;/record&gt;&lt;/Cite&gt;&lt;/EndNote&gt;</w:instrText>
      </w:r>
      <w:r w:rsidR="00370D28">
        <w:fldChar w:fldCharType="separate"/>
      </w:r>
      <w:r w:rsidR="00811D20" w:rsidRPr="00811D20">
        <w:rPr>
          <w:noProof/>
          <w:vertAlign w:val="superscript"/>
        </w:rPr>
        <w:t>133</w:t>
      </w:r>
      <w:r w:rsidR="00370D28">
        <w:fldChar w:fldCharType="end"/>
      </w:r>
      <w:r w:rsidR="00370D28">
        <w:t xml:space="preserve"> or safe spaces for conversations.</w:t>
      </w:r>
      <w:r w:rsidR="00370D28">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rsidR="00370D28">
        <w:fldChar w:fldCharType="separate"/>
      </w:r>
      <w:r w:rsidR="00E3323E" w:rsidRPr="00E3323E">
        <w:rPr>
          <w:noProof/>
          <w:vertAlign w:val="superscript"/>
        </w:rPr>
        <w:t>29</w:t>
      </w:r>
      <w:r w:rsidR="00370D28">
        <w:fldChar w:fldCharType="end"/>
      </w:r>
      <w:r w:rsidR="00370D28">
        <w:t xml:space="preserve"> Unmet needs described by AYA related to sexuality include fertility concerns, sexual communications, dealing with side effects, dating and disclosure to partners.</w:t>
      </w:r>
      <w:r w:rsidR="00370D28">
        <w:fldChar w:fldCharType="begin">
          <w:fldData xml:space="preserve">PEVuZE5vdGU+PENpdGU+PEF1dGhvcj5Eb2JpbnNvbjwvQXV0aG9yPjxZZWFyPjIwMTY8L1llYXI+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==
</w:fldData>
        </w:fldChar>
      </w:r>
      <w:r w:rsidR="00811D20">
        <w:instrText xml:space="preserve"> ADDIN EN.CITE </w:instrText>
      </w:r>
      <w:r w:rsidR="00811D20">
        <w:fldChar w:fldCharType="begin">
          <w:fldData xml:space="preserve">PEVuZE5vdGU+PENpdGU+PEF1dGhvcj5Eb2JpbnNvbjwvQXV0aG9yPjxZZWFyPjIwMTY8L1llYXI+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==
</w:fldData>
        </w:fldChar>
      </w:r>
      <w:r w:rsidR="00811D20">
        <w:instrText xml:space="preserve"> ADDIN EN.CITE.DATA </w:instrText>
      </w:r>
      <w:r w:rsidR="00811D20">
        <w:fldChar w:fldCharType="end"/>
      </w:r>
      <w:r w:rsidR="00370D28">
        <w:fldChar w:fldCharType="separate"/>
      </w:r>
      <w:r w:rsidR="00811D20" w:rsidRPr="00811D20">
        <w:rPr>
          <w:noProof/>
          <w:vertAlign w:val="superscript"/>
        </w:rPr>
        <w:t>130</w:t>
      </w:r>
      <w:r w:rsidR="00370D28">
        <w:fldChar w:fldCharType="end"/>
      </w:r>
      <w:r w:rsidR="00370D28">
        <w:t xml:space="preserve"> Research has also demonstrated that up to 50% of young adults report problems with sexual functioning in the first two years after a diagnosis of cancer.</w:t>
      </w:r>
      <w:r w:rsidR="00370D28">
        <w:fldChar w:fldCharType="begin">
          <w:fldData xml:space="preserve">PEVuZE5vdGU+PENpdGU+PEF1dGhvcj5BY3F1YXRpPC9BdXRob3I+PFllYXI+MjAxODwvWWVhcj48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</w:fldData>
        </w:fldChar>
      </w:r>
      <w:r w:rsidR="00811D20">
        <w:instrText xml:space="preserve"> ADDIN EN.CITE </w:instrText>
      </w:r>
      <w:r w:rsidR="00811D20">
        <w:fldChar w:fldCharType="begin">
          <w:fldData xml:space="preserve">PEVuZE5vdGU+PENpdGU+PEF1dGhvcj5BY3F1YXRpPC9BdXRob3I+PFllYXI+MjAxODwvWWVhcj48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</w:fldData>
        </w:fldChar>
      </w:r>
      <w:r w:rsidR="00811D20">
        <w:instrText xml:space="preserve"> ADDIN EN.CITE.DATA </w:instrText>
      </w:r>
      <w:r w:rsidR="00811D20">
        <w:fldChar w:fldCharType="end"/>
      </w:r>
      <w:r w:rsidR="00370D28">
        <w:fldChar w:fldCharType="separate"/>
      </w:r>
      <w:r w:rsidR="00811D20" w:rsidRPr="00811D20">
        <w:rPr>
          <w:noProof/>
          <w:vertAlign w:val="superscript"/>
        </w:rPr>
        <w:t>134</w:t>
      </w:r>
      <w:r w:rsidR="00370D28">
        <w:fldChar w:fldCharType="end"/>
      </w:r>
    </w:p>
    <w:p w14:paraId="15394991" w14:textId="4E7032A6" w:rsidR="00370D28" w:rsidRDefault="00370D28" w:rsidP="00370D28">
      <w:r>
        <w:t>Strategies to ensure needs relating to sexuality and sexual health are met include:</w:t>
      </w:r>
    </w:p>
    <w:p w14:paraId="0241E8D5" w14:textId="4916C8DD" w:rsidR="003B31B4" w:rsidRDefault="00186E73" w:rsidP="0063001A">
      <w:pPr>
        <w:pStyle w:val="ListParagraph"/>
        <w:numPr>
          <w:ilvl w:val="0"/>
          <w:numId w:val="18"/>
        </w:numPr>
      </w:pPr>
      <w:r>
        <w:t>The r</w:t>
      </w:r>
      <w:r w:rsidR="003B31B4" w:rsidRPr="003B31B4">
        <w:t>ange of sexual health topics should be addressed confidentially with the young person alone, without their parents or partners. It may also be appropriate to have subsequent discussions with parents or partners if desired by the AYA.</w:t>
      </w:r>
    </w:p>
    <w:p w14:paraId="51C7EDAE" w14:textId="1CB2B5A9" w:rsidR="00370D28" w:rsidRDefault="00370D28" w:rsidP="0063001A">
      <w:pPr>
        <w:pStyle w:val="ListParagraph"/>
        <w:numPr>
          <w:ilvl w:val="0"/>
          <w:numId w:val="18"/>
        </w:numPr>
      </w:pPr>
      <w:r>
        <w:t>Sexuality should form part of the multidisciplinary care, initial assessment and history-taking for all AYA.</w:t>
      </w:r>
      <w:r>
        <w:fldChar w:fldCharType="begin"/>
      </w:r>
      <w:r w:rsidR="00CE0C56">
        <w:instrText xml:space="preserve"> ADDIN EN.CITE &lt;EndNote&gt;&lt;Cite&gt;&lt;Author&gt;Chisholm&lt;/Author&gt;&lt;Year&gt;2018&lt;/Year&gt;&lt;RecNum&gt;157&lt;/RecNum&gt;&lt;DisplayText&gt;&lt;style face="superscript"&gt;64&lt;/style&gt;&lt;/DisplayText&gt;&lt;record&gt;&lt;rec-number&gt;157&lt;/rec-number&gt;&lt;foreign-keys&gt;&lt;key app="EN" db-id="2vzr02ev2z9xe3e2ds859xwv9wrsz99pza0t" timestamp="0"&gt;157&lt;/key&gt;&lt;/foreign-keys&gt;&lt;ref-type name="Book"&gt;6&lt;/ref-type&gt;&lt;contributors&gt;&lt;authors&gt;&lt;author&gt;Chisholm, Julia&lt;/author&gt;&lt;author&gt;Hough, Rachel&lt;/author&gt;&lt;author&gt;Soanes, Louise&lt;/author&gt;&lt;/authors&gt;&lt;/contributors&gt;&lt;titles&gt;&lt;title&gt;A Practical Approach to the Care of Adolescents and Young Adults with Cancer&lt;/title&gt;&lt;/titles&gt;&lt;pages&gt;37-55&lt;/pages&gt;&lt;dates&gt;&lt;year&gt;2018&lt;/year&gt;&lt;pub-dates&gt;&lt;date&gt;2018//&lt;/date&gt;&lt;/pub-dates&gt;&lt;/dates&gt;&lt;pub-location&gt;Cham&lt;/pub-location&gt;&lt;publisher&gt;Springer International Publishing&lt;/publisher&gt;&lt;isbn&gt;978-3-319-66173-5&lt;/isbn&gt;&lt;urls&gt;&lt;related-urls&gt;&lt;url&gt;https://doi.org/10.1007/978-3-319-66173-5_3&lt;/url&gt;&lt;/related-urls&gt;&lt;/urls&gt;&lt;electronic-resource-num&gt;10.1007/978-3-319-66173-5_3&lt;/electronic-resource-num&gt;&lt;/record&gt;&lt;/Cite&gt;&lt;/EndNote&gt;</w:instrText>
      </w:r>
      <w:r>
        <w:fldChar w:fldCharType="separate"/>
      </w:r>
      <w:r w:rsidR="00CE0C56" w:rsidRPr="00CE0C56">
        <w:rPr>
          <w:noProof/>
          <w:vertAlign w:val="superscript"/>
        </w:rPr>
        <w:t>64</w:t>
      </w:r>
      <w:r>
        <w:fldChar w:fldCharType="end"/>
      </w:r>
    </w:p>
    <w:p w14:paraId="7DF61A47" w14:textId="10E02057" w:rsidR="00370D28" w:rsidRDefault="00370D28" w:rsidP="0063001A">
      <w:pPr>
        <w:pStyle w:val="ListParagraph"/>
        <w:numPr>
          <w:ilvl w:val="0"/>
          <w:numId w:val="18"/>
        </w:numPr>
      </w:pPr>
      <w:r>
        <w:t xml:space="preserve">Sexual health discussions directed at AYA include </w:t>
      </w:r>
      <w:r w:rsidR="008D1F0B">
        <w:t xml:space="preserve">promotion of </w:t>
      </w:r>
      <w:r>
        <w:t>safe sex</w:t>
      </w:r>
      <w:r w:rsidR="00024B95">
        <w:t xml:space="preserve"> </w:t>
      </w:r>
      <w:r w:rsidR="001B074C">
        <w:t>during</w:t>
      </w:r>
      <w:r>
        <w:t xml:space="preserve"> treatment, pregnancy risk, potential impact of cancer and treatment on sexuality and sexual function, fertility issues, approaching discussions with their sexual partner and where to access further information</w:t>
      </w:r>
      <w:r w:rsidR="00290780">
        <w:t>.</w:t>
      </w:r>
      <w:r>
        <w:fldChar w:fldCharType="begin">
          <w:fldData xml:space="preserve">PEVuZE5vdGU+PENpdGU+PEF1dGhvcj5TbWl0aDwvQXV0aG9yPjxZZWFyPjIwMTY8L1llYXI+PFJl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</w:fldData>
        </w:fldChar>
      </w:r>
      <w:r w:rsidR="00CE0C56">
        <w:instrText xml:space="preserve"> ADDIN EN.CITE </w:instrText>
      </w:r>
      <w:r w:rsidR="00CE0C56">
        <w:fldChar w:fldCharType="begin">
          <w:fldData xml:space="preserve">PEVuZE5vdGU+PENpdGU+PEF1dGhvcj5TbWl0aDwvQXV0aG9yPjxZZWFyPjIwMTY8L1llYXI+PFJl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</w:fldData>
        </w:fldChar>
      </w:r>
      <w:r w:rsidR="00CE0C56">
        <w:instrText xml:space="preserve"> ADDIN EN.CITE.DATA </w:instrText>
      </w:r>
      <w:r w:rsidR="00CE0C56">
        <w:fldChar w:fldCharType="end"/>
      </w:r>
      <w:r>
        <w:fldChar w:fldCharType="separate"/>
      </w:r>
      <w:r w:rsidR="00CE0C56" w:rsidRPr="00CE0C56">
        <w:rPr>
          <w:noProof/>
          <w:vertAlign w:val="superscript"/>
        </w:rPr>
        <w:t>42, 71</w:t>
      </w:r>
      <w:r>
        <w:fldChar w:fldCharType="end"/>
      </w:r>
    </w:p>
    <w:p w14:paraId="655B0F79" w14:textId="3634C04C" w:rsidR="00370D28" w:rsidRDefault="00370D28" w:rsidP="0063001A">
      <w:pPr>
        <w:pStyle w:val="ListParagraph"/>
        <w:numPr>
          <w:ilvl w:val="0"/>
          <w:numId w:val="18"/>
        </w:numPr>
      </w:pPr>
      <w:r>
        <w:t>Incorporating the described unmet needs from the literature regarding sexuality into AYA screening tools and care plans</w:t>
      </w:r>
      <w:r w:rsidR="00290780">
        <w:t>.</w:t>
      </w:r>
      <w:r>
        <w:fldChar w:fldCharType="begin">
          <w:fldData xml:space="preserve">PEVuZE5vdGU+PENpdGU+PEF1dGhvcj5Eb2JpbnNvbjwvQXV0aG9yPjxZZWFyPjIwMTY8L1llYXI+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==
</w:fldData>
        </w:fldChar>
      </w:r>
      <w:r w:rsidR="00811D20">
        <w:instrText xml:space="preserve"> ADDIN EN.CITE </w:instrText>
      </w:r>
      <w:r w:rsidR="00811D20">
        <w:fldChar w:fldCharType="begin">
          <w:fldData xml:space="preserve">PEVuZE5vdGU+PENpdGU+PEF1dGhvcj5Eb2JpbnNvbjwvQXV0aG9yPjxZZWFyPjIwMTY8L1llYXI+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==
</w:fldData>
        </w:fldChar>
      </w:r>
      <w:r w:rsidR="00811D20">
        <w:instrText xml:space="preserve"> ADDIN EN.CITE.DATA </w:instrText>
      </w:r>
      <w:r w:rsidR="00811D20">
        <w:fldChar w:fldCharType="end"/>
      </w:r>
      <w:r>
        <w:fldChar w:fldCharType="separate"/>
      </w:r>
      <w:r w:rsidR="00811D20" w:rsidRPr="00811D20">
        <w:rPr>
          <w:noProof/>
          <w:vertAlign w:val="superscript"/>
        </w:rPr>
        <w:t>130</w:t>
      </w:r>
      <w:r>
        <w:fldChar w:fldCharType="end"/>
      </w:r>
    </w:p>
    <w:p w14:paraId="716D948F" w14:textId="054D0DAD" w:rsidR="00370D28" w:rsidRDefault="00370D28" w:rsidP="0063001A">
      <w:pPr>
        <w:pStyle w:val="ListParagraph"/>
        <w:numPr>
          <w:ilvl w:val="0"/>
          <w:numId w:val="18"/>
        </w:numPr>
      </w:pPr>
      <w:r>
        <w:t>Implementing education and support needs for providers to improve sexual health communication</w:t>
      </w:r>
      <w:r>
        <w:fldChar w:fldCharType="begin">
          <w:fldData xml:space="preserve">PEVuZE5vdGU+PENpdGU+PEF1dGhvcj5GcmVkZXJpY2s8L0F1dGhvcj48WWVhcj4yMDE4PC9ZZWFy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</w:fldData>
        </w:fldChar>
      </w:r>
      <w:r w:rsidR="00811D20">
        <w:instrText xml:space="preserve"> ADDIN EN.CITE </w:instrText>
      </w:r>
      <w:r w:rsidR="00811D20">
        <w:fldChar w:fldCharType="begin">
          <w:fldData xml:space="preserve">PEVuZE5vdGU+PENpdGU+PEF1dGhvcj5GcmVkZXJpY2s8L0F1dGhvcj48WWVhcj4yMDE4PC9ZZWFy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</w:fldData>
        </w:fldChar>
      </w:r>
      <w:r w:rsidR="00811D20">
        <w:instrText xml:space="preserve"> ADDIN EN.CITE.DATA </w:instrText>
      </w:r>
      <w:r w:rsidR="00811D20">
        <w:fldChar w:fldCharType="end"/>
      </w:r>
      <w:r>
        <w:fldChar w:fldCharType="separate"/>
      </w:r>
      <w:r w:rsidR="00811D20" w:rsidRPr="00811D20">
        <w:rPr>
          <w:noProof/>
          <w:vertAlign w:val="superscript"/>
        </w:rPr>
        <w:t>103</w:t>
      </w:r>
      <w:r>
        <w:fldChar w:fldCharType="end"/>
      </w:r>
      <w:r w:rsidR="007645B8">
        <w:t xml:space="preserve"> and referral to appropriate serv</w:t>
      </w:r>
      <w:r w:rsidR="00C13C4E">
        <w:t>ices</w:t>
      </w:r>
      <w:r w:rsidR="00290780">
        <w:t>.</w:t>
      </w:r>
    </w:p>
    <w:p w14:paraId="0E26160F" w14:textId="3E06BE7A" w:rsidR="009E49D3" w:rsidRDefault="009E49D3" w:rsidP="0063001A">
      <w:pPr>
        <w:pStyle w:val="ListParagraph"/>
        <w:numPr>
          <w:ilvl w:val="0"/>
          <w:numId w:val="18"/>
        </w:numPr>
      </w:pPr>
      <w:r>
        <w:t>Use of model</w:t>
      </w:r>
      <w:r w:rsidR="00B35540">
        <w:t xml:space="preserve">ling systems </w:t>
      </w:r>
      <w:r w:rsidR="009703E9">
        <w:t xml:space="preserve">such as PLISSIT </w:t>
      </w:r>
      <w:r>
        <w:t>to inform and facilitate discussions</w:t>
      </w:r>
      <w:r w:rsidR="00674C22">
        <w:t xml:space="preserve"> with AYA</w:t>
      </w:r>
      <w:r>
        <w:t xml:space="preserve"> around sexuality</w:t>
      </w:r>
    </w:p>
    <w:p w14:paraId="4F3DDAD4" w14:textId="62E66D52" w:rsidR="009F5330" w:rsidRDefault="00A2136C" w:rsidP="0063001A">
      <w:pPr>
        <w:pStyle w:val="ListParagraph"/>
        <w:numPr>
          <w:ilvl w:val="0"/>
          <w:numId w:val="18"/>
        </w:numPr>
      </w:pPr>
      <w:r>
        <w:lastRenderedPageBreak/>
        <w:t>Utilising</w:t>
      </w:r>
      <w:r w:rsidR="0006051A">
        <w:t xml:space="preserve"> </w:t>
      </w:r>
      <w:r w:rsidR="00820024">
        <w:t>an AYA program that can provide add</w:t>
      </w:r>
      <w:r w:rsidR="0047144E">
        <w:t xml:space="preserve">itional education and </w:t>
      </w:r>
      <w:r w:rsidR="00820024">
        <w:t>supports beyond t</w:t>
      </w:r>
      <w:r w:rsidR="0047144E">
        <w:t>hat of the primary treatment team</w:t>
      </w:r>
      <w:r w:rsidR="00290780">
        <w:t>.</w:t>
      </w:r>
      <w:r>
        <w:fldChar w:fldCharType="begin">
          <w:fldData xml:space="preserve">PEVuZE5vdGU+PENpdGU+PEF1dGhvcj5NaXRjaGVsbDwvQXV0aG9yPjxZZWFyPjIwMTg8L1llYXI+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</w:fldData>
        </w:fldChar>
      </w:r>
      <w:r w:rsidR="00811D20">
        <w:instrText xml:space="preserve"> ADDIN EN.CITE </w:instrText>
      </w:r>
      <w:r w:rsidR="00811D20">
        <w:fldChar w:fldCharType="begin">
          <w:fldData xml:space="preserve">PEVuZE5vdGU+PENpdGU+PEF1dGhvcj5NaXRjaGVsbDwvQXV0aG9yPjxZZWFyPjIwMTg8L1llYXI+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</w:fldData>
        </w:fldChar>
      </w:r>
      <w:r w:rsidR="00811D20">
        <w:instrText xml:space="preserve"> ADDIN EN.CITE.DATA </w:instrText>
      </w:r>
      <w:r w:rsidR="00811D20">
        <w:fldChar w:fldCharType="end"/>
      </w:r>
      <w:r>
        <w:fldChar w:fldCharType="separate"/>
      </w:r>
      <w:r w:rsidR="00811D20" w:rsidRPr="00811D20">
        <w:rPr>
          <w:noProof/>
          <w:vertAlign w:val="superscript"/>
        </w:rPr>
        <w:t>135</w:t>
      </w:r>
      <w:r>
        <w:fldChar w:fldCharType="end"/>
      </w:r>
    </w:p>
    <w:p w14:paraId="7061A016" w14:textId="605A91C1" w:rsidR="00370D28" w:rsidRDefault="00370D28" w:rsidP="0063001A">
      <w:pPr>
        <w:pStyle w:val="ListParagraph"/>
        <w:numPr>
          <w:ilvl w:val="0"/>
          <w:numId w:val="18"/>
        </w:numPr>
      </w:pPr>
      <w:r>
        <w:t xml:space="preserve">Providers should </w:t>
      </w:r>
      <w:r w:rsidR="008D1F0B">
        <w:t xml:space="preserve">use </w:t>
      </w:r>
      <w:r>
        <w:t>inclusiv</w:t>
      </w:r>
      <w:r w:rsidR="008D1F0B">
        <w:t>e</w:t>
      </w:r>
      <w:r>
        <w:t xml:space="preserve"> and non-heterosexist language when discussing sexuality for all AYA</w:t>
      </w:r>
      <w:r w:rsidR="00290780">
        <w:t>.</w:t>
      </w:r>
      <w:r>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fldChar w:fldCharType="separate"/>
      </w:r>
      <w:r w:rsidR="00E3323E" w:rsidRPr="00E3323E">
        <w:rPr>
          <w:noProof/>
          <w:vertAlign w:val="superscript"/>
        </w:rPr>
        <w:t>29</w:t>
      </w:r>
      <w:r>
        <w:fldChar w:fldCharType="end"/>
      </w:r>
    </w:p>
    <w:p w14:paraId="5E240791" w14:textId="08DF058E" w:rsidR="00F24F40" w:rsidRDefault="007006EB" w:rsidP="0063001A">
      <w:pPr>
        <w:pStyle w:val="ListParagraph"/>
        <w:numPr>
          <w:ilvl w:val="0"/>
          <w:numId w:val="18"/>
        </w:numPr>
      </w:pPr>
      <w:r>
        <w:t>Having clear referral pathways if identified concerns regarding sexuality and sexual health lie outside the expertise of the team.</w:t>
      </w:r>
    </w:p>
    <w:p w14:paraId="4A4CC2DE" w14:textId="0F095758" w:rsidR="00BC0B46" w:rsidRPr="007C3D49" w:rsidRDefault="00BC0B46" w:rsidP="00BC0B46">
      <w:r>
        <w:t xml:space="preserve">See appendix A: </w:t>
      </w:r>
      <w:r w:rsidR="00701AFF">
        <w:t>‘Special population groups’ for more information on sexually and gender-diverse AYA.</w:t>
      </w:r>
    </w:p>
    <w:p w14:paraId="6C9C3E6C" w14:textId="07DDF362" w:rsidR="005A53A8" w:rsidRDefault="005A53A8" w:rsidP="005A53A8">
      <w:pPr>
        <w:pStyle w:val="Heading3"/>
      </w:pPr>
      <w:bookmarkStart w:id="194" w:name="_Toc76462577"/>
      <w:bookmarkStart w:id="195" w:name="_Toc76463192"/>
      <w:bookmarkStart w:id="196" w:name="_Toc76733819"/>
      <w:bookmarkStart w:id="197" w:name="_Toc76734203"/>
      <w:bookmarkStart w:id="198" w:name="_Toc79135453"/>
      <w:bookmarkStart w:id="199" w:name="_Toc79135920"/>
      <w:bookmarkStart w:id="200" w:name="_Toc79408401"/>
      <w:bookmarkStart w:id="201" w:name="_Toc79409256"/>
      <w:r>
        <w:t xml:space="preserve">Fertility </w:t>
      </w:r>
      <w:bookmarkEnd w:id="194"/>
      <w:bookmarkEnd w:id="195"/>
      <w:bookmarkEnd w:id="196"/>
      <w:bookmarkEnd w:id="197"/>
      <w:bookmarkEnd w:id="198"/>
      <w:bookmarkEnd w:id="199"/>
      <w:bookmarkEnd w:id="200"/>
      <w:bookmarkEnd w:id="201"/>
      <w:r w:rsidR="008760FC">
        <w:t>preservation</w:t>
      </w:r>
    </w:p>
    <w:p w14:paraId="4113B729" w14:textId="7C323DC6" w:rsidR="005A53A8" w:rsidRDefault="005A53A8" w:rsidP="005A53A8">
      <w:r>
        <w:t>The effects of cancer and its treatment on fertility are well-documented.</w:t>
      </w:r>
      <w:r>
        <w:fldChar w:fldCharType="begin">
          <w:fldData xml:space="preserve">PEVuZE5vdGU+PENpdGU+PEF1dGhvcj5Qb29ydnU8L0F1dGhvcj48WWVhcj4yMDE5PC9ZZWFyPjxS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</w:fldData>
        </w:fldChar>
      </w:r>
      <w:r w:rsidR="00811D20">
        <w:instrText xml:space="preserve"> ADDIN EN.CITE </w:instrText>
      </w:r>
      <w:r w:rsidR="00811D20">
        <w:fldChar w:fldCharType="begin">
          <w:fldData xml:space="preserve">PEVuZE5vdGU+PENpdGU+PEF1dGhvcj5Qb29ydnU8L0F1dGhvcj48WWVhcj4yMDE5PC9ZZWFyPjxS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</w:fldData>
        </w:fldChar>
      </w:r>
      <w:r w:rsidR="00811D20">
        <w:instrText xml:space="preserve"> ADDIN EN.CITE.DATA </w:instrText>
      </w:r>
      <w:r w:rsidR="00811D20">
        <w:fldChar w:fldCharType="end"/>
      </w:r>
      <w:r>
        <w:fldChar w:fldCharType="separate"/>
      </w:r>
      <w:r w:rsidR="00811D20" w:rsidRPr="00811D20">
        <w:rPr>
          <w:noProof/>
          <w:vertAlign w:val="superscript"/>
        </w:rPr>
        <w:t>136-138</w:t>
      </w:r>
      <w:r>
        <w:fldChar w:fldCharType="end"/>
      </w:r>
      <w:r>
        <w:t xml:space="preserve"> AYA with cancer express a high level of concern about reproductive risk</w:t>
      </w:r>
      <w:r>
        <w:fldChar w:fldCharType="begin">
          <w:fldData xml:space="preserve">PEVuZE5vdGU+PENpdGU+PEF1dGhvcj5RdWlubjwvQXV0aG9yPjxZZWFyPjIwMTI8L1llYXI+PFJl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</w:fldData>
        </w:fldChar>
      </w:r>
      <w:r w:rsidR="00811D20">
        <w:instrText xml:space="preserve"> ADDIN EN.CITE </w:instrText>
      </w:r>
      <w:r w:rsidR="00811D20">
        <w:fldChar w:fldCharType="begin">
          <w:fldData xml:space="preserve">PEVuZE5vdGU+PENpdGU+PEF1dGhvcj5RdWlubjwvQXV0aG9yPjxZZWFyPjIwMTI8L1llYXI+PFJl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</w:fldData>
        </w:fldChar>
      </w:r>
      <w:r w:rsidR="00811D20">
        <w:instrText xml:space="preserve"> ADDIN EN.CITE.DATA </w:instrText>
      </w:r>
      <w:r w:rsidR="00811D20">
        <w:fldChar w:fldCharType="end"/>
      </w:r>
      <w:r>
        <w:fldChar w:fldCharType="separate"/>
      </w:r>
      <w:r w:rsidR="00811D20" w:rsidRPr="00811D20">
        <w:rPr>
          <w:noProof/>
          <w:vertAlign w:val="superscript"/>
        </w:rPr>
        <w:t>139-143</w:t>
      </w:r>
      <w:r>
        <w:fldChar w:fldCharType="end"/>
      </w:r>
      <w:r>
        <w:t xml:space="preserve"> and consider it a priority issue.</w:t>
      </w:r>
      <w:r>
        <w:fldChar w:fldCharType="begin"/>
      </w:r>
      <w:r w:rsidR="00665736">
        <w:instrText xml:space="preserve"> ADDIN EN.CITE &lt;EndNote&gt;&lt;Cite&gt;&lt;Author&gt;Bibby&lt;/Author&gt;&lt;Year&gt;2017&lt;/Year&gt;&lt;RecNum&gt;13&lt;/RecNum&gt;&lt;DisplayText&gt;&lt;style face="superscript"&gt;25&lt;/style&gt;&lt;/DisplayText&gt;&lt;record&gt;&lt;rec-number&gt;13&lt;/rec-number&gt;&lt;foreign-keys&gt;&lt;key app="EN" db-id="2vzr02ev2z9xe3e2ds859xwv9wrsz99pza0t" timestamp="0"&gt;13&lt;/key&gt;&lt;/foreign-keys&gt;&lt;ref-type name="Journal Article"&gt;17&lt;/ref-type&gt;&lt;contributors&gt;&lt;authors&gt;&lt;author&gt;Bibby, H.&lt;/author&gt;&lt;author&gt;White, V.&lt;/author&gt;&lt;author&gt;Thompson, K.&lt;/author&gt;&lt;author&gt;Anazodo,A.&lt;/author&gt;&lt;/authors&gt;&lt;/contributors&gt;&lt;titles&gt;&lt;title&gt;What Are the Unmet Needs and Care Experiences of Adolescents and Young Adults with Cancer? A Systematic Review&lt;/title&gt;&lt;/titles&gt;&lt;pages&gt;6-30&lt;/pages&gt;&lt;volume&gt;6&lt;/volume&gt;&lt;number&gt;1&lt;/number&gt;&lt;keywords&gt;&lt;keyword&gt;supportive care,standard of care,psychosocial review&lt;/keyword&gt;&lt;/keywords&gt;&lt;dates&gt;&lt;year&gt;2017&lt;/year&gt;&lt;/dates&gt;&lt;accession-num&gt;27454408&lt;/accession-num&gt;&lt;urls&gt;&lt;related-urls&gt;&lt;url&gt;https://www.liebertpub.com/doi/abs/10.1089/jayao.2016.0012&lt;/url&gt;&lt;/related-urls&gt;&lt;/urls&gt;&lt;electronic-resource-num&gt;10.1089/jayao.2016.0012&lt;/electronic-resource-num&gt;&lt;/record&gt;&lt;/Cite&gt;&lt;/EndNote&gt;</w:instrText>
      </w:r>
      <w:r>
        <w:fldChar w:fldCharType="separate"/>
      </w:r>
      <w:r w:rsidR="00665736" w:rsidRPr="00665736">
        <w:rPr>
          <w:noProof/>
          <w:vertAlign w:val="superscript"/>
        </w:rPr>
        <w:t>25</w:t>
      </w:r>
      <w:r>
        <w:fldChar w:fldCharType="end"/>
      </w:r>
      <w:r>
        <w:t xml:space="preserve">  AYA value the opportunity to discuss fertility and </w:t>
      </w:r>
      <w:r w:rsidR="00EE6B71">
        <w:t>preservation</w:t>
      </w:r>
      <w:r>
        <w:t xml:space="preserve"> </w:t>
      </w:r>
      <w:r w:rsidR="00770465">
        <w:t>at the time of</w:t>
      </w:r>
      <w:r>
        <w:t xml:space="preserve"> diagnosis</w:t>
      </w:r>
      <w:r w:rsidR="005B2EB8">
        <w:t>,</w:t>
      </w:r>
      <w:r>
        <w:fldChar w:fldCharType="begin">
          <w:fldData xml:space="preserve">PEVuZE5vdGU+PENpdGU+PEF1dGhvcj5UYXlsb3I8L0F1dGhvcj48WWVhcj4yMDE2PC9ZZWFyPjxS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</w:fldData>
        </w:fldChar>
      </w:r>
      <w:r w:rsidR="00811D20">
        <w:instrText xml:space="preserve"> ADDIN EN.CITE </w:instrText>
      </w:r>
      <w:r w:rsidR="00811D20">
        <w:fldChar w:fldCharType="begin">
          <w:fldData xml:space="preserve">PEVuZE5vdGU+PENpdGU+PEF1dGhvcj5UYXlsb3I8L0F1dGhvcj48WWVhcj4yMDE2PC9ZZWFyPjxS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</w:fldData>
        </w:fldChar>
      </w:r>
      <w:r w:rsidR="00811D20">
        <w:instrText xml:space="preserve"> ADDIN EN.CITE.DATA </w:instrText>
      </w:r>
      <w:r w:rsidR="00811D20">
        <w:fldChar w:fldCharType="end"/>
      </w:r>
      <w:r>
        <w:fldChar w:fldCharType="separate"/>
      </w:r>
      <w:r w:rsidR="00811D20" w:rsidRPr="00811D20">
        <w:rPr>
          <w:noProof/>
          <w:vertAlign w:val="superscript"/>
        </w:rPr>
        <w:t>144, 145</w:t>
      </w:r>
      <w:r>
        <w:fldChar w:fldCharType="end"/>
      </w:r>
      <w:r w:rsidR="00024B95">
        <w:t xml:space="preserve"> </w:t>
      </w:r>
      <w:r w:rsidR="00024B95" w:rsidRPr="00024B95">
        <w:t>and subsequently into survivorship</w:t>
      </w:r>
      <w:r w:rsidR="00024B95">
        <w:t>.</w:t>
      </w:r>
    </w:p>
    <w:p w14:paraId="2C667889" w14:textId="37F5505D" w:rsidR="005A53A8" w:rsidRDefault="005A53A8" w:rsidP="005A53A8">
      <w:r>
        <w:t xml:space="preserve">Despite this, the issue of fertility remains an unmet need </w:t>
      </w:r>
      <w:r w:rsidRPr="00637301">
        <w:t>for many patients</w:t>
      </w:r>
      <w:r>
        <w:t>,</w:t>
      </w:r>
      <w:r>
        <w:fldChar w:fldCharType="begin">
          <w:fldData xml:space="preserve">PEVuZE5vdGU+PENpdGU+PEF1dGhvcj5Kb2huc29uPC9BdXRob3I+PFllYXI+MjAxODwvWWVhcj48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</w:fldData>
        </w:fldChar>
      </w:r>
      <w:r w:rsidR="00811D20">
        <w:instrText xml:space="preserve"> ADDIN EN.CITE </w:instrText>
      </w:r>
      <w:r w:rsidR="00811D20">
        <w:fldChar w:fldCharType="begin">
          <w:fldData xml:space="preserve">PEVuZE5vdGU+PENpdGU+PEF1dGhvcj5Kb2huc29uPC9BdXRob3I+PFllYXI+MjAxODwvWWVhcj48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</w:fldData>
        </w:fldChar>
      </w:r>
      <w:r w:rsidR="00811D20">
        <w:instrText xml:space="preserve"> ADDIN EN.CITE.DATA </w:instrText>
      </w:r>
      <w:r w:rsidR="00811D20">
        <w:fldChar w:fldCharType="end"/>
      </w:r>
      <w:r>
        <w:fldChar w:fldCharType="separate"/>
      </w:r>
      <w:r w:rsidR="00811D20" w:rsidRPr="00811D20">
        <w:rPr>
          <w:noProof/>
          <w:vertAlign w:val="superscript"/>
        </w:rPr>
        <w:t>25, 46, 142, 146</w:t>
      </w:r>
      <w:r>
        <w:fldChar w:fldCharType="end"/>
      </w:r>
      <w:r>
        <w:t xml:space="preserve"> whilst v</w:t>
      </w:r>
      <w:r w:rsidRPr="00EF4152">
        <w:t xml:space="preserve">ariations in clinical practice </w:t>
      </w:r>
      <w:r>
        <w:t>impede</w:t>
      </w:r>
      <w:r w:rsidRPr="00EF4152">
        <w:t xml:space="preserve"> timely implementation of interventions that </w:t>
      </w:r>
      <w:r>
        <w:t>may optimise</w:t>
      </w:r>
      <w:r w:rsidRPr="00EF4152">
        <w:t xml:space="preserve"> fertility</w:t>
      </w:r>
      <w:r>
        <w:t>.</w:t>
      </w:r>
      <w:r>
        <w:fldChar w:fldCharType="begin">
          <w:fldData xml:space="preserve">PEVuZE5vdGU+PENpdGU+PEF1dGhvcj5Gb250LUdvbnphbGV6PC9BdXRob3I+PFllYXI+MjAxNjwv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</w:fldData>
        </w:fldChar>
      </w:r>
      <w:r w:rsidR="00811D20">
        <w:instrText xml:space="preserve"> ADDIN EN.CITE </w:instrText>
      </w:r>
      <w:r w:rsidR="00811D20">
        <w:fldChar w:fldCharType="begin">
          <w:fldData xml:space="preserve">PEVuZE5vdGU+PENpdGU+PEF1dGhvcj5Gb250LUdvbnphbGV6PC9BdXRob3I+PFllYXI+MjAxNjwv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</w:fldData>
        </w:fldChar>
      </w:r>
      <w:r w:rsidR="00811D20">
        <w:instrText xml:space="preserve"> ADDIN EN.CITE.DATA </w:instrText>
      </w:r>
      <w:r w:rsidR="00811D20">
        <w:fldChar w:fldCharType="end"/>
      </w:r>
      <w:r>
        <w:fldChar w:fldCharType="separate"/>
      </w:r>
      <w:r w:rsidR="00811D20" w:rsidRPr="00811D20">
        <w:rPr>
          <w:noProof/>
          <w:vertAlign w:val="superscript"/>
        </w:rPr>
        <w:t>147</w:t>
      </w:r>
      <w:r>
        <w:fldChar w:fldCharType="end"/>
      </w:r>
      <w:r>
        <w:t xml:space="preserve"> </w:t>
      </w:r>
    </w:p>
    <w:p w14:paraId="722AF509" w14:textId="77777777" w:rsidR="005A53A8" w:rsidRDefault="005A53A8" w:rsidP="005A53A8">
      <w:r>
        <w:t xml:space="preserve">Barriers to discussions, documentation and/or referral may be attributable to: </w:t>
      </w:r>
    </w:p>
    <w:p w14:paraId="75074F3B" w14:textId="7F4C3C71" w:rsidR="005A53A8" w:rsidRDefault="005A53A8" w:rsidP="0063001A">
      <w:pPr>
        <w:pStyle w:val="ListParagraph"/>
        <w:numPr>
          <w:ilvl w:val="0"/>
          <w:numId w:val="13"/>
        </w:numPr>
      </w:pPr>
      <w:r>
        <w:t>The clinician’s knowledge base and perceived comfort in having discussions.</w:t>
      </w:r>
      <w:r>
        <w:fldChar w:fldCharType="begin">
          <w:fldData xml:space="preserve">PEVuZE5vdGU+PENpdGU+PEF1dGhvcj5WaW5kcm9sYS1QYWRyb3M8L0F1dGhvcj48WWVhcj4yMDE3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==
</w:fldData>
        </w:fldChar>
      </w:r>
      <w:r w:rsidR="00811D20">
        <w:instrText xml:space="preserve"> ADDIN EN.CITE </w:instrText>
      </w:r>
      <w:r w:rsidR="00811D20">
        <w:fldChar w:fldCharType="begin">
          <w:fldData xml:space="preserve">PEVuZE5vdGU+PENpdGU+PEF1dGhvcj5WaW5kcm9sYS1QYWRyb3M8L0F1dGhvcj48WWVhcj4yMDE3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==
</w:fldData>
        </w:fldChar>
      </w:r>
      <w:r w:rsidR="00811D20">
        <w:instrText xml:space="preserve"> ADDIN EN.CITE.DATA </w:instrText>
      </w:r>
      <w:r w:rsidR="00811D20">
        <w:fldChar w:fldCharType="end"/>
      </w:r>
      <w:r>
        <w:fldChar w:fldCharType="separate"/>
      </w:r>
      <w:r w:rsidR="00811D20" w:rsidRPr="00811D20">
        <w:rPr>
          <w:noProof/>
          <w:vertAlign w:val="superscript"/>
        </w:rPr>
        <w:t>148</w:t>
      </w:r>
      <w:r>
        <w:fldChar w:fldCharType="end"/>
      </w:r>
      <w:r>
        <w:t xml:space="preserve"> </w:t>
      </w:r>
    </w:p>
    <w:p w14:paraId="3477791B" w14:textId="19C1B3FD" w:rsidR="005A53A8" w:rsidRDefault="005A53A8" w:rsidP="0063001A">
      <w:pPr>
        <w:pStyle w:val="ListParagraph"/>
        <w:numPr>
          <w:ilvl w:val="0"/>
          <w:numId w:val="13"/>
        </w:numPr>
      </w:pPr>
      <w:r>
        <w:t>Patient factors such as sexual maturity, prognosis</w:t>
      </w:r>
      <w:r w:rsidR="005E5C09">
        <w:t>,</w:t>
      </w:r>
      <w:r>
        <w:t xml:space="preserve"> or current relationships.</w:t>
      </w:r>
      <w:r>
        <w:fldChar w:fldCharType="begin">
          <w:fldData xml:space="preserve">PEVuZE5vdGU+PENpdGU+PEF1dGhvcj5WaW5kcm9sYS1QYWRyb3M8L0F1dGhvcj48WWVhcj4yMDE3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==
</w:fldData>
        </w:fldChar>
      </w:r>
      <w:r w:rsidR="00811D20">
        <w:instrText xml:space="preserve"> ADDIN EN.CITE </w:instrText>
      </w:r>
      <w:r w:rsidR="00811D20">
        <w:fldChar w:fldCharType="begin">
          <w:fldData xml:space="preserve">PEVuZE5vdGU+PENpdGU+PEF1dGhvcj5WaW5kcm9sYS1QYWRyb3M8L0F1dGhvcj48WWVhcj4yMDE3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==
</w:fldData>
        </w:fldChar>
      </w:r>
      <w:r w:rsidR="00811D20">
        <w:instrText xml:space="preserve"> ADDIN EN.CITE.DATA </w:instrText>
      </w:r>
      <w:r w:rsidR="00811D20">
        <w:fldChar w:fldCharType="end"/>
      </w:r>
      <w:r>
        <w:fldChar w:fldCharType="separate"/>
      </w:r>
      <w:r w:rsidR="00811D20" w:rsidRPr="00811D20">
        <w:rPr>
          <w:noProof/>
          <w:vertAlign w:val="superscript"/>
        </w:rPr>
        <w:t>148</w:t>
      </w:r>
      <w:r>
        <w:fldChar w:fldCharType="end"/>
      </w:r>
    </w:p>
    <w:p w14:paraId="666DBF39" w14:textId="6E919F89" w:rsidR="005A53A8" w:rsidRDefault="005A53A8" w:rsidP="0063001A">
      <w:pPr>
        <w:pStyle w:val="ListParagraph"/>
        <w:numPr>
          <w:ilvl w:val="0"/>
          <w:numId w:val="13"/>
        </w:numPr>
      </w:pPr>
      <w:r>
        <w:t xml:space="preserve">Time demands and competing </w:t>
      </w:r>
      <w:r w:rsidR="009E49D3">
        <w:t>clinical</w:t>
      </w:r>
      <w:r w:rsidR="00215DC1">
        <w:t xml:space="preserve"> </w:t>
      </w:r>
      <w:r>
        <w:t>priorities</w:t>
      </w:r>
      <w:r w:rsidR="00A66EDE">
        <w:t xml:space="preserve"> (such as diagnostics and commencing treatment).</w:t>
      </w:r>
      <w:r>
        <w:fldChar w:fldCharType="begin">
          <w:fldData xml:space="preserve">PEVuZE5vdGU+PENpdGU+PEF1dGhvcj5TYWxzbWFuPC9BdXRob3I+PFllYXI+MjAxNjwvWWVhcj48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</w:fldData>
        </w:fldChar>
      </w:r>
      <w:r w:rsidR="00811D20">
        <w:instrText xml:space="preserve"> ADDIN EN.CITE </w:instrText>
      </w:r>
      <w:r w:rsidR="00811D20">
        <w:fldChar w:fldCharType="begin">
          <w:fldData xml:space="preserve">PEVuZE5vdGU+PENpdGU+PEF1dGhvcj5TYWxzbWFuPC9BdXRob3I+PFllYXI+MjAxNjwvWWVhcj48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</w:fldData>
        </w:fldChar>
      </w:r>
      <w:r w:rsidR="00811D20">
        <w:instrText xml:space="preserve"> ADDIN EN.CITE.DATA </w:instrText>
      </w:r>
      <w:r w:rsidR="00811D20">
        <w:fldChar w:fldCharType="end"/>
      </w:r>
      <w:r>
        <w:fldChar w:fldCharType="separate"/>
      </w:r>
      <w:r w:rsidR="00811D20" w:rsidRPr="00811D20">
        <w:rPr>
          <w:noProof/>
          <w:vertAlign w:val="superscript"/>
        </w:rPr>
        <w:t>149</w:t>
      </w:r>
      <w:r>
        <w:fldChar w:fldCharType="end"/>
      </w:r>
    </w:p>
    <w:p w14:paraId="1B4DD350" w14:textId="3AE0E12A" w:rsidR="005A53A8" w:rsidRDefault="005A53A8" w:rsidP="0063001A">
      <w:pPr>
        <w:pStyle w:val="ListParagraph"/>
        <w:numPr>
          <w:ilvl w:val="0"/>
          <w:numId w:val="13"/>
        </w:numPr>
      </w:pPr>
      <w:r>
        <w:t xml:space="preserve">Lack of </w:t>
      </w:r>
      <w:r w:rsidR="009E49D3">
        <w:t>robust</w:t>
      </w:r>
      <w:r>
        <w:t xml:space="preserve"> educational materials.</w:t>
      </w:r>
      <w:r>
        <w:fldChar w:fldCharType="begin">
          <w:fldData xml:space="preserve">PEVuZE5vdGU+PENpdGU+PEF1dGhvcj5WaW5kcm9sYS1QYWRyb3M8L0F1dGhvcj48WWVhcj4yMDE3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</w:fldData>
        </w:fldChar>
      </w:r>
      <w:r w:rsidR="00811D20">
        <w:instrText xml:space="preserve"> ADDIN EN.CITE </w:instrText>
      </w:r>
      <w:r w:rsidR="00811D20">
        <w:fldChar w:fldCharType="begin">
          <w:fldData xml:space="preserve">PEVuZE5vdGU+PENpdGU+PEF1dGhvcj5WaW5kcm9sYS1QYWRyb3M8L0F1dGhvcj48WWVhcj4yMDE3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</w:fldData>
        </w:fldChar>
      </w:r>
      <w:r w:rsidR="00811D20">
        <w:instrText xml:space="preserve"> ADDIN EN.CITE.DATA </w:instrText>
      </w:r>
      <w:r w:rsidR="00811D20">
        <w:fldChar w:fldCharType="end"/>
      </w:r>
      <w:r>
        <w:fldChar w:fldCharType="separate"/>
      </w:r>
      <w:r w:rsidR="00811D20" w:rsidRPr="00811D20">
        <w:rPr>
          <w:noProof/>
          <w:vertAlign w:val="superscript"/>
        </w:rPr>
        <w:t>148, 149</w:t>
      </w:r>
      <w:r>
        <w:fldChar w:fldCharType="end"/>
      </w:r>
    </w:p>
    <w:p w14:paraId="13B0633B" w14:textId="704CF482" w:rsidR="005A53A8" w:rsidRDefault="005A53A8" w:rsidP="0063001A">
      <w:pPr>
        <w:pStyle w:val="ListParagraph"/>
        <w:numPr>
          <w:ilvl w:val="0"/>
          <w:numId w:val="13"/>
        </w:numPr>
      </w:pPr>
      <w:r>
        <w:t>Lack of a dedicated AYA program in the health service</w:t>
      </w:r>
      <w:r w:rsidR="009E49D3">
        <w:t xml:space="preserve"> or access to specialist input</w:t>
      </w:r>
      <w:r>
        <w:t>.</w:t>
      </w:r>
      <w:r>
        <w:fldChar w:fldCharType="begin">
          <w:fldData xml:space="preserve">PEVuZE5vdGU+PENpdGU+PEF1dGhvcj5MZXdpbjwvQXV0aG9yPjxZZWFyPjIwMTc8L1llYXI+PFJl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</w:fldData>
        </w:fldChar>
      </w:r>
      <w:r w:rsidR="00811D20">
        <w:instrText xml:space="preserve"> ADDIN EN.CITE </w:instrText>
      </w:r>
      <w:r w:rsidR="00811D20">
        <w:fldChar w:fldCharType="begin">
          <w:fldData xml:space="preserve">PEVuZE5vdGU+PENpdGU+PEF1dGhvcj5MZXdpbjwvQXV0aG9yPjxZZWFyPjIwMTc8L1llYXI+PFJl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</w:fldData>
        </w:fldChar>
      </w:r>
      <w:r w:rsidR="00811D20">
        <w:instrText xml:space="preserve"> ADDIN EN.CITE.DATA </w:instrText>
      </w:r>
      <w:r w:rsidR="00811D20">
        <w:fldChar w:fldCharType="end"/>
      </w:r>
      <w:r>
        <w:fldChar w:fldCharType="separate"/>
      </w:r>
      <w:r w:rsidR="00811D20" w:rsidRPr="00811D20">
        <w:rPr>
          <w:noProof/>
          <w:vertAlign w:val="superscript"/>
        </w:rPr>
        <w:t>150</w:t>
      </w:r>
      <w:r>
        <w:fldChar w:fldCharType="end"/>
      </w:r>
    </w:p>
    <w:p w14:paraId="1EF0BF15" w14:textId="18D747E8" w:rsidR="00FA31D4" w:rsidRDefault="00C70FC9" w:rsidP="0063001A">
      <w:pPr>
        <w:pStyle w:val="ListParagraph"/>
        <w:numPr>
          <w:ilvl w:val="0"/>
          <w:numId w:val="13"/>
        </w:numPr>
      </w:pPr>
      <w:r w:rsidRPr="00C70FC9">
        <w:t xml:space="preserve">Health practitioner indecision </w:t>
      </w:r>
      <w:r>
        <w:t>in younger AYA</w:t>
      </w:r>
      <w:r w:rsidRPr="00C70FC9">
        <w:t xml:space="preserve"> and the appropriateness of the conversation</w:t>
      </w:r>
      <w:r>
        <w:t>.</w:t>
      </w:r>
    </w:p>
    <w:p w14:paraId="34DF5FB2" w14:textId="2567585D" w:rsidR="00710DF5" w:rsidRDefault="005B2EB8" w:rsidP="0063001A">
      <w:pPr>
        <w:pStyle w:val="ListParagraph"/>
        <w:numPr>
          <w:ilvl w:val="0"/>
          <w:numId w:val="13"/>
        </w:numPr>
      </w:pPr>
      <w:r>
        <w:t>Lack of a</w:t>
      </w:r>
      <w:r w:rsidR="00710DF5">
        <w:t>ccess to fertility specialists</w:t>
      </w:r>
      <w:r w:rsidR="004E59D9">
        <w:t>.</w:t>
      </w:r>
    </w:p>
    <w:p w14:paraId="70DB86A1" w14:textId="574A0DCE" w:rsidR="005A53A8" w:rsidRDefault="005A53A8" w:rsidP="005A53A8">
      <w:r>
        <w:t>Optimal oncofertility care for AYA includes:</w:t>
      </w:r>
      <w:r>
        <w:fldChar w:fldCharType="begin">
          <w:fldData xml:space="preserve">PEVuZE5vdGU+PENpdGU+PEF1dGhvcj5OYXRpb25hbCBDb21wcmVoZW5zaXZlIENhbmNlciBOZXR3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</w:fldData>
        </w:fldChar>
      </w:r>
      <w:r w:rsidR="00811D20">
        <w:instrText xml:space="preserve"> ADDIN EN.CITE </w:instrText>
      </w:r>
      <w:r w:rsidR="00811D20">
        <w:fldChar w:fldCharType="begin">
          <w:fldData xml:space="preserve">PEVuZE5vdGU+PENpdGU+PEF1dGhvcj5OYXRpb25hbCBDb21wcmVoZW5zaXZlIENhbmNlciBOZXR3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</w:fldData>
        </w:fldChar>
      </w:r>
      <w:r w:rsidR="00811D20">
        <w:instrText xml:space="preserve"> ADDIN EN.CITE.DATA </w:instrText>
      </w:r>
      <w:r w:rsidR="00811D20">
        <w:fldChar w:fldCharType="end"/>
      </w:r>
      <w:r>
        <w:fldChar w:fldCharType="separate"/>
      </w:r>
      <w:r w:rsidR="00811D20" w:rsidRPr="00811D20">
        <w:rPr>
          <w:noProof/>
          <w:vertAlign w:val="superscript"/>
        </w:rPr>
        <w:t>29, 64, 151-153</w:t>
      </w:r>
      <w:r>
        <w:fldChar w:fldCharType="end"/>
      </w:r>
    </w:p>
    <w:p w14:paraId="30C8B12C" w14:textId="08B59EDC" w:rsidR="005A53A8" w:rsidRDefault="005A53A8" w:rsidP="0063001A">
      <w:pPr>
        <w:pStyle w:val="ListParagraph"/>
        <w:numPr>
          <w:ilvl w:val="0"/>
          <w:numId w:val="14"/>
        </w:numPr>
      </w:pPr>
      <w:r>
        <w:t xml:space="preserve">An individualised infertility risk assessment </w:t>
      </w:r>
      <w:r w:rsidR="00A47B78">
        <w:t xml:space="preserve">that </w:t>
      </w:r>
      <w:r>
        <w:t xml:space="preserve">is made by the healthcare team at the time of confirming the prospective treatment plan </w:t>
      </w:r>
      <w:r w:rsidR="00C41332">
        <w:t>that</w:t>
      </w:r>
      <w:r w:rsidR="005B2EB8">
        <w:t xml:space="preserve"> </w:t>
      </w:r>
      <w:r>
        <w:t>is documented.</w:t>
      </w:r>
    </w:p>
    <w:p w14:paraId="1E41A101" w14:textId="46EDCC6A" w:rsidR="005A53A8" w:rsidRDefault="005A53A8" w:rsidP="0063001A">
      <w:pPr>
        <w:pStyle w:val="ListParagraph"/>
        <w:numPr>
          <w:ilvl w:val="0"/>
          <w:numId w:val="14"/>
        </w:numPr>
      </w:pPr>
      <w:r w:rsidRPr="004058D4">
        <w:lastRenderedPageBreak/>
        <w:t xml:space="preserve">Discussions regarding fertility risk and potential interventions such as </w:t>
      </w:r>
      <w:r w:rsidR="00EE6B71">
        <w:t>preservation</w:t>
      </w:r>
      <w:r w:rsidRPr="004058D4">
        <w:t>, should be part of the informed consent process at the time of diagnosis</w:t>
      </w:r>
      <w:r>
        <w:t xml:space="preserve"> to facilitate decision-making</w:t>
      </w:r>
      <w:r w:rsidRPr="004058D4">
        <w:t xml:space="preserve">. </w:t>
      </w:r>
    </w:p>
    <w:p w14:paraId="56CA69CB" w14:textId="147C2284" w:rsidR="005A53A8" w:rsidRDefault="005A53A8" w:rsidP="0063001A">
      <w:pPr>
        <w:pStyle w:val="ListParagraph"/>
        <w:numPr>
          <w:ilvl w:val="0"/>
          <w:numId w:val="14"/>
        </w:numPr>
      </w:pPr>
      <w:r>
        <w:t xml:space="preserve">All AYA and, where applicable, their families, who express an interest in fertility </w:t>
      </w:r>
      <w:r w:rsidR="00EE6B71">
        <w:t xml:space="preserve">preservation </w:t>
      </w:r>
      <w:r>
        <w:t xml:space="preserve">are referred to a dedicated fertility service </w:t>
      </w:r>
      <w:r w:rsidRPr="008C2D08">
        <w:t>with experience in AYA cancer.</w:t>
      </w:r>
    </w:p>
    <w:p w14:paraId="2E49870F" w14:textId="77777777" w:rsidR="005A53A8" w:rsidRDefault="005A53A8" w:rsidP="0063001A">
      <w:pPr>
        <w:pStyle w:val="ListParagraph"/>
        <w:numPr>
          <w:ilvl w:val="0"/>
          <w:numId w:val="14"/>
        </w:numPr>
      </w:pPr>
      <w:r>
        <w:t>Where clinically feasible, referral will occur prior to commencing gonadotoxic therapy.</w:t>
      </w:r>
    </w:p>
    <w:p w14:paraId="55CF1D05" w14:textId="6626455F" w:rsidR="005A53A8" w:rsidRDefault="005A53A8" w:rsidP="0063001A">
      <w:pPr>
        <w:pStyle w:val="ListParagraph"/>
        <w:numPr>
          <w:ilvl w:val="0"/>
          <w:numId w:val="14"/>
        </w:numPr>
      </w:pPr>
      <w:r>
        <w:t xml:space="preserve">Fertility experts are recognised as part of the </w:t>
      </w:r>
      <w:r w:rsidR="002E2BE3">
        <w:t>AYA MDT</w:t>
      </w:r>
      <w:r w:rsidR="00C42F07">
        <w:t>.</w:t>
      </w:r>
    </w:p>
    <w:p w14:paraId="0599291A" w14:textId="6E40088A" w:rsidR="005A53A8" w:rsidRDefault="005A53A8" w:rsidP="0063001A">
      <w:pPr>
        <w:pStyle w:val="ListParagraph"/>
        <w:numPr>
          <w:ilvl w:val="0"/>
          <w:numId w:val="14"/>
        </w:numPr>
      </w:pPr>
      <w:r>
        <w:t xml:space="preserve">Age-appropriate educational material is available for AYA and their families. </w:t>
      </w:r>
    </w:p>
    <w:p w14:paraId="5FCA8D94" w14:textId="4860F111" w:rsidR="005A53A8" w:rsidRDefault="005A53A8" w:rsidP="0063001A">
      <w:pPr>
        <w:pStyle w:val="ListParagraph"/>
        <w:numPr>
          <w:ilvl w:val="0"/>
          <w:numId w:val="14"/>
        </w:numPr>
      </w:pPr>
      <w:r>
        <w:t xml:space="preserve">Fertility </w:t>
      </w:r>
      <w:r w:rsidR="00EE6B71">
        <w:t xml:space="preserve">preservation </w:t>
      </w:r>
      <w:r>
        <w:t xml:space="preserve">interventions should be delivered within the context of evidence-based guidelines with </w:t>
      </w:r>
      <w:r w:rsidR="005B2EB8">
        <w:t xml:space="preserve">appropriate </w:t>
      </w:r>
      <w:r>
        <w:t>clinical and ethical governance.</w:t>
      </w:r>
    </w:p>
    <w:p w14:paraId="78A65D60" w14:textId="198DE28E" w:rsidR="005A53A8" w:rsidRDefault="00F93B41" w:rsidP="0063001A">
      <w:pPr>
        <w:pStyle w:val="ListParagraph"/>
        <w:numPr>
          <w:ilvl w:val="0"/>
          <w:numId w:val="14"/>
        </w:numPr>
      </w:pPr>
      <w:r>
        <w:t>Any t</w:t>
      </w:r>
      <w:r w:rsidR="005A53A8">
        <w:t>echniques and technologies where the efficacy for future fertility cannot be demonstrated should be clearly communicated to the patient.</w:t>
      </w:r>
    </w:p>
    <w:p w14:paraId="21591A52" w14:textId="77777777" w:rsidR="005A53A8" w:rsidRDefault="005A53A8" w:rsidP="0063001A">
      <w:pPr>
        <w:pStyle w:val="ListParagraph"/>
        <w:numPr>
          <w:ilvl w:val="0"/>
          <w:numId w:val="14"/>
        </w:numPr>
      </w:pPr>
      <w:r>
        <w:t>Results regarding semen analyses and tissue biopsies should be communicated to the patient and/or family as soon as possible in case there is potential for a secondary procedure.</w:t>
      </w:r>
    </w:p>
    <w:p w14:paraId="72538BBC" w14:textId="05A3F09A" w:rsidR="005A53A8" w:rsidRDefault="005A53A8" w:rsidP="0063001A">
      <w:pPr>
        <w:pStyle w:val="ListParagraph"/>
        <w:numPr>
          <w:ilvl w:val="0"/>
          <w:numId w:val="14"/>
        </w:numPr>
      </w:pPr>
      <w:r>
        <w:t xml:space="preserve">Discussions regarding fertility should be addressed again at end of treatment and </w:t>
      </w:r>
      <w:r w:rsidR="005B2EB8">
        <w:t xml:space="preserve">continue </w:t>
      </w:r>
      <w:r>
        <w:t xml:space="preserve">during consultations </w:t>
      </w:r>
      <w:r w:rsidR="00773379">
        <w:t>in</w:t>
      </w:r>
      <w:r>
        <w:t xml:space="preserve"> survivorship.</w:t>
      </w:r>
    </w:p>
    <w:p w14:paraId="632C5AC5" w14:textId="2818026B" w:rsidR="0092222A" w:rsidRPr="00FE441A" w:rsidRDefault="005A53A8" w:rsidP="0063001A">
      <w:pPr>
        <w:pStyle w:val="ListParagraph"/>
        <w:numPr>
          <w:ilvl w:val="0"/>
          <w:numId w:val="14"/>
        </w:numPr>
      </w:pPr>
      <w:r>
        <w:t>Access to psychosocial supports should be made available as part of the fertility consultation</w:t>
      </w:r>
      <w:r w:rsidR="0092222A">
        <w:t>.</w:t>
      </w:r>
    </w:p>
    <w:p w14:paraId="684ED358" w14:textId="37A32F74" w:rsidR="002E6C90" w:rsidRDefault="002E6C90" w:rsidP="00E10726">
      <w:pPr>
        <w:pStyle w:val="Heading3"/>
      </w:pPr>
      <w:bookmarkStart w:id="202" w:name="_Toc76462578"/>
      <w:bookmarkStart w:id="203" w:name="_Toc76463193"/>
      <w:bookmarkStart w:id="204" w:name="_Toc76733820"/>
      <w:bookmarkStart w:id="205" w:name="_Toc76734204"/>
      <w:bookmarkStart w:id="206" w:name="_Toc79135454"/>
      <w:bookmarkStart w:id="207" w:name="_Toc79135921"/>
      <w:bookmarkStart w:id="208" w:name="_Toc79408402"/>
      <w:bookmarkStart w:id="209" w:name="_Toc79409257"/>
      <w:r>
        <w:t>Adherence to treatment</w:t>
      </w:r>
      <w:bookmarkEnd w:id="202"/>
      <w:bookmarkEnd w:id="203"/>
      <w:bookmarkEnd w:id="204"/>
      <w:bookmarkEnd w:id="205"/>
      <w:bookmarkEnd w:id="206"/>
      <w:bookmarkEnd w:id="207"/>
      <w:bookmarkEnd w:id="208"/>
      <w:bookmarkEnd w:id="209"/>
    </w:p>
    <w:p w14:paraId="330EC75D" w14:textId="66160294" w:rsidR="002E6C90" w:rsidRDefault="005B2EB8" w:rsidP="002E6C90">
      <w:r>
        <w:t xml:space="preserve">Poor </w:t>
      </w:r>
      <w:r w:rsidR="00F501DD">
        <w:t>adherence to cancer therapy</w:t>
      </w:r>
      <w:r w:rsidR="00A15EE5">
        <w:t xml:space="preserve"> in AYA</w:t>
      </w:r>
      <w:r w:rsidR="00F501DD">
        <w:t xml:space="preserve"> </w:t>
      </w:r>
      <w:r w:rsidR="00096B21">
        <w:t>is a</w:t>
      </w:r>
      <w:r w:rsidR="00FE34EA">
        <w:t xml:space="preserve"> c</w:t>
      </w:r>
      <w:r w:rsidR="00F501DD">
        <w:t xml:space="preserve">ontributing </w:t>
      </w:r>
      <w:r w:rsidR="00096B21">
        <w:t xml:space="preserve">factor to </w:t>
      </w:r>
      <w:r w:rsidR="00F44671" w:rsidRPr="008022E8">
        <w:t>poorer</w:t>
      </w:r>
      <w:r w:rsidR="008022E8" w:rsidRPr="008022E8">
        <w:t xml:space="preserve"> outcomes including inferior response to therapy, infection, relapse and deat</w:t>
      </w:r>
      <w:r w:rsidR="008022E8">
        <w:t>h</w:t>
      </w:r>
      <w:r w:rsidR="00096B21">
        <w:t>.</w:t>
      </w:r>
      <w:r w:rsidR="00F501DD">
        <w:fldChar w:fldCharType="begin">
          <w:fldData xml:space="preserve">PEVuZE5vdGU+PENpdGU+PEF1dGhvcj5NY0dyYWR5PC9BdXRob3I+PFllYXI+MjAxOTwvWWVhcj48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</w:fldData>
        </w:fldChar>
      </w:r>
      <w:r w:rsidR="00811D20">
        <w:instrText xml:space="preserve"> ADDIN EN.CITE </w:instrText>
      </w:r>
      <w:r w:rsidR="00811D20">
        <w:fldChar w:fldCharType="begin">
          <w:fldData xml:space="preserve">PEVuZE5vdGU+PENpdGU+PEF1dGhvcj5NY0dyYWR5PC9BdXRob3I+PFllYXI+MjAxOTwvWWVhcj48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</w:fldData>
        </w:fldChar>
      </w:r>
      <w:r w:rsidR="00811D20">
        <w:instrText xml:space="preserve"> ADDIN EN.CITE.DATA </w:instrText>
      </w:r>
      <w:r w:rsidR="00811D20">
        <w:fldChar w:fldCharType="end"/>
      </w:r>
      <w:r w:rsidR="00F501DD">
        <w:fldChar w:fldCharType="separate"/>
      </w:r>
      <w:r w:rsidR="00811D20" w:rsidRPr="00811D20">
        <w:rPr>
          <w:noProof/>
          <w:vertAlign w:val="superscript"/>
        </w:rPr>
        <w:t>154</w:t>
      </w:r>
      <w:r w:rsidR="00F501DD">
        <w:fldChar w:fldCharType="end"/>
      </w:r>
      <w:r w:rsidR="00F501DD">
        <w:t xml:space="preserve"> Large population-based studies show that AYA are more likely to consider breaking therapy than adults,</w:t>
      </w:r>
      <w:r w:rsidR="00F501DD">
        <w:fldChar w:fldCharType="begin"/>
      </w:r>
      <w:r w:rsidR="00811D20">
        <w:instrText xml:space="preserve"> ADDIN EN.CITE &lt;EndNote&gt;&lt;Cite&gt;&lt;Author&gt;Kleinke&lt;/Author&gt;&lt;Year&gt;2018&lt;/Year&gt;&lt;RecNum&gt;132&lt;/RecNum&gt;&lt;DisplayText&gt;&lt;style face="superscript"&gt;155&lt;/style&gt;&lt;/DisplayText&gt;&lt;record&gt;&lt;rec-number&gt;132&lt;/rec-number&gt;&lt;foreign-keys&gt;&lt;key app="EN" db-id="2vzr02ev2z9xe3e2ds859xwv9wrsz99pza0t" timestamp="0"&gt;132&lt;/key&gt;&lt;/foreign-keys&gt;&lt;ref-type name="Journal Article"&gt;17&lt;/ref-type&gt;&lt;contributors&gt;&lt;authors&gt;&lt;author&gt;Kleinke, A. M.&lt;/author&gt;&lt;author&gt;Classen, C. F.&lt;/author&gt;&lt;/authors&gt;&lt;/contributors&gt;&lt;auth-address&gt;Oncology and Hematology Unit, Children&amp;apos;s Hospital, University Medicine Rostock, Rostock, Germany.&lt;/auth-address&gt;&lt;titles&gt;&lt;title&gt;Adolescents and young adults with cancer: aspects of adherence - a questionnaire study&lt;/title&gt;&lt;secondary-title&gt;Adolesc Health Med Ther&lt;/secondary-title&gt;&lt;/titles&gt;&lt;pages&gt;77-85&lt;/pages&gt;&lt;volume&gt;9&lt;/volume&gt;&lt;edition&gt;2018/05/12&lt;/edition&gt;&lt;keywords&gt;&lt;keyword&gt;adherence&lt;/keyword&gt;&lt;keyword&gt;adolescents and young adults&lt;/keyword&gt;&lt;keyword&gt;psychosocial interaction&lt;/keyword&gt;&lt;keyword&gt;special needs&lt;/keyword&gt;&lt;/keywords&gt;&lt;dates&gt;&lt;year&gt;2018&lt;/year&gt;&lt;/dates&gt;&lt;isbn&gt;1179-318X (Print)&amp;#xD;1179-318X (Linking)&lt;/isbn&gt;&lt;accession-num&gt;29750063&lt;/accession-num&gt;&lt;urls&gt;&lt;related-urls&gt;&lt;url&gt;https://www.ncbi.nlm.nih.gov/pubmed/29750063&lt;/url&gt;&lt;/related-urls&gt;&lt;/urls&gt;&lt;custom2&gt;PMC5935189&lt;/custom2&gt;&lt;electronic-resource-num&gt;10.2147/AHMT.S159623&lt;/electronic-resource-num&gt;&lt;/record&gt;&lt;/Cite&gt;&lt;/EndNote&gt;</w:instrText>
      </w:r>
      <w:r w:rsidR="00F501DD">
        <w:fldChar w:fldCharType="separate"/>
      </w:r>
      <w:r w:rsidR="00811D20" w:rsidRPr="00811D20">
        <w:rPr>
          <w:noProof/>
          <w:vertAlign w:val="superscript"/>
        </w:rPr>
        <w:t>155</w:t>
      </w:r>
      <w:r w:rsidR="00F501DD">
        <w:fldChar w:fldCharType="end"/>
      </w:r>
      <w:r w:rsidR="00F501DD">
        <w:t xml:space="preserve"> whilst one-third to one-half of all AYA with cancer </w:t>
      </w:r>
      <w:r w:rsidR="00B45BE0">
        <w:t xml:space="preserve">may be </w:t>
      </w:r>
      <w:r w:rsidR="00F501DD">
        <w:t>non-</w:t>
      </w:r>
      <w:r>
        <w:t>adheren</w:t>
      </w:r>
      <w:r w:rsidR="00024B95">
        <w:t>t</w:t>
      </w:r>
      <w:r w:rsidR="00C41332">
        <w:t xml:space="preserve"> </w:t>
      </w:r>
      <w:r w:rsidR="0092222A">
        <w:t>with</w:t>
      </w:r>
      <w:r w:rsidR="00F501DD">
        <w:t xml:space="preserve"> oral medications.</w:t>
      </w:r>
      <w:r w:rsidR="00F501DD">
        <w:fldChar w:fldCharType="begin">
          <w:fldData xml:space="preserve">PEVuZE5vdGU+PENpdGU+PEF1dGhvcj5NY0dyYWR5PC9BdXRob3I+PFllYXI+MjAxOTwvWWVhcj48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</w:fldData>
        </w:fldChar>
      </w:r>
      <w:r w:rsidR="00811D20">
        <w:instrText xml:space="preserve"> ADDIN EN.CITE </w:instrText>
      </w:r>
      <w:r w:rsidR="00811D20">
        <w:fldChar w:fldCharType="begin">
          <w:fldData xml:space="preserve">PEVuZE5vdGU+PENpdGU+PEF1dGhvcj5NY0dyYWR5PC9BdXRob3I+PFllYXI+MjAxOTwvWWVhcj48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</w:fldData>
        </w:fldChar>
      </w:r>
      <w:r w:rsidR="00811D20">
        <w:instrText xml:space="preserve"> ADDIN EN.CITE.DATA </w:instrText>
      </w:r>
      <w:r w:rsidR="00811D20">
        <w:fldChar w:fldCharType="end"/>
      </w:r>
      <w:r w:rsidR="00F501DD">
        <w:fldChar w:fldCharType="separate"/>
      </w:r>
      <w:r w:rsidR="00811D20" w:rsidRPr="00811D20">
        <w:rPr>
          <w:noProof/>
          <w:vertAlign w:val="superscript"/>
        </w:rPr>
        <w:t>154</w:t>
      </w:r>
      <w:r w:rsidR="00F501DD">
        <w:fldChar w:fldCharType="end"/>
      </w:r>
    </w:p>
    <w:p w14:paraId="75A03143" w14:textId="4995FB91" w:rsidR="00096B21" w:rsidRDefault="00666D98" w:rsidP="002E6C90">
      <w:r>
        <w:t xml:space="preserve">Excluding </w:t>
      </w:r>
      <w:r w:rsidR="009A6DBA">
        <w:t>issues</w:t>
      </w:r>
      <w:r>
        <w:t xml:space="preserve"> s</w:t>
      </w:r>
      <w:r w:rsidR="00A93DAC">
        <w:t xml:space="preserve">uch as </w:t>
      </w:r>
      <w:r w:rsidR="009A6DBA">
        <w:t xml:space="preserve">cultural and </w:t>
      </w:r>
      <w:r w:rsidR="00A93DAC">
        <w:t>linguistic diversity</w:t>
      </w:r>
      <w:r>
        <w:t xml:space="preserve">, </w:t>
      </w:r>
      <w:r w:rsidR="00024B95">
        <w:t xml:space="preserve">poor </w:t>
      </w:r>
      <w:r w:rsidR="00096B21">
        <w:t>adhe</w:t>
      </w:r>
      <w:r>
        <w:t>rence may often be</w:t>
      </w:r>
      <w:r w:rsidR="00096B21">
        <w:t xml:space="preserve"> difficult to predic</w:t>
      </w:r>
      <w:r w:rsidR="00C41332">
        <w:t>t</w:t>
      </w:r>
      <w:r>
        <w:t xml:space="preserve">. </w:t>
      </w:r>
      <w:r w:rsidR="00096B21">
        <w:t>Barriers</w:t>
      </w:r>
      <w:r>
        <w:t xml:space="preserve"> described </w:t>
      </w:r>
      <w:r w:rsidR="00096B21">
        <w:t>in AYA</w:t>
      </w:r>
      <w:r>
        <w:t xml:space="preserve"> with cancer</w:t>
      </w:r>
      <w:r w:rsidR="00096B21">
        <w:t xml:space="preserve"> include </w:t>
      </w:r>
      <w:r w:rsidR="00236023">
        <w:t>the</w:t>
      </w:r>
      <w:r w:rsidR="005B2EB8">
        <w:t xml:space="preserve"> developmental context of adolescence with its accompanying </w:t>
      </w:r>
      <w:r w:rsidR="00096B21">
        <w:t>sense of invulnerability to side effects</w:t>
      </w:r>
      <w:r>
        <w:t xml:space="preserve"> of treatmen</w:t>
      </w:r>
      <w:r w:rsidR="00F727CA">
        <w:t>t</w:t>
      </w:r>
      <w:r>
        <w:t>;</w:t>
      </w:r>
      <w:r w:rsidR="00096B21">
        <w:fldChar w:fldCharType="begin">
          <w:fldData xml:space="preserve">PEVuZE5vdGU+PENpdGU+PEF1dGhvcj5CYXJyPC9BdXRob3I+PFllYXI+MjAxNjwvWWVhcj48UmVj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</w:fldData>
        </w:fldChar>
      </w:r>
      <w:r w:rsidR="00811D20">
        <w:instrText xml:space="preserve"> ADDIN EN.CITE </w:instrText>
      </w:r>
      <w:r w:rsidR="00811D20">
        <w:fldChar w:fldCharType="begin">
          <w:fldData xml:space="preserve">PEVuZE5vdGU+PENpdGU+PEF1dGhvcj5CYXJyPC9BdXRob3I+PFllYXI+MjAxNjwvWWVhcj48UmVj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</w:fldData>
        </w:fldChar>
      </w:r>
      <w:r w:rsidR="00811D20">
        <w:instrText xml:space="preserve"> ADDIN EN.CITE.DATA </w:instrText>
      </w:r>
      <w:r w:rsidR="00811D20">
        <w:fldChar w:fldCharType="end"/>
      </w:r>
      <w:r w:rsidR="00096B21">
        <w:fldChar w:fldCharType="separate"/>
      </w:r>
      <w:r w:rsidR="00811D20" w:rsidRPr="00811D20">
        <w:rPr>
          <w:noProof/>
          <w:vertAlign w:val="superscript"/>
        </w:rPr>
        <w:t>156</w:t>
      </w:r>
      <w:r w:rsidR="00096B21">
        <w:fldChar w:fldCharType="end"/>
      </w:r>
      <w:r w:rsidR="00096B21">
        <w:t xml:space="preserve"> </w:t>
      </w:r>
      <w:r w:rsidR="005B2EB8">
        <w:t xml:space="preserve">and </w:t>
      </w:r>
      <w:r w:rsidR="00096B21">
        <w:t xml:space="preserve">poor understanding of </w:t>
      </w:r>
      <w:r>
        <w:t xml:space="preserve">the </w:t>
      </w:r>
      <w:r w:rsidR="00096B21">
        <w:t>disease</w:t>
      </w:r>
      <w:r>
        <w:t xml:space="preserve"> and perceived value of </w:t>
      </w:r>
      <w:r w:rsidR="007C4640">
        <w:t>adherence</w:t>
      </w:r>
      <w:r w:rsidR="00B827A9">
        <w:t xml:space="preserve">. </w:t>
      </w:r>
      <w:r w:rsidR="005B2EB8">
        <w:t xml:space="preserve">Other factors include </w:t>
      </w:r>
      <w:r w:rsidR="00096B21">
        <w:t xml:space="preserve">reduced support </w:t>
      </w:r>
      <w:r>
        <w:t xml:space="preserve">and level of protectiveness </w:t>
      </w:r>
      <w:r w:rsidR="00096B21">
        <w:t>from significant others</w:t>
      </w:r>
      <w:r w:rsidR="00835A42">
        <w:t>,</w:t>
      </w:r>
      <w:r w:rsidR="00096B21">
        <w:t xml:space="preserve"> poor emotional well-being</w:t>
      </w:r>
      <w:r w:rsidR="00835A42">
        <w:t xml:space="preserve">, </w:t>
      </w:r>
      <w:r w:rsidR="002E6CBC">
        <w:t xml:space="preserve">high </w:t>
      </w:r>
      <w:r>
        <w:t>family incongruence</w:t>
      </w:r>
      <w:r w:rsidR="002E6CBC">
        <w:t>;</w:t>
      </w:r>
      <w:r>
        <w:fldChar w:fldCharType="begin">
          <w:fldData xml:space="preserve">PEVuZE5vdGU+PENpdGU+PEF1dGhvcj5NY0dyYWR5PC9BdXRob3I+PFllYXI+MjAxOTwvWWVhcj48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</w:fldData>
        </w:fldChar>
      </w:r>
      <w:r w:rsidR="00811D20">
        <w:instrText xml:space="preserve"> ADDIN EN.CITE </w:instrText>
      </w:r>
      <w:r w:rsidR="00811D20">
        <w:fldChar w:fldCharType="begin">
          <w:fldData xml:space="preserve">PEVuZE5vdGU+PENpdGU+PEF1dGhvcj5NY0dyYWR5PC9BdXRob3I+PFllYXI+MjAxOTwvWWVhcj48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</w:fldData>
        </w:fldChar>
      </w:r>
      <w:r w:rsidR="00811D20">
        <w:instrText xml:space="preserve"> ADDIN EN.CITE.DATA </w:instrText>
      </w:r>
      <w:r w:rsidR="00811D20">
        <w:fldChar w:fldCharType="end"/>
      </w:r>
      <w:r>
        <w:fldChar w:fldCharType="separate"/>
      </w:r>
      <w:r w:rsidR="00811D20" w:rsidRPr="00811D20">
        <w:rPr>
          <w:noProof/>
          <w:vertAlign w:val="superscript"/>
        </w:rPr>
        <w:t>154</w:t>
      </w:r>
      <w:r>
        <w:fldChar w:fldCharType="end"/>
      </w:r>
      <w:r>
        <w:t xml:space="preserve">  </w:t>
      </w:r>
      <w:r w:rsidR="00A93DAC">
        <w:t>and</w:t>
      </w:r>
      <w:r w:rsidR="00D21490">
        <w:t xml:space="preserve"> a </w:t>
      </w:r>
      <w:r w:rsidR="002E6CBC">
        <w:t xml:space="preserve">poor </w:t>
      </w:r>
      <w:r w:rsidR="00A93DAC">
        <w:t xml:space="preserve">bond between </w:t>
      </w:r>
      <w:r w:rsidR="005B2EB8">
        <w:t>the AYA</w:t>
      </w:r>
      <w:r w:rsidR="00A93DAC">
        <w:t xml:space="preserve"> and their healthcare provider.</w:t>
      </w:r>
      <w:r w:rsidR="00A93DAC">
        <w:fldChar w:fldCharType="begin"/>
      </w:r>
      <w:r w:rsidR="00811D20">
        <w:instrText xml:space="preserve"> ADDIN EN.CITE &lt;EndNote&gt;&lt;Cite&gt;&lt;Author&gt;Trevino&lt;/Author&gt;&lt;Year&gt;2013&lt;/Year&gt;&lt;RecNum&gt;145&lt;/RecNum&gt;&lt;DisplayText&gt;&lt;style face="superscript"&gt;157&lt;/style&gt;&lt;/DisplayText&gt;&lt;record&gt;&lt;rec-number&gt;145&lt;/rec-number&gt;&lt;foreign-keys&gt;&lt;key app="EN" db-id="2vzr02ev2z9xe3e2ds859xwv9wrsz99pza0t" timestamp="0"&gt;145&lt;/key&gt;&lt;/foreign-keys&gt;&lt;ref-type name="Journal Article"&gt;17&lt;/ref-type&gt;&lt;contributors&gt;&lt;authors&gt;&lt;author&gt;Trevino, K. M.&lt;/author&gt;&lt;author&gt;Fasciano, K.&lt;/author&gt;&lt;author&gt;Prigerson, H. G.&lt;/author&gt;&lt;/authors&gt;&lt;/contributors&gt;&lt;auth-address&gt;Center for Psychosocial Epidemiology and Outcomes Research, Dana-Farber Cancer Institute, Boston, MA 01225, USA.&lt;/auth-address&gt;&lt;titles&gt;&lt;title&gt;Patient-oncologist alliance, psychosocial well-being, and treatment adherence among young adults with advanced cancer&lt;/title&gt;&lt;secondary-title&gt;J Clin Oncol&lt;/secondary-title&gt;&lt;alt-title&gt;Journal of clinical oncology : official journal of the American Society of Clinical Oncology&lt;/alt-title&gt;&lt;/titles&gt;&lt;pages&gt;1683-9&lt;/pages&gt;&lt;volume&gt;31&lt;/volume&gt;&lt;number&gt;13&lt;/number&gt;&lt;edition&gt;2013/03/27&lt;/edition&gt;&lt;keywords&gt;&lt;keyword&gt;Adult&lt;/keyword&gt;&lt;keyword&gt;Age Factors&lt;/keyword&gt;&lt;keyword&gt;Female&lt;/keyword&gt;&lt;keyword&gt;Humans&lt;/keyword&gt;&lt;keyword&gt;Male&lt;/keyword&gt;&lt;keyword&gt;Neoplasms/*psychology/*therapy&lt;/keyword&gt;&lt;keyword&gt;Patient Compliance/*psychology&lt;/keyword&gt;&lt;keyword&gt;*Physician-Patient Relations&lt;/keyword&gt;&lt;keyword&gt;Treatment Outcome&lt;/keyword&gt;&lt;keyword&gt;Young Adult&lt;/keyword&gt;&lt;/keywords&gt;&lt;dates&gt;&lt;year&gt;2013&lt;/year&gt;&lt;pub-dates&gt;&lt;date&gt;May 1&lt;/date&gt;&lt;/pub-dates&gt;&lt;/dates&gt;&lt;isbn&gt;0732-183X (Print)&amp;#xD;0732-183x&lt;/isbn&gt;&lt;accession-num&gt;23530105&lt;/accession-num&gt;&lt;urls&gt;&lt;/urls&gt;&lt;custom2&gt;PMC4878006 found at the end of this article.&lt;/custom2&gt;&lt;electronic-resource-num&gt;10.1200/jco.2012.46.7993&lt;/electronic-resource-num&gt;&lt;remote-database-provider&gt;NLM&lt;/remote-database-provider&gt;&lt;language&gt;eng&lt;/language&gt;&lt;/record&gt;&lt;/Cite&gt;&lt;/EndNote&gt;</w:instrText>
      </w:r>
      <w:r w:rsidR="00A93DAC">
        <w:fldChar w:fldCharType="separate"/>
      </w:r>
      <w:r w:rsidR="00811D20" w:rsidRPr="00811D20">
        <w:rPr>
          <w:noProof/>
          <w:vertAlign w:val="superscript"/>
        </w:rPr>
        <w:t>157</w:t>
      </w:r>
      <w:r w:rsidR="00A93DAC">
        <w:fldChar w:fldCharType="end"/>
      </w:r>
      <w:r w:rsidR="004625D0">
        <w:t xml:space="preserve"> Reduced adherence to oral chemotherapy in children and young people has also been associated with sociodemographic factors including low household </w:t>
      </w:r>
      <w:r w:rsidR="004625D0">
        <w:lastRenderedPageBreak/>
        <w:t>income, low parental education, and households without mothers;</w:t>
      </w:r>
      <w:r w:rsidR="00072B23">
        <w:fldChar w:fldCharType="begin">
          <w:fldData xml:space="preserve">PEVuZE5vdGU+PENpdGU+PEF1dGhvcj5CaGF0aWE8L0F1dGhvcj48WWVhcj4yMDE0PC9ZZWFyPjxS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yMzQ1LTUzPC9w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</w:fldData>
        </w:fldChar>
      </w:r>
      <w:r w:rsidR="00072B23">
        <w:instrText xml:space="preserve"> ADDIN EN.CITE </w:instrText>
      </w:r>
      <w:r w:rsidR="00072B23">
        <w:fldChar w:fldCharType="begin">
          <w:fldData xml:space="preserve">PEVuZE5vdGU+PENpdGU+PEF1dGhvcj5CaGF0aWE8L0F1dGhvcj48WWVhcj4yMDE0PC9ZZWFyPjxS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yMzQ1LTUzPC9w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</w:fldData>
        </w:fldChar>
      </w:r>
      <w:r w:rsidR="00072B23">
        <w:instrText xml:space="preserve"> ADDIN EN.CITE.DATA </w:instrText>
      </w:r>
      <w:r w:rsidR="00072B23">
        <w:fldChar w:fldCharType="end"/>
      </w:r>
      <w:r w:rsidR="00072B23">
        <w:fldChar w:fldCharType="separate"/>
      </w:r>
      <w:r w:rsidR="00072B23" w:rsidRPr="00072B23">
        <w:rPr>
          <w:noProof/>
          <w:vertAlign w:val="superscript"/>
        </w:rPr>
        <w:t>158</w:t>
      </w:r>
      <w:r w:rsidR="00072B23">
        <w:fldChar w:fldCharType="end"/>
      </w:r>
      <w:r w:rsidR="00072B23">
        <w:t xml:space="preserve"> emphasizing</w:t>
      </w:r>
      <w:r w:rsidR="004625D0">
        <w:t xml:space="preserve"> the importance of pre-emptive social work involvemen</w:t>
      </w:r>
      <w:r w:rsidR="0047693B">
        <w:t>t</w:t>
      </w:r>
      <w:r w:rsidR="004625D0">
        <w:t xml:space="preserve">. </w:t>
      </w:r>
    </w:p>
    <w:p w14:paraId="4CE8EDED" w14:textId="5873C195" w:rsidR="00A93DAC" w:rsidRDefault="00DD1E80" w:rsidP="002E6C90">
      <w:r>
        <w:t>C</w:t>
      </w:r>
      <w:r w:rsidR="00713C18">
        <w:t xml:space="preserve">urrently, there </w:t>
      </w:r>
      <w:r w:rsidR="00F727CA">
        <w:t xml:space="preserve">are limited studies that demonstrate methods to </w:t>
      </w:r>
      <w:r w:rsidR="00A93DAC">
        <w:t xml:space="preserve">improve adherence </w:t>
      </w:r>
      <w:r w:rsidR="00EF13BF">
        <w:t>in AYA with cancer</w:t>
      </w:r>
      <w:r w:rsidR="002E6CBC">
        <w:t>.</w:t>
      </w:r>
      <w:r w:rsidR="002E6CBC">
        <w:fldChar w:fldCharType="begin">
          <w:fldData xml:space="preserve">PEVuZE5vdGU+PENpdGU+PEF1dGhvcj5Sb2JlcnRzb24gRTwvQXV0aG9yPjxZZWFyPjIwMTU8L1ll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</w:fldData>
        </w:fldChar>
      </w:r>
      <w:r w:rsidR="00811D20">
        <w:instrText xml:space="preserve"> ADDIN EN.CITE </w:instrText>
      </w:r>
      <w:r w:rsidR="00811D20">
        <w:fldChar w:fldCharType="begin">
          <w:fldData xml:space="preserve">PEVuZE5vdGU+PENpdGU+PEF1dGhvcj5Sb2JlcnRzb24gRTwvQXV0aG9yPjxZZWFyPjIwMTU8L1ll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</w:fldData>
        </w:fldChar>
      </w:r>
      <w:r w:rsidR="00811D20">
        <w:instrText xml:space="preserve"> ADDIN EN.CITE.DATA </w:instrText>
      </w:r>
      <w:r w:rsidR="00811D20">
        <w:fldChar w:fldCharType="end"/>
      </w:r>
      <w:r w:rsidR="002E6CBC">
        <w:fldChar w:fldCharType="separate"/>
      </w:r>
      <w:r w:rsidR="00811D20" w:rsidRPr="00811D20">
        <w:rPr>
          <w:noProof/>
          <w:vertAlign w:val="superscript"/>
        </w:rPr>
        <w:t>21, 154</w:t>
      </w:r>
      <w:r w:rsidR="002E6CBC">
        <w:fldChar w:fldCharType="end"/>
      </w:r>
      <w:r w:rsidR="002E6CBC">
        <w:t xml:space="preserve"> </w:t>
      </w:r>
      <w:r w:rsidR="00877CBE">
        <w:t>Despite this</w:t>
      </w:r>
      <w:r w:rsidR="002E6CBC">
        <w:t xml:space="preserve">, </w:t>
      </w:r>
      <w:r w:rsidR="00360FED">
        <w:t xml:space="preserve">current strategies </w:t>
      </w:r>
      <w:r w:rsidR="00EF13BF">
        <w:t>that</w:t>
      </w:r>
      <w:r w:rsidR="004A2D8B">
        <w:t xml:space="preserve"> show promis</w:t>
      </w:r>
      <w:r w:rsidR="00360190">
        <w:t>e</w:t>
      </w:r>
      <w:r w:rsidR="00360FED">
        <w:t xml:space="preserve"> include</w:t>
      </w:r>
      <w:r w:rsidR="00492712">
        <w:t>:</w:t>
      </w:r>
      <w:r w:rsidR="00422BB7">
        <w:fldChar w:fldCharType="begin">
          <w:fldData xml:space="preserve">PEVuZE5vdGU+PENpdGU+PEF1dGhvcj5Sb2JlcnRzb24gRTwvQXV0aG9yPjxZZWFyPjIwMTU8L1ll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</w:fldData>
        </w:fldChar>
      </w:r>
      <w:r w:rsidR="00B1559F">
        <w:instrText xml:space="preserve"> ADDIN EN.CITE </w:instrText>
      </w:r>
      <w:r w:rsidR="00B1559F">
        <w:fldChar w:fldCharType="begin">
          <w:fldData xml:space="preserve">PEVuZE5vdGU+PENpdGU+PEF1dGhvcj5Sb2JlcnRzb24gRTwvQXV0aG9yPjxZZWFyPjIwMTU8L1ll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</w:fldData>
        </w:fldChar>
      </w:r>
      <w:r w:rsidR="00B1559F">
        <w:instrText xml:space="preserve"> ADDIN EN.CITE.DATA </w:instrText>
      </w:r>
      <w:r w:rsidR="00B1559F">
        <w:fldChar w:fldCharType="end"/>
      </w:r>
      <w:r w:rsidR="00422BB7">
        <w:fldChar w:fldCharType="separate"/>
      </w:r>
      <w:r w:rsidR="00072B23" w:rsidRPr="00072B23">
        <w:rPr>
          <w:noProof/>
          <w:vertAlign w:val="superscript"/>
        </w:rPr>
        <w:t>21, 29, 42, 71, 159-162</w:t>
      </w:r>
      <w:r w:rsidR="00422BB7">
        <w:fldChar w:fldCharType="end"/>
      </w:r>
    </w:p>
    <w:p w14:paraId="64F26E52" w14:textId="04DC1A90" w:rsidR="002E6CBC" w:rsidRDefault="00C466AE" w:rsidP="00DB17C9">
      <w:pPr>
        <w:pStyle w:val="ListParagraph"/>
        <w:numPr>
          <w:ilvl w:val="0"/>
          <w:numId w:val="2"/>
        </w:numPr>
      </w:pPr>
      <w:r>
        <w:t>A</w:t>
      </w:r>
      <w:r w:rsidR="008F3059">
        <w:t>ssessing the individual’s level of development</w:t>
      </w:r>
      <w:r w:rsidR="005B2EB8">
        <w:t xml:space="preserve">, </w:t>
      </w:r>
      <w:r w:rsidR="008F3059">
        <w:t xml:space="preserve">maturity </w:t>
      </w:r>
      <w:r w:rsidR="005B2EB8">
        <w:t xml:space="preserve">and health literacy </w:t>
      </w:r>
      <w:r w:rsidR="008F3059">
        <w:t>when developing a treatment plan</w:t>
      </w:r>
      <w:r w:rsidR="00747EBA">
        <w:t>.</w:t>
      </w:r>
    </w:p>
    <w:p w14:paraId="65FE97C5" w14:textId="261C3CB7" w:rsidR="008F3059" w:rsidRDefault="00C466AE" w:rsidP="00DB17C9">
      <w:pPr>
        <w:pStyle w:val="ListParagraph"/>
        <w:numPr>
          <w:ilvl w:val="0"/>
          <w:numId w:val="2"/>
        </w:numPr>
      </w:pPr>
      <w:r>
        <w:t>E</w:t>
      </w:r>
      <w:r w:rsidR="008F3059">
        <w:t>xplor</w:t>
      </w:r>
      <w:r w:rsidR="00792322">
        <w:t>ing</w:t>
      </w:r>
      <w:r w:rsidR="008F3059">
        <w:t xml:space="preserve"> family relationships and role delineation regarding medication administration</w:t>
      </w:r>
      <w:r w:rsidR="00747EBA">
        <w:t>.</w:t>
      </w:r>
    </w:p>
    <w:p w14:paraId="2451F327" w14:textId="026D9FD5" w:rsidR="005239A8" w:rsidRDefault="005239A8" w:rsidP="00DB17C9">
      <w:pPr>
        <w:pStyle w:val="ListParagraph"/>
        <w:numPr>
          <w:ilvl w:val="0"/>
          <w:numId w:val="2"/>
        </w:numPr>
      </w:pPr>
      <w:r>
        <w:t xml:space="preserve">Exploring family, peer and healthcare provider relationships </w:t>
      </w:r>
      <w:r w:rsidR="00B26022">
        <w:t xml:space="preserve">as </w:t>
      </w:r>
      <w:r w:rsidR="004577A6">
        <w:t>potential barriers or enablers to adherence.</w:t>
      </w:r>
    </w:p>
    <w:p w14:paraId="59809D98" w14:textId="59038232" w:rsidR="008F3059" w:rsidRDefault="00C466AE" w:rsidP="00DB17C9">
      <w:pPr>
        <w:pStyle w:val="ListParagraph"/>
        <w:numPr>
          <w:ilvl w:val="0"/>
          <w:numId w:val="2"/>
        </w:numPr>
      </w:pPr>
      <w:r>
        <w:t>D</w:t>
      </w:r>
      <w:r w:rsidR="00DA39F0">
        <w:t>elivering</w:t>
      </w:r>
      <w:r w:rsidR="008F3059">
        <w:t xml:space="preserve"> ongoing, anticipatory patient and family education, particularly on the perceived value of “life-saving” </w:t>
      </w:r>
      <w:r w:rsidR="00747EBA">
        <w:t>treatment</w:t>
      </w:r>
      <w:r w:rsidR="00437AD1">
        <w:t xml:space="preserve"> and </w:t>
      </w:r>
      <w:r w:rsidR="008F3059">
        <w:t>assess</w:t>
      </w:r>
      <w:r w:rsidR="00437AD1">
        <w:t>ing</w:t>
      </w:r>
      <w:r w:rsidR="008F3059">
        <w:t xml:space="preserve"> </w:t>
      </w:r>
      <w:r w:rsidR="009A6DBA">
        <w:t>the individual’s understanding</w:t>
      </w:r>
      <w:r w:rsidR="00D92B7B">
        <w:t xml:space="preserve"> of this</w:t>
      </w:r>
      <w:r w:rsidR="00747EBA">
        <w:t>.</w:t>
      </w:r>
    </w:p>
    <w:p w14:paraId="4D902F5A" w14:textId="70034E3D" w:rsidR="008F3059" w:rsidRDefault="00437AD1" w:rsidP="00DB17C9">
      <w:pPr>
        <w:pStyle w:val="ListParagraph"/>
        <w:numPr>
          <w:ilvl w:val="0"/>
          <w:numId w:val="2"/>
        </w:numPr>
      </w:pPr>
      <w:r>
        <w:t>S</w:t>
      </w:r>
      <w:r w:rsidR="008F3059">
        <w:t>eek</w:t>
      </w:r>
      <w:r>
        <w:t xml:space="preserve">ing </w:t>
      </w:r>
      <w:r w:rsidR="008F3059">
        <w:t>out interventions or referrals that promote self-esteem, self-</w:t>
      </w:r>
      <w:r w:rsidR="00747EBA">
        <w:t>management,</w:t>
      </w:r>
      <w:r w:rsidR="008F3059">
        <w:t xml:space="preserve"> and psychological well-being</w:t>
      </w:r>
      <w:r w:rsidR="00747EBA">
        <w:t>.</w:t>
      </w:r>
    </w:p>
    <w:p w14:paraId="4738F49D" w14:textId="58ADFF0D" w:rsidR="008F3059" w:rsidRDefault="00437AD1" w:rsidP="00DB17C9">
      <w:pPr>
        <w:pStyle w:val="ListParagraph"/>
        <w:numPr>
          <w:ilvl w:val="0"/>
          <w:numId w:val="2"/>
        </w:numPr>
      </w:pPr>
      <w:r>
        <w:t xml:space="preserve">Encouraging the AYA to </w:t>
      </w:r>
      <w:r w:rsidR="00D92B7B">
        <w:t>develop treatment routines (</w:t>
      </w:r>
      <w:r w:rsidR="00F727CA">
        <w:t>e.g.,</w:t>
      </w:r>
      <w:r w:rsidR="00D92B7B">
        <w:t xml:space="preserve"> to </w:t>
      </w:r>
      <w:r w:rsidR="008F3059">
        <w:t>pair medications with regular activities</w:t>
      </w:r>
      <w:r w:rsidR="00D92B7B">
        <w:t>)</w:t>
      </w:r>
      <w:r w:rsidR="00747EBA">
        <w:t>.</w:t>
      </w:r>
    </w:p>
    <w:p w14:paraId="04D9F05E" w14:textId="61C4C0FC" w:rsidR="008F3059" w:rsidRDefault="00C466AE" w:rsidP="00DB17C9">
      <w:pPr>
        <w:pStyle w:val="ListParagraph"/>
        <w:numPr>
          <w:ilvl w:val="0"/>
          <w:numId w:val="2"/>
        </w:numPr>
      </w:pPr>
      <w:r>
        <w:t>P</w:t>
      </w:r>
      <w:r w:rsidR="008F3059">
        <w:t>r</w:t>
      </w:r>
      <w:r w:rsidR="0076198A">
        <w:t xml:space="preserve">omoting </w:t>
      </w:r>
      <w:r w:rsidR="008F3059">
        <w:t>patient and healthcare provider alliance</w:t>
      </w:r>
      <w:r w:rsidR="00747EBA">
        <w:t>.</w:t>
      </w:r>
    </w:p>
    <w:p w14:paraId="3ABB095E" w14:textId="77777777" w:rsidR="0092222A" w:rsidRDefault="0092222A" w:rsidP="00DB17C9">
      <w:pPr>
        <w:pStyle w:val="ListParagraph"/>
        <w:numPr>
          <w:ilvl w:val="0"/>
          <w:numId w:val="2"/>
        </w:numPr>
      </w:pPr>
      <w:r>
        <w:t>Identifying and offering safe individual choices, to facilitate some sense of control and mastery.</w:t>
      </w:r>
    </w:p>
    <w:p w14:paraId="5FD133BD" w14:textId="767D449B" w:rsidR="008F3059" w:rsidRDefault="00C466AE" w:rsidP="00DB17C9">
      <w:pPr>
        <w:pStyle w:val="ListParagraph"/>
        <w:numPr>
          <w:ilvl w:val="0"/>
          <w:numId w:val="2"/>
        </w:numPr>
      </w:pPr>
      <w:r>
        <w:t>S</w:t>
      </w:r>
      <w:r w:rsidR="008F3059">
        <w:t>implif</w:t>
      </w:r>
      <w:r w:rsidR="0076198A">
        <w:t>ying</w:t>
      </w:r>
      <w:r w:rsidR="008F3059">
        <w:t xml:space="preserve"> schedules and tailor</w:t>
      </w:r>
      <w:r w:rsidR="005F793C">
        <w:t>ing</w:t>
      </w:r>
      <w:r w:rsidR="008F3059">
        <w:t xml:space="preserve"> treatments that meet the individual’s needs and immediate priorities</w:t>
      </w:r>
      <w:r w:rsidR="00747EBA">
        <w:t>.</w:t>
      </w:r>
    </w:p>
    <w:p w14:paraId="40D4313B" w14:textId="293AB799" w:rsidR="008F3059" w:rsidRDefault="00C466AE" w:rsidP="00DB17C9">
      <w:pPr>
        <w:pStyle w:val="ListParagraph"/>
        <w:numPr>
          <w:ilvl w:val="0"/>
          <w:numId w:val="2"/>
        </w:numPr>
      </w:pPr>
      <w:r>
        <w:t>B</w:t>
      </w:r>
      <w:r w:rsidR="008F3059">
        <w:t>e</w:t>
      </w:r>
      <w:r w:rsidR="0076198A">
        <w:t>ing</w:t>
      </w:r>
      <w:r w:rsidR="008F3059">
        <w:t xml:space="preserve"> cognisant of the impact of change and provid</w:t>
      </w:r>
      <w:r w:rsidR="00D92B7B">
        <w:t>ing</w:t>
      </w:r>
      <w:r w:rsidR="008F3059">
        <w:t xml:space="preserve"> increased resources at these time points, such as </w:t>
      </w:r>
      <w:r w:rsidR="00D92B7B">
        <w:t>the time of transfer to adult services or for</w:t>
      </w:r>
      <w:r w:rsidR="008F3059">
        <w:t xml:space="preserve"> </w:t>
      </w:r>
      <w:r w:rsidR="009A6DBA">
        <w:t>significant life events</w:t>
      </w:r>
      <w:r w:rsidR="00747EBA">
        <w:t>.</w:t>
      </w:r>
    </w:p>
    <w:p w14:paraId="40F709BD" w14:textId="77777777" w:rsidR="00B86B12" w:rsidRDefault="00B86B12" w:rsidP="00DB17C9">
      <w:pPr>
        <w:pStyle w:val="ListParagraph"/>
        <w:numPr>
          <w:ilvl w:val="0"/>
          <w:numId w:val="2"/>
        </w:numPr>
      </w:pPr>
      <w:r>
        <w:t xml:space="preserve">Thorough psychosocial assessment to identify and ameliorate any potential financial barriers to adherence. </w:t>
      </w:r>
    </w:p>
    <w:p w14:paraId="3450C78A" w14:textId="074C3848" w:rsidR="009A6DBA" w:rsidRDefault="00C466AE" w:rsidP="00DB17C9">
      <w:pPr>
        <w:pStyle w:val="ListParagraph"/>
        <w:numPr>
          <w:ilvl w:val="0"/>
          <w:numId w:val="2"/>
        </w:numPr>
      </w:pPr>
      <w:r>
        <w:t>S</w:t>
      </w:r>
      <w:r w:rsidR="009A6DBA">
        <w:t>eek</w:t>
      </w:r>
      <w:r w:rsidR="0076198A">
        <w:t>ing</w:t>
      </w:r>
      <w:r w:rsidR="009A6DBA">
        <w:t xml:space="preserve"> out and utilis</w:t>
      </w:r>
      <w:r w:rsidR="0076198A">
        <w:t>ing</w:t>
      </w:r>
      <w:r w:rsidR="009A6DBA">
        <w:t>, where available, validated methods of adherence monitoring such as electronic systems</w:t>
      </w:r>
      <w:r w:rsidR="00631AD9">
        <w:t>.</w:t>
      </w:r>
    </w:p>
    <w:p w14:paraId="45B5EFBE" w14:textId="11FB4850" w:rsidR="008F3059" w:rsidRDefault="00A41A03" w:rsidP="00DB17C9">
      <w:pPr>
        <w:pStyle w:val="ListParagraph"/>
        <w:numPr>
          <w:ilvl w:val="0"/>
          <w:numId w:val="2"/>
        </w:numPr>
      </w:pPr>
      <w:r>
        <w:t>Investigating</w:t>
      </w:r>
      <w:r w:rsidR="009A6DBA">
        <w:t xml:space="preserve"> </w:t>
      </w:r>
      <w:r>
        <w:t>mechanisms</w:t>
      </w:r>
      <w:r w:rsidR="009A6DBA">
        <w:t xml:space="preserve"> t</w:t>
      </w:r>
      <w:r w:rsidR="00D92B7B">
        <w:t>o</w:t>
      </w:r>
      <w:r w:rsidR="009A6DBA">
        <w:t xml:space="preserve"> routinely assess and monitor a</w:t>
      </w:r>
      <w:r w:rsidR="00377650">
        <w:t>dherence in</w:t>
      </w:r>
      <w:r w:rsidR="009A6DBA">
        <w:t xml:space="preserve"> A</w:t>
      </w:r>
      <w:r w:rsidR="00377650">
        <w:t>YA</w:t>
      </w:r>
      <w:r w:rsidR="00200BE0">
        <w:t xml:space="preserve">, including </w:t>
      </w:r>
      <w:r w:rsidR="00CE2C01">
        <w:t xml:space="preserve">drug </w:t>
      </w:r>
      <w:r w:rsidR="00200BE0">
        <w:t>monitoring</w:t>
      </w:r>
      <w:r w:rsidR="00377650">
        <w:t>.</w:t>
      </w:r>
    </w:p>
    <w:p w14:paraId="6F94DAD3" w14:textId="5CD258D7" w:rsidR="004625D0" w:rsidRDefault="008343AE" w:rsidP="00DB17C9">
      <w:pPr>
        <w:pStyle w:val="ListParagraph"/>
        <w:numPr>
          <w:ilvl w:val="0"/>
          <w:numId w:val="2"/>
        </w:numPr>
      </w:pPr>
      <w:r>
        <w:t>Electronic reminders may benefit some subgroups. For example, in a randomised control trial d</w:t>
      </w:r>
      <w:r w:rsidR="004625D0">
        <w:t>aily text messages</w:t>
      </w:r>
      <w:r>
        <w:t xml:space="preserve"> </w:t>
      </w:r>
      <w:r w:rsidR="004625D0">
        <w:t>improve</w:t>
      </w:r>
      <w:r>
        <w:t>d</w:t>
      </w:r>
      <w:r w:rsidR="004625D0">
        <w:t xml:space="preserve"> adherence in adolescents with poor baseline adherence.</w:t>
      </w:r>
      <w:r w:rsidR="00BF1571">
        <w:fldChar w:fldCharType="begin">
          <w:fldData xml:space="preserve">PEVuZE5vdGU+PENpdGU+PEF1dGhvcj5CaGF0aWE8L0F1dGhvcj48WWVhcj4yMDIwPC9ZZWFyPjxS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</w:fldData>
        </w:fldChar>
      </w:r>
      <w:r w:rsidR="00BF1571">
        <w:instrText xml:space="preserve"> ADDIN EN.CITE </w:instrText>
      </w:r>
      <w:r w:rsidR="00BF1571">
        <w:fldChar w:fldCharType="begin">
          <w:fldData xml:space="preserve">PEVuZE5vdGU+PENpdGU+PEF1dGhvcj5CaGF0aWE8L0F1dGhvcj48WWVhcj4yMDIwPC9ZZWFyPjxS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</w:fldData>
        </w:fldChar>
      </w:r>
      <w:r w:rsidR="00BF1571">
        <w:instrText xml:space="preserve"> ADDIN EN.CITE.DATA </w:instrText>
      </w:r>
      <w:r w:rsidR="00BF1571">
        <w:fldChar w:fldCharType="end"/>
      </w:r>
      <w:r w:rsidR="00BF1571">
        <w:fldChar w:fldCharType="separate"/>
      </w:r>
      <w:r w:rsidR="00BF1571" w:rsidRPr="00BF1571">
        <w:rPr>
          <w:noProof/>
          <w:vertAlign w:val="superscript"/>
        </w:rPr>
        <w:t>163</w:t>
      </w:r>
      <w:r w:rsidR="00BF1571">
        <w:fldChar w:fldCharType="end"/>
      </w:r>
    </w:p>
    <w:p w14:paraId="42F37070" w14:textId="0F32EEA4" w:rsidR="00EB5281" w:rsidRDefault="00EB5281" w:rsidP="00EB5281">
      <w:pPr>
        <w:pStyle w:val="Heading3"/>
      </w:pPr>
      <w:bookmarkStart w:id="210" w:name="_Toc76462579"/>
      <w:bookmarkStart w:id="211" w:name="_Toc76463194"/>
      <w:bookmarkStart w:id="212" w:name="_Toc76733821"/>
      <w:bookmarkStart w:id="213" w:name="_Toc76734205"/>
      <w:bookmarkStart w:id="214" w:name="_Toc79135455"/>
      <w:bookmarkStart w:id="215" w:name="_Toc79135922"/>
      <w:bookmarkStart w:id="216" w:name="_Toc79408403"/>
      <w:bookmarkStart w:id="217" w:name="_Toc79409258"/>
      <w:r>
        <w:lastRenderedPageBreak/>
        <w:t>Social media and cyber safety</w:t>
      </w:r>
      <w:bookmarkEnd w:id="210"/>
      <w:bookmarkEnd w:id="211"/>
      <w:bookmarkEnd w:id="212"/>
      <w:bookmarkEnd w:id="213"/>
      <w:bookmarkEnd w:id="214"/>
      <w:bookmarkEnd w:id="215"/>
      <w:bookmarkEnd w:id="216"/>
      <w:bookmarkEnd w:id="217"/>
    </w:p>
    <w:p w14:paraId="102D4771" w14:textId="539C3E0C" w:rsidR="00EB5281" w:rsidRDefault="00EB5281" w:rsidP="00EB5281">
      <w:r>
        <w:t>AYA are per</w:t>
      </w:r>
      <w:r w:rsidR="002F63BF">
        <w:t>v</w:t>
      </w:r>
      <w:r>
        <w:t>asive users of technology and the use of social media is a ubiquitous and integral part of their communication.</w:t>
      </w:r>
      <w:r>
        <w:fldChar w:fldCharType="begin">
          <w:fldData xml:space="preserve">PEVuZE5vdGU+PENpdGU+PEF1dGhvcj5QZXJhbGVzPC9BdXRob3I+PFllYXI+MjAxNjwvWWVhcj48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</w:fldData>
        </w:fldChar>
      </w:r>
      <w:r w:rsidR="00BF1571">
        <w:instrText xml:space="preserve"> ADDIN EN.CITE </w:instrText>
      </w:r>
      <w:r w:rsidR="00BF1571">
        <w:fldChar w:fldCharType="begin">
          <w:fldData xml:space="preserve">PEVuZE5vdGU+PENpdGU+PEF1dGhvcj5QZXJhbGVzPC9BdXRob3I+PFllYXI+MjAxNjwvWWVhcj48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</w:fldData>
        </w:fldChar>
      </w:r>
      <w:r w:rsidR="00BF1571">
        <w:instrText xml:space="preserve"> ADDIN EN.CITE.DATA </w:instrText>
      </w:r>
      <w:r w:rsidR="00BF1571">
        <w:fldChar w:fldCharType="end"/>
      </w:r>
      <w:r>
        <w:fldChar w:fldCharType="separate"/>
      </w:r>
      <w:r w:rsidR="00BF1571" w:rsidRPr="00BF1571">
        <w:rPr>
          <w:noProof/>
          <w:vertAlign w:val="superscript"/>
        </w:rPr>
        <w:t>164, 165</w:t>
      </w:r>
      <w:r>
        <w:fldChar w:fldCharType="end"/>
      </w:r>
      <w:r>
        <w:t xml:space="preserve"> Social media </w:t>
      </w:r>
      <w:r w:rsidR="00D92B7B">
        <w:t xml:space="preserve">shows </w:t>
      </w:r>
      <w:r>
        <w:t xml:space="preserve">significant potential in AYA cancer </w:t>
      </w:r>
      <w:r w:rsidRPr="00343515">
        <w:t>prevention</w:t>
      </w:r>
      <w:r>
        <w:t>,</w:t>
      </w:r>
      <w:r>
        <w:fldChar w:fldCharType="begin">
          <w:fldData xml:space="preserve">PEVuZE5vdGU+PENpdGU+PEF1dGhvcj5GYWx6b25lPC9BdXRob3I+PFllYXI+MjAxNzwvWWVhcj48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==
</w:fldData>
        </w:fldChar>
      </w:r>
      <w:r w:rsidR="00BF1571">
        <w:instrText xml:space="preserve"> ADDIN EN.CITE </w:instrText>
      </w:r>
      <w:r w:rsidR="00BF1571">
        <w:fldChar w:fldCharType="begin">
          <w:fldData xml:space="preserve">PEVuZE5vdGU+PENpdGU+PEF1dGhvcj5GYWx6b25lPC9BdXRob3I+PFllYXI+MjAxNzwvWWVhcj48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==
</w:fldData>
        </w:fldChar>
      </w:r>
      <w:r w:rsidR="00BF1571">
        <w:instrText xml:space="preserve"> ADDIN EN.CITE.DATA </w:instrText>
      </w:r>
      <w:r w:rsidR="00BF1571">
        <w:fldChar w:fldCharType="end"/>
      </w:r>
      <w:r>
        <w:fldChar w:fldCharType="separate"/>
      </w:r>
      <w:r w:rsidR="00BF1571" w:rsidRPr="00BF1571">
        <w:rPr>
          <w:noProof/>
          <w:vertAlign w:val="superscript"/>
        </w:rPr>
        <w:t>166</w:t>
      </w:r>
      <w:r>
        <w:fldChar w:fldCharType="end"/>
      </w:r>
      <w:r>
        <w:t xml:space="preserve"> to facilitate health communications, support emotional well-being</w:t>
      </w:r>
      <w:r>
        <w:fldChar w:fldCharType="begin"/>
      </w:r>
      <w:r w:rsidR="00BF1571">
        <w:instrText xml:space="preserve"> ADDIN EN.CITE &lt;EndNote&gt;&lt;Cite&gt;&lt;Author&gt;Devine&lt;/Author&gt;&lt;Year&gt;2018&lt;/Year&gt;&lt;RecNum&gt;231&lt;/RecNum&gt;&lt;DisplayText&gt;&lt;style face="superscript"&gt;167&lt;/style&gt;&lt;/DisplayText&gt;&lt;record&gt;&lt;rec-number&gt;231&lt;/rec-number&gt;&lt;foreign-keys&gt;&lt;key app="EN" db-id="2vzr02ev2z9xe3e2ds859xwv9wrsz99pza0t" timestamp="0"&gt;231&lt;/key&gt;&lt;/foreign-keys&gt;&lt;ref-type name="Journal Article"&gt;17&lt;/ref-type&gt;&lt;contributors&gt;&lt;authors&gt;&lt;author&gt;Devine, Katie A.&lt;/author&gt;&lt;author&gt;Viola, Adrienne S.&lt;/author&gt;&lt;author&gt;Coups, Elliot J.&lt;/author&gt;&lt;author&gt;Wu, Yelena P.&lt;/author&gt;&lt;/authors&gt;&lt;/contributors&gt;&lt;titles&gt;&lt;title&gt;Digital Health Interventions for Adolescent and Young Adult Cancer Survivors&lt;/title&gt;&lt;secondary-title&gt;JCO Clinical Cancer Informatics&lt;/secondary-title&gt;&lt;/titles&gt;&lt;pages&gt;1-15&lt;/pages&gt;&lt;number&gt;2&lt;/number&gt;&lt;dates&gt;&lt;year&gt;2018&lt;/year&gt;&lt;pub-dates&gt;&lt;date&gt;2018/12/01&lt;/date&gt;&lt;/pub-dates&gt;&lt;/dates&gt;&lt;publisher&gt;American Society of Clinical Oncology&lt;/publisher&gt;&lt;urls&gt;&lt;related-urls&gt;&lt;url&gt;https://doi.org/10.1200/CCI.17.00138&lt;/url&gt;&lt;/related-urls&gt;&lt;/urls&gt;&lt;electronic-resource-num&gt;10.1200/CCI.17.00138&lt;/electronic-resource-num&gt;&lt;access-date&gt;2020/12/14&lt;/access-date&gt;&lt;/record&gt;&lt;/Cite&gt;&lt;/EndNote&gt;</w:instrText>
      </w:r>
      <w:r>
        <w:fldChar w:fldCharType="separate"/>
      </w:r>
      <w:r w:rsidR="00BF1571" w:rsidRPr="00BF1571">
        <w:rPr>
          <w:noProof/>
          <w:vertAlign w:val="superscript"/>
        </w:rPr>
        <w:t>167</w:t>
      </w:r>
      <w:r>
        <w:fldChar w:fldCharType="end"/>
      </w:r>
      <w:r>
        <w:t xml:space="preserve"> and foster an environment of care continuity beyond the hospital clinic.</w:t>
      </w:r>
      <w:r>
        <w:fldChar w:fldCharType="begin">
          <w:fldData xml:space="preserve">PEVuZE5vdGU+PENpdGU+PEF1dGhvcj5CZW4tQWhhcm9uPC9BdXRob3I+PFllYXI+MjAyMDwvWWVh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</w:fldData>
        </w:fldChar>
      </w:r>
      <w:r w:rsidR="00BF1571">
        <w:instrText xml:space="preserve"> ADDIN EN.CITE </w:instrText>
      </w:r>
      <w:r w:rsidR="00BF1571">
        <w:fldChar w:fldCharType="begin">
          <w:fldData xml:space="preserve">PEVuZE5vdGU+PENpdGU+PEF1dGhvcj5CZW4tQWhhcm9uPC9BdXRob3I+PFllYXI+MjAyMDwvWWVh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</w:fldData>
        </w:fldChar>
      </w:r>
      <w:r w:rsidR="00BF1571">
        <w:instrText xml:space="preserve"> ADDIN EN.CITE.DATA </w:instrText>
      </w:r>
      <w:r w:rsidR="00BF1571">
        <w:fldChar w:fldCharType="end"/>
      </w:r>
      <w:r>
        <w:fldChar w:fldCharType="separate"/>
      </w:r>
      <w:r w:rsidR="00BF1571" w:rsidRPr="00BF1571">
        <w:rPr>
          <w:noProof/>
          <w:vertAlign w:val="superscript"/>
        </w:rPr>
        <w:t>165</w:t>
      </w:r>
      <w:r>
        <w:fldChar w:fldCharType="end"/>
      </w:r>
      <w:r>
        <w:t xml:space="preserve"> </w:t>
      </w:r>
      <w:r w:rsidR="00D92B7B">
        <w:t>Given the relatively low number of AYA with cancer in any country, t</w:t>
      </w:r>
      <w:r>
        <w:t xml:space="preserve">he potential globalisation and sharing of knowledge provided by social media is </w:t>
      </w:r>
      <w:r w:rsidR="00D92B7B">
        <w:t xml:space="preserve">potentially </w:t>
      </w:r>
      <w:r>
        <w:t>of great benefit to AYA with cancer.</w:t>
      </w:r>
      <w:r>
        <w:fldChar w:fldCharType="begin">
          <w:fldData xml:space="preserve">PEVuZE5vdGU+PENpdGU+PEF1dGhvcj5CZW4tQWhhcm9uPC9BdXRob3I+PFllYXI+MjAxOTwvWWVh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</w:fldData>
        </w:fldChar>
      </w:r>
      <w:r w:rsidR="00811D20">
        <w:instrText xml:space="preserve"> ADDIN EN.CITE </w:instrText>
      </w:r>
      <w:r w:rsidR="00811D20">
        <w:fldChar w:fldCharType="begin">
          <w:fldData xml:space="preserve">PEVuZE5vdGU+PENpdGU+PEF1dGhvcj5CZW4tQWhhcm9uPC9BdXRob3I+PFllYXI+MjAxOTwvWWVh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</w:fldData>
        </w:fldChar>
      </w:r>
      <w:r w:rsidR="00811D20">
        <w:instrText xml:space="preserve"> ADDIN EN.CITE.DATA </w:instrText>
      </w:r>
      <w:r w:rsidR="00811D20">
        <w:fldChar w:fldCharType="end"/>
      </w:r>
      <w:r>
        <w:fldChar w:fldCharType="separate"/>
      </w:r>
      <w:r w:rsidR="00811D20" w:rsidRPr="00811D20">
        <w:rPr>
          <w:noProof/>
          <w:vertAlign w:val="superscript"/>
        </w:rPr>
        <w:t>98</w:t>
      </w:r>
      <w:r>
        <w:fldChar w:fldCharType="end"/>
      </w:r>
      <w:r>
        <w:t xml:space="preserve"> Through the support of online peer to peer interaction</w:t>
      </w:r>
      <w:r w:rsidR="00D92B7B">
        <w:t>s</w:t>
      </w:r>
      <w:r>
        <w:t>, AYA may feel less socially isolated and more empowered to be involved in their care.</w:t>
      </w:r>
      <w:r>
        <w:fldChar w:fldCharType="begin"/>
      </w:r>
      <w:r w:rsidR="00BF1571">
        <w:instrText xml:space="preserve"> ADDIN EN.CITE &lt;EndNote&gt;&lt;Cite&gt;&lt;Author&gt;Walton&lt;/Author&gt;&lt;Year&gt;2017&lt;/Year&gt;&lt;RecNum&gt;504&lt;/RecNum&gt;&lt;DisplayText&gt;&lt;style face="superscript"&gt;168&lt;/style&gt;&lt;/DisplayText&gt;&lt;record&gt;&lt;rec-number&gt;504&lt;/rec-number&gt;&lt;foreign-keys&gt;&lt;key app="EN" db-id="2vzr02ev2z9xe3e2ds859xwv9wrsz99pza0t" timestamp="0"&gt;504&lt;/key&gt;&lt;/foreign-keys&gt;&lt;ref-type name="Journal Article"&gt;17&lt;/ref-type&gt;&lt;contributors&gt;&lt;authors&gt;&lt;author&gt;Walton, A. L.&lt;/author&gt;&lt;author&gt;Albrecht, T. A.&lt;/author&gt;&lt;author&gt;Lux, L.&lt;/author&gt;&lt;author&gt;Judge Santacroce, S.&lt;/author&gt;&lt;/authors&gt;&lt;/contributors&gt;&lt;auth-address&gt;Duke University.&amp;#xD;School of Nursing, University of Pittsburgh.&amp;#xD;University of North Carolina Lineberger Comprehensive Cancer Center.&amp;#xD;University of North Carolina in Chapel Hill.&lt;/auth-address&gt;&lt;titles&gt;&lt;title&gt;Social Media: Support for Survivors and Young Adults With Cancer&lt;/title&gt;&lt;secondary-title&gt;Clin J Oncol Nurs&lt;/secondary-title&gt;&lt;alt-title&gt;Clinical journal of oncology nursing&lt;/alt-title&gt;&lt;/titles&gt;&lt;pages&gt;537-540&lt;/pages&gt;&lt;volume&gt;21&lt;/volume&gt;&lt;number&gt;5&lt;/number&gt;&lt;edition&gt;2017/09/26&lt;/edition&gt;&lt;keywords&gt;&lt;keyword&gt;Adult&lt;/keyword&gt;&lt;keyword&gt;Humans&lt;/keyword&gt;&lt;keyword&gt;Internet&lt;/keyword&gt;&lt;keyword&gt;Neoplasms/*psychology&lt;/keyword&gt;&lt;keyword&gt;*Social Media&lt;/keyword&gt;&lt;keyword&gt;Survivors&lt;/keyword&gt;&lt;keyword&gt;Young Adult&lt;/keyword&gt;&lt;keyword&gt;*survivor&lt;/keyword&gt;&lt;keyword&gt;*web-based support&lt;/keyword&gt;&lt;keyword&gt;*young adults with cancer&lt;/keyword&gt;&lt;/keywords&gt;&lt;dates&gt;&lt;year&gt;2017&lt;/year&gt;&lt;pub-dates&gt;&lt;date&gt;Oct 1&lt;/date&gt;&lt;/pub-dates&gt;&lt;/dates&gt;&lt;isbn&gt;1092-1095 (Print)&amp;#xD;1092-1095&lt;/isbn&gt;&lt;accession-num&gt;28945728&lt;/accession-num&gt;&lt;urls&gt;&lt;/urls&gt;&lt;custom2&gt;PMC5964980&lt;/custom2&gt;&lt;custom6&gt;NIHMS965443&lt;/custom6&gt;&lt;electronic-resource-num&gt;10.1188/17.Cjon.537-540&lt;/electronic-resource-num&gt;&lt;remote-database-provider&gt;NLM&lt;/remote-database-provider&gt;&lt;language&gt;eng&lt;/language&gt;&lt;/record&gt;&lt;/Cite&gt;&lt;/EndNote&gt;</w:instrText>
      </w:r>
      <w:r>
        <w:fldChar w:fldCharType="separate"/>
      </w:r>
      <w:r w:rsidR="00BF1571" w:rsidRPr="00BF1571">
        <w:rPr>
          <w:noProof/>
          <w:vertAlign w:val="superscript"/>
        </w:rPr>
        <w:t>168</w:t>
      </w:r>
      <w:r>
        <w:fldChar w:fldCharType="end"/>
      </w:r>
      <w:r>
        <w:t xml:space="preserve"> There is growing evidence for </w:t>
      </w:r>
      <w:r w:rsidR="00E76FDA">
        <w:t xml:space="preserve">clinicians </w:t>
      </w:r>
      <w:r>
        <w:t>to incorporate social media into their clinical practice in order to optimise clinical care.</w:t>
      </w:r>
      <w:r>
        <w:fldChar w:fldCharType="begin">
          <w:fldData xml:space="preserve">PEVuZE5vdGU+PENpdGU+PEF1dGhvcj5EZSBDbGVyY3E8L0F1dGhvcj48WWVhcj4yMDIwPC9ZZWFy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==
</w:fldData>
        </w:fldChar>
      </w:r>
      <w:r w:rsidR="003F33DD">
        <w:instrText xml:space="preserve"> ADDIN EN.CITE </w:instrText>
      </w:r>
      <w:r w:rsidR="003F33DD">
        <w:fldChar w:fldCharType="begin">
          <w:fldData xml:space="preserve">PEVuZE5vdGU+PENpdGU+PEF1dGhvcj5EZSBDbGVyY3E8L0F1dGhvcj48WWVhcj4yMDIwPC9ZZWFy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==
</w:fldData>
        </w:fldChar>
      </w:r>
      <w:r w:rsidR="003F33DD">
        <w:instrText xml:space="preserve"> ADDIN EN.CITE.DATA </w:instrText>
      </w:r>
      <w:r w:rsidR="003F33DD">
        <w:fldChar w:fldCharType="end"/>
      </w:r>
      <w:r>
        <w:fldChar w:fldCharType="separate"/>
      </w:r>
      <w:r w:rsidR="00665736" w:rsidRPr="00665736">
        <w:rPr>
          <w:noProof/>
          <w:vertAlign w:val="superscript"/>
        </w:rPr>
        <w:t>18</w:t>
      </w:r>
      <w:r>
        <w:fldChar w:fldCharType="end"/>
      </w:r>
    </w:p>
    <w:p w14:paraId="341A69DB" w14:textId="4B753BA6" w:rsidR="00EB5281" w:rsidRDefault="00EB5281" w:rsidP="00EB5281">
      <w:r>
        <w:t>However,</w:t>
      </w:r>
      <w:r w:rsidR="00E76FDA">
        <w:t xml:space="preserve"> health service</w:t>
      </w:r>
      <w:r w:rsidR="00D92B7B">
        <w:t>s</w:t>
      </w:r>
      <w:r w:rsidR="00E76FDA">
        <w:t xml:space="preserve"> also</w:t>
      </w:r>
      <w:r>
        <w:t xml:space="preserve"> need to be cognisant of the impact of cyber-bullying and its negative mental health impacts in this age group,</w:t>
      </w:r>
      <w:r>
        <w:fldChar w:fldCharType="begin">
          <w:fldData xml:space="preserve">PEVuZE5vdGU+PENpdGU+PEF1dGhvcj5Kb2huPC9BdXRob3I+PFllYXI+MjAxODwvWWVhcj48UmVj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</w:fldData>
        </w:fldChar>
      </w:r>
      <w:r w:rsidR="00BF1571">
        <w:instrText xml:space="preserve"> ADDIN EN.CITE </w:instrText>
      </w:r>
      <w:r w:rsidR="00BF1571">
        <w:fldChar w:fldCharType="begin">
          <w:fldData xml:space="preserve">PEVuZE5vdGU+PENpdGU+PEF1dGhvcj5Kb2huPC9BdXRob3I+PFllYXI+MjAxODwvWWVhcj48UmVj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</w:fldData>
        </w:fldChar>
      </w:r>
      <w:r w:rsidR="00BF1571">
        <w:instrText xml:space="preserve"> ADDIN EN.CITE.DATA </w:instrText>
      </w:r>
      <w:r w:rsidR="00BF1571">
        <w:fldChar w:fldCharType="end"/>
      </w:r>
      <w:r>
        <w:fldChar w:fldCharType="separate"/>
      </w:r>
      <w:r w:rsidR="00BF1571" w:rsidRPr="00BF1571">
        <w:rPr>
          <w:noProof/>
          <w:vertAlign w:val="superscript"/>
        </w:rPr>
        <w:t>169, 170</w:t>
      </w:r>
      <w:r>
        <w:fldChar w:fldCharType="end"/>
      </w:r>
      <w:r>
        <w:t xml:space="preserve"> particularly those at greater risk such as</w:t>
      </w:r>
      <w:r w:rsidR="00336E70">
        <w:t xml:space="preserve"> gender and sexually diverse </w:t>
      </w:r>
      <w:r>
        <w:t>youth.</w:t>
      </w:r>
      <w:r>
        <w:fldChar w:fldCharType="begin"/>
      </w:r>
      <w:r w:rsidR="00BF1571">
        <w:instrText xml:space="preserve"> ADDIN EN.CITE &lt;EndNote&gt;&lt;Cite&gt;&lt;Author&gt;Gower&lt;/Author&gt;&lt;Year&gt;2018&lt;/Year&gt;&lt;RecNum&gt;445&lt;/RecNum&gt;&lt;DisplayText&gt;&lt;style face="superscript"&gt;171&lt;/style&gt;&lt;/DisplayText&gt;&lt;record&gt;&lt;rec-number&gt;445&lt;/rec-number&gt;&lt;foreign-keys&gt;&lt;key app="EN" db-id="2vzr02ev2z9xe3e2ds859xwv9wrsz99pza0t" timestamp="0"&gt;445&lt;/key&gt;&lt;/foreign-keys&gt;&lt;ref-type name="Journal Article"&gt;17&lt;/ref-type&gt;&lt;contributors&gt;&lt;authors&gt;&lt;author&gt;Gower, A. L.&lt;/author&gt;&lt;author&gt;Rider, G. N.&lt;/author&gt;&lt;author&gt;McMorris, B. J.&lt;/author&gt;&lt;author&gt;Eisenberg, M. E.&lt;/author&gt;&lt;/authors&gt;&lt;/contributors&gt;&lt;auth-address&gt;Division of General Pediatrics and Adolescent Health, Department of Pediatrics, University of Minnesota. 717 Delaware St. SE, Minneapolis, MN 55414, USA.&amp;#xD;Program in Human Sexuality, Department of Family Medicine and Community Health, University of Minnesota Medical School. 1300 S. 2nd St., Suite 180, Minneapolis, MN 55454, USA.&amp;#xD;Center for Adolescent Nursing, School of Nursing, University of Minnesota. 308 Harvard St. SE, Minneapolis, MN 55455, USA.&lt;/auth-address&gt;&lt;titles&gt;&lt;title&gt;Bullying Victimization among LGBTQ Youth: Current and Future Directions&lt;/title&gt;&lt;secondary-title&gt;Curr Sex Health Rep&lt;/secondary-title&gt;&lt;alt-title&gt;Current sexual health reports&lt;/alt-title&gt;&lt;/titles&gt;&lt;pages&gt;246-254&lt;/pages&gt;&lt;volume&gt;10&lt;/volume&gt;&lt;number&gt;4&lt;/number&gt;&lt;edition&gt;2019/05/07&lt;/edition&gt;&lt;keywords&gt;&lt;keyword&gt;LGBTQ youth&lt;/keyword&gt;&lt;keyword&gt;bias-based bullying&lt;/keyword&gt;&lt;keyword&gt;bullying&lt;/keyword&gt;&lt;keyword&gt;intersectionality&lt;/keyword&gt;&lt;keyword&gt;minority stress&lt;/keyword&gt;&lt;/keywords&gt;&lt;dates&gt;&lt;year&gt;2018&lt;/year&gt;&lt;pub-dates&gt;&lt;date&gt;Dec&lt;/date&gt;&lt;/pub-dates&gt;&lt;/dates&gt;&lt;isbn&gt;1548-3584 (Print)&amp;#xD;1548-3584&lt;/isbn&gt;&lt;accession-num&gt;31057341&lt;/accession-num&gt;&lt;urls&gt;&lt;/urls&gt;&lt;custom2&gt;PMC6497454&lt;/custom2&gt;&lt;custom6&gt;NIHMS1025454&lt;/custom6&gt;&lt;electronic-resource-num&gt;10.1007/s11930-018-0169-y&lt;/electronic-resource-num&gt;&lt;remote-database-provider&gt;NLM&lt;/remote-database-provider&gt;&lt;language&gt;eng&lt;/language&gt;&lt;/record&gt;&lt;/Cite&gt;&lt;/EndNote&gt;</w:instrText>
      </w:r>
      <w:r>
        <w:fldChar w:fldCharType="separate"/>
      </w:r>
      <w:r w:rsidR="00BF1571" w:rsidRPr="00BF1571">
        <w:rPr>
          <w:noProof/>
          <w:vertAlign w:val="superscript"/>
        </w:rPr>
        <w:t>171</w:t>
      </w:r>
      <w:r>
        <w:fldChar w:fldCharType="end"/>
      </w:r>
      <w:r>
        <w:t xml:space="preserve"> AYA with cancer may also be at risk of impulsive posting of their health information online without appreciating the potential consequences of sharing this information.</w:t>
      </w:r>
      <w:r>
        <w:fldChar w:fldCharType="begin"/>
      </w:r>
      <w:r w:rsidR="00BF1571">
        <w:instrText xml:space="preserve"> ADDIN EN.CITE &lt;EndNote&gt;&lt;Cite&gt;&lt;Author&gt;Walton&lt;/Author&gt;&lt;Year&gt;2017&lt;/Year&gt;&lt;RecNum&gt;504&lt;/RecNum&gt;&lt;DisplayText&gt;&lt;style face="superscript"&gt;168&lt;/style&gt;&lt;/DisplayText&gt;&lt;record&gt;&lt;rec-number&gt;504&lt;/rec-number&gt;&lt;foreign-keys&gt;&lt;key app="EN" db-id="2vzr02ev2z9xe3e2ds859xwv9wrsz99pza0t" timestamp="0"&gt;504&lt;/key&gt;&lt;/foreign-keys&gt;&lt;ref-type name="Journal Article"&gt;17&lt;/ref-type&gt;&lt;contributors&gt;&lt;authors&gt;&lt;author&gt;Walton, A. L.&lt;/author&gt;&lt;author&gt;Albrecht, T. A.&lt;/author&gt;&lt;author&gt;Lux, L.&lt;/author&gt;&lt;author&gt;Judge Santacroce, S.&lt;/author&gt;&lt;/authors&gt;&lt;/contributors&gt;&lt;auth-address&gt;Duke University.&amp;#xD;School of Nursing, University of Pittsburgh.&amp;#xD;University of North Carolina Lineberger Comprehensive Cancer Center.&amp;#xD;University of North Carolina in Chapel Hill.&lt;/auth-address&gt;&lt;titles&gt;&lt;title&gt;Social Media: Support for Survivors and Young Adults With Cancer&lt;/title&gt;&lt;secondary-title&gt;Clin J Oncol Nurs&lt;/secondary-title&gt;&lt;alt-title&gt;Clinical journal of oncology nursing&lt;/alt-title&gt;&lt;/titles&gt;&lt;pages&gt;537-540&lt;/pages&gt;&lt;volume&gt;21&lt;/volume&gt;&lt;number&gt;5&lt;/number&gt;&lt;edition&gt;2017/09/26&lt;/edition&gt;&lt;keywords&gt;&lt;keyword&gt;Adult&lt;/keyword&gt;&lt;keyword&gt;Humans&lt;/keyword&gt;&lt;keyword&gt;Internet&lt;/keyword&gt;&lt;keyword&gt;Neoplasms/*psychology&lt;/keyword&gt;&lt;keyword&gt;*Social Media&lt;/keyword&gt;&lt;keyword&gt;Survivors&lt;/keyword&gt;&lt;keyword&gt;Young Adult&lt;/keyword&gt;&lt;keyword&gt;*survivor&lt;/keyword&gt;&lt;keyword&gt;*web-based support&lt;/keyword&gt;&lt;keyword&gt;*young adults with cancer&lt;/keyword&gt;&lt;/keywords&gt;&lt;dates&gt;&lt;year&gt;2017&lt;/year&gt;&lt;pub-dates&gt;&lt;date&gt;Oct 1&lt;/date&gt;&lt;/pub-dates&gt;&lt;/dates&gt;&lt;isbn&gt;1092-1095 (Print)&amp;#xD;1092-1095&lt;/isbn&gt;&lt;accession-num&gt;28945728&lt;/accession-num&gt;&lt;urls&gt;&lt;/urls&gt;&lt;custom2&gt;PMC5964980&lt;/custom2&gt;&lt;custom6&gt;NIHMS965443&lt;/custom6&gt;&lt;electronic-resource-num&gt;10.1188/17.Cjon.537-540&lt;/electronic-resource-num&gt;&lt;remote-database-provider&gt;NLM&lt;/remote-database-provider&gt;&lt;language&gt;eng&lt;/language&gt;&lt;/record&gt;&lt;/Cite&gt;&lt;/EndNote&gt;</w:instrText>
      </w:r>
      <w:r>
        <w:fldChar w:fldCharType="separate"/>
      </w:r>
      <w:r w:rsidR="00BF1571" w:rsidRPr="00BF1571">
        <w:rPr>
          <w:noProof/>
          <w:vertAlign w:val="superscript"/>
        </w:rPr>
        <w:t>168</w:t>
      </w:r>
      <w:r>
        <w:fldChar w:fldCharType="end"/>
      </w:r>
      <w:r>
        <w:t xml:space="preserve"> A lack of guidance from the </w:t>
      </w:r>
      <w:r w:rsidR="00E770E2">
        <w:t>healthcare team</w:t>
      </w:r>
      <w:r>
        <w:t xml:space="preserve"> may also result in the AYA accessing negative or damaging information about their individual  disease, treatment and outcome.</w:t>
      </w:r>
      <w:r>
        <w:fldChar w:fldCharType="begin">
          <w:fldData xml:space="preserve">PEVuZE5vdGU+PENpdGU+PEF1dGhvcj5CZW4tQWhhcm9uPC9BdXRob3I+PFllYXI+MjAyMDwvWWVh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</w:fldData>
        </w:fldChar>
      </w:r>
      <w:r w:rsidR="00BF1571">
        <w:instrText xml:space="preserve"> ADDIN EN.CITE </w:instrText>
      </w:r>
      <w:r w:rsidR="00BF1571">
        <w:fldChar w:fldCharType="begin">
          <w:fldData xml:space="preserve">PEVuZE5vdGU+PENpdGU+PEF1dGhvcj5CZW4tQWhhcm9uPC9BdXRob3I+PFllYXI+MjAyMDwvWWVh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</w:fldData>
        </w:fldChar>
      </w:r>
      <w:r w:rsidR="00BF1571">
        <w:instrText xml:space="preserve"> ADDIN EN.CITE.DATA </w:instrText>
      </w:r>
      <w:r w:rsidR="00BF1571">
        <w:fldChar w:fldCharType="end"/>
      </w:r>
      <w:r>
        <w:fldChar w:fldCharType="separate"/>
      </w:r>
      <w:r w:rsidR="00BF1571" w:rsidRPr="00BF1571">
        <w:rPr>
          <w:noProof/>
          <w:vertAlign w:val="superscript"/>
        </w:rPr>
        <w:t>165</w:t>
      </w:r>
      <w:r>
        <w:fldChar w:fldCharType="end"/>
      </w:r>
    </w:p>
    <w:p w14:paraId="745BCC0D" w14:textId="74920F74" w:rsidR="00EB5281" w:rsidRDefault="00EB5281" w:rsidP="00EB5281">
      <w:r>
        <w:t>Health services should be able to demonstrate:</w:t>
      </w:r>
    </w:p>
    <w:p w14:paraId="00AFF23B" w14:textId="12C6C227" w:rsidR="00EB5281" w:rsidRDefault="00EB5281" w:rsidP="0063001A">
      <w:pPr>
        <w:pStyle w:val="ListParagraph"/>
        <w:numPr>
          <w:ilvl w:val="0"/>
          <w:numId w:val="25"/>
        </w:numPr>
      </w:pPr>
      <w:r>
        <w:t xml:space="preserve">The development of institutional social media accounts to facilitate the provision of </w:t>
      </w:r>
      <w:r w:rsidR="006C79B3">
        <w:t>education</w:t>
      </w:r>
      <w:r>
        <w:t xml:space="preserve"> </w:t>
      </w:r>
      <w:r w:rsidR="006C79B3">
        <w:t xml:space="preserve">and broaden the access to </w:t>
      </w:r>
      <w:r w:rsidR="00B86B12">
        <w:t>reliable</w:t>
      </w:r>
      <w:r w:rsidR="00477D8B">
        <w:t xml:space="preserve"> and </w:t>
      </w:r>
      <w:r w:rsidR="00B86B12">
        <w:t xml:space="preserve">reputable </w:t>
      </w:r>
      <w:r w:rsidR="006C79B3">
        <w:t>information</w:t>
      </w:r>
      <w:r w:rsidR="004B0A6F">
        <w:t>.</w:t>
      </w:r>
    </w:p>
    <w:p w14:paraId="52BDCF63" w14:textId="651240AC" w:rsidR="00C1410C" w:rsidRDefault="00EB5281" w:rsidP="0063001A">
      <w:pPr>
        <w:pStyle w:val="ListParagraph"/>
        <w:numPr>
          <w:ilvl w:val="0"/>
          <w:numId w:val="25"/>
        </w:numPr>
      </w:pPr>
      <w:r>
        <w:t>Active engagement with AYA regarding self-care, accessing appropriate online sources of information and the importance of considering how they share their health information online</w:t>
      </w:r>
      <w:r w:rsidR="004059A3">
        <w:t xml:space="preserve"> and </w:t>
      </w:r>
      <w:r w:rsidR="00B86B12">
        <w:t>understanding their digital footprint</w:t>
      </w:r>
      <w:r>
        <w:t>.</w:t>
      </w:r>
    </w:p>
    <w:p w14:paraId="14D2C4C4" w14:textId="731509DD" w:rsidR="00EB5281" w:rsidRDefault="00EB5281" w:rsidP="0063001A">
      <w:pPr>
        <w:pStyle w:val="ListParagraph"/>
        <w:numPr>
          <w:ilvl w:val="0"/>
          <w:numId w:val="25"/>
        </w:numPr>
      </w:pPr>
      <w:r>
        <w:t>Strategies that incorporate the internet and social media platforms as part of the psychosocial assessment process.</w:t>
      </w:r>
    </w:p>
    <w:p w14:paraId="09285182" w14:textId="164040F4" w:rsidR="00C64729" w:rsidRDefault="00C64729" w:rsidP="0063001A">
      <w:pPr>
        <w:pStyle w:val="ListParagraph"/>
        <w:numPr>
          <w:ilvl w:val="0"/>
          <w:numId w:val="25"/>
        </w:numPr>
      </w:pPr>
      <w:r w:rsidRPr="00C64729">
        <w:t>Discussion</w:t>
      </w:r>
      <w:r w:rsidR="00B140CE">
        <w:t xml:space="preserve"> </w:t>
      </w:r>
      <w:r w:rsidRPr="00C64729">
        <w:t xml:space="preserve">with parents, </w:t>
      </w:r>
      <w:r w:rsidR="007C17D6" w:rsidRPr="00C64729">
        <w:t>caregivers</w:t>
      </w:r>
      <w:r w:rsidRPr="00C64729">
        <w:t xml:space="preserve"> or family regarding AYA consent of any health information shared online or to fundraise</w:t>
      </w:r>
      <w:r w:rsidR="00D92B7B">
        <w:t>.</w:t>
      </w:r>
    </w:p>
    <w:p w14:paraId="5B149008" w14:textId="5306242C" w:rsidR="004B3752" w:rsidRDefault="004B3752" w:rsidP="004B3752">
      <w:pPr>
        <w:pStyle w:val="Heading3"/>
      </w:pPr>
      <w:bookmarkStart w:id="218" w:name="_Toc76462580"/>
      <w:bookmarkStart w:id="219" w:name="_Toc76463195"/>
      <w:bookmarkStart w:id="220" w:name="_Toc76733822"/>
      <w:bookmarkStart w:id="221" w:name="_Toc76734206"/>
      <w:bookmarkStart w:id="222" w:name="_Toc79135456"/>
      <w:bookmarkStart w:id="223" w:name="_Toc79135923"/>
      <w:bookmarkStart w:id="224" w:name="_Toc79408404"/>
      <w:bookmarkStart w:id="225" w:name="_Toc79409259"/>
      <w:r>
        <w:t>Substance use in AYA</w:t>
      </w:r>
      <w:bookmarkEnd w:id="218"/>
      <w:bookmarkEnd w:id="219"/>
      <w:bookmarkEnd w:id="220"/>
      <w:bookmarkEnd w:id="221"/>
      <w:bookmarkEnd w:id="222"/>
      <w:bookmarkEnd w:id="223"/>
      <w:bookmarkEnd w:id="224"/>
      <w:bookmarkEnd w:id="225"/>
    </w:p>
    <w:p w14:paraId="3EE6618B" w14:textId="2EFE40A1" w:rsidR="004B3752" w:rsidRDefault="004B3752" w:rsidP="004B3752">
      <w:r>
        <w:t xml:space="preserve">The period of adolescence and young adulthood is </w:t>
      </w:r>
      <w:r w:rsidR="00D92B7B">
        <w:t xml:space="preserve">when many young people experiment with using particular </w:t>
      </w:r>
      <w:r>
        <w:t>substance</w:t>
      </w:r>
      <w:r w:rsidR="00D92B7B">
        <w:t>s such as alcohol, tobacco, marijuana and other drugs</w:t>
      </w:r>
      <w:r w:rsidR="00625FE3">
        <w:t>.</w:t>
      </w:r>
      <w:r>
        <w:fldChar w:fldCharType="begin">
          <w:fldData xml:space="preserve">PEVuZE5vdGU+PENpdGU+PEF1dGhvcj5Bc3ZhdDwvQXV0aG9yPjxZZWFyPjIwMjA8L1llYXI+PFJl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</w:fldData>
        </w:fldChar>
      </w:r>
      <w:r w:rsidR="00BF1571">
        <w:instrText xml:space="preserve"> ADDIN EN.CITE </w:instrText>
      </w:r>
      <w:r w:rsidR="00BF1571">
        <w:fldChar w:fldCharType="begin">
          <w:fldData xml:space="preserve">PEVuZE5vdGU+PENpdGU+PEF1dGhvcj5Bc3ZhdDwvQXV0aG9yPjxZZWFyPjIwMjA8L1llYXI+PFJl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</w:fldData>
        </w:fldChar>
      </w:r>
      <w:r w:rsidR="00BF1571">
        <w:instrText xml:space="preserve"> ADDIN EN.CITE.DATA </w:instrText>
      </w:r>
      <w:r w:rsidR="00BF1571">
        <w:fldChar w:fldCharType="end"/>
      </w:r>
      <w:r>
        <w:fldChar w:fldCharType="separate"/>
      </w:r>
      <w:r w:rsidR="00BF1571" w:rsidRPr="00BF1571">
        <w:rPr>
          <w:noProof/>
          <w:vertAlign w:val="superscript"/>
        </w:rPr>
        <w:t>172</w:t>
      </w:r>
      <w:r>
        <w:fldChar w:fldCharType="end"/>
      </w:r>
      <w:r>
        <w:t xml:space="preserve"> </w:t>
      </w:r>
      <w:r w:rsidR="00625FE3">
        <w:t>This remains an</w:t>
      </w:r>
      <w:r w:rsidR="00E52CB6">
        <w:t xml:space="preserve"> </w:t>
      </w:r>
      <w:r w:rsidR="00625FE3">
        <w:t>issue for</w:t>
      </w:r>
      <w:r w:rsidR="00D92B7B">
        <w:t xml:space="preserve"> AYA undergoing </w:t>
      </w:r>
      <w:r>
        <w:t>cancer</w:t>
      </w:r>
      <w:r w:rsidR="00D92B7B">
        <w:t xml:space="preserve"> treatment</w:t>
      </w:r>
      <w:r>
        <w:t>.</w:t>
      </w:r>
      <w:r>
        <w:fldChar w:fldCharType="begin">
          <w:fldData xml:space="preserve">PEVuZE5vdGU+PENpdGU+PEF1dGhvcj5Sb3NlbmJlcmc8L0F1dGhvcj48WWVhcj4yMDE3PC9ZZWFy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</w:fldData>
        </w:fldChar>
      </w:r>
      <w:r w:rsidR="00811D20">
        <w:instrText xml:space="preserve"> ADDIN EN.CITE </w:instrText>
      </w:r>
      <w:r w:rsidR="00811D20">
        <w:fldChar w:fldCharType="begin">
          <w:fldData xml:space="preserve">PEVuZE5vdGU+PENpdGU+PEF1dGhvcj5Sb3NlbmJlcmc8L0F1dGhvcj48WWVhcj4yMDE3PC9ZZWFy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</w:fldData>
        </w:fldChar>
      </w:r>
      <w:r w:rsidR="00811D20">
        <w:instrText xml:space="preserve"> ADDIN EN.CITE.DATA </w:instrText>
      </w:r>
      <w:r w:rsidR="00811D20">
        <w:fldChar w:fldCharType="end"/>
      </w:r>
      <w:r>
        <w:fldChar w:fldCharType="separate"/>
      </w:r>
      <w:r w:rsidR="00811D20" w:rsidRPr="00811D20">
        <w:rPr>
          <w:noProof/>
          <w:vertAlign w:val="superscript"/>
        </w:rPr>
        <w:t>131</w:t>
      </w:r>
      <w:r>
        <w:fldChar w:fldCharType="end"/>
      </w:r>
      <w:r w:rsidR="00D92B7B">
        <w:t xml:space="preserve">Furthermore, this period has the </w:t>
      </w:r>
      <w:r>
        <w:t>highest risk of substance use disorders.</w:t>
      </w:r>
      <w:r>
        <w:fldChar w:fldCharType="begin"/>
      </w:r>
      <w:r w:rsidR="00BF1571">
        <w:instrText xml:space="preserve"> ADDIN EN.CITE &lt;EndNote&gt;&lt;Cite&gt;&lt;Author&gt;Slade&lt;/Author&gt;&lt;Year&gt;2009&lt;/Year&gt;&lt;RecNum&gt;337&lt;/RecNum&gt;&lt;DisplayText&gt;&lt;style face="superscript"&gt;173&lt;/style&gt;&lt;/DisplayText&gt;&lt;record&gt;&lt;rec-number&gt;337&lt;/rec-number&gt;&lt;foreign-keys&gt;&lt;key app="EN" db-id="2vzr02ev2z9xe3e2ds859xwv9wrsz99pza0t" timestamp="0"&gt;337&lt;/key&gt;&lt;/foreign-keys&gt;&lt;ref-type name="Government Document"&gt;46&lt;/ref-type&gt;&lt;contributors&gt;&lt;authors&gt;&lt;author&gt;Slade, T., &lt;/author&gt;&lt;author&gt;Johnston, A., &lt;/author&gt;&lt;author&gt;Teesson, M., &lt;/author&gt;&lt;author&gt;Whiteford, H., &lt;/author&gt;&lt;author&gt;Burgess, P., &lt;/author&gt;&lt;author&gt;Pirkis, J., &lt;/author&gt;&lt;author&gt;Saw, S. &lt;/author&gt;&lt;/authors&gt;&lt;secondary-authors&gt;&lt;author&gt;Department of Health and Ageing,&lt;/author&gt;&lt;/secondary-authors&gt;&lt;/contributors&gt;&lt;titles&gt;&lt;title&gt;The Mental Health of Australians 2. Report on the 2007 National Survey of Mental Health and Wellbeing.&lt;/title&gt;&lt;/titles&gt;&lt;dates&gt;&lt;year&gt;2009&lt;/year&gt;&lt;/dates&gt;&lt;pub-location&gt;Canberra&lt;/pub-location&gt;&lt;urls&gt;&lt;/urls&gt;&lt;/record&gt;&lt;/Cite&gt;&lt;/EndNote&gt;</w:instrText>
      </w:r>
      <w:r>
        <w:fldChar w:fldCharType="separate"/>
      </w:r>
      <w:r w:rsidR="00BF1571" w:rsidRPr="00BF1571">
        <w:rPr>
          <w:noProof/>
          <w:vertAlign w:val="superscript"/>
        </w:rPr>
        <w:t>173</w:t>
      </w:r>
      <w:r>
        <w:fldChar w:fldCharType="end"/>
      </w:r>
      <w:r>
        <w:t xml:space="preserve"> </w:t>
      </w:r>
      <w:r w:rsidR="00997728">
        <w:t xml:space="preserve">Substance abuse </w:t>
      </w:r>
      <w:r w:rsidR="00A40AA3">
        <w:t>during</w:t>
      </w:r>
      <w:r w:rsidR="00D857F2">
        <w:t xml:space="preserve"> this time </w:t>
      </w:r>
      <w:r w:rsidR="00C242BA">
        <w:t>is</w:t>
      </w:r>
      <w:r w:rsidR="00D857F2">
        <w:t xml:space="preserve"> </w:t>
      </w:r>
      <w:r w:rsidR="00D857F2">
        <w:lastRenderedPageBreak/>
        <w:t>associated with negative</w:t>
      </w:r>
      <w:r w:rsidR="00D025EC">
        <w:t xml:space="preserve"> outcomes such as altered decision-making and </w:t>
      </w:r>
      <w:r w:rsidR="00E403F4">
        <w:t xml:space="preserve">poor </w:t>
      </w:r>
      <w:r w:rsidR="00A40AA3">
        <w:t>emotional functioning</w:t>
      </w:r>
      <w:r w:rsidR="00C242BA">
        <w:t>.</w:t>
      </w:r>
      <w:r w:rsidR="00C242BA">
        <w:fldChar w:fldCharType="begin"/>
      </w:r>
      <w:r w:rsidR="00BF1571">
        <w:instrText xml:space="preserve"> ADDIN EN.CITE &lt;EndNote&gt;&lt;Cite&gt;&lt;Author&gt;Cappelli&lt;/Author&gt;&lt;Year&gt;2021&lt;/Year&gt;&lt;RecNum&gt;621&lt;/RecNum&gt;&lt;DisplayText&gt;&lt;style face="superscript"&gt;174&lt;/style&gt;&lt;/DisplayText&gt;&lt;record&gt;&lt;rec-number&gt;621&lt;/rec-number&gt;&lt;foreign-keys&gt;&lt;key app="EN" db-id="2vzr02ev2z9xe3e2ds859xwv9wrsz99pza0t" timestamp="0"&gt;621&lt;/key&gt;&lt;/foreign-keys&gt;&lt;ref-type name="Journal Article"&gt;17&lt;/ref-type&gt;&lt;contributors&gt;&lt;authors&gt;&lt;author&gt;Cappelli, Christopher&lt;/author&gt;&lt;author&gt;Miller, Kimberly A.&lt;/author&gt;&lt;author&gt;Ritt-Olson, Anamara&lt;/author&gt;&lt;author&gt;Pentz, Mary A.&lt;/author&gt;&lt;author&gt;Salahpour, Sofia&lt;/author&gt;&lt;author&gt;Milam, Joel E.&lt;/author&gt;&lt;/authors&gt;&lt;/contributors&gt;&lt;titles&gt;&lt;title&gt;Binge Drinking, Tobacco, and Marijuana Use Among Young Adult Childhood Cancer Survivors: A Longitudinal Study&lt;/title&gt;&lt;secondary-title&gt;Journal of Pediatric Oncology Nursing&lt;/secondary-title&gt;&lt;/titles&gt;&lt;pages&gt;10434542211011036&lt;/pages&gt;&lt;dates&gt;&lt;year&gt;2021&lt;/year&gt;&lt;/dates&gt;&lt;publisher&gt;SAGE Publications Inc STM&lt;/publisher&gt;&lt;isbn&gt;1043-4542&lt;/isbn&gt;&lt;urls&gt;&lt;related-urls&gt;&lt;url&gt;https://doi.org/10.1177/10434542211011036&lt;/url&gt;&lt;/related-urls&gt;&lt;/urls&gt;&lt;electronic-resource-num&gt;10.1177/10434542211011036&lt;/electronic-resource-num&gt;&lt;access-date&gt;2021/06/16&lt;/access-date&gt;&lt;/record&gt;&lt;/Cite&gt;&lt;/EndNote&gt;</w:instrText>
      </w:r>
      <w:r w:rsidR="00C242BA">
        <w:fldChar w:fldCharType="separate"/>
      </w:r>
      <w:r w:rsidR="00BF1571" w:rsidRPr="00BF1571">
        <w:rPr>
          <w:noProof/>
          <w:vertAlign w:val="superscript"/>
        </w:rPr>
        <w:t>174</w:t>
      </w:r>
      <w:r w:rsidR="00C242BA">
        <w:fldChar w:fldCharType="end"/>
      </w:r>
    </w:p>
    <w:p w14:paraId="2738D4C9" w14:textId="159048A8" w:rsidR="004B3752" w:rsidRDefault="00B86B12" w:rsidP="004B3752">
      <w:r>
        <w:t>Normalising</w:t>
      </w:r>
      <w:r w:rsidR="004B3752">
        <w:t xml:space="preserve"> peer status, social rituals, increasing confidence, masking self-consciousness or simply as a method of coping are some reasons why AYA with cancer may continue to engage in substance use.</w:t>
      </w:r>
      <w:r w:rsidR="004B3752">
        <w:fldChar w:fldCharType="begin">
          <w:fldData xml:space="preserve">PEVuZE5vdGU+PENpdGU+PEF1dGhvcj5TbWl0aDwvQXV0aG9yPjxZZWFyPjIwMTY8L1llYXI+PFJl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</w:fldData>
        </w:fldChar>
      </w:r>
      <w:r w:rsidR="00BF1571">
        <w:instrText xml:space="preserve"> ADDIN EN.CITE </w:instrText>
      </w:r>
      <w:r w:rsidR="00BF1571">
        <w:fldChar w:fldCharType="begin">
          <w:fldData xml:space="preserve">PEVuZE5vdGU+PENpdGU+PEF1dGhvcj5TbWl0aDwvQXV0aG9yPjxZZWFyPjIwMTY8L1llYXI+PFJl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</w:fldData>
        </w:fldChar>
      </w:r>
      <w:r w:rsidR="00BF1571">
        <w:instrText xml:space="preserve"> ADDIN EN.CITE.DATA </w:instrText>
      </w:r>
      <w:r w:rsidR="00BF1571">
        <w:fldChar w:fldCharType="end"/>
      </w:r>
      <w:r w:rsidR="004B3752">
        <w:fldChar w:fldCharType="separate"/>
      </w:r>
      <w:r w:rsidR="00BF1571" w:rsidRPr="00BF1571">
        <w:rPr>
          <w:noProof/>
          <w:vertAlign w:val="superscript"/>
        </w:rPr>
        <w:t>29, 42, 175, 176</w:t>
      </w:r>
      <w:r w:rsidR="004B3752">
        <w:fldChar w:fldCharType="end"/>
      </w:r>
    </w:p>
    <w:p w14:paraId="4A47DAD7" w14:textId="46B91BF1" w:rsidR="004B3752" w:rsidRDefault="004B3752" w:rsidP="004B3752">
      <w:r>
        <w:t xml:space="preserve">Substance use (and abuse) may present a barrier to treatment adherence, lead to comorbidities that impact on care and outcomes, decrease immune function, impede symptom assessment and management, impair mental health and add an increased risk to the potential late </w:t>
      </w:r>
      <w:r w:rsidR="00B86B12">
        <w:t xml:space="preserve">sequelae </w:t>
      </w:r>
      <w:r>
        <w:t xml:space="preserve">of treatment, including secondary cancers </w:t>
      </w:r>
      <w:r>
        <w:fldChar w:fldCharType="begin">
          <w:fldData xml:space="preserve">PEVuZE5vdGU+PENpdGU+PEF1dGhvcj5ZdXN1Zm92PC9BdXRob3I+PFllYXI+MjAxOTwvWWVhcj48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=
</w:fldData>
        </w:fldChar>
      </w:r>
      <w:r w:rsidR="00BF1571">
        <w:instrText xml:space="preserve"> ADDIN EN.CITE </w:instrText>
      </w:r>
      <w:r w:rsidR="00BF1571">
        <w:fldChar w:fldCharType="begin">
          <w:fldData xml:space="preserve">PEVuZE5vdGU+PENpdGU+PEF1dGhvcj5ZdXN1Zm92PC9BdXRob3I+PFllYXI+MjAxOTwvWWVhcj48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=
</w:fldData>
        </w:fldChar>
      </w:r>
      <w:r w:rsidR="00BF1571">
        <w:instrText xml:space="preserve"> ADDIN EN.CITE.DATA </w:instrText>
      </w:r>
      <w:r w:rsidR="00BF1571">
        <w:fldChar w:fldCharType="end"/>
      </w:r>
      <w:r>
        <w:fldChar w:fldCharType="separate"/>
      </w:r>
      <w:r w:rsidR="00BF1571" w:rsidRPr="00BF1571">
        <w:rPr>
          <w:noProof/>
          <w:vertAlign w:val="superscript"/>
        </w:rPr>
        <w:t>172, 175</w:t>
      </w:r>
      <w:r>
        <w:fldChar w:fldCharType="end"/>
      </w:r>
    </w:p>
    <w:p w14:paraId="41A3504F" w14:textId="2267C6F5" w:rsidR="004B3752" w:rsidRDefault="004B3752" w:rsidP="004B3752">
      <w:r>
        <w:t>Health services should:</w:t>
      </w:r>
    </w:p>
    <w:p w14:paraId="314CB740" w14:textId="75454FF8" w:rsidR="004B3752" w:rsidRDefault="004B3752" w:rsidP="0063001A">
      <w:pPr>
        <w:pStyle w:val="ListParagraph"/>
        <w:numPr>
          <w:ilvl w:val="0"/>
          <w:numId w:val="29"/>
        </w:numPr>
      </w:pPr>
      <w:r>
        <w:t>Assess all AYA for substance use at diagnosis with the use of a validated tool.</w:t>
      </w:r>
    </w:p>
    <w:p w14:paraId="7F19C64A" w14:textId="1CC412FF" w:rsidR="006A3D75" w:rsidRDefault="006A3D75" w:rsidP="0063001A">
      <w:pPr>
        <w:pStyle w:val="ListParagraph"/>
        <w:numPr>
          <w:ilvl w:val="0"/>
          <w:numId w:val="29"/>
        </w:numPr>
      </w:pPr>
      <w:r>
        <w:t xml:space="preserve">Explore the </w:t>
      </w:r>
      <w:r w:rsidR="00280F89">
        <w:t>AYA</w:t>
      </w:r>
      <w:r w:rsidR="001B0623">
        <w:t xml:space="preserve"> </w:t>
      </w:r>
      <w:r w:rsidR="00280F89">
        <w:t>understanding of substance use</w:t>
      </w:r>
      <w:r w:rsidR="000A5BD4">
        <w:t>.</w:t>
      </w:r>
    </w:p>
    <w:p w14:paraId="7AD2AC05" w14:textId="77777777" w:rsidR="00B86B12" w:rsidRDefault="00B86B12" w:rsidP="0063001A">
      <w:pPr>
        <w:pStyle w:val="ListParagraph"/>
        <w:numPr>
          <w:ilvl w:val="0"/>
          <w:numId w:val="29"/>
        </w:numPr>
      </w:pPr>
      <w:r>
        <w:t>Utilise supportive and non-judgemental communication strategies to encourage disclosure and discussion about substance use.</w:t>
      </w:r>
    </w:p>
    <w:p w14:paraId="7F1E2AB5" w14:textId="77777777" w:rsidR="00B86B12" w:rsidRDefault="00B86B12" w:rsidP="0063001A">
      <w:pPr>
        <w:pStyle w:val="ListParagraph"/>
        <w:numPr>
          <w:ilvl w:val="0"/>
          <w:numId w:val="29"/>
        </w:numPr>
      </w:pPr>
      <w:r>
        <w:t xml:space="preserve">Carefully consider and discuss with the AYA issues of confidentiality and duties of care and disclosure in discussions about substance use. </w:t>
      </w:r>
    </w:p>
    <w:p w14:paraId="1387DCFC" w14:textId="3130523D" w:rsidR="00D01FE4" w:rsidRDefault="00D01FE4" w:rsidP="0063001A">
      <w:pPr>
        <w:pStyle w:val="ListParagraph"/>
        <w:numPr>
          <w:ilvl w:val="0"/>
          <w:numId w:val="29"/>
        </w:numPr>
      </w:pPr>
      <w:r>
        <w:t xml:space="preserve">Explain the </w:t>
      </w:r>
      <w:r w:rsidR="000A5BD4">
        <w:t>contraindications</w:t>
      </w:r>
      <w:r w:rsidR="005B7C43">
        <w:t xml:space="preserve"> of </w:t>
      </w:r>
      <w:r>
        <w:t>specific substance</w:t>
      </w:r>
      <w:r w:rsidR="00D92B7B">
        <w:t>s in the context of cancer care as well as more generally</w:t>
      </w:r>
      <w:r w:rsidR="000A5BD4">
        <w:t>.</w:t>
      </w:r>
    </w:p>
    <w:p w14:paraId="671ECFD7" w14:textId="2C2386ED" w:rsidR="004B3752" w:rsidRDefault="004B3752" w:rsidP="0063001A">
      <w:pPr>
        <w:pStyle w:val="ListParagraph"/>
        <w:numPr>
          <w:ilvl w:val="0"/>
          <w:numId w:val="29"/>
        </w:numPr>
      </w:pPr>
      <w:r>
        <w:t>Provide health promotion and risk reduction strategies (if applicable).</w:t>
      </w:r>
    </w:p>
    <w:p w14:paraId="241850C9" w14:textId="77777777" w:rsidR="004B3752" w:rsidRDefault="004B3752" w:rsidP="0063001A">
      <w:pPr>
        <w:pStyle w:val="ListParagraph"/>
        <w:numPr>
          <w:ilvl w:val="0"/>
          <w:numId w:val="29"/>
        </w:numPr>
      </w:pPr>
      <w:r>
        <w:t xml:space="preserve">Repeat assessment at other critical time points, both during and completing treatment, as well as in survivorship. </w:t>
      </w:r>
    </w:p>
    <w:p w14:paraId="53DFF527" w14:textId="3944E065" w:rsidR="004B3752" w:rsidRDefault="004B3752" w:rsidP="004B3752">
      <w:r>
        <w:t>Dedicated, experienced staff (such as AYA cancer care coordinators) should utilise these timepoints as ‘teachable moments’ when AYA are at heightened receptivity and conducive to lifestyle change.</w:t>
      </w:r>
      <w:r>
        <w:fldChar w:fldCharType="begin">
          <w:fldData xml:space="preserve">PEVuZE5vdGU+PENpdGU+PEF1dGhvcj5CZWxsPC9BdXRob3I+PFllYXI+MjAxMjwvWWVhcj48UmVj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</w:fldData>
        </w:fldChar>
      </w:r>
      <w:r w:rsidR="00BF1571">
        <w:instrText xml:space="preserve"> ADDIN EN.CITE </w:instrText>
      </w:r>
      <w:r w:rsidR="00BF1571">
        <w:fldChar w:fldCharType="begin">
          <w:fldData xml:space="preserve">PEVuZE5vdGU+PENpdGU+PEF1dGhvcj5CZWxsPC9BdXRob3I+PFllYXI+MjAxMjwvWWVhcj48UmVj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</w:fldData>
        </w:fldChar>
      </w:r>
      <w:r w:rsidR="00BF1571">
        <w:instrText xml:space="preserve"> ADDIN EN.CITE.DATA </w:instrText>
      </w:r>
      <w:r w:rsidR="00BF1571">
        <w:fldChar w:fldCharType="end"/>
      </w:r>
      <w:r>
        <w:fldChar w:fldCharType="separate"/>
      </w:r>
      <w:r w:rsidR="00BF1571" w:rsidRPr="00BF1571">
        <w:rPr>
          <w:noProof/>
          <w:vertAlign w:val="superscript"/>
        </w:rPr>
        <w:t>172, 177</w:t>
      </w:r>
      <w:r>
        <w:fldChar w:fldCharType="end"/>
      </w:r>
    </w:p>
    <w:p w14:paraId="0C673152" w14:textId="2DF852CA" w:rsidR="004B3752" w:rsidRDefault="00614467" w:rsidP="00826BD8">
      <w:pPr>
        <w:pStyle w:val="Heading2"/>
      </w:pPr>
      <w:bookmarkStart w:id="226" w:name="_Toc76462581"/>
      <w:bookmarkStart w:id="227" w:name="_Toc76463196"/>
      <w:bookmarkStart w:id="228" w:name="_Toc76733823"/>
      <w:bookmarkStart w:id="229" w:name="_Toc76734207"/>
      <w:bookmarkStart w:id="230" w:name="_Toc79135457"/>
      <w:bookmarkStart w:id="231" w:name="_Toc79135924"/>
      <w:bookmarkStart w:id="232" w:name="_Toc79408405"/>
      <w:bookmarkStart w:id="233" w:name="_Toc79409260"/>
      <w:r>
        <w:t>Unique health system approaches</w:t>
      </w:r>
      <w:bookmarkEnd w:id="226"/>
      <w:bookmarkEnd w:id="227"/>
      <w:bookmarkEnd w:id="228"/>
      <w:bookmarkEnd w:id="229"/>
      <w:bookmarkEnd w:id="230"/>
      <w:bookmarkEnd w:id="231"/>
      <w:bookmarkEnd w:id="232"/>
      <w:bookmarkEnd w:id="233"/>
    </w:p>
    <w:p w14:paraId="484C5EB7" w14:textId="47B06E5B" w:rsidR="006F183B" w:rsidRDefault="006F183B" w:rsidP="006F183B">
      <w:pPr>
        <w:pStyle w:val="Heading3"/>
      </w:pPr>
      <w:bookmarkStart w:id="234" w:name="_Toc76462582"/>
      <w:bookmarkStart w:id="235" w:name="_Toc76463197"/>
      <w:bookmarkStart w:id="236" w:name="_Toc76733824"/>
      <w:bookmarkStart w:id="237" w:name="_Toc76734208"/>
      <w:bookmarkStart w:id="238" w:name="_Toc79135458"/>
      <w:bookmarkStart w:id="239" w:name="_Toc79135925"/>
      <w:bookmarkStart w:id="240" w:name="_Toc79408406"/>
      <w:bookmarkStart w:id="241" w:name="_Toc79409261"/>
      <w:r>
        <w:t>Environment</w:t>
      </w:r>
      <w:r w:rsidR="001C44C8">
        <w:t xml:space="preserve"> and approaches to</w:t>
      </w:r>
      <w:r>
        <w:t xml:space="preserve"> care</w:t>
      </w:r>
      <w:bookmarkEnd w:id="234"/>
      <w:bookmarkEnd w:id="235"/>
      <w:bookmarkEnd w:id="236"/>
      <w:bookmarkEnd w:id="237"/>
      <w:bookmarkEnd w:id="238"/>
      <w:bookmarkEnd w:id="239"/>
      <w:bookmarkEnd w:id="240"/>
      <w:bookmarkEnd w:id="241"/>
    </w:p>
    <w:p w14:paraId="34DA7E61" w14:textId="6602A737" w:rsidR="006F183B" w:rsidRDefault="006F183B" w:rsidP="006F183B">
      <w:r>
        <w:t>A diagnosis of cancer places the AYA in an environment that is not aligned to their life age or expectations</w:t>
      </w:r>
      <w:r w:rsidR="00B20244">
        <w:t xml:space="preserve">. </w:t>
      </w:r>
      <w:r w:rsidR="00335CB0">
        <w:t xml:space="preserve"> </w:t>
      </w:r>
      <w:r w:rsidR="00934641">
        <w:t xml:space="preserve">A </w:t>
      </w:r>
      <w:r w:rsidR="00335CB0">
        <w:t xml:space="preserve">lack </w:t>
      </w:r>
      <w:r w:rsidR="00B20244">
        <w:t xml:space="preserve">of </w:t>
      </w:r>
      <w:r>
        <w:t xml:space="preserve">age-appropriate </w:t>
      </w:r>
      <w:r w:rsidR="00F40B90">
        <w:t>facilities</w:t>
      </w:r>
      <w:r w:rsidR="00934641">
        <w:t xml:space="preserve"> in healthcare environments </w:t>
      </w:r>
      <w:r>
        <w:t>ha</w:t>
      </w:r>
      <w:r w:rsidR="00934641">
        <w:t>s</w:t>
      </w:r>
      <w:r>
        <w:t xml:space="preserve"> been consistently identified as a critical, unmet need.</w:t>
      </w:r>
      <w:r>
        <w:fldChar w:fldCharType="begin">
          <w:fldData xml:space="preserve">PEVuZE5vdGU+PENpdGU+PEF1dGhvcj5CaWJieTwvQXV0aG9yPjxZZWFyPjIwMTc8L1llYXI+PFJl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</w:fldData>
        </w:fldChar>
      </w:r>
      <w:r w:rsidR="001B41C1">
        <w:instrText xml:space="preserve"> ADDIN EN.CITE </w:instrText>
      </w:r>
      <w:r w:rsidR="001B41C1">
        <w:fldChar w:fldCharType="begin">
          <w:fldData xml:space="preserve">PEVuZE5vdGU+PENpdGU+PEF1dGhvcj5CaWJieTwvQXV0aG9yPjxZZWFyPjIwMTc8L1llYXI+PFJl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</w:fldData>
        </w:fldChar>
      </w:r>
      <w:r w:rsidR="001B41C1">
        <w:instrText xml:space="preserve"> ADDIN EN.CITE.DATA </w:instrText>
      </w:r>
      <w:r w:rsidR="001B41C1">
        <w:fldChar w:fldCharType="end"/>
      </w:r>
      <w:r>
        <w:fldChar w:fldCharType="separate"/>
      </w:r>
      <w:r w:rsidR="001B41C1" w:rsidRPr="001B41C1">
        <w:rPr>
          <w:noProof/>
          <w:vertAlign w:val="superscript"/>
        </w:rPr>
        <w:t>25, 178</w:t>
      </w:r>
      <w:r>
        <w:fldChar w:fldCharType="end"/>
      </w:r>
      <w:r w:rsidR="002E30BB">
        <w:t xml:space="preserve"> </w:t>
      </w:r>
      <w:r>
        <w:t>The environment contributes to the culture of AYA cancer care (both positive and negatively), particularly the care beyond immediate clinical needs.</w:t>
      </w:r>
      <w:r>
        <w:fldChar w:fldCharType="begin"/>
      </w:r>
      <w:r w:rsidR="001B41C1">
        <w:instrText xml:space="preserve"> ADDIN EN.CITE &lt;EndNote&gt;&lt;Cite&gt;&lt;Author&gt;Lea&lt;/Author&gt;&lt;Year&gt;2019&lt;/Year&gt;&lt;RecNum&gt;160&lt;/RecNum&gt;&lt;DisplayText&gt;&lt;style face="superscript"&gt;179&lt;/style&gt;&lt;/DisplayText&gt;&lt;record&gt;&lt;rec-number&gt;160&lt;/rec-number&gt;&lt;foreign-keys&gt;&lt;key app="EN" db-id="2vzr02ev2z9xe3e2ds859xwv9wrsz99pza0t" timestamp="0"&gt;160&lt;/key&gt;&lt;/foreign-keys&gt;&lt;ref-type name="Journal Article"&gt;17&lt;/ref-type&gt;&lt;contributors&gt;&lt;authors&gt;&lt;author&gt;Lea, Sarah&lt;/author&gt;&lt;author&gt;Gibson, Faith&lt;/author&gt;&lt;author&gt;Taylor, Rachel M.&lt;/author&gt;&lt;/authors&gt;&lt;/contributors&gt;&lt;titles&gt;&lt;title&gt;The culture of young people&amp;apos;s cancer care: A narrative review and synthesis of the UK literature&lt;/title&gt;&lt;secondary-title&gt;European Journal of Cancer Care&lt;/secondary-title&gt;&lt;/titles&gt;&lt;pages&gt;e13099&lt;/pages&gt;&lt;volume&gt;28&lt;/volume&gt;&lt;number&gt;3&lt;/number&gt;&lt;keywords&gt;&lt;keyword&gt;adolescent&lt;/keyword&gt;&lt;keyword&gt;BRIGHTLIGHT&lt;/keyword&gt;&lt;keyword&gt;cancer&lt;/keyword&gt;&lt;keyword&gt;care&lt;/keyword&gt;&lt;keyword&gt;culture&lt;/keyword&gt;&lt;keyword&gt;young adult&lt;/keyword&gt;&lt;/keywords&gt;&lt;dates&gt;&lt;year&gt;2019&lt;/year&gt;&lt;pub-dates&gt;&lt;date&gt;2019/05/01&lt;/date&gt;&lt;/pub-dates&gt;&lt;/dates&gt;&lt;publisher&gt;John Wiley &amp;amp; Sons, Ltd&lt;/publisher&gt;&lt;isbn&gt;0961-5423&lt;/isbn&gt;&lt;work-type&gt;https://doi.org/10.1111/ecc.13099&lt;/work-type&gt;&lt;urls&gt;&lt;related-urls&gt;&lt;url&gt;https://doi.org/10.1111/ecc.13099&lt;/url&gt;&lt;/related-urls&gt;&lt;/urls&gt;&lt;electronic-resource-num&gt;https://doi.org/10.1111/ecc.13099&lt;/electronic-resource-num&gt;&lt;access-date&gt;2020/11/24&lt;/access-date&gt;&lt;/record&gt;&lt;/Cite&gt;&lt;/EndNote&gt;</w:instrText>
      </w:r>
      <w:r>
        <w:fldChar w:fldCharType="separate"/>
      </w:r>
      <w:r w:rsidR="001B41C1" w:rsidRPr="001B41C1">
        <w:rPr>
          <w:noProof/>
          <w:vertAlign w:val="superscript"/>
        </w:rPr>
        <w:t>179</w:t>
      </w:r>
      <w:r>
        <w:fldChar w:fldCharType="end"/>
      </w:r>
      <w:r>
        <w:t xml:space="preserve"> </w:t>
      </w:r>
    </w:p>
    <w:p w14:paraId="3D2F184B" w14:textId="1F7AF431" w:rsidR="006F183B" w:rsidRDefault="006F183B" w:rsidP="006F183B">
      <w:r>
        <w:lastRenderedPageBreak/>
        <w:t xml:space="preserve">Research suggests that hospital environments can </w:t>
      </w:r>
      <w:r w:rsidR="003D42DE">
        <w:t>facilitate optimal AYA care through</w:t>
      </w:r>
      <w:r>
        <w:t xml:space="preserve"> three main strategies: providing the patient with a sense of control</w:t>
      </w:r>
      <w:r w:rsidR="005E1D78">
        <w:t xml:space="preserve">, </w:t>
      </w:r>
      <w:r w:rsidR="0039693F" w:rsidRPr="0039693F">
        <w:t>access to positive distractions.</w:t>
      </w:r>
      <w:r w:rsidR="0039693F" w:rsidRPr="0039693F">
        <w:fldChar w:fldCharType="begin"/>
      </w:r>
      <w:r w:rsidR="0039693F" w:rsidRPr="0039693F">
        <w:instrText xml:space="preserve"> ADDIN EN.CITE &lt;EndNote&gt;&lt;Cite&gt;&lt;Author&gt;Peditto&lt;/Author&gt;&lt;Year&gt;2020&lt;/Year&gt;&lt;RecNum&gt;164&lt;/RecNum&gt;&lt;DisplayText&gt;&lt;style face="superscript"&gt;180&lt;/style&gt;&lt;/DisplayText&gt;&lt;record&gt;&lt;rec-number&gt;164&lt;/rec-number&gt;&lt;foreign-keys&gt;&lt;key app="EN" db-id="2vzr02ev2z9xe3e2ds859xwv9wrsz99pza0t" timestamp="0"&gt;164&lt;/key&gt;&lt;/foreign-keys&gt;&lt;ref-type name="Journal Article"&gt;17&lt;/ref-type&gt;&lt;contributors&gt;&lt;authors&gt;&lt;author&gt;Peditto, Kati&lt;/author&gt;&lt;author&gt;Shepley, Mardelle&lt;/author&gt;&lt;author&gt;Sachs, Naomi&lt;/author&gt;&lt;author&gt;Mendle, Jane&lt;/author&gt;&lt;author&gt;Burrow, Anthony&lt;/author&gt;&lt;/authors&gt;&lt;/contributors&gt;&lt;titles&gt;&lt;title&gt;Inadequacy and impact of facility design for adolescents and young adults with cancer&lt;/title&gt;&lt;secondary-title&gt;Journal of Environmental Psychology&lt;/secondary-title&gt;&lt;/titles&gt;&lt;pages&gt;101418&lt;/pages&gt;&lt;volume&gt;69&lt;/volume&gt;&lt;keywords&gt;&lt;keyword&gt;Adolescence&lt;/keyword&gt;&lt;keyword&gt;Young adulthood&lt;/keyword&gt;&lt;keyword&gt;Built environment&lt;/keyword&gt;&lt;keyword&gt;Oncology&lt;/keyword&gt;&lt;keyword&gt;Quality of life&lt;/keyword&gt;&lt;keyword&gt;Health design&lt;/keyword&gt;&lt;/keywords&gt;&lt;dates&gt;&lt;year&gt;2020&lt;/year&gt;&lt;pub-dates&gt;&lt;date&gt;2020/06/01/&lt;/date&gt;&lt;/pub-dates&gt;&lt;/dates&gt;&lt;isbn&gt;0272-4944&lt;/isbn&gt;&lt;urls&gt;&lt;related-urls&gt;&lt;url&gt;http://www.sciencedirect.com/science/article/pii/S0272494419304888&lt;/url&gt;&lt;/related-urls&gt;&lt;/urls&gt;&lt;electronic-resource-num&gt;https://doi.org/10.1016/j.jenvp.2020.101418&lt;/electronic-resource-num&gt;&lt;/record&gt;&lt;/Cite&gt;&lt;/EndNote&gt;</w:instrText>
      </w:r>
      <w:r w:rsidR="0039693F" w:rsidRPr="0039693F">
        <w:fldChar w:fldCharType="separate"/>
      </w:r>
      <w:r w:rsidR="0039693F" w:rsidRPr="0039693F">
        <w:rPr>
          <w:vertAlign w:val="superscript"/>
        </w:rPr>
        <w:t>180</w:t>
      </w:r>
      <w:r w:rsidR="0039693F" w:rsidRPr="0039693F">
        <w:fldChar w:fldCharType="end"/>
      </w:r>
      <w:r w:rsidR="005E1D78">
        <w:t xml:space="preserve"> and</w:t>
      </w:r>
      <w:r>
        <w:t xml:space="preserve"> access to social (non-professional) supports</w:t>
      </w:r>
      <w:r w:rsidR="00B1559F">
        <w:fldChar w:fldCharType="begin">
          <w:fldData xml:space="preserve">PEVuZE5vdGU+PENpdGU+PEF1dGhvcj5NY05laWw8L0F1dGhvcj48WWVhcj4yMDE5PC9ZZWFyPjxS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</w:fldData>
        </w:fldChar>
      </w:r>
      <w:r w:rsidR="00B1559F">
        <w:instrText xml:space="preserve"> ADDIN EN.CITE </w:instrText>
      </w:r>
      <w:r w:rsidR="00B1559F">
        <w:fldChar w:fldCharType="begin">
          <w:fldData xml:space="preserve">PEVuZE5vdGU+PENpdGU+PEF1dGhvcj5NY05laWw8L0F1dGhvcj48WWVhcj4yMDE5PC9ZZWFyPjxS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</w:fldData>
        </w:fldChar>
      </w:r>
      <w:r w:rsidR="00B1559F">
        <w:instrText xml:space="preserve"> ADDIN EN.CITE.DATA </w:instrText>
      </w:r>
      <w:r w:rsidR="00B1559F">
        <w:fldChar w:fldCharType="end"/>
      </w:r>
      <w:r w:rsidR="00B1559F">
        <w:fldChar w:fldCharType="separate"/>
      </w:r>
      <w:r w:rsidR="00B1559F" w:rsidRPr="00B1559F">
        <w:rPr>
          <w:noProof/>
          <w:vertAlign w:val="superscript"/>
        </w:rPr>
        <w:t>181</w:t>
      </w:r>
      <w:r w:rsidR="00B1559F">
        <w:fldChar w:fldCharType="end"/>
      </w:r>
      <w:r>
        <w:t xml:space="preserve"> </w:t>
      </w:r>
    </w:p>
    <w:p w14:paraId="52C3D2E8" w14:textId="4830FDEC" w:rsidR="006F183B" w:rsidRDefault="008900FB" w:rsidP="006F183B">
      <w:r>
        <w:t>D</w:t>
      </w:r>
      <w:r w:rsidR="00BD035B">
        <w:t>evelopment</w:t>
      </w:r>
      <w:r w:rsidR="00934641">
        <w:t xml:space="preserve"> of the</w:t>
      </w:r>
      <w:r w:rsidR="006F183B">
        <w:t xml:space="preserve"> healthcare environment should promote both a sense of normalcy and the ability for the AYA to continue to </w:t>
      </w:r>
      <w:r w:rsidR="00934641">
        <w:t>achieve tasks</w:t>
      </w:r>
      <w:r w:rsidR="006F183B">
        <w:t xml:space="preserve"> and include</w:t>
      </w:r>
      <w:r w:rsidR="00934641">
        <w:t xml:space="preserve"> </w:t>
      </w:r>
      <w:r w:rsidR="0042205A">
        <w:t>age-appropriate</w:t>
      </w:r>
      <w:r w:rsidR="00335CB0">
        <w:t xml:space="preserve"> activities. This </w:t>
      </w:r>
      <w:r w:rsidR="006F183B">
        <w:t>include</w:t>
      </w:r>
      <w:r w:rsidR="00335CB0">
        <w:t>s</w:t>
      </w:r>
      <w:r w:rsidR="006F183B">
        <w:t>:</w:t>
      </w:r>
      <w:r w:rsidR="006F183B">
        <w:fldChar w:fldCharType="begin">
          <w:fldData xml:space="preserve">PEVuZE5vdGU+PENpdGU+PEF1dGhvcj5QZWRpdHRvPC9BdXRob3I+PFllYXI+MjAyMDwvWWVhcj48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</w:fldData>
        </w:fldChar>
      </w:r>
      <w:r w:rsidR="00B1559F">
        <w:instrText xml:space="preserve"> ADDIN EN.CITE </w:instrText>
      </w:r>
      <w:r w:rsidR="00B1559F">
        <w:fldChar w:fldCharType="begin">
          <w:fldData xml:space="preserve">PEVuZE5vdGU+PENpdGU+PEF1dGhvcj5QZWRpdHRvPC9BdXRob3I+PFllYXI+MjAyMDwvWWVhcj48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</w:fldData>
        </w:fldChar>
      </w:r>
      <w:r w:rsidR="00B1559F">
        <w:instrText xml:space="preserve"> ADDIN EN.CITE.DATA </w:instrText>
      </w:r>
      <w:r w:rsidR="00B1559F">
        <w:fldChar w:fldCharType="end"/>
      </w:r>
      <w:r w:rsidR="006F183B">
        <w:fldChar w:fldCharType="separate"/>
      </w:r>
      <w:r w:rsidR="00B1559F" w:rsidRPr="00B1559F">
        <w:rPr>
          <w:noProof/>
          <w:vertAlign w:val="superscript"/>
        </w:rPr>
        <w:t>1, 3, 4, 42, 179, 180, 182, 183</w:t>
      </w:r>
      <w:r w:rsidR="006F183B">
        <w:fldChar w:fldCharType="end"/>
      </w:r>
      <w:r w:rsidR="006F183B">
        <w:t xml:space="preserve"> </w:t>
      </w:r>
      <w:r w:rsidR="006F183B">
        <w:fldChar w:fldCharType="begin">
          <w:fldData xml:space="preserve">PEVuZE5vdGU+PENpdGU+PEF1dGhvcj5BbWJyZXNpbjwvQXV0aG9yPjxZZWFyPjIwMTM8L1llYXI+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</w:fldData>
        </w:fldChar>
      </w:r>
      <w:r w:rsidR="00B1559F">
        <w:instrText xml:space="preserve"> ADDIN EN.CITE </w:instrText>
      </w:r>
      <w:r w:rsidR="00B1559F">
        <w:fldChar w:fldCharType="begin">
          <w:fldData xml:space="preserve">PEVuZE5vdGU+PENpdGU+PEF1dGhvcj5BbWJyZXNpbjwvQXV0aG9yPjxZZWFyPjIwMTM8L1llYXI+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</w:fldData>
        </w:fldChar>
      </w:r>
      <w:r w:rsidR="00B1559F">
        <w:instrText xml:space="preserve"> ADDIN EN.CITE.DATA </w:instrText>
      </w:r>
      <w:r w:rsidR="00B1559F">
        <w:fldChar w:fldCharType="end"/>
      </w:r>
      <w:r w:rsidR="006F183B">
        <w:fldChar w:fldCharType="separate"/>
      </w:r>
      <w:r w:rsidR="00B1559F" w:rsidRPr="00B1559F">
        <w:rPr>
          <w:noProof/>
          <w:vertAlign w:val="superscript"/>
        </w:rPr>
        <w:t>9, 96, 184</w:t>
      </w:r>
      <w:r w:rsidR="006F183B">
        <w:fldChar w:fldCharType="end"/>
      </w:r>
    </w:p>
    <w:p w14:paraId="3D7EEA12" w14:textId="2AA9F83C" w:rsidR="006F183B" w:rsidRDefault="006F183B" w:rsidP="00DB17C9">
      <w:pPr>
        <w:pStyle w:val="ListParagraph"/>
        <w:numPr>
          <w:ilvl w:val="0"/>
          <w:numId w:val="4"/>
        </w:numPr>
      </w:pPr>
      <w:r>
        <w:t xml:space="preserve">Collaboration with, and visits to, </w:t>
      </w:r>
      <w:r w:rsidR="001F091C">
        <w:t xml:space="preserve">high-volume </w:t>
      </w:r>
      <w:r w:rsidR="00F01477">
        <w:t>cancer centres that provide AYA cancer care</w:t>
      </w:r>
      <w:r>
        <w:t xml:space="preserve"> to support informed</w:t>
      </w:r>
      <w:r w:rsidR="00E47B1A">
        <w:t xml:space="preserve"> </w:t>
      </w:r>
      <w:r>
        <w:t>planning of inpatient and outpatient settings for AYA cancer care.</w:t>
      </w:r>
    </w:p>
    <w:p w14:paraId="48E67B92" w14:textId="3C24EDC6" w:rsidR="006F183B" w:rsidRDefault="006F183B" w:rsidP="00DB17C9">
      <w:pPr>
        <w:pStyle w:val="ListParagraph"/>
        <w:numPr>
          <w:ilvl w:val="0"/>
          <w:numId w:val="4"/>
        </w:numPr>
      </w:pPr>
      <w:r>
        <w:t>Encouraging co-design with AYA cancer patients in planning and development</w:t>
      </w:r>
      <w:r w:rsidR="00C241AE">
        <w:t xml:space="preserve"> of physical environments</w:t>
      </w:r>
      <w:r>
        <w:t>.</w:t>
      </w:r>
    </w:p>
    <w:p w14:paraId="4D1F715F" w14:textId="7DF4DB30" w:rsidR="006F183B" w:rsidRDefault="00335CB0" w:rsidP="00DB17C9">
      <w:pPr>
        <w:pStyle w:val="ListParagraph"/>
        <w:numPr>
          <w:ilvl w:val="0"/>
          <w:numId w:val="4"/>
        </w:numPr>
      </w:pPr>
      <w:r>
        <w:t xml:space="preserve">Ensuring that </w:t>
      </w:r>
      <w:r w:rsidR="006F183B">
        <w:t xml:space="preserve">private, therapeutic conversations </w:t>
      </w:r>
      <w:r>
        <w:t>can be undertaken safely when</w:t>
      </w:r>
      <w:r w:rsidR="006F183B">
        <w:t xml:space="preserve"> required.</w:t>
      </w:r>
    </w:p>
    <w:p w14:paraId="4A4D217A" w14:textId="428C09DA" w:rsidR="006F183B" w:rsidRDefault="00335CB0" w:rsidP="00DB17C9">
      <w:pPr>
        <w:pStyle w:val="ListParagraph"/>
        <w:numPr>
          <w:ilvl w:val="0"/>
          <w:numId w:val="4"/>
        </w:numPr>
      </w:pPr>
      <w:r>
        <w:t>Encouraging use of c</w:t>
      </w:r>
      <w:r w:rsidR="006F183B">
        <w:t>ontemporary decor and age-appropriate interior design that disrupts</w:t>
      </w:r>
      <w:r w:rsidR="006F183B" w:rsidRPr="00947556">
        <w:t xml:space="preserve"> the homogeneity of </w:t>
      </w:r>
      <w:r>
        <w:t xml:space="preserve">standard </w:t>
      </w:r>
      <w:r w:rsidR="006F183B" w:rsidRPr="00947556">
        <w:t>hospital environments</w:t>
      </w:r>
      <w:r w:rsidR="006F183B">
        <w:t>.</w:t>
      </w:r>
    </w:p>
    <w:p w14:paraId="0C0A289B" w14:textId="7AD03A80" w:rsidR="006F183B" w:rsidRDefault="006F183B" w:rsidP="00DB17C9">
      <w:pPr>
        <w:pStyle w:val="ListParagraph"/>
        <w:numPr>
          <w:ilvl w:val="0"/>
          <w:numId w:val="4"/>
        </w:numPr>
      </w:pPr>
      <w:r>
        <w:t>Actively promoting the per</w:t>
      </w:r>
      <w:r w:rsidR="00335CB0">
        <w:t>sonal</w:t>
      </w:r>
      <w:r w:rsidR="00CD42DB">
        <w:t xml:space="preserve"> </w:t>
      </w:r>
      <w:r w:rsidR="00335CB0">
        <w:t>o</w:t>
      </w:r>
      <w:r>
        <w:t xml:space="preserve">wnership of </w:t>
      </w:r>
      <w:r w:rsidR="00335CB0">
        <w:t xml:space="preserve">particular </w:t>
      </w:r>
      <w:r>
        <w:t>environment</w:t>
      </w:r>
      <w:r w:rsidR="00335CB0">
        <w:t>s</w:t>
      </w:r>
      <w:r>
        <w:t>, particularly in the inpatient setting (such as utilising personal effects such as pillows, throws and photos).</w:t>
      </w:r>
    </w:p>
    <w:p w14:paraId="1607674B" w14:textId="6B461184" w:rsidR="006F183B" w:rsidRDefault="00335CB0" w:rsidP="00DB17C9">
      <w:pPr>
        <w:pStyle w:val="ListParagraph"/>
        <w:numPr>
          <w:ilvl w:val="0"/>
          <w:numId w:val="4"/>
        </w:numPr>
      </w:pPr>
      <w:r>
        <w:t>Providing a</w:t>
      </w:r>
      <w:r w:rsidR="006F183B">
        <w:t xml:space="preserve"> dedicated area that promotes social interaction and peer relationships in both inpatient and outpatient settings, </w:t>
      </w:r>
      <w:r>
        <w:t xml:space="preserve">that is </w:t>
      </w:r>
      <w:r w:rsidR="006F183B">
        <w:t>both temporally and spatially located away from paediatric and adult patient populations.</w:t>
      </w:r>
    </w:p>
    <w:p w14:paraId="35125907" w14:textId="1A8D50CF" w:rsidR="006F183B" w:rsidRDefault="00581E4C" w:rsidP="00DB17C9">
      <w:pPr>
        <w:pStyle w:val="ListParagraph"/>
        <w:numPr>
          <w:ilvl w:val="0"/>
          <w:numId w:val="4"/>
        </w:numPr>
      </w:pPr>
      <w:r>
        <w:t xml:space="preserve">Providing appropriate support for </w:t>
      </w:r>
      <w:r w:rsidR="006F183B">
        <w:t>privacy when needed, such as private bathrooms and bedrooms, particularly within the inpatient environment.</w:t>
      </w:r>
    </w:p>
    <w:p w14:paraId="19164211" w14:textId="2F2BE3DA" w:rsidR="006F183B" w:rsidRDefault="00581E4C" w:rsidP="00DB17C9">
      <w:pPr>
        <w:pStyle w:val="ListParagraph"/>
        <w:numPr>
          <w:ilvl w:val="0"/>
          <w:numId w:val="4"/>
        </w:numPr>
      </w:pPr>
      <w:r>
        <w:t>Providing a</w:t>
      </w:r>
      <w:r w:rsidR="006F183B">
        <w:t>ccess to positive distractions for AYA, such as high-speed internet, music and IT infrastructure (health services should be able to demonstrate the ability to adapt to changes in AYA preferences).</w:t>
      </w:r>
    </w:p>
    <w:p w14:paraId="143A5674" w14:textId="1CD7E347" w:rsidR="006F183B" w:rsidRDefault="006F183B" w:rsidP="00DB17C9">
      <w:pPr>
        <w:pStyle w:val="ListParagraph"/>
        <w:numPr>
          <w:ilvl w:val="0"/>
          <w:numId w:val="4"/>
        </w:numPr>
      </w:pPr>
      <w:r>
        <w:t xml:space="preserve">Providing </w:t>
      </w:r>
      <w:r w:rsidR="00F40B90">
        <w:t>flexible</w:t>
      </w:r>
      <w:r>
        <w:t xml:space="preserve"> care that is aligned to individual versus hospital routines, such as later bedtimes, ‘sleeping-in’, </w:t>
      </w:r>
      <w:r w:rsidR="00581E4C">
        <w:t xml:space="preserve">flexible visiting hours, </w:t>
      </w:r>
      <w:r>
        <w:t>and dedicated time to socialise with peers.</w:t>
      </w:r>
    </w:p>
    <w:p w14:paraId="050C5D6F" w14:textId="5B08F7B5" w:rsidR="001B0A00" w:rsidRDefault="006F183B" w:rsidP="006F183B">
      <w:r>
        <w:t xml:space="preserve">It is also important to acknowledge that the </w:t>
      </w:r>
      <w:r w:rsidR="00581E4C">
        <w:t xml:space="preserve">environment of </w:t>
      </w:r>
      <w:r>
        <w:t>a dedicated AYA cancer unit in a large metropolitan tertiary service is not directly translatable to smaller (particularly regional) health services. Downscaling the essential elements (whilst maintaining key clinical aspects</w:t>
      </w:r>
      <w:r w:rsidR="00FC60E6">
        <w:t xml:space="preserve"> and approaches to</w:t>
      </w:r>
      <w:r>
        <w:t xml:space="preserve"> AYA care discussed herein) may be a viable alternative</w:t>
      </w:r>
      <w:r>
        <w:fldChar w:fldCharType="begin"/>
      </w:r>
      <w:r w:rsidR="00727C79">
        <w:instrText xml:space="preserve"> ADDIN EN.CITE &lt;EndNote&gt;&lt;Cite&gt;&lt;Author&gt;Osborn&lt;/Author&gt;&lt;Year&gt;2019&lt;/Year&gt;&lt;RecNum&gt;14&lt;/RecNum&gt;&lt;DisplayText&gt;&lt;style face="superscript"&gt;4&lt;/style&gt;&lt;/DisplayText&gt;&lt;record&gt;&lt;rec-number&gt;14&lt;/rec-number&gt;&lt;foreign-keys&gt;&lt;key app="EN" db-id="2vzr02ev2z9xe3e2ds859xwv9wrsz99pza0t" timestamp="0"&gt;14&lt;/key&gt;&lt;/foreign-keys&gt;&lt;ref-type name="Journal Article"&gt;17&lt;/ref-type&gt;&lt;contributors&gt;&lt;authors&gt;&lt;author&gt;Osborn, Michael&lt;/author&gt;&lt;author&gt;Johnson, Rebecca&lt;/author&gt;&lt;author&gt;Thompson, Kate&lt;/author&gt;&lt;author&gt;Anazodo, Antoinette&lt;/author&gt;&lt;author&gt;Albritton, Karen&lt;/author&gt;&lt;author&gt;Ferrari, Andrea&lt;/author&gt;&lt;author&gt;Stark, Daniel&lt;/author&gt;&lt;/authors&gt;&lt;/contributors&gt;&lt;titles&gt;&lt;title&gt;Models of care for adolescent and young adult cancer programs&lt;/title&gt;&lt;/titles&gt;&lt;pages&gt;e27991&lt;/pages&gt;&lt;volume&gt;66&lt;/volume&gt;&lt;number&gt;12&lt;/number&gt;&lt;dates&gt;&lt;year&gt;2019&lt;/year&gt;&lt;/dates&gt;&lt;isbn&gt;1545-5009&lt;/isbn&gt;&lt;urls&gt;&lt;related-urls&gt;&lt;url&gt;https://onlinelibrary.wiley.com/doi/abs/10.1002/pbc.27991&lt;/url&gt;&lt;/related-urls&gt;&lt;/urls&gt;&lt;electronic-resource-num&gt;10.1002/pbc.27991&lt;/electronic-resource-num&gt;&lt;/record&gt;&lt;/Cite&gt;&lt;/EndNote&gt;</w:instrText>
      </w:r>
      <w:r>
        <w:fldChar w:fldCharType="separate"/>
      </w:r>
      <w:r w:rsidRPr="00FC2F99">
        <w:rPr>
          <w:noProof/>
          <w:vertAlign w:val="superscript"/>
        </w:rPr>
        <w:t>4</w:t>
      </w:r>
      <w:r>
        <w:fldChar w:fldCharType="end"/>
      </w:r>
      <w:r>
        <w:t xml:space="preserve"> whilst also supporting care closer to home.</w:t>
      </w:r>
    </w:p>
    <w:p w14:paraId="22C17946" w14:textId="22DBD885" w:rsidR="00210D61" w:rsidRDefault="00210D61" w:rsidP="00210D61">
      <w:pPr>
        <w:pStyle w:val="Heading3"/>
      </w:pPr>
      <w:bookmarkStart w:id="242" w:name="_Toc76462583"/>
      <w:bookmarkStart w:id="243" w:name="_Toc76463198"/>
      <w:bookmarkStart w:id="244" w:name="_Toc76733825"/>
      <w:bookmarkStart w:id="245" w:name="_Toc76734209"/>
      <w:bookmarkStart w:id="246" w:name="_Toc79135459"/>
      <w:bookmarkStart w:id="247" w:name="_Toc79135926"/>
      <w:bookmarkStart w:id="248" w:name="_Toc79408407"/>
      <w:bookmarkStart w:id="249" w:name="_Toc79409262"/>
      <w:r>
        <w:lastRenderedPageBreak/>
        <w:t>Centralised care</w:t>
      </w:r>
      <w:bookmarkEnd w:id="242"/>
      <w:bookmarkEnd w:id="243"/>
      <w:bookmarkEnd w:id="244"/>
      <w:bookmarkEnd w:id="245"/>
      <w:bookmarkEnd w:id="246"/>
      <w:bookmarkEnd w:id="247"/>
      <w:bookmarkEnd w:id="248"/>
      <w:bookmarkEnd w:id="249"/>
      <w:r>
        <w:t xml:space="preserve"> </w:t>
      </w:r>
    </w:p>
    <w:p w14:paraId="19227E05" w14:textId="46CA961B" w:rsidR="009A2775" w:rsidRDefault="00210D61" w:rsidP="00210D61">
      <w:r>
        <w:t>In AYA cancer, decisions around location of care can vary according to the disease, local psychosocial supports and the institutional facilities.</w:t>
      </w:r>
      <w:r>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fldChar w:fldCharType="separate"/>
      </w:r>
      <w:r w:rsidR="00E3323E" w:rsidRPr="00E3323E">
        <w:rPr>
          <w:noProof/>
          <w:vertAlign w:val="superscript"/>
        </w:rPr>
        <w:t>29</w:t>
      </w:r>
      <w:r>
        <w:fldChar w:fldCharType="end"/>
      </w:r>
      <w:r>
        <w:t xml:space="preserve"> The rarity</w:t>
      </w:r>
      <w:r w:rsidR="00CE6E98">
        <w:t xml:space="preserve"> </w:t>
      </w:r>
      <w:r>
        <w:t xml:space="preserve">of some tumour types may be best managed by </w:t>
      </w:r>
      <w:r w:rsidR="00DD4648">
        <w:t xml:space="preserve">high-volume, </w:t>
      </w:r>
      <w:r>
        <w:t>specialised centres with appropriate expertise</w:t>
      </w:r>
      <w:r w:rsidR="00D707F4">
        <w:t xml:space="preserve"> and experience in treating cancer in this population</w:t>
      </w:r>
      <w:r>
        <w:t>.</w:t>
      </w:r>
      <w:r>
        <w:fldChar w:fldCharType="begin"/>
      </w:r>
      <w:r w:rsidR="00727C79">
        <w:instrText xml:space="preserve"> ADDIN EN.CITE &lt;EndNote&gt;&lt;Cite&gt;&lt;Author&gt;Hughes&lt;/Author&gt;&lt;Year&gt;2018&lt;/Year&gt;&lt;RecNum&gt;106&lt;/RecNum&gt;&lt;DisplayText&gt;&lt;style face="superscript"&gt;1&lt;/style&gt;&lt;/DisplayText&gt;&lt;record&gt;&lt;rec-number&gt;106&lt;/rec-number&gt;&lt;foreign-keys&gt;&lt;key app="EN" db-id="2vzr02ev2z9xe3e2ds859xwv9wrsz99pza0t" timestamp="0"&gt;106&lt;/key&gt;&lt;/foreign-keys&gt;&lt;ref-type name="Journal Article"&gt;17&lt;/ref-type&gt;&lt;contributors&gt;&lt;authors&gt;&lt;author&gt;Hughes, N.&lt;/author&gt;&lt;author&gt;Stark, D.&lt;/author&gt;&lt;/authors&gt;&lt;/contributors&gt;&lt;titles&gt;&lt;title&gt;The Management of Adolescents and Young Adults with Cancer&lt;/title&gt;&lt;secondary-title&gt;Cancer Treatment Reviews&lt;/secondary-title&gt;&lt;/titles&gt;&lt;pages&gt;45-53&lt;/pages&gt;&lt;volume&gt;67&lt;/volume&gt;&lt;dates&gt;&lt;year&gt;2018&lt;/year&gt;&lt;/dates&gt;&lt;urls&gt;&lt;/urls&gt;&lt;/record&gt;&lt;/Cite&gt;&lt;/EndNote&gt;</w:instrText>
      </w:r>
      <w:r>
        <w:fldChar w:fldCharType="separate"/>
      </w:r>
      <w:r w:rsidRPr="00FC2F99">
        <w:rPr>
          <w:noProof/>
          <w:vertAlign w:val="superscript"/>
        </w:rPr>
        <w:t>1</w:t>
      </w:r>
      <w:r>
        <w:fldChar w:fldCharType="end"/>
      </w:r>
      <w:r>
        <w:t xml:space="preserve"> There may also be an advantage from centralised review, volume effect and/or treatment facility type in some tumour types seen in AYA.</w:t>
      </w:r>
      <w:r>
        <w:fldChar w:fldCharType="begin">
          <w:fldData xml:space="preserve">PEVuZE5vdGU+PENpdGU+PEF1dGhvcj5CcsO2Y2tlbG1hbm48L0F1dGhvcj48WWVhcj4yMDE1PC9Z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</w:fldData>
        </w:fldChar>
      </w:r>
      <w:r w:rsidR="00B1559F">
        <w:instrText xml:space="preserve"> ADDIN EN.CITE </w:instrText>
      </w:r>
      <w:r w:rsidR="00B1559F">
        <w:fldChar w:fldCharType="begin">
          <w:fldData xml:space="preserve">PEVuZE5vdGU+PENpdGU+PEF1dGhvcj5CcsO2Y2tlbG1hbm48L0F1dGhvcj48WWVhcj4yMDE1PC9Z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</w:fldData>
        </w:fldChar>
      </w:r>
      <w:r w:rsidR="00B1559F">
        <w:instrText xml:space="preserve"> ADDIN EN.CITE.DATA </w:instrText>
      </w:r>
      <w:r w:rsidR="00B1559F">
        <w:fldChar w:fldCharType="end"/>
      </w:r>
      <w:r>
        <w:fldChar w:fldCharType="separate"/>
      </w:r>
      <w:r w:rsidR="00B1559F" w:rsidRPr="00B1559F">
        <w:rPr>
          <w:noProof/>
          <w:vertAlign w:val="superscript"/>
        </w:rPr>
        <w:t>185-194</w:t>
      </w:r>
      <w:r>
        <w:fldChar w:fldCharType="end"/>
      </w:r>
      <w:r>
        <w:t xml:space="preserve"> </w:t>
      </w:r>
    </w:p>
    <w:p w14:paraId="269A3C37" w14:textId="3FCA05BB" w:rsidR="009A2775" w:rsidRDefault="00F84163" w:rsidP="00210D61">
      <w:pPr>
        <w:rPr>
          <w:b/>
          <w:bCs/>
        </w:rPr>
      </w:pPr>
      <w:r>
        <w:t xml:space="preserve">Centralised </w:t>
      </w:r>
      <w:r w:rsidR="00F243A9">
        <w:t xml:space="preserve">review </w:t>
      </w:r>
      <w:r w:rsidR="00013776">
        <w:t xml:space="preserve">and evaluation </w:t>
      </w:r>
      <w:r w:rsidR="00F243A9" w:rsidRPr="00F243A9">
        <w:t xml:space="preserve">(including age-appropriate psychosocial evaluation) </w:t>
      </w:r>
      <w:r w:rsidR="00F243A9">
        <w:t xml:space="preserve">is recommended for all new </w:t>
      </w:r>
      <w:r w:rsidR="00210D61">
        <w:t>diagnos</w:t>
      </w:r>
      <w:r w:rsidR="00F243A9">
        <w:t>es</w:t>
      </w:r>
      <w:r w:rsidR="009C3135">
        <w:fldChar w:fldCharType="begin"/>
      </w:r>
      <w:r w:rsidR="009C3135">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rsidR="009C3135">
        <w:fldChar w:fldCharType="separate"/>
      </w:r>
      <w:r w:rsidR="009C3135" w:rsidRPr="009C3135">
        <w:rPr>
          <w:noProof/>
          <w:vertAlign w:val="superscript"/>
        </w:rPr>
        <w:t>29</w:t>
      </w:r>
      <w:r w:rsidR="009C3135">
        <w:fldChar w:fldCharType="end"/>
      </w:r>
      <w:r w:rsidR="00210D61">
        <w:t xml:space="preserve"> </w:t>
      </w:r>
      <w:r w:rsidR="004A4A34">
        <w:t>(particularly th</w:t>
      </w:r>
      <w:r w:rsidR="00326990">
        <w:t>o</w:t>
      </w:r>
      <w:r w:rsidR="004A4A34">
        <w:t xml:space="preserve">se requiring systemic and/or multimodal therapies) and </w:t>
      </w:r>
      <w:r w:rsidR="00210D61">
        <w:t>should incorporate a</w:t>
      </w:r>
      <w:r w:rsidR="000B4F32">
        <w:t xml:space="preserve">n </w:t>
      </w:r>
      <w:r w:rsidR="00210D61">
        <w:t xml:space="preserve">AYA cancer </w:t>
      </w:r>
      <w:r w:rsidR="00CE6E98">
        <w:t>MDM</w:t>
      </w:r>
      <w:r w:rsidR="00AC6AA5">
        <w:t>.</w:t>
      </w:r>
    </w:p>
    <w:p w14:paraId="735638DC" w14:textId="5B49504B" w:rsidR="00210D61" w:rsidRPr="00F46014" w:rsidRDefault="00210D61" w:rsidP="00210D61">
      <w:pPr>
        <w:rPr>
          <w:b/>
          <w:bCs/>
        </w:rPr>
      </w:pPr>
      <w:r>
        <w:t>Centralised care</w:t>
      </w:r>
      <w:r w:rsidR="00FD17F2">
        <w:t xml:space="preserve"> </w:t>
      </w:r>
      <w:r>
        <w:t xml:space="preserve">is recommended for </w:t>
      </w:r>
      <w:r w:rsidR="00581E4C">
        <w:t>AYA</w:t>
      </w:r>
      <w:r>
        <w:t xml:space="preserve"> needing extensive diagnostic evaluation, advanced stage disease, complex inpatient and ambulatory therapies,</w:t>
      </w:r>
      <w:r>
        <w:fldChar w:fldCharType="begin"/>
      </w:r>
      <w:r w:rsidR="00B1559F">
        <w:instrText xml:space="preserve"> ADDIN EN.CITE &lt;EndNote&gt;&lt;Cite&gt;&lt;Author&gt;Coccia&lt;/Author&gt;&lt;Year&gt;2019&lt;/Year&gt;&lt;RecNum&gt;128&lt;/RecNum&gt;&lt;DisplayText&gt;&lt;style face="superscript"&gt;195&lt;/style&gt;&lt;/DisplayText&gt;&lt;record&gt;&lt;rec-number&gt;128&lt;/rec-number&gt;&lt;foreign-keys&gt;&lt;key app="EN" db-id="2vzr02ev2z9xe3e2ds859xwv9wrsz99pza0t" timestamp="0"&gt;128&lt;/key&gt;&lt;/foreign-keys&gt;&lt;ref-type name="Journal Article"&gt;17&lt;/ref-type&gt;&lt;contributors&gt;&lt;authors&gt;&lt;author&gt;Coccia, Peter F.&lt;/author&gt;&lt;/authors&gt;&lt;/contributors&gt;&lt;titles&gt;&lt;title&gt;Overview of Adolescent and Young Adult Oncology&lt;/title&gt;&lt;secondary-title&gt;Journal of Oncology Practice&lt;/secondary-title&gt;&lt;/titles&gt;&lt;pages&gt;235-237&lt;/pages&gt;&lt;volume&gt;15&lt;/volume&gt;&lt;number&gt;5&lt;/number&gt;&lt;dates&gt;&lt;year&gt;2019&lt;/year&gt;&lt;pub-dates&gt;&lt;date&gt;2019/05/01&lt;/date&gt;&lt;/pub-dates&gt;&lt;/dates&gt;&lt;publisher&gt;American Society of Clinical Oncology&lt;/publisher&gt;&lt;isbn&gt;1554-7477&lt;/isbn&gt;&lt;urls&gt;&lt;related-urls&gt;&lt;url&gt;https://doi.org/10.1200/JOP.19.00075&lt;/url&gt;&lt;/related-urls&gt;&lt;/urls&gt;&lt;electronic-resource-num&gt;10.1200/JOP.19.00075&lt;/electronic-resource-num&gt;&lt;access-date&gt;2020/11/18&lt;/access-date&gt;&lt;/record&gt;&lt;/Cite&gt;&lt;/EndNote&gt;</w:instrText>
      </w:r>
      <w:r>
        <w:fldChar w:fldCharType="separate"/>
      </w:r>
      <w:r w:rsidR="00B1559F" w:rsidRPr="00B1559F">
        <w:rPr>
          <w:noProof/>
          <w:vertAlign w:val="superscript"/>
        </w:rPr>
        <w:t>195</w:t>
      </w:r>
      <w:r>
        <w:fldChar w:fldCharType="end"/>
      </w:r>
      <w:r>
        <w:t xml:space="preserve"> specific disease groups such as bone and soft tissue sarcomas</w:t>
      </w:r>
      <w:r>
        <w:fldChar w:fldCharType="begin"/>
      </w:r>
      <w:r w:rsidR="00B1559F">
        <w:instrText xml:space="preserve"> ADDIN EN.CITE &lt;EndNote&gt;&lt;Cite&gt;&lt;Author&gt;Reed&lt;/Author&gt;&lt;Year&gt;2019&lt;/Year&gt;&lt;RecNum&gt;135&lt;/RecNum&gt;&lt;DisplayText&gt;&lt;style face="superscript"&gt;196&lt;/style&gt;&lt;/DisplayText&gt;&lt;record&gt;&lt;rec-number&gt;135&lt;/rec-number&gt;&lt;foreign-keys&gt;&lt;key app="EN" db-id="2vzr02ev2z9xe3e2ds859xwv9wrsz99pza0t" timestamp="0"&gt;135&lt;/key&gt;&lt;/foreign-keys&gt;&lt;ref-type name="Journal Article"&gt;17&lt;/ref-type&gt;&lt;contributors&gt;&lt;authors&gt;&lt;author&gt;Reed, Damon R.&lt;/author&gt;&lt;author&gt;Naghavi, Arash&lt;/author&gt;&lt;author&gt;Binitie, Odion&lt;/author&gt;&lt;/authors&gt;&lt;/contributors&gt;&lt;titles&gt;&lt;title&gt;Sarcoma as a Model for Adolescent and Young Adult Care&lt;/title&gt;&lt;secondary-title&gt;Journal of Oncology Practice&lt;/secondary-title&gt;&lt;/titles&gt;&lt;pages&gt;239-247&lt;/pages&gt;&lt;volume&gt;15&lt;/volume&gt;&lt;number&gt;5&lt;/number&gt;&lt;dates&gt;&lt;year&gt;2019&lt;/year&gt;&lt;pub-dates&gt;&lt;date&gt;2019/05/01&lt;/date&gt;&lt;/pub-dates&gt;&lt;/dates&gt;&lt;publisher&gt;American Society of Clinical Oncology&lt;/publisher&gt;&lt;isbn&gt;1554-7477&lt;/isbn&gt;&lt;urls&gt;&lt;related-urls&gt;&lt;url&gt;https://doi.org/10.1200/JOP.18.00684&lt;/url&gt;&lt;/related-urls&gt;&lt;/urls&gt;&lt;electronic-resource-num&gt;10.1200/JOP.18.00684&lt;/electronic-resource-num&gt;&lt;access-date&gt;2020/11/18&lt;/access-date&gt;&lt;/record&gt;&lt;/Cite&gt;&lt;/EndNote&gt;</w:instrText>
      </w:r>
      <w:r>
        <w:fldChar w:fldCharType="separate"/>
      </w:r>
      <w:r w:rsidR="00B1559F" w:rsidRPr="00B1559F">
        <w:rPr>
          <w:noProof/>
          <w:vertAlign w:val="superscript"/>
        </w:rPr>
        <w:t>196</w:t>
      </w:r>
      <w:r>
        <w:fldChar w:fldCharType="end"/>
      </w:r>
      <w:r>
        <w:t xml:space="preserve"> cancer during pregnancy, complex paediatric cancer types in young adults</w:t>
      </w:r>
      <w:r>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fldChar w:fldCharType="separate"/>
      </w:r>
      <w:r w:rsidR="00E3323E" w:rsidRPr="00E3323E">
        <w:rPr>
          <w:noProof/>
          <w:vertAlign w:val="superscript"/>
        </w:rPr>
        <w:t>29</w:t>
      </w:r>
      <w:r>
        <w:fldChar w:fldCharType="end"/>
      </w:r>
      <w:r>
        <w:t xml:space="preserve"> and those with high pre-existing co-morbidities</w:t>
      </w:r>
    </w:p>
    <w:p w14:paraId="29B80275" w14:textId="36E9C536" w:rsidR="00603E85" w:rsidRDefault="00603E85" w:rsidP="00603E85">
      <w:pPr>
        <w:pStyle w:val="Heading3"/>
      </w:pPr>
      <w:bookmarkStart w:id="250" w:name="_Toc76462584"/>
      <w:bookmarkStart w:id="251" w:name="_Toc76463199"/>
      <w:bookmarkStart w:id="252" w:name="_Toc76733826"/>
      <w:bookmarkStart w:id="253" w:name="_Toc76734210"/>
      <w:bookmarkStart w:id="254" w:name="_Toc79135460"/>
      <w:bookmarkStart w:id="255" w:name="_Toc79135927"/>
      <w:bookmarkStart w:id="256" w:name="_Toc79408408"/>
      <w:bookmarkStart w:id="257" w:name="_Toc79409263"/>
      <w:r>
        <w:t>Primary care engagement</w:t>
      </w:r>
      <w:bookmarkEnd w:id="250"/>
      <w:bookmarkEnd w:id="251"/>
      <w:bookmarkEnd w:id="252"/>
      <w:bookmarkEnd w:id="253"/>
      <w:bookmarkEnd w:id="254"/>
      <w:bookmarkEnd w:id="255"/>
      <w:bookmarkEnd w:id="256"/>
      <w:bookmarkEnd w:id="257"/>
    </w:p>
    <w:p w14:paraId="13430831" w14:textId="2CB34AF7" w:rsidR="00603E85" w:rsidRDefault="00603E85" w:rsidP="00603E85">
      <w:r>
        <w:t>The General Practitioner (GP) is often the first encounter with a healthcare provider for AYA with cancer. Research demonstrates that during the cancer care continuum, the GP provides an educational and counselling role, as well as a coordination of referrals.</w:t>
      </w:r>
      <w:r>
        <w:fldChar w:fldCharType="begin"/>
      </w:r>
      <w:r w:rsidR="005E54F0">
        <w:instrText xml:space="preserve"> ADDIN EN.CITE &lt;EndNote&gt;&lt;Cite&gt;&lt;Author&gt;Patterson&lt;/Author&gt;&lt;Year&gt;2018&lt;/Year&gt;&lt;RecNum&gt;81&lt;/RecNum&gt;&lt;DisplayText&gt;&lt;style face="superscript"&gt;197&lt;/style&gt;&lt;/DisplayText&gt;&lt;record&gt;&lt;rec-number&gt;81&lt;/rec-number&gt;&lt;foreign-keys&gt;&lt;key app="EN" db-id="2vzr02ev2z9xe3e2ds859xwv9wrsz99pza0t" timestamp="0"&gt;81&lt;/key&gt;&lt;/foreign-keys&gt;&lt;ref-type name="Journal Article"&gt;17&lt;/ref-type&gt;&lt;contributors&gt;&lt;authors&gt;&lt;author&gt;Patterson, Pandora&lt;/author&gt;&lt;author&gt;Allison, Kimberley R.&lt;/author&gt;&lt;author&gt;Milley, Kristi M.&lt;/author&gt;&lt;author&gt;Chima, Sophie A.&lt;/author&gt;&lt;author&gt;Harrison, Christopher&lt;/author&gt;&lt;/authors&gt;&lt;/contributors&gt;&lt;titles&gt;&lt;title&gt;General practitioners’ management of cancers in Australian adolescents and young adults&lt;/title&gt;&lt;secondary-title&gt;European Journal of Cancer Care&lt;/secondary-title&gt;&lt;/titles&gt;&lt;pages&gt;e12968&lt;/pages&gt;&lt;volume&gt;27&lt;/volume&gt;&lt;number&gt;6&lt;/number&gt;&lt;keywords&gt;&lt;keyword&gt;adolescence and young adulthood&lt;/keyword&gt;&lt;keyword&gt;general practitioners&lt;/keyword&gt;&lt;keyword&gt;primary care physicians&lt;/keyword&gt;&lt;/keywords&gt;&lt;dates&gt;&lt;year&gt;2018&lt;/year&gt;&lt;pub-dates&gt;&lt;date&gt;2018/11/01&lt;/date&gt;&lt;/pub-dates&gt;&lt;/dates&gt;&lt;publisher&gt;John Wiley &amp;amp; Sons, Ltd&lt;/publisher&gt;&lt;isbn&gt;0961-5423&lt;/isbn&gt;&lt;work-type&gt;https://doi.org/10.1111/ecc.12968&lt;/work-type&gt;&lt;urls&gt;&lt;related-urls&gt;&lt;url&gt;https://doi.org/10.1111/ecc.12968&lt;/url&gt;&lt;/related-urls&gt;&lt;/urls&gt;&lt;electronic-resource-num&gt;https://doi.org/10.1111/ecc.12968&lt;/electronic-resource-num&gt;&lt;access-date&gt;2020/11/11&lt;/access-date&gt;&lt;/record&gt;&lt;/Cite&gt;&lt;/EndNote&gt;</w:instrText>
      </w:r>
      <w:r>
        <w:fldChar w:fldCharType="separate"/>
      </w:r>
      <w:r w:rsidR="005E54F0" w:rsidRPr="005E54F0">
        <w:rPr>
          <w:noProof/>
          <w:vertAlign w:val="superscript"/>
        </w:rPr>
        <w:t>197</w:t>
      </w:r>
      <w:r>
        <w:fldChar w:fldCharType="end"/>
      </w:r>
      <w:r>
        <w:t xml:space="preserve"> </w:t>
      </w:r>
    </w:p>
    <w:p w14:paraId="0D9DF06F" w14:textId="646EE6C2" w:rsidR="00603E85" w:rsidRDefault="00603E85" w:rsidP="00603E85">
      <w:r>
        <w:t>The GP may be utilised pre-diagnosis,</w:t>
      </w:r>
      <w:r>
        <w:fldChar w:fldCharType="begin"/>
      </w:r>
      <w:r w:rsidR="005E54F0">
        <w:instrText xml:space="preserve"> ADDIN EN.CITE &lt;EndNote&gt;&lt;Cite&gt;&lt;Author&gt;Ahrensberg&lt;/Author&gt;&lt;Year&gt;2016&lt;/Year&gt;&lt;RecNum&gt;477&lt;/RecNum&gt;&lt;DisplayText&gt;&lt;style face="superscript"&gt;198&lt;/style&gt;&lt;/DisplayText&gt;&lt;record&gt;&lt;rec-number&gt;477&lt;/rec-number&gt;&lt;foreign-keys&gt;&lt;key app="EN" db-id="2vzr02ev2z9xe3e2ds859xwv9wrsz99pza0t" timestamp="0"&gt;477&lt;/key&gt;&lt;/foreign-keys&gt;&lt;ref-type name="Journal Article"&gt;17&lt;/ref-type&gt;&lt;contributors&gt;&lt;authors&gt;&lt;author&gt;Ahrensberg, Jette Møller&lt;/author&gt;&lt;author&gt;Fenger-Grøn, Morten&lt;/author&gt;&lt;author&gt;Vedsted, Peter&lt;/author&gt;&lt;/authors&gt;&lt;/contributors&gt;&lt;titles&gt;&lt;title&gt;Primary Care Use before Cancer Diagnosis in Adolescents and Young Adults – A Nationwide Register Study&lt;/title&gt;&lt;secondary-title&gt;PLOS ONE&lt;/secondary-title&gt;&lt;/titles&gt;&lt;pages&gt;e0155933&lt;/pages&gt;&lt;volume&gt;11&lt;/volume&gt;&lt;number&gt;5&lt;/number&gt;&lt;dates&gt;&lt;year&gt;2016&lt;/year&gt;&lt;/dates&gt;&lt;publisher&gt;Public Library of Science&lt;/publisher&gt;&lt;urls&gt;&lt;related-urls&gt;&lt;url&gt;https://doi.org/10.1371/journal.pone.0155933&lt;/url&gt;&lt;/related-urls&gt;&lt;/urls&gt;&lt;electronic-resource-num&gt;10.1371/journal.pone.0155933&lt;/electronic-resource-num&gt;&lt;/record&gt;&lt;/Cite&gt;&lt;/EndNote&gt;</w:instrText>
      </w:r>
      <w:r>
        <w:fldChar w:fldCharType="separate"/>
      </w:r>
      <w:r w:rsidR="005E54F0" w:rsidRPr="005E54F0">
        <w:rPr>
          <w:noProof/>
          <w:vertAlign w:val="superscript"/>
        </w:rPr>
        <w:t>198</w:t>
      </w:r>
      <w:r>
        <w:fldChar w:fldCharType="end"/>
      </w:r>
      <w:r>
        <w:t xml:space="preserve"> but their ongoing role during cancer treatment in AYA is uncommon,</w:t>
      </w:r>
      <w:r>
        <w:fldChar w:fldCharType="begin">
          <w:fldData xml:space="preserve">PEVuZE5vdGU+PENpdGU+PEF1dGhvcj5QYXR0ZXJzb248L0F1dGhvcj48WWVhcj4yMDE4PC9ZZWFy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</w:fldData>
        </w:fldChar>
      </w:r>
      <w:r w:rsidR="005E54F0">
        <w:instrText xml:space="preserve"> ADDIN EN.CITE </w:instrText>
      </w:r>
      <w:r w:rsidR="005E54F0">
        <w:fldChar w:fldCharType="begin">
          <w:fldData xml:space="preserve">PEVuZE5vdGU+PENpdGU+PEF1dGhvcj5QYXR0ZXJzb248L0F1dGhvcj48WWVhcj4yMDE4PC9ZZWFy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</w:fldData>
        </w:fldChar>
      </w:r>
      <w:r w:rsidR="005E54F0">
        <w:instrText xml:space="preserve"> ADDIN EN.CITE.DATA </w:instrText>
      </w:r>
      <w:r w:rsidR="005E54F0">
        <w:fldChar w:fldCharType="end"/>
      </w:r>
      <w:r>
        <w:fldChar w:fldCharType="separate"/>
      </w:r>
      <w:r w:rsidR="005E54F0" w:rsidRPr="005E54F0">
        <w:rPr>
          <w:noProof/>
          <w:vertAlign w:val="superscript"/>
        </w:rPr>
        <w:t>20, 197</w:t>
      </w:r>
      <w:r>
        <w:fldChar w:fldCharType="end"/>
      </w:r>
      <w:r>
        <w:t xml:space="preserve"> and efforts to encourage a shared care model between the cancer service and primary care during active treatment</w:t>
      </w:r>
      <w:r w:rsidR="000A56CF">
        <w:t xml:space="preserve"> </w:t>
      </w:r>
      <w:r>
        <w:t>may not be effective.</w:t>
      </w:r>
      <w:r>
        <w:fldChar w:fldCharType="begin"/>
      </w:r>
      <w:r w:rsidR="005E54F0">
        <w:instrText xml:space="preserve"> ADDIN EN.CITE &lt;EndNote&gt;&lt;Cite&gt;&lt;Author&gt;Johnson&lt;/Author&gt;&lt;Year&gt;2015&lt;/Year&gt;&lt;RecNum&gt;466&lt;/RecNum&gt;&lt;DisplayText&gt;&lt;style face="superscript"&gt;199&lt;/style&gt;&lt;/DisplayText&gt;&lt;record&gt;&lt;rec-number&gt;466&lt;/rec-number&gt;&lt;foreign-keys&gt;&lt;key app="EN" db-id="2vzr02ev2z9xe3e2ds859xwv9wrsz99pza0t" timestamp="0"&gt;466&lt;/key&gt;&lt;/foreign-keys&gt;&lt;ref-type name="Journal Article"&gt;17&lt;/ref-type&gt;&lt;contributors&gt;&lt;authors&gt;&lt;author&gt;Johnson, Claire E.&lt;/author&gt;&lt;author&gt;Saunders, Christobel M.&lt;/author&gt;&lt;author&gt;Phillips, Michael&lt;/author&gt;&lt;author&gt;Emery, Jon D.&lt;/author&gt;&lt;author&gt;Nowak, Anna K.&lt;/author&gt;&lt;author&gt;Overheu, Kate&lt;/author&gt;&lt;author&gt;Ward, Alison M.&lt;/author&gt;&lt;author&gt;Joske, David J. L.&lt;/author&gt;&lt;/authors&gt;&lt;/contributors&gt;&lt;titles&gt;&lt;title&gt;Randomized Controlled Trial of Shared Care for Patients With Cancer Involving General Practitioners and Cancer Specialists&lt;/title&gt;&lt;secondary-title&gt;Journal of Oncology Practice&lt;/secondary-title&gt;&lt;/titles&gt;&lt;pages&gt;349-355&lt;/pages&gt;&lt;volume&gt;11&lt;/volume&gt;&lt;number&gt;5&lt;/number&gt;&lt;dates&gt;&lt;year&gt;2015&lt;/year&gt;&lt;pub-dates&gt;&lt;date&gt;2015/09/01&lt;/date&gt;&lt;/pub-dates&gt;&lt;/dates&gt;&lt;publisher&gt;Wolters Kluwer&lt;/publisher&gt;&lt;isbn&gt;1554-7477&lt;/isbn&gt;&lt;urls&gt;&lt;related-urls&gt;&lt;url&gt;https://doi.org/10.1200/JOP.2014.001569&lt;/url&gt;&lt;/related-urls&gt;&lt;/urls&gt;&lt;electronic-resource-num&gt;10.1200/JOP.2014.001569&lt;/electronic-resource-num&gt;&lt;access-date&gt;2021/02/09&lt;/access-date&gt;&lt;/record&gt;&lt;/Cite&gt;&lt;/EndNote&gt;</w:instrText>
      </w:r>
      <w:r>
        <w:fldChar w:fldCharType="separate"/>
      </w:r>
      <w:r w:rsidR="005E54F0" w:rsidRPr="005E54F0">
        <w:rPr>
          <w:noProof/>
          <w:vertAlign w:val="superscript"/>
        </w:rPr>
        <w:t>199</w:t>
      </w:r>
      <w:r>
        <w:fldChar w:fldCharType="end"/>
      </w:r>
      <w:r>
        <w:t xml:space="preserve"> Despite this, there is a willingness from GPs to engage after treatment and provide an active role during survivorship, including the provision of care for AYA survivors of childhood cancer.</w:t>
      </w:r>
      <w:r>
        <w:fldChar w:fldCharType="begin">
          <w:fldData xml:space="preserve">PEVuZE5vdGU+PENpdGU+PEF1dGhvcj5Eb3NzZXR0PC9BdXRob3I+PFllYXI+MjAxNzwvWWVhcj48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</w:fldData>
        </w:fldChar>
      </w:r>
      <w:r w:rsidR="005E54F0">
        <w:instrText xml:space="preserve"> ADDIN EN.CITE </w:instrText>
      </w:r>
      <w:r w:rsidR="005E54F0">
        <w:fldChar w:fldCharType="begin">
          <w:fldData xml:space="preserve">PEVuZE5vdGU+PENpdGU+PEF1dGhvcj5Eb3NzZXR0PC9BdXRob3I+PFllYXI+MjAxNzwvWWVhcj48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</w:fldData>
        </w:fldChar>
      </w:r>
      <w:r w:rsidR="005E54F0">
        <w:instrText xml:space="preserve"> ADDIN EN.CITE.DATA </w:instrText>
      </w:r>
      <w:r w:rsidR="005E54F0">
        <w:fldChar w:fldCharType="end"/>
      </w:r>
      <w:r>
        <w:fldChar w:fldCharType="separate"/>
      </w:r>
      <w:r w:rsidR="005E54F0" w:rsidRPr="005E54F0">
        <w:rPr>
          <w:noProof/>
          <w:vertAlign w:val="superscript"/>
        </w:rPr>
        <w:t>200-202</w:t>
      </w:r>
      <w:r>
        <w:fldChar w:fldCharType="end"/>
      </w:r>
      <w:r>
        <w:t xml:space="preserve"> </w:t>
      </w:r>
      <w:r w:rsidR="00581E4C">
        <w:t>C</w:t>
      </w:r>
      <w:r>
        <w:t>oordination between the GP and the cancer service is seen as a key component of survivorship care. The GP is also best placed to continue the management of pre-existing comorbidities</w:t>
      </w:r>
      <w:r w:rsidR="00D40F3C">
        <w:t xml:space="preserve"> and some treatment-related sequelae</w:t>
      </w:r>
      <w:r w:rsidR="00997715">
        <w:t xml:space="preserve"> as defined by the cancer service;</w:t>
      </w:r>
      <w:r>
        <w:t xml:space="preserve"> as well as referrals for AYA and their family for psychosocial or practical support.</w:t>
      </w:r>
      <w:r>
        <w:fldChar w:fldCharType="begin"/>
      </w:r>
      <w:r w:rsidR="005E54F0">
        <w:instrText xml:space="preserve"> ADDIN EN.CITE &lt;EndNote&gt;&lt;Cite&gt;&lt;Author&gt;NG M&lt;/Author&gt;&lt;Year&gt;2017&lt;/Year&gt;&lt;RecNum&gt;458&lt;/RecNum&gt;&lt;DisplayText&gt;&lt;style face="superscript"&gt;203&lt;/style&gt;&lt;/DisplayText&gt;&lt;record&gt;&lt;rec-number&gt;458&lt;/rec-number&gt;&lt;foreign-keys&gt;&lt;key app="EN" db-id="2vzr02ev2z9xe3e2ds859xwv9wrsz99pza0t" timestamp="0"&gt;458&lt;/key&gt;&lt;/foreign-keys&gt;&lt;ref-type name="Journal Article"&gt;17&lt;/ref-type&gt;&lt;contributors&gt;&lt;authors&gt;&lt;author&gt;NG M,&lt;/author&gt;&lt;author&gt;Forsyth V,&lt;/author&gt;&lt;author&gt;Trahair T,&lt;/author&gt;&lt;author&gt;Carrington N,&lt;/author&gt;&lt;author&gt;Anazodo A.&lt;/author&gt;&lt;/authors&gt;&lt;/contributors&gt;&lt;titles&gt;&lt;title&gt;Adolescents, young adults and cancer: What GPs need to know.&lt;/title&gt;&lt;secondary-title&gt;Medicine Today.&lt;/secondary-title&gt;&lt;/titles&gt;&lt;pages&gt;14-22&lt;/pages&gt;&lt;volume&gt;18&lt;/volume&gt;&lt;number&gt;8&lt;/number&gt;&lt;dates&gt;&lt;year&gt;2017&lt;/year&gt;&lt;/dates&gt;&lt;urls&gt;&lt;/urls&gt;&lt;/record&gt;&lt;/Cite&gt;&lt;/EndNote&gt;</w:instrText>
      </w:r>
      <w:r>
        <w:fldChar w:fldCharType="separate"/>
      </w:r>
      <w:r w:rsidR="005E54F0" w:rsidRPr="005E54F0">
        <w:rPr>
          <w:noProof/>
          <w:vertAlign w:val="superscript"/>
        </w:rPr>
        <w:t>203</w:t>
      </w:r>
      <w:r>
        <w:fldChar w:fldCharType="end"/>
      </w:r>
      <w:r>
        <w:t xml:space="preserve"> There is </w:t>
      </w:r>
      <w:r w:rsidR="00F34B3C">
        <w:t xml:space="preserve">also the critical role </w:t>
      </w:r>
      <w:r w:rsidR="00C95622">
        <w:t>in</w:t>
      </w:r>
      <w:r>
        <w:t xml:space="preserve"> psychosocial support of the family: the GP often knows the family and patient history well,</w:t>
      </w:r>
      <w:r>
        <w:fldChar w:fldCharType="begin"/>
      </w:r>
      <w:r w:rsidR="005E54F0">
        <w:instrText xml:space="preserve"> ADDIN EN.CITE &lt;EndNote&gt;&lt;Cite&gt;&lt;Author&gt;NG M&lt;/Author&gt;&lt;Year&gt;2017&lt;/Year&gt;&lt;RecNum&gt;458&lt;/RecNum&gt;&lt;DisplayText&gt;&lt;style face="superscript"&gt;203&lt;/style&gt;&lt;/DisplayText&gt;&lt;record&gt;&lt;rec-number&gt;458&lt;/rec-number&gt;&lt;foreign-keys&gt;&lt;key app="EN" db-id="2vzr02ev2z9xe3e2ds859xwv9wrsz99pza0t" timestamp="0"&gt;458&lt;/key&gt;&lt;/foreign-keys&gt;&lt;ref-type name="Journal Article"&gt;17&lt;/ref-type&gt;&lt;contributors&gt;&lt;authors&gt;&lt;author&gt;NG M,&lt;/author&gt;&lt;author&gt;Forsyth V,&lt;/author&gt;&lt;author&gt;Trahair T,&lt;/author&gt;&lt;author&gt;Carrington N,&lt;/author&gt;&lt;author&gt;Anazodo A.&lt;/author&gt;&lt;/authors&gt;&lt;/contributors&gt;&lt;titles&gt;&lt;title&gt;Adolescents, young adults and cancer: What GPs need to know.&lt;/title&gt;&lt;secondary-title&gt;Medicine Today.&lt;/secondary-title&gt;&lt;/titles&gt;&lt;pages&gt;14-22&lt;/pages&gt;&lt;volume&gt;18&lt;/volume&gt;&lt;number&gt;8&lt;/number&gt;&lt;dates&gt;&lt;year&gt;2017&lt;/year&gt;&lt;/dates&gt;&lt;urls&gt;&lt;/urls&gt;&lt;/record&gt;&lt;/Cite&gt;&lt;/EndNote&gt;</w:instrText>
      </w:r>
      <w:r>
        <w:fldChar w:fldCharType="separate"/>
      </w:r>
      <w:r w:rsidR="005E54F0" w:rsidRPr="005E54F0">
        <w:rPr>
          <w:noProof/>
          <w:vertAlign w:val="superscript"/>
        </w:rPr>
        <w:t>203</w:t>
      </w:r>
      <w:r>
        <w:fldChar w:fldCharType="end"/>
      </w:r>
      <w:r>
        <w:t xml:space="preserve"> describing themselves as “caring for patients with cancer versus providing cancer care”.</w:t>
      </w:r>
      <w:r>
        <w:fldChar w:fldCharType="begin">
          <w:fldData xml:space="preserve">PEVuZE5vdGU+PENpdGU+PEF1dGhvcj5Eb3NzZXR0PC9BdXRob3I+PFllYXI+MjAxNzwvWWVhcj48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</w:fldData>
        </w:fldChar>
      </w:r>
      <w:r w:rsidR="005E54F0">
        <w:instrText xml:space="preserve"> ADDIN EN.CITE </w:instrText>
      </w:r>
      <w:r w:rsidR="005E54F0">
        <w:fldChar w:fldCharType="begin">
          <w:fldData xml:space="preserve">PEVuZE5vdGU+PENpdGU+PEF1dGhvcj5Eb3NzZXR0PC9BdXRob3I+PFllYXI+MjAxNzwvWWVhcj48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</w:fldData>
        </w:fldChar>
      </w:r>
      <w:r w:rsidR="005E54F0">
        <w:instrText xml:space="preserve"> ADDIN EN.CITE.DATA </w:instrText>
      </w:r>
      <w:r w:rsidR="005E54F0">
        <w:fldChar w:fldCharType="end"/>
      </w:r>
      <w:r>
        <w:fldChar w:fldCharType="separate"/>
      </w:r>
      <w:r w:rsidR="005E54F0" w:rsidRPr="005E54F0">
        <w:rPr>
          <w:noProof/>
          <w:vertAlign w:val="superscript"/>
        </w:rPr>
        <w:t>200</w:t>
      </w:r>
      <w:r>
        <w:fldChar w:fldCharType="end"/>
      </w:r>
    </w:p>
    <w:p w14:paraId="7F1D8160" w14:textId="03ABF0D4" w:rsidR="00603E85" w:rsidRDefault="00603E85" w:rsidP="00603E85">
      <w:r>
        <w:t xml:space="preserve">Barriers to engagement with primary care include AYA who do not have </w:t>
      </w:r>
      <w:r w:rsidR="007F011B">
        <w:t xml:space="preserve">an </w:t>
      </w:r>
      <w:r>
        <w:t xml:space="preserve">existing or solid relationship with a </w:t>
      </w:r>
      <w:r w:rsidR="00027F38">
        <w:t>GP,</w:t>
      </w:r>
      <w:r w:rsidR="00997715">
        <w:t xml:space="preserve"> mistru</w:t>
      </w:r>
      <w:r w:rsidR="002D7412">
        <w:t>st established during the diagnostic period,</w:t>
      </w:r>
      <w:r w:rsidR="00027F38">
        <w:t xml:space="preserve"> inadequate</w:t>
      </w:r>
      <w:r>
        <w:t xml:space="preserve"> GP </w:t>
      </w:r>
      <w:r>
        <w:lastRenderedPageBreak/>
        <w:t>training, a lack of clearly defined roles, limited access to guidelines/protocols</w:t>
      </w:r>
      <w:r w:rsidR="007F011B">
        <w:t>,</w:t>
      </w:r>
      <w:r>
        <w:t xml:space="preserve"> and ineffective or delayed communication from the cancer service.</w:t>
      </w:r>
      <w:r>
        <w:fldChar w:fldCharType="begin">
          <w:fldData xml:space="preserve">PEVuZE5vdGU+PENpdGU+PEF1dGhvcj5MaXN5PC9BdXRob3I+PFllYXI+MjAyMTwvWWVhcj48UmVj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</w:fldData>
        </w:fldChar>
      </w:r>
      <w:r w:rsidR="005E54F0">
        <w:instrText xml:space="preserve"> ADDIN EN.CITE </w:instrText>
      </w:r>
      <w:r w:rsidR="005E54F0">
        <w:fldChar w:fldCharType="begin">
          <w:fldData xml:space="preserve">PEVuZE5vdGU+PENpdGU+PEF1dGhvcj5MaXN5PC9BdXRob3I+PFllYXI+MjAyMTwvWWVhcj48UmVj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</w:fldData>
        </w:fldChar>
      </w:r>
      <w:r w:rsidR="005E54F0">
        <w:instrText xml:space="preserve"> ADDIN EN.CITE.DATA </w:instrText>
      </w:r>
      <w:r w:rsidR="005E54F0">
        <w:fldChar w:fldCharType="end"/>
      </w:r>
      <w:r>
        <w:fldChar w:fldCharType="separate"/>
      </w:r>
      <w:r w:rsidR="005E54F0" w:rsidRPr="005E54F0">
        <w:rPr>
          <w:noProof/>
          <w:vertAlign w:val="superscript"/>
        </w:rPr>
        <w:t>200, 201, 204</w:t>
      </w:r>
      <w:r>
        <w:fldChar w:fldCharType="end"/>
      </w:r>
    </w:p>
    <w:p w14:paraId="29F942C7" w14:textId="1AA18685" w:rsidR="00603E85" w:rsidRDefault="00603E85" w:rsidP="00603E85">
      <w:r>
        <w:t>Strategies to facilitate engagement with primary care include:</w:t>
      </w:r>
      <w:r>
        <w:fldChar w:fldCharType="begin">
          <w:fldData xml:space="preserve">PEVuZE5vdGU+PENpdGU+PEF1dGhvcj5Eb3NzZXR0PC9BdXRob3I+PFllYXI+MjAxNzwvWWVhcj48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</w:fldData>
        </w:fldChar>
      </w:r>
      <w:r w:rsidR="005E54F0">
        <w:instrText xml:space="preserve"> ADDIN EN.CITE </w:instrText>
      </w:r>
      <w:r w:rsidR="005E54F0">
        <w:fldChar w:fldCharType="begin">
          <w:fldData xml:space="preserve">PEVuZE5vdGU+PENpdGU+PEF1dGhvcj5Eb3NzZXR0PC9BdXRob3I+PFllYXI+MjAxNzwvWWVhcj48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</w:fldData>
        </w:fldChar>
      </w:r>
      <w:r w:rsidR="005E54F0">
        <w:instrText xml:space="preserve"> ADDIN EN.CITE.DATA </w:instrText>
      </w:r>
      <w:r w:rsidR="005E54F0">
        <w:fldChar w:fldCharType="end"/>
      </w:r>
      <w:r>
        <w:fldChar w:fldCharType="separate"/>
      </w:r>
      <w:r w:rsidR="005E54F0" w:rsidRPr="005E54F0">
        <w:rPr>
          <w:noProof/>
          <w:vertAlign w:val="superscript"/>
        </w:rPr>
        <w:t>200, 204</w:t>
      </w:r>
      <w:r>
        <w:fldChar w:fldCharType="end"/>
      </w:r>
    </w:p>
    <w:p w14:paraId="5A838C5B" w14:textId="29BD991B" w:rsidR="00603E85" w:rsidRDefault="00603E85" w:rsidP="0063001A">
      <w:pPr>
        <w:pStyle w:val="ListParagraph"/>
        <w:numPr>
          <w:ilvl w:val="0"/>
          <w:numId w:val="23"/>
        </w:numPr>
      </w:pPr>
      <w:r>
        <w:t xml:space="preserve">Proactively encouraging those AYA who do not have a </w:t>
      </w:r>
      <w:r w:rsidR="00027F38">
        <w:t>GP</w:t>
      </w:r>
      <w:r>
        <w:t xml:space="preserve"> to </w:t>
      </w:r>
      <w:r w:rsidR="00581E4C">
        <w:t xml:space="preserve">identify and </w:t>
      </w:r>
      <w:r>
        <w:t>access one.</w:t>
      </w:r>
    </w:p>
    <w:p w14:paraId="69A75781" w14:textId="318431C9" w:rsidR="004F580D" w:rsidRDefault="005006C4" w:rsidP="0063001A">
      <w:pPr>
        <w:pStyle w:val="ListParagraph"/>
        <w:numPr>
          <w:ilvl w:val="0"/>
          <w:numId w:val="23"/>
        </w:numPr>
      </w:pPr>
      <w:r>
        <w:t xml:space="preserve">Encouraging younger AYA to access their own Medicare card </w:t>
      </w:r>
      <w:r w:rsidR="00EA4FF9">
        <w:t xml:space="preserve">to support </w:t>
      </w:r>
      <w:r w:rsidR="00581E4C">
        <w:t xml:space="preserve">their </w:t>
      </w:r>
      <w:r w:rsidR="00EA4FF9">
        <w:t>autonom</w:t>
      </w:r>
      <w:r w:rsidR="00581E4C">
        <w:t>ous engagement with their GP</w:t>
      </w:r>
      <w:r w:rsidR="00EA4FF9">
        <w:t>.</w:t>
      </w:r>
    </w:p>
    <w:p w14:paraId="03AC6484" w14:textId="77777777" w:rsidR="00603E85" w:rsidRDefault="00603E85" w:rsidP="0063001A">
      <w:pPr>
        <w:pStyle w:val="ListParagraph"/>
        <w:numPr>
          <w:ilvl w:val="0"/>
          <w:numId w:val="23"/>
        </w:numPr>
      </w:pPr>
      <w:r>
        <w:t>Including the GP as part of the healthcare team from the point of diagnosis.</w:t>
      </w:r>
    </w:p>
    <w:p w14:paraId="0798CD2F" w14:textId="77777777" w:rsidR="00603E85" w:rsidRDefault="00603E85" w:rsidP="0063001A">
      <w:pPr>
        <w:pStyle w:val="ListParagraph"/>
        <w:numPr>
          <w:ilvl w:val="0"/>
          <w:numId w:val="23"/>
        </w:numPr>
      </w:pPr>
      <w:r>
        <w:t xml:space="preserve">Encouraging the patient to maintain regular visits with their GP, including </w:t>
      </w:r>
      <w:r w:rsidR="00581E4C">
        <w:t xml:space="preserve">around the </w:t>
      </w:r>
      <w:r>
        <w:t>management of any comorbidities.</w:t>
      </w:r>
    </w:p>
    <w:p w14:paraId="0C044484" w14:textId="4C4BAFBA" w:rsidR="00603E85" w:rsidRDefault="00581E4C" w:rsidP="0063001A">
      <w:pPr>
        <w:pStyle w:val="ListParagraph"/>
        <w:numPr>
          <w:ilvl w:val="0"/>
          <w:numId w:val="23"/>
        </w:numPr>
      </w:pPr>
      <w:r>
        <w:t>Encouraging a</w:t>
      </w:r>
      <w:r w:rsidR="00603E85">
        <w:t xml:space="preserve">dditional oncology training </w:t>
      </w:r>
      <w:r>
        <w:t xml:space="preserve">for </w:t>
      </w:r>
      <w:r w:rsidR="00603E85">
        <w:t>GPs</w:t>
      </w:r>
      <w:r>
        <w:t xml:space="preserve"> around </w:t>
      </w:r>
      <w:r w:rsidR="00603E85">
        <w:t>the unique needs of AYA with cancer.</w:t>
      </w:r>
    </w:p>
    <w:p w14:paraId="1AC53786" w14:textId="31153147" w:rsidR="00603E85" w:rsidRDefault="00603E85" w:rsidP="0063001A">
      <w:pPr>
        <w:pStyle w:val="ListParagraph"/>
        <w:numPr>
          <w:ilvl w:val="0"/>
          <w:numId w:val="23"/>
        </w:numPr>
      </w:pPr>
      <w:r>
        <w:t>Direct</w:t>
      </w:r>
      <w:r w:rsidR="00581E4C">
        <w:t>ly</w:t>
      </w:r>
      <w:r>
        <w:t xml:space="preserve"> contact</w:t>
      </w:r>
      <w:r w:rsidR="00581E4C">
        <w:t>ing</w:t>
      </w:r>
      <w:r>
        <w:t xml:space="preserve"> the GP immediately following diagnosis, any changes in prognosis, at end of treatment or need for palliative care referral.</w:t>
      </w:r>
    </w:p>
    <w:p w14:paraId="1AEFD2AB" w14:textId="6E2D9714" w:rsidR="00603E85" w:rsidRDefault="00603E85" w:rsidP="0063001A">
      <w:pPr>
        <w:pStyle w:val="ListParagraph"/>
        <w:numPr>
          <w:ilvl w:val="0"/>
          <w:numId w:val="23"/>
        </w:numPr>
      </w:pPr>
      <w:r>
        <w:t>Providing summari</w:t>
      </w:r>
      <w:r w:rsidR="00F142C9">
        <w:t>s</w:t>
      </w:r>
      <w:r>
        <w:t>ed documentation during treatment.</w:t>
      </w:r>
    </w:p>
    <w:p w14:paraId="7D71AC6E" w14:textId="77777777" w:rsidR="00603E85" w:rsidRDefault="00603E85" w:rsidP="0063001A">
      <w:pPr>
        <w:pStyle w:val="ListParagraph"/>
        <w:numPr>
          <w:ilvl w:val="0"/>
          <w:numId w:val="23"/>
        </w:numPr>
      </w:pPr>
      <w:r>
        <w:t xml:space="preserve">Providing direct electronic and phone communication channels with primary care, including rapid referral processes to reduce delays to diagnosis. </w:t>
      </w:r>
    </w:p>
    <w:p w14:paraId="0CF0EEA7" w14:textId="77777777" w:rsidR="00603E85" w:rsidRDefault="00603E85" w:rsidP="0063001A">
      <w:pPr>
        <w:pStyle w:val="ListParagraph"/>
        <w:numPr>
          <w:ilvl w:val="0"/>
          <w:numId w:val="23"/>
        </w:numPr>
      </w:pPr>
      <w:r w:rsidRPr="008D4387">
        <w:t xml:space="preserve">Developing </w:t>
      </w:r>
      <w:r>
        <w:t>intervention</w:t>
      </w:r>
      <w:r w:rsidRPr="008D4387">
        <w:t>s that avoid placing the responsibility of communication on the patient. This may include the provision of a shared care plan or shared access of the patient’s electronic medical record.</w:t>
      </w:r>
    </w:p>
    <w:p w14:paraId="1200255B" w14:textId="134D22BA" w:rsidR="00603E85" w:rsidRDefault="00581E4C" w:rsidP="0063001A">
      <w:pPr>
        <w:pStyle w:val="ListParagraph"/>
        <w:numPr>
          <w:ilvl w:val="0"/>
          <w:numId w:val="23"/>
        </w:numPr>
      </w:pPr>
      <w:r>
        <w:t>Providing a</w:t>
      </w:r>
      <w:r w:rsidR="00603E85">
        <w:t xml:space="preserve"> treatment summary and survivorship roadmap provided to the GP at end of treatment.</w:t>
      </w:r>
    </w:p>
    <w:p w14:paraId="1139E70E" w14:textId="5FB1EE52" w:rsidR="005664D2" w:rsidRDefault="009F2828" w:rsidP="0063001A">
      <w:pPr>
        <w:pStyle w:val="ListParagraph"/>
        <w:numPr>
          <w:ilvl w:val="0"/>
          <w:numId w:val="23"/>
        </w:numPr>
      </w:pPr>
      <w:r>
        <w:t>Ident</w:t>
      </w:r>
      <w:r w:rsidR="003B4AB9">
        <w:t>if</w:t>
      </w:r>
      <w:r>
        <w:t>ying the pathway of communication</w:t>
      </w:r>
      <w:r w:rsidR="00C378AD">
        <w:t xml:space="preserve"> and handover</w:t>
      </w:r>
      <w:r>
        <w:t xml:space="preserve"> of care </w:t>
      </w:r>
      <w:r w:rsidR="00C378AD">
        <w:t xml:space="preserve">with the AYA </w:t>
      </w:r>
      <w:r w:rsidR="003B4AB9">
        <w:t>at the end of treatment and through survivorship.</w:t>
      </w:r>
    </w:p>
    <w:p w14:paraId="48DA8602" w14:textId="4569B0AE" w:rsidR="008370C1" w:rsidRDefault="008370C1" w:rsidP="008370C1">
      <w:pPr>
        <w:pStyle w:val="Heading3"/>
      </w:pPr>
      <w:bookmarkStart w:id="258" w:name="_Toc76462585"/>
      <w:bookmarkStart w:id="259" w:name="_Toc76463200"/>
      <w:bookmarkStart w:id="260" w:name="_Toc76733827"/>
      <w:bookmarkStart w:id="261" w:name="_Toc76734211"/>
      <w:bookmarkStart w:id="262" w:name="_Toc79135461"/>
      <w:bookmarkStart w:id="263" w:name="_Toc79135928"/>
      <w:bookmarkStart w:id="264" w:name="_Toc79408409"/>
      <w:bookmarkStart w:id="265" w:name="_Toc79409264"/>
      <w:r>
        <w:t>Collaboration between paediatric and adult sectors</w:t>
      </w:r>
      <w:bookmarkEnd w:id="258"/>
      <w:bookmarkEnd w:id="259"/>
      <w:bookmarkEnd w:id="260"/>
      <w:bookmarkEnd w:id="261"/>
      <w:bookmarkEnd w:id="262"/>
      <w:bookmarkEnd w:id="263"/>
      <w:bookmarkEnd w:id="264"/>
      <w:bookmarkEnd w:id="265"/>
    </w:p>
    <w:p w14:paraId="0253D8EA" w14:textId="1B8839B5" w:rsidR="008370C1" w:rsidRDefault="008370C1" w:rsidP="008370C1">
      <w:r>
        <w:t>Optimal AYA cancer care requires bridging the ‘AYA interface’ through collaboration and is a critical function of an effective AYA program. The clinical setting may also determine the access (or barriers) to clinical trials.</w:t>
      </w:r>
      <w:r>
        <w:fldChar w:fldCharType="begin">
          <w:fldData xml:space="preserve">PEVuZE5vdGU+PENpdGU+PEF1dGhvcj5TaWVtYmlkYTwvQXV0aG9yPjxZZWFyPjIwMjA8L1llYXI+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</w:fldData>
        </w:fldChar>
      </w:r>
      <w:r w:rsidR="005E54F0">
        <w:instrText xml:space="preserve"> ADDIN EN.CITE </w:instrText>
      </w:r>
      <w:r w:rsidR="005E54F0">
        <w:fldChar w:fldCharType="begin">
          <w:fldData xml:space="preserve">PEVuZE5vdGU+PENpdGU+PEF1dGhvcj5TaWVtYmlkYTwvQXV0aG9yPjxZZWFyPjIwMjA8L1llYXI+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</w:fldData>
        </w:fldChar>
      </w:r>
      <w:r w:rsidR="005E54F0">
        <w:instrText xml:space="preserve"> ADDIN EN.CITE.DATA </w:instrText>
      </w:r>
      <w:r w:rsidR="005E54F0">
        <w:fldChar w:fldCharType="end"/>
      </w:r>
      <w:r>
        <w:fldChar w:fldCharType="separate"/>
      </w:r>
      <w:r w:rsidR="005E54F0" w:rsidRPr="005E54F0">
        <w:rPr>
          <w:noProof/>
          <w:vertAlign w:val="superscript"/>
        </w:rPr>
        <w:t>14, 114, 205</w:t>
      </w:r>
      <w:r>
        <w:fldChar w:fldCharType="end"/>
      </w:r>
      <w:r>
        <w:t xml:space="preserve"> Research suggests</w:t>
      </w:r>
      <w:r w:rsidR="00A5151C">
        <w:t xml:space="preserve"> </w:t>
      </w:r>
      <w:r>
        <w:t>the influence of the adult or paediatric site and approach to care may also determine outcomes</w:t>
      </w:r>
      <w:r w:rsidR="009F3B28">
        <w:t xml:space="preserve"> (</w:t>
      </w:r>
      <w:r w:rsidR="00CE6E98">
        <w:t xml:space="preserve">e.g., </w:t>
      </w:r>
      <w:r w:rsidR="0021265E">
        <w:t xml:space="preserve">where </w:t>
      </w:r>
      <w:r w:rsidR="009F3B28">
        <w:t>some AYA cancers are best treated on paediatric protocols)</w:t>
      </w:r>
      <w:r>
        <w:fldChar w:fldCharType="begin">
          <w:fldData xml:space="preserve">PEVuZE5vdGU+PENpdGU+PEF1dGhvcj5Ib3dlbGw8L0F1dGhvcj48WWVhcj4yMDA3PC9ZZWFyPjxS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</w:fldData>
        </w:fldChar>
      </w:r>
      <w:r w:rsidR="005E54F0">
        <w:instrText xml:space="preserve"> ADDIN EN.CITE </w:instrText>
      </w:r>
      <w:r w:rsidR="005E54F0">
        <w:fldChar w:fldCharType="begin">
          <w:fldData xml:space="preserve">PEVuZE5vdGU+PENpdGU+PEF1dGhvcj5Ib3dlbGw8L0F1dGhvcj48WWVhcj4yMDA3PC9ZZWFyPjxS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</w:fldData>
        </w:fldChar>
      </w:r>
      <w:r w:rsidR="005E54F0">
        <w:instrText xml:space="preserve"> ADDIN EN.CITE.DATA </w:instrText>
      </w:r>
      <w:r w:rsidR="005E54F0">
        <w:fldChar w:fldCharType="end"/>
      </w:r>
      <w:r>
        <w:fldChar w:fldCharType="separate"/>
      </w:r>
      <w:r w:rsidR="005E54F0" w:rsidRPr="005E54F0">
        <w:rPr>
          <w:noProof/>
          <w:vertAlign w:val="superscript"/>
        </w:rPr>
        <w:t>206-209</w:t>
      </w:r>
      <w:r>
        <w:fldChar w:fldCharType="end"/>
      </w:r>
      <w:r>
        <w:t xml:space="preserve"> and that formal, collaborative programs may improve outcomes such as access to clinical trials.</w:t>
      </w:r>
      <w:r>
        <w:fldChar w:fldCharType="begin"/>
      </w:r>
      <w:r w:rsidR="005E54F0">
        <w:instrText xml:space="preserve"> ADDIN EN.CITE &lt;EndNote&gt;&lt;Cite&gt;&lt;Author&gt;Shaw&lt;/Author&gt;&lt;Year&gt;2012&lt;/Year&gt;&lt;RecNum&gt;270&lt;/RecNum&gt;&lt;DisplayText&gt;&lt;style face="superscript"&gt;210&lt;/style&gt;&lt;/DisplayText&gt;&lt;record&gt;&lt;rec-number&gt;270&lt;/rec-number&gt;&lt;foreign-keys&gt;&lt;key app="EN" db-id="2vzr02ev2z9xe3e2ds859xwv9wrsz99pza0t" timestamp="0"&gt;270&lt;/key&gt;&lt;/foreign-keys&gt;&lt;ref-type name="Journal Article"&gt;17&lt;/ref-type&gt;&lt;contributors&gt;&lt;authors&gt;&lt;author&gt;Shaw, P. H.&lt;/author&gt;&lt;author&gt;Boyiadzis, M.&lt;/author&gt;&lt;author&gt;Tawbi, H.&lt;/author&gt;&lt;author&gt;Welsh, A.&lt;/author&gt;&lt;author&gt;Kemerer, A.&lt;/author&gt;&lt;author&gt;Davidson, N. E.&lt;/author&gt;&lt;author&gt;Ritchey, A. K.&lt;/author&gt;&lt;/authors&gt;&lt;/contributors&gt;&lt;auth-address&gt;Division of Hematology/Oncology, Department of Pediatrics, University of Pittsburgh School of Medicine and Children&amp;apos;s Hospital of Pittsburgh of the University of Pittsburgh Medical Center, Pittsburgh, PA 15224, USA. shawph@chp.edu&lt;/auth-address&gt;&lt;titles&gt;&lt;title&gt;Improved clinical trial enrollment in adolescent and young adult (AYA) oncology patients after the establishment of an AYA oncology program uniting pediatric and medical oncology divisions&lt;/title&gt;&lt;secondary-title&gt;Cancer&lt;/secondary-title&gt;&lt;alt-title&gt;Cancer&lt;/alt-title&gt;&lt;/titles&gt;&lt;pages&gt;3614-7&lt;/pages&gt;&lt;volume&gt;118&lt;/volume&gt;&lt;number&gt;14&lt;/number&gt;&lt;edition&gt;2012/01/04&lt;/edition&gt;&lt;keywords&gt;&lt;keyword&gt;Adolescent&lt;/keyword&gt;&lt;keyword&gt;Adult&lt;/keyword&gt;&lt;keyword&gt;Aged&lt;/keyword&gt;&lt;keyword&gt;*Cancer Care Facilities&lt;/keyword&gt;&lt;keyword&gt;*Clinical Trials as Topic&lt;/keyword&gt;&lt;keyword&gt;Female&lt;/keyword&gt;&lt;keyword&gt;*Hospitals, Pediatric&lt;/keyword&gt;&lt;keyword&gt;Humans&lt;/keyword&gt;&lt;keyword&gt;Male&lt;/keyword&gt;&lt;keyword&gt;Medical Oncology&lt;/keyword&gt;&lt;keyword&gt;Middle Aged&lt;/keyword&gt;&lt;keyword&gt;Neoplasms/*therapy&lt;/keyword&gt;&lt;keyword&gt;Young Adult&lt;/keyword&gt;&lt;/keywords&gt;&lt;dates&gt;&lt;year&gt;2012&lt;/year&gt;&lt;pub-dates&gt;&lt;date&gt;Jul 15&lt;/date&gt;&lt;/pub-dates&gt;&lt;/dates&gt;&lt;isbn&gt;0008-543x&lt;/isbn&gt;&lt;accession-num&gt;22213134&lt;/accession-num&gt;&lt;urls&gt;&lt;/urls&gt;&lt;electronic-resource-num&gt;10.1002/cncr.26634&lt;/electronic-resource-num&gt;&lt;remote-database-provider&gt;NLM&lt;/remote-database-provider&gt;&lt;language&gt;eng&lt;/language&gt;&lt;/record&gt;&lt;/Cite&gt;&lt;/EndNote&gt;</w:instrText>
      </w:r>
      <w:r>
        <w:fldChar w:fldCharType="separate"/>
      </w:r>
      <w:r w:rsidR="005E54F0" w:rsidRPr="005E54F0">
        <w:rPr>
          <w:noProof/>
          <w:vertAlign w:val="superscript"/>
        </w:rPr>
        <w:t>210</w:t>
      </w:r>
      <w:r>
        <w:fldChar w:fldCharType="end"/>
      </w:r>
      <w:r>
        <w:t xml:space="preserve"> Survival however is not the unique endpoint; services also need to bridge the unique biopsychosocial needs of this group</w:t>
      </w:r>
      <w:r>
        <w:fldChar w:fldCharType="begin"/>
      </w:r>
      <w:r w:rsidR="005E54F0">
        <w:instrText xml:space="preserve"> ADDIN EN.CITE &lt;EndNote&gt;&lt;Cite&gt;&lt;Author&gt;Desandes&lt;/Author&gt;&lt;Year&gt;2017&lt;/Year&gt;&lt;RecNum&gt;206&lt;/RecNum&gt;&lt;DisplayText&gt;&lt;style face="superscript"&gt;211&lt;/style&gt;&lt;/DisplayText&gt;&lt;record&gt;&lt;rec-number&gt;206&lt;/rec-number&gt;&lt;foreign-keys&gt;&lt;key app="EN" db-id="2vzr02ev2z9xe3e2ds859xwv9wrsz99pza0t" timestamp="0"&gt;206&lt;/key&gt;&lt;/foreign-keys&gt;&lt;ref-type name="Journal Article"&gt;17&lt;/ref-type&gt;&lt;contributors&gt;&lt;authors&gt;&lt;author&gt;Desandes, Emmanuel&lt;/author&gt;&lt;author&gt;Brugieres, Laurence&lt;/author&gt;&lt;author&gt;Laurence, Valérie&lt;/author&gt;&lt;author&gt;Berger, Claire&lt;/author&gt;&lt;author&gt;Kanold, Justyna&lt;/author&gt;&lt;author&gt;Tron, Isabelle&lt;/author&gt;&lt;author&gt;Clavel, Jacqueline&lt;/author&gt;&lt;author&gt;Lacour, Brigitte&lt;/author&gt;&lt;/authors&gt;&lt;/contributors&gt;&lt;titles&gt;&lt;title&gt;Survival of adolescents with cancer treated at pediatric versus adult oncology treatment centers in France&lt;/title&gt;&lt;/titles&gt;&lt;pages&gt;e26326&lt;/pages&gt;&lt;volume&gt;64&lt;/volume&gt;&lt;number&gt;5&lt;/number&gt;&lt;dates&gt;&lt;year&gt;2017&lt;/year&gt;&lt;/dates&gt;&lt;isbn&gt;1545-5009&lt;/isbn&gt;&lt;urls&gt;&lt;related-urls&gt;&lt;url&gt;https://onlinelibrary.wiley.com/doi/abs/10.1002/pbc.26326&lt;/url&gt;&lt;/related-urls&gt;&lt;/urls&gt;&lt;electronic-resource-num&gt;https://doi.org/10.1002/pbc.26326&lt;/electronic-resource-num&gt;&lt;/record&gt;&lt;/Cite&gt;&lt;/EndNote&gt;</w:instrText>
      </w:r>
      <w:r>
        <w:fldChar w:fldCharType="separate"/>
      </w:r>
      <w:r w:rsidR="005E54F0" w:rsidRPr="005E54F0">
        <w:rPr>
          <w:noProof/>
          <w:vertAlign w:val="superscript"/>
        </w:rPr>
        <w:t>211</w:t>
      </w:r>
      <w:r>
        <w:fldChar w:fldCharType="end"/>
      </w:r>
      <w:r>
        <w:t xml:space="preserve"> to ensure optimal quality of life following treatment.</w:t>
      </w:r>
    </w:p>
    <w:p w14:paraId="65B548D8" w14:textId="6B917DCC" w:rsidR="008370C1" w:rsidRDefault="008370C1" w:rsidP="008370C1">
      <w:r>
        <w:lastRenderedPageBreak/>
        <w:t>To improve collaboration across paediatric and adult cancer settings health services should demonstrate:</w:t>
      </w:r>
    </w:p>
    <w:p w14:paraId="76B87D61" w14:textId="78AB751C" w:rsidR="008370C1" w:rsidRDefault="008370C1" w:rsidP="00DB17C9">
      <w:pPr>
        <w:pStyle w:val="ListParagraph"/>
        <w:numPr>
          <w:ilvl w:val="0"/>
          <w:numId w:val="7"/>
        </w:numPr>
      </w:pPr>
      <w:r>
        <w:t>A dedicated program for transition of adolescent patients when required.</w:t>
      </w:r>
      <w:r>
        <w:fldChar w:fldCharType="begin"/>
      </w:r>
      <w:r w:rsidR="005E54F0">
        <w:instrText xml:space="preserve"> ADDIN EN.CITE &lt;EndNote&gt;&lt;Cite&gt;&lt;Author&gt;Gibson&lt;/Author&gt;&lt;Year&gt;2018&lt;/Year&gt;&lt;RecNum&gt;1&lt;/RecNum&gt;&lt;DisplayText&gt;&lt;style face="superscript"&gt;212&lt;/style&gt;&lt;/DisplayText&gt;&lt;record&gt;&lt;rec-number&gt;1&lt;/rec-number&gt;&lt;foreign-keys&gt;&lt;key app="EN" db-id="2vzr02ev2z9xe3e2ds859xwv9wrsz99pza0t" timestamp="0"&gt;1&lt;/key&gt;&lt;/foreign-keys&gt;&lt;ref-type name="Book Section"&gt;5&lt;/ref-type&gt;&lt;contributors&gt;&lt;authors&gt;&lt;author&gt;Gibson, F.&lt;/author&gt;&lt;/authors&gt;&lt;secondary-authors&gt;&lt;author&gt;Chisholm, Julia&lt;/author&gt;&lt;author&gt;Hough, Rachel&lt;/author&gt;&lt;author&gt;Soanes, Louise&lt;/author&gt;&lt;/secondary-authors&gt;&lt;/contributors&gt;&lt;titles&gt;&lt;title&gt;Transitional Care: Best Practices for Adolescent Cancer Care.&lt;/title&gt;&lt;secondary-title&gt;A Practical Approach to the Care of Adolescents and Young Adults with Cancer&lt;/secondary-title&gt;&lt;/titles&gt;&lt;pages&gt;37-55&lt;/pages&gt;&lt;dates&gt;&lt;year&gt;2018&lt;/year&gt;&lt;pub-dates&gt;&lt;date&gt;2018//&lt;/date&gt;&lt;/pub-dates&gt;&lt;/dates&gt;&lt;pub-location&gt;Cham&lt;/pub-location&gt;&lt;publisher&gt;Springer International Publishing&lt;/publisher&gt;&lt;isbn&gt;978-3-319-66173-5&lt;/isbn&gt;&lt;urls&gt;&lt;related-urls&gt;&lt;url&gt;https://doi.org/10.1007/978-3-319-66173-5_3&lt;/url&gt;&lt;/related-urls&gt;&lt;/urls&gt;&lt;electronic-resource-num&gt;10.1007/978-3-319-66173-5_3&lt;/electronic-resource-num&gt;&lt;/record&gt;&lt;/Cite&gt;&lt;/EndNote&gt;</w:instrText>
      </w:r>
      <w:r>
        <w:fldChar w:fldCharType="separate"/>
      </w:r>
      <w:r w:rsidR="005E54F0" w:rsidRPr="005E54F0">
        <w:rPr>
          <w:noProof/>
          <w:vertAlign w:val="superscript"/>
        </w:rPr>
        <w:t>212</w:t>
      </w:r>
      <w:r>
        <w:fldChar w:fldCharType="end"/>
      </w:r>
    </w:p>
    <w:p w14:paraId="1EAEED33" w14:textId="007F73BB" w:rsidR="008370C1" w:rsidRDefault="008370C1" w:rsidP="00DB17C9">
      <w:pPr>
        <w:pStyle w:val="ListParagraph"/>
        <w:numPr>
          <w:ilvl w:val="0"/>
          <w:numId w:val="7"/>
        </w:numPr>
      </w:pPr>
      <w:r>
        <w:t>The development of joint tumour boards to discuss new AYA diagnoses to determine the optimal treatment site, not only for overall survival, but quality of survival and the patient experience of treatment.</w:t>
      </w:r>
      <w:r>
        <w:fldChar w:fldCharType="begin">
          <w:fldData xml:space="preserve">PEVuZE5vdGU+PENpdGU+PEF1dGhvcj5EZXNhbmRlczwvQXV0aG9yPjxZZWFyPjIwMTc8L1llYXI+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</w:fldData>
        </w:fldChar>
      </w:r>
      <w:r w:rsidR="00C378AD">
        <w:instrText xml:space="preserve"> ADDIN EN.CITE </w:instrText>
      </w:r>
      <w:r w:rsidR="00C378AD">
        <w:fldChar w:fldCharType="begin">
          <w:fldData xml:space="preserve">PEVuZE5vdGU+PENpdGU+PEF1dGhvcj5EZXNhbmRlczwvQXV0aG9yPjxZZWFyPjIwMTc8L1llYXI+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</w:fldData>
        </w:fldChar>
      </w:r>
      <w:r w:rsidR="00C378AD">
        <w:instrText xml:space="preserve"> ADDIN EN.CITE.DATA </w:instrText>
      </w:r>
      <w:r w:rsidR="00C378AD">
        <w:fldChar w:fldCharType="end"/>
      </w:r>
      <w:r>
        <w:fldChar w:fldCharType="separate"/>
      </w:r>
      <w:r w:rsidR="00C378AD" w:rsidRPr="00C378AD">
        <w:rPr>
          <w:noProof/>
          <w:vertAlign w:val="superscript"/>
        </w:rPr>
        <w:t>26, 211</w:t>
      </w:r>
      <w:r>
        <w:fldChar w:fldCharType="end"/>
      </w:r>
    </w:p>
    <w:p w14:paraId="28DE11B7" w14:textId="77777777" w:rsidR="002E2418" w:rsidRDefault="008370C1" w:rsidP="008370C1">
      <w:pPr>
        <w:pStyle w:val="ListParagraph"/>
        <w:numPr>
          <w:ilvl w:val="0"/>
          <w:numId w:val="7"/>
        </w:numPr>
      </w:pPr>
      <w:r>
        <w:t>The provision of cross-campus appointments of key personnel, including oncologists, AYA coordinators and allied health staff.</w:t>
      </w:r>
    </w:p>
    <w:p w14:paraId="3D10EDFD" w14:textId="450077B7" w:rsidR="00614467" w:rsidRPr="00614467" w:rsidRDefault="008370C1" w:rsidP="008370C1">
      <w:pPr>
        <w:pStyle w:val="ListParagraph"/>
        <w:numPr>
          <w:ilvl w:val="0"/>
          <w:numId w:val="7"/>
        </w:numPr>
      </w:pPr>
      <w:r>
        <w:t>A systems-level approach to clinical trial governance across both the adult and paediatric sector</w:t>
      </w:r>
      <w:r w:rsidR="001B3670">
        <w:t xml:space="preserve">, including </w:t>
      </w:r>
      <w:r w:rsidR="002A0A59">
        <w:t>facilitated</w:t>
      </w:r>
      <w:r w:rsidR="001B3670">
        <w:t xml:space="preserve"> </w:t>
      </w:r>
      <w:r w:rsidR="00763DDA">
        <w:t>craft groups</w:t>
      </w:r>
      <w:r w:rsidR="00156F38">
        <w:t xml:space="preserve"> to support relationships.</w:t>
      </w:r>
      <w:r w:rsidR="00156F38">
        <w:fldChar w:fldCharType="begin"/>
      </w:r>
      <w:r w:rsidR="003F33DD">
        <w:instrText xml:space="preserve"> ADDIN EN.CITE &lt;EndNote&gt;&lt;Cite&gt;&lt;Author&gt;Ellis&lt;/Author&gt;&lt;Year&gt;2021&lt;/Year&gt;&lt;RecNum&gt;687&lt;/RecNum&gt;&lt;DisplayText&gt;&lt;style face="superscript"&gt;26&lt;/style&gt;&lt;/DisplayText&gt;&lt;record&gt;&lt;rec-number&gt;687&lt;/rec-number&gt;&lt;foreign-keys&gt;&lt;key app="EN" db-id="2vzr02ev2z9xe3e2ds859xwv9wrsz99pza0t" timestamp="0"&gt;687&lt;/key&gt;&lt;/foreign-keys&gt;&lt;ref-type name="Journal Article"&gt;17&lt;/ref-type&gt;&lt;contributors&gt;&lt;authors&gt;&lt;author&gt;Ellis, Justine A.&lt;/author&gt;&lt;author&gt;Malalasekera, Vajiranee S.&lt;/author&gt;&lt;author&gt;Allan, Christie&lt;/author&gt;&lt;author&gt;Choong, Peter F.&lt;/author&gt;&lt;author&gt;Hansford, Jordan R.&lt;/author&gt;&lt;author&gt;Hehir, Ryan&lt;/author&gt;&lt;author&gt;Morello, Natasha&lt;/author&gt;&lt;author&gt;O&amp;apos;Callaghan, Sally&lt;/author&gt;&lt;author&gt;Orme, Lisa&lt;/author&gt;&lt;author&gt;Phillipson, Nitya&lt;/author&gt;&lt;author&gt;Rosenthal, Mark A.&lt;/author&gt;&lt;author&gt;Sawyer, Susan&lt;/author&gt;&lt;author&gt;Strong, Robyn&lt;/author&gt;&lt;author&gt;Super, Leanne&lt;/author&gt;&lt;author&gt;Watt, Angela&lt;/author&gt;&lt;author&gt;Williams, Chris&lt;/author&gt;&lt;author&gt;Woollett, Anne&lt;/author&gt;&lt;author&gt;Robertson, Alexandra&lt;/author&gt;&lt;author&gt;Lewin, Jeremy&lt;/author&gt;&lt;/authors&gt;&lt;/contributors&gt;&lt;titles&gt;&lt;title&gt;Systems-Level Change to Alleviate Barriers to Cancer Clinical Trial Access for Adolescents and Young Adults in Australia&lt;/title&gt;&lt;secondary-title&gt;Journal of Adolescent and Young Adult Oncology&lt;/secondary-title&gt;&lt;/titles&gt;&lt;periodical&gt;&lt;full-title&gt;J Adolesc Young Adult Oncol&lt;/full-title&gt;&lt;abbr-1&gt;Journal of adolescent and young adult oncology&lt;/abbr-1&gt;&lt;/periodical&gt;&lt;dates&gt;&lt;year&gt;2021&lt;/year&gt;&lt;/dates&gt;&lt;publisher&gt;Mary Ann Liebert, Inc., publishers&lt;/publisher&gt;&lt;isbn&gt;2156-5333&lt;/isbn&gt;&lt;urls&gt;&lt;related-urls&gt;&lt;url&gt;https://doi.org/10.1089/jayao.2021.0026&lt;/url&gt;&lt;/related-urls&gt;&lt;/urls&gt;&lt;electronic-resource-num&gt;10.1089/jayao.2021.0026&lt;/electronic-resource-num&gt;&lt;access-date&gt;2021/07/25&lt;/access-date&gt;&lt;/record&gt;&lt;/Cite&gt;&lt;/EndNote&gt;</w:instrText>
      </w:r>
      <w:r w:rsidR="00156F38">
        <w:fldChar w:fldCharType="separate"/>
      </w:r>
      <w:r w:rsidR="00E3323E" w:rsidRPr="00E3323E">
        <w:rPr>
          <w:noProof/>
          <w:vertAlign w:val="superscript"/>
        </w:rPr>
        <w:t>26</w:t>
      </w:r>
      <w:r w:rsidR="00156F38">
        <w:fldChar w:fldCharType="end"/>
      </w:r>
    </w:p>
    <w:p w14:paraId="5902FFF1" w14:textId="456C0962" w:rsidR="002E6C90" w:rsidRDefault="00A45616" w:rsidP="00A634F4">
      <w:pPr>
        <w:pStyle w:val="Heading3"/>
      </w:pPr>
      <w:bookmarkStart w:id="266" w:name="_Toc76462586"/>
      <w:bookmarkStart w:id="267" w:name="_Toc76463201"/>
      <w:bookmarkStart w:id="268" w:name="_Toc76733828"/>
      <w:bookmarkStart w:id="269" w:name="_Toc76734212"/>
      <w:bookmarkStart w:id="270" w:name="_Toc79135462"/>
      <w:bookmarkStart w:id="271" w:name="_Toc79135929"/>
      <w:bookmarkStart w:id="272" w:name="_Toc79408410"/>
      <w:bookmarkStart w:id="273" w:name="_Toc79409265"/>
      <w:r>
        <w:t>Health service</w:t>
      </w:r>
      <w:r w:rsidR="002E6C90">
        <w:t xml:space="preserve"> transition</w:t>
      </w:r>
      <w:bookmarkEnd w:id="266"/>
      <w:bookmarkEnd w:id="267"/>
      <w:bookmarkEnd w:id="268"/>
      <w:bookmarkEnd w:id="269"/>
      <w:bookmarkEnd w:id="270"/>
      <w:bookmarkEnd w:id="271"/>
      <w:bookmarkEnd w:id="272"/>
      <w:bookmarkEnd w:id="273"/>
    </w:p>
    <w:p w14:paraId="0709C770" w14:textId="56AB4ADF" w:rsidR="00D16622" w:rsidRDefault="00D16622" w:rsidP="002E6C90">
      <w:r>
        <w:t>A useful definition of transition in the context of AYA is that it is “…an</w:t>
      </w:r>
      <w:r w:rsidRPr="008E7A57">
        <w:t xml:space="preserve"> active, planned, coordinated, comprehensive, multidisciplinary process to enable childhood and adolescent cancer survivors to effectively and harmoniously transfer from child-centred to adult-oriented healthcare systems.</w:t>
      </w:r>
      <w:r>
        <w:t>”</w:t>
      </w:r>
      <w:r>
        <w:fldChar w:fldCharType="begin">
          <w:fldData xml:space="preserve">PEVuZE5vdGU+PENpdGU+PEF1dGhvcj5NdWxkZXI8L0F1dGhvcj48WWVhcj4yMDE2PC9ZZWFyPjxS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</w:fldData>
        </w:fldChar>
      </w:r>
      <w:r w:rsidR="005E54F0">
        <w:instrText xml:space="preserve"> ADDIN EN.CITE </w:instrText>
      </w:r>
      <w:r w:rsidR="005E54F0">
        <w:fldChar w:fldCharType="begin">
          <w:fldData xml:space="preserve">PEVuZE5vdGU+PENpdGU+PEF1dGhvcj5NdWxkZXI8L0F1dGhvcj48WWVhcj4yMDE2PC9ZZWFyPjxS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</w:fldData>
        </w:fldChar>
      </w:r>
      <w:r w:rsidR="005E54F0">
        <w:instrText xml:space="preserve"> ADDIN EN.CITE.DATA </w:instrText>
      </w:r>
      <w:r w:rsidR="005E54F0">
        <w:fldChar w:fldCharType="end"/>
      </w:r>
      <w:r>
        <w:fldChar w:fldCharType="separate"/>
      </w:r>
      <w:r w:rsidR="005E54F0" w:rsidRPr="005E54F0">
        <w:rPr>
          <w:noProof/>
          <w:vertAlign w:val="superscript"/>
        </w:rPr>
        <w:t>213</w:t>
      </w:r>
      <w:r>
        <w:fldChar w:fldCharType="end"/>
      </w:r>
      <w:r w:rsidR="00E2105A">
        <w:t xml:space="preserve"> </w:t>
      </w:r>
    </w:p>
    <w:p w14:paraId="4BB77CCB" w14:textId="029F407F" w:rsidR="003D66F7" w:rsidRDefault="00575628" w:rsidP="002E6C90">
      <w:r>
        <w:t xml:space="preserve">Transition from the paediatric to the adult healthcare sector </w:t>
      </w:r>
      <w:r w:rsidR="00A46863">
        <w:t xml:space="preserve">occurs as </w:t>
      </w:r>
      <w:r w:rsidR="008252EA">
        <w:t>a</w:t>
      </w:r>
      <w:r>
        <w:t>dolescent</w:t>
      </w:r>
      <w:r w:rsidR="008252EA">
        <w:t xml:space="preserve">s are becoming more </w:t>
      </w:r>
      <w:r>
        <w:t>independen</w:t>
      </w:r>
      <w:r w:rsidR="008252EA">
        <w:t>t</w:t>
      </w:r>
      <w:r>
        <w:t>.</w:t>
      </w:r>
      <w:r>
        <w:fldChar w:fldCharType="begin"/>
      </w:r>
      <w:r w:rsidR="005E54F0">
        <w:instrText xml:space="preserve"> ADDIN EN.CITE &lt;EndNote&gt;&lt;Cite&gt;&lt;Author&gt;Kim&lt;/Author&gt;&lt;Year&gt;2018&lt;/Year&gt;&lt;RecNum&gt;78&lt;/RecNum&gt;&lt;DisplayText&gt;&lt;style face="superscript"&gt;214&lt;/style&gt;&lt;/DisplayText&gt;&lt;record&gt;&lt;rec-number&gt;78&lt;/rec-number&gt;&lt;foreign-keys&gt;&lt;key app="EN" db-id="2vzr02ev2z9xe3e2ds859xwv9wrsz99pza0t" timestamp="0"&gt;78&lt;/key&gt;&lt;/foreign-keys&gt;&lt;ref-type name="Journal Article"&gt;17&lt;/ref-type&gt;&lt;contributors&gt;&lt;authors&gt;&lt;author&gt;Kim, B.&lt;/author&gt;&lt;author&gt;Patterson, P.&lt;/author&gt;&lt;author&gt;White, K.&lt;/author&gt;&lt;/authors&gt;&lt;/contributors&gt;&lt;titles&gt;&lt;title&gt;Developmental considerations of young people with cancer transitioning to adulthood&lt;/title&gt;&lt;secondary-title&gt;European Journal of Cancer Care&lt;/secondary-title&gt;&lt;/titles&gt;&lt;pages&gt;e12836&lt;/pages&gt;&lt;volume&gt;27&lt;/volume&gt;&lt;number&gt;6&lt;/number&gt;&lt;keywords&gt;&lt;keyword&gt;cancer&lt;/keyword&gt;&lt;keyword&gt;development&lt;/keyword&gt;&lt;keyword&gt;emerging adult&lt;/keyword&gt;&lt;keyword&gt;psychoanalytic&lt;/keyword&gt;&lt;keyword&gt;psychosocial&lt;/keyword&gt;&lt;/keywords&gt;&lt;dates&gt;&lt;year&gt;2018&lt;/year&gt;&lt;pub-dates&gt;&lt;date&gt;2018/11/01&lt;/date&gt;&lt;/pub-dates&gt;&lt;/dates&gt;&lt;publisher&gt;John Wiley &amp;amp; Sons, Ltd&lt;/publisher&gt;&lt;isbn&gt;0961-5423&lt;/isbn&gt;&lt;work-type&gt;https://doi.org/10.1111/ecc.12836&lt;/work-type&gt;&lt;urls&gt;&lt;related-urls&gt;&lt;url&gt;https://doi.org/10.1111/ecc.12836&lt;/url&gt;&lt;/related-urls&gt;&lt;/urls&gt;&lt;electronic-resource-num&gt;https://doi.org/10.1111/ecc.12836&lt;/electronic-resource-num&gt;&lt;access-date&gt;2020/11/11&lt;/access-date&gt;&lt;/record&gt;&lt;/Cite&gt;&lt;/EndNote&gt;</w:instrText>
      </w:r>
      <w:r>
        <w:fldChar w:fldCharType="separate"/>
      </w:r>
      <w:r w:rsidR="005E54F0" w:rsidRPr="005E54F0">
        <w:rPr>
          <w:noProof/>
          <w:vertAlign w:val="superscript"/>
        </w:rPr>
        <w:t>214</w:t>
      </w:r>
      <w:r>
        <w:fldChar w:fldCharType="end"/>
      </w:r>
      <w:r>
        <w:t xml:space="preserve"> This can be a vulnerable time point</w:t>
      </w:r>
      <w:r w:rsidR="00080234">
        <w:t xml:space="preserve"> not without its inherent risks</w:t>
      </w:r>
      <w:r w:rsidR="000F1243">
        <w:t>,</w:t>
      </w:r>
      <w:r>
        <w:t xml:space="preserve"> including </w:t>
      </w:r>
      <w:r w:rsidR="008252EA">
        <w:t xml:space="preserve">challenges of treatment adherence, </w:t>
      </w:r>
      <w:r>
        <w:t>disengagement</w:t>
      </w:r>
      <w:r w:rsidR="008252EA">
        <w:t xml:space="preserve"> from healthcare</w:t>
      </w:r>
      <w:r>
        <w:t xml:space="preserve">, </w:t>
      </w:r>
      <w:r w:rsidR="008252EA">
        <w:t>and loss</w:t>
      </w:r>
      <w:r>
        <w:t xml:space="preserve"> to follow-up.</w:t>
      </w:r>
      <w:r>
        <w:fldChar w:fldCharType="begin">
          <w:fldData xml:space="preserve">PEVuZE5vdGU+PENpdGU+PEF1dGhvcj5CYXJyPC9BdXRob3I+PFllYXI+MjAxNjwvWWVhcj48UmVj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</w:fldData>
        </w:fldChar>
      </w:r>
      <w:r w:rsidR="00811D20">
        <w:instrText xml:space="preserve"> ADDIN EN.CITE </w:instrText>
      </w:r>
      <w:r w:rsidR="00811D20">
        <w:fldChar w:fldCharType="begin">
          <w:fldData xml:space="preserve">PEVuZE5vdGU+PENpdGU+PEF1dGhvcj5CYXJyPC9BdXRob3I+PFllYXI+MjAxNjwvWWVhcj48UmVj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</w:fldData>
        </w:fldChar>
      </w:r>
      <w:r w:rsidR="00811D20">
        <w:instrText xml:space="preserve"> ADDIN EN.CITE.DATA </w:instrText>
      </w:r>
      <w:r w:rsidR="00811D20">
        <w:fldChar w:fldCharType="end"/>
      </w:r>
      <w:r>
        <w:fldChar w:fldCharType="separate"/>
      </w:r>
      <w:r w:rsidR="00811D20" w:rsidRPr="00811D20">
        <w:rPr>
          <w:noProof/>
          <w:vertAlign w:val="superscript"/>
        </w:rPr>
        <w:t>156</w:t>
      </w:r>
      <w:r>
        <w:fldChar w:fldCharType="end"/>
      </w:r>
      <w:r>
        <w:t xml:space="preserve"> </w:t>
      </w:r>
      <w:r w:rsidR="009D7D58">
        <w:t>Compounding</w:t>
      </w:r>
      <w:r w:rsidR="00C84F8E">
        <w:t xml:space="preserve"> this is </w:t>
      </w:r>
      <w:r w:rsidR="00930893">
        <w:t xml:space="preserve">the issue of whether the adult service </w:t>
      </w:r>
      <w:r w:rsidR="00E74463">
        <w:t>is a</w:t>
      </w:r>
      <w:r w:rsidR="008252EA">
        <w:t xml:space="preserve">ble to manage the </w:t>
      </w:r>
      <w:r w:rsidR="00733D4E">
        <w:t xml:space="preserve">needs of the </w:t>
      </w:r>
      <w:r w:rsidR="00E74463">
        <w:t>AYA</w:t>
      </w:r>
      <w:r w:rsidR="00E72A48">
        <w:t>,</w:t>
      </w:r>
      <w:r w:rsidR="00663949">
        <w:fldChar w:fldCharType="begin">
          <w:fldData xml:space="preserve">PEVuZE5vdGU+PENpdGU+PEF1dGhvcj5TdHJpbmk8L0F1dGhvcj48WWVhcj4yMDIwPC9ZZWFyPjxS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</w:fldData>
        </w:fldChar>
      </w:r>
      <w:r w:rsidR="005E54F0">
        <w:instrText xml:space="preserve"> ADDIN EN.CITE </w:instrText>
      </w:r>
      <w:r w:rsidR="005E54F0">
        <w:fldChar w:fldCharType="begin">
          <w:fldData xml:space="preserve">PEVuZE5vdGU+PENpdGU+PEF1dGhvcj5TdHJpbmk8L0F1dGhvcj48WWVhcj4yMDIwPC9ZZWFyPjxS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</w:fldData>
        </w:fldChar>
      </w:r>
      <w:r w:rsidR="005E54F0">
        <w:instrText xml:space="preserve"> ADDIN EN.CITE.DATA </w:instrText>
      </w:r>
      <w:r w:rsidR="005E54F0">
        <w:fldChar w:fldCharType="end"/>
      </w:r>
      <w:r w:rsidR="00663949">
        <w:fldChar w:fldCharType="separate"/>
      </w:r>
      <w:r w:rsidR="005E54F0" w:rsidRPr="005E54F0">
        <w:rPr>
          <w:noProof/>
          <w:vertAlign w:val="superscript"/>
        </w:rPr>
        <w:t>215</w:t>
      </w:r>
      <w:r w:rsidR="00663949">
        <w:fldChar w:fldCharType="end"/>
      </w:r>
      <w:r w:rsidR="00733D4E">
        <w:t xml:space="preserve"> </w:t>
      </w:r>
      <w:r w:rsidR="008252EA">
        <w:t xml:space="preserve">with </w:t>
      </w:r>
      <w:r w:rsidR="00733D4E">
        <w:t>the intensive supportive care needs provided by the paediatric cancer service generally not replicated in the adult sector.</w:t>
      </w:r>
      <w:r w:rsidR="009D7D58">
        <w:t xml:space="preserve"> </w:t>
      </w:r>
      <w:r>
        <w:t xml:space="preserve">A landmark paper noted that only 18% of </w:t>
      </w:r>
      <w:r w:rsidR="002F6162">
        <w:t xml:space="preserve">childhood cancer </w:t>
      </w:r>
      <w:r>
        <w:t xml:space="preserve">survivors report adequate follow-up specifically related to their cancer diagnosis </w:t>
      </w:r>
      <w:r w:rsidR="003D66F7">
        <w:t>and treatment,</w:t>
      </w:r>
      <w:r>
        <w:fldChar w:fldCharType="begin">
          <w:fldData xml:space="preserve">PEVuZE5vdGU+PENpdGU+PEF1dGhvcj5OYXRoYW48L0F1dGhvcj48WWVhcj4yMDA5PC9ZZWFyPjxS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</w:fldData>
        </w:fldChar>
      </w:r>
      <w:r w:rsidR="005E54F0">
        <w:instrText xml:space="preserve"> ADDIN EN.CITE </w:instrText>
      </w:r>
      <w:r w:rsidR="005E54F0">
        <w:fldChar w:fldCharType="begin">
          <w:fldData xml:space="preserve">PEVuZE5vdGU+PENpdGU+PEF1dGhvcj5OYXRoYW48L0F1dGhvcj48WWVhcj4yMDA5PC9ZZWFyPjxS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</w:fldData>
        </w:fldChar>
      </w:r>
      <w:r w:rsidR="005E54F0">
        <w:instrText xml:space="preserve"> ADDIN EN.CITE.DATA </w:instrText>
      </w:r>
      <w:r w:rsidR="005E54F0">
        <w:fldChar w:fldCharType="end"/>
      </w:r>
      <w:r>
        <w:fldChar w:fldCharType="separate"/>
      </w:r>
      <w:r w:rsidR="005E54F0" w:rsidRPr="005E54F0">
        <w:rPr>
          <w:noProof/>
          <w:vertAlign w:val="superscript"/>
        </w:rPr>
        <w:t>216</w:t>
      </w:r>
      <w:r>
        <w:fldChar w:fldCharType="end"/>
      </w:r>
      <w:r w:rsidR="003D66F7">
        <w:t xml:space="preserve"> warranting a collaborative </w:t>
      </w:r>
      <w:r w:rsidR="00610A2F">
        <w:t xml:space="preserve">and careful </w:t>
      </w:r>
      <w:r w:rsidR="003D66F7">
        <w:t xml:space="preserve">approach. </w:t>
      </w:r>
    </w:p>
    <w:p w14:paraId="098A5FF5" w14:textId="0DE854DF" w:rsidR="003D66F7" w:rsidRDefault="00DD1E80" w:rsidP="002E6C90">
      <w:r>
        <w:t>A</w:t>
      </w:r>
      <w:r w:rsidR="003D66F7">
        <w:t xml:space="preserve">n effective transition program </w:t>
      </w:r>
      <w:r w:rsidR="008252EA">
        <w:t>provides</w:t>
      </w:r>
      <w:r w:rsidR="003D66F7">
        <w:t xml:space="preserve"> seamless continuity of</w:t>
      </w:r>
      <w:r w:rsidR="001122D4">
        <w:t xml:space="preserve"> </w:t>
      </w:r>
      <w:r>
        <w:t xml:space="preserve">high-quality </w:t>
      </w:r>
      <w:r w:rsidR="003D66F7">
        <w:t>care</w:t>
      </w:r>
      <w:r w:rsidR="003D66F7">
        <w:fldChar w:fldCharType="begin"/>
      </w:r>
      <w:r w:rsidR="005E54F0">
        <w:instrText xml:space="preserve"> ADDIN EN.CITE &lt;EndNote&gt;&lt;Cite&gt;&lt;Author&gt;Gibson&lt;/Author&gt;&lt;Year&gt;2018&lt;/Year&gt;&lt;RecNum&gt;1&lt;/RecNum&gt;&lt;DisplayText&gt;&lt;style face="superscript"&gt;212&lt;/style&gt;&lt;/DisplayText&gt;&lt;record&gt;&lt;rec-number&gt;1&lt;/rec-number&gt;&lt;foreign-keys&gt;&lt;key app="EN" db-id="2vzr02ev2z9xe3e2ds859xwv9wrsz99pza0t" timestamp="0"&gt;1&lt;/key&gt;&lt;/foreign-keys&gt;&lt;ref-type name="Book Section"&gt;5&lt;/ref-type&gt;&lt;contributors&gt;&lt;authors&gt;&lt;author&gt;Gibson, F.&lt;/author&gt;&lt;/authors&gt;&lt;secondary-authors&gt;&lt;author&gt;Chisholm, Julia&lt;/author&gt;&lt;author&gt;Hough, Rachel&lt;/author&gt;&lt;author&gt;Soanes, Louise&lt;/author&gt;&lt;/secondary-authors&gt;&lt;/contributors&gt;&lt;titles&gt;&lt;title&gt;Transitional Care: Best Practices for Adolescent Cancer Care.&lt;/title&gt;&lt;secondary-title&gt;A Practical Approach to the Care of Adolescents and Young Adults with Cancer&lt;/secondary-title&gt;&lt;/titles&gt;&lt;pages&gt;37-55&lt;/pages&gt;&lt;dates&gt;&lt;year&gt;2018&lt;/year&gt;&lt;pub-dates&gt;&lt;date&gt;2018//&lt;/date&gt;&lt;/pub-dates&gt;&lt;/dates&gt;&lt;pub-location&gt;Cham&lt;/pub-location&gt;&lt;publisher&gt;Springer International Publishing&lt;/publisher&gt;&lt;isbn&gt;978-3-319-66173-5&lt;/isbn&gt;&lt;urls&gt;&lt;related-urls&gt;&lt;url&gt;https://doi.org/10.1007/978-3-319-66173-5_3&lt;/url&gt;&lt;/related-urls&gt;&lt;/urls&gt;&lt;electronic-resource-num&gt;10.1007/978-3-319-66173-5_3&lt;/electronic-resource-num&gt;&lt;/record&gt;&lt;/Cite&gt;&lt;/EndNote&gt;</w:instrText>
      </w:r>
      <w:r w:rsidR="003D66F7">
        <w:fldChar w:fldCharType="separate"/>
      </w:r>
      <w:r w:rsidR="005E54F0" w:rsidRPr="005E54F0">
        <w:rPr>
          <w:noProof/>
          <w:vertAlign w:val="superscript"/>
        </w:rPr>
        <w:t>212</w:t>
      </w:r>
      <w:r w:rsidR="003D66F7">
        <w:fldChar w:fldCharType="end"/>
      </w:r>
      <w:r w:rsidR="003D66F7">
        <w:t xml:space="preserve"> that include</w:t>
      </w:r>
      <w:r w:rsidR="008252EA">
        <w:t>s</w:t>
      </w:r>
      <w:r w:rsidR="003D66F7">
        <w:t>:</w:t>
      </w:r>
    </w:p>
    <w:p w14:paraId="4E544097" w14:textId="54F2F1A2" w:rsidR="003D66F7" w:rsidRDefault="002D5F04" w:rsidP="00DB17C9">
      <w:pPr>
        <w:pStyle w:val="ListParagraph"/>
        <w:numPr>
          <w:ilvl w:val="0"/>
          <w:numId w:val="3"/>
        </w:numPr>
      </w:pPr>
      <w:r>
        <w:t>D</w:t>
      </w:r>
      <w:r w:rsidR="003D66F7">
        <w:t>ecisions around location of adult care</w:t>
      </w:r>
      <w:r w:rsidR="00415D6F">
        <w:t xml:space="preserve"> for childhood cancer survivors</w:t>
      </w:r>
      <w:r w:rsidR="00BF450F">
        <w:t>.</w:t>
      </w:r>
      <w:r w:rsidR="008252EA">
        <w:t xml:space="preserve"> For example, </w:t>
      </w:r>
      <w:r w:rsidR="003D66F7">
        <w:t>diseases or therapies w</w:t>
      </w:r>
      <w:r w:rsidR="00080234">
        <w:t>ith a high-risk of late effects</w:t>
      </w:r>
      <w:r w:rsidR="003D66F7">
        <w:t xml:space="preserve"> </w:t>
      </w:r>
      <w:r w:rsidR="00080234">
        <w:t>(</w:t>
      </w:r>
      <w:r w:rsidR="003D66F7">
        <w:t>such as central nervous system tumours</w:t>
      </w:r>
      <w:r w:rsidR="00080234">
        <w:t xml:space="preserve"> or haematopoietic stem cell transplantation)</w:t>
      </w:r>
      <w:r w:rsidR="003D66F7">
        <w:t xml:space="preserve"> may be best placed in an adult oncology tertiary centre, whilst low-risk patients may be </w:t>
      </w:r>
      <w:r w:rsidR="008252EA">
        <w:t xml:space="preserve">better </w:t>
      </w:r>
      <w:r w:rsidR="003D66F7">
        <w:t xml:space="preserve">placed with their </w:t>
      </w:r>
      <w:r w:rsidR="008252EA">
        <w:t>G</w:t>
      </w:r>
      <w:r w:rsidR="00BF450F">
        <w:t>P</w:t>
      </w:r>
      <w:r w:rsidR="008252EA">
        <w:t xml:space="preserve">, when supported by </w:t>
      </w:r>
      <w:r w:rsidR="00080234">
        <w:t>appropriate documentation</w:t>
      </w:r>
      <w:r w:rsidR="002438C7">
        <w:t>.</w:t>
      </w:r>
      <w:r w:rsidR="00797330">
        <w:fldChar w:fldCharType="begin"/>
      </w:r>
      <w:r w:rsidR="005E54F0">
        <w:instrText xml:space="preserve"> ADDIN EN.CITE &lt;EndNote&gt;&lt;Cite&gt;&lt;Author&gt;Nathan&lt;/Author&gt;&lt;Year&gt;2011&lt;/Year&gt;&lt;RecNum&gt;147&lt;/RecNum&gt;&lt;DisplayText&gt;&lt;style face="superscript"&gt;217&lt;/style&gt;&lt;/DisplayText&gt;&lt;record&gt;&lt;rec-number&gt;147&lt;/rec-number&gt;&lt;foreign-keys&gt;&lt;key app="EN" db-id="2vzr02ev2z9xe3e2ds859xwv9wrsz99pza0t" timestamp="0"&gt;147&lt;/key&gt;&lt;/foreign-keys&gt;&lt;ref-type name="Journal Article"&gt;17&lt;/ref-type&gt;&lt;contributors&gt;&lt;authors&gt;&lt;author&gt;Nathan, P. C.&lt;/author&gt;&lt;author&gt;Hayes-Lattin, B.&lt;/author&gt;&lt;author&gt;Sisler, J. J.&lt;/author&gt;&lt;author&gt;Hudson, M. M.&lt;/author&gt;&lt;/authors&gt;&lt;/contributors&gt;&lt;auth-address&gt;The Hospital for Sick Children, Toronto, Ontario, Canada. paul.nathan@sickkids.ca&lt;/auth-address&gt;&lt;titles&gt;&lt;title&gt;Critical issues in transition and survivorship for adolescents and young adults with cancers&lt;/title&gt;&lt;secondary-title&gt;Cancer&lt;/secondary-title&gt;&lt;alt-title&gt;Cancer&lt;/alt-title&gt;&lt;/titles&gt;&lt;pages&gt;2335-41&lt;/pages&gt;&lt;volume&gt;117&lt;/volume&gt;&lt;number&gt;10 Suppl&lt;/number&gt;&lt;edition&gt;2011/05/20&lt;/edition&gt;&lt;keywords&gt;&lt;keyword&gt;Adolescent&lt;/keyword&gt;&lt;keyword&gt;*Delivery of Health Care&lt;/keyword&gt;&lt;keyword&gt;Health Behavior&lt;/keyword&gt;&lt;keyword&gt;*Health Services Needs and Demand&lt;/keyword&gt;&lt;keyword&gt;Humans&lt;/keyword&gt;&lt;keyword&gt;Mental Health&lt;/keyword&gt;&lt;keyword&gt;Neoplasms/*psychology/*therapy&lt;/keyword&gt;&lt;keyword&gt;Patient Education as Topic&lt;/keyword&gt;&lt;keyword&gt;Reproduction&lt;/keyword&gt;&lt;keyword&gt;Sexuality&lt;/keyword&gt;&lt;keyword&gt;Social Behavior&lt;/keyword&gt;&lt;keyword&gt;Survivors&lt;/keyword&gt;&lt;keyword&gt;Young Adult&lt;/keyword&gt;&lt;/keywords&gt;&lt;dates&gt;&lt;year&gt;2011&lt;/year&gt;&lt;pub-dates&gt;&lt;date&gt;May 15&lt;/date&gt;&lt;/pub-dates&gt;&lt;/dates&gt;&lt;isbn&gt;0008-543X (Print)&amp;#xD;0008-543x&lt;/isbn&gt;&lt;accession-num&gt;21523755&lt;/accession-num&gt;&lt;urls&gt;&lt;/urls&gt;&lt;electronic-resource-num&gt;10.1002/cncr.26042&lt;/electronic-resource-num&gt;&lt;remote-database-provider&gt;NLM&lt;/remote-database-provider&gt;&lt;language&gt;eng&lt;/language&gt;&lt;/record&gt;&lt;/Cite&gt;&lt;/EndNote&gt;</w:instrText>
      </w:r>
      <w:r w:rsidR="00797330">
        <w:fldChar w:fldCharType="separate"/>
      </w:r>
      <w:r w:rsidR="005E54F0" w:rsidRPr="005E54F0">
        <w:rPr>
          <w:noProof/>
          <w:vertAlign w:val="superscript"/>
        </w:rPr>
        <w:t>217</w:t>
      </w:r>
      <w:r w:rsidR="00797330">
        <w:fldChar w:fldCharType="end"/>
      </w:r>
      <w:r w:rsidR="00797330">
        <w:t xml:space="preserve"> </w:t>
      </w:r>
    </w:p>
    <w:p w14:paraId="4B1B9DE1" w14:textId="206619E6" w:rsidR="003D66F7" w:rsidRDefault="002438C7" w:rsidP="00DB17C9">
      <w:pPr>
        <w:pStyle w:val="ListParagraph"/>
        <w:numPr>
          <w:ilvl w:val="0"/>
          <w:numId w:val="3"/>
        </w:numPr>
      </w:pPr>
      <w:r>
        <w:t>A</w:t>
      </w:r>
      <w:r w:rsidR="003D66F7">
        <w:t>voiding transition at vulnerable</w:t>
      </w:r>
      <w:r w:rsidR="00A063C1">
        <w:t xml:space="preserve"> developmental or disease</w:t>
      </w:r>
      <w:r w:rsidR="003D66F7">
        <w:t xml:space="preserve"> time points, such as </w:t>
      </w:r>
      <w:r w:rsidR="008252EA">
        <w:t xml:space="preserve">at </w:t>
      </w:r>
      <w:r w:rsidR="003D66F7">
        <w:t xml:space="preserve">relapse or </w:t>
      </w:r>
      <w:r w:rsidR="008252EA">
        <w:t>when entering</w:t>
      </w:r>
      <w:r w:rsidR="003D66F7">
        <w:t xml:space="preserve"> palliative care</w:t>
      </w:r>
      <w:r>
        <w:t>.</w:t>
      </w:r>
      <w:r w:rsidR="003D66F7">
        <w:fldChar w:fldCharType="begin"/>
      </w:r>
      <w:r w:rsidR="00ED4CA8">
        <w:instrText xml:space="preserve"> ADDIN EN.CITE &lt;EndNote&gt;&lt;Cite&gt;&lt;Author&gt;Smith&lt;/Author&gt;&lt;Year&gt;2016&lt;/Year&gt;&lt;RecNum&gt;16&lt;/RecNum&gt;&lt;DisplayText&gt;&lt;style face="superscript"&gt;42&lt;/style&gt;&lt;/DisplayText&gt;&lt;record&gt;&lt;rec-number&gt;16&lt;/rec-number&gt;&lt;foreign-keys&gt;&lt;key app="EN" db-id="2vzr02ev2z9xe3e2ds859xwv9wrsz99pza0t" timestamp="0"&gt;16&lt;/key&gt;&lt;/foreign-keys&gt;&lt;ref-type name="Government Document"&gt;46&lt;/ref-type&gt;&lt;contributors&gt;&lt;authors&gt;&lt;author&gt;Smith,S&lt;/author&gt;&lt;author&gt;Cable, M.&lt;/author&gt;&lt;author&gt;Mooney, S.&lt;/author&gt;&lt;author&gt;Taylor, R.&lt;/author&gt;&lt;/authors&gt;&lt;/contributors&gt;&lt;titles&gt;&lt;title&gt;The blueprint of care for teenagers and young adults with cancer, second edition.&lt;/title&gt;&lt;/titles&gt;&lt;dates&gt;&lt;year&gt;2016&lt;/year&gt;&lt;/dates&gt;&lt;publisher&gt;Teenage Cancer Trust.&lt;/publisher&gt;&lt;urls&gt;&lt;related-urls&gt;&lt;url&gt;https://www.teenagecancertrust.org/sites/default/files/BlueprintOfCare_2ndEdition.pdf&lt;/url&gt;&lt;/related-urls&gt;&lt;/urls&gt;&lt;/record&gt;&lt;/Cite&gt;&lt;/EndNote&gt;</w:instrText>
      </w:r>
      <w:r w:rsidR="003D66F7">
        <w:fldChar w:fldCharType="separate"/>
      </w:r>
      <w:r w:rsidR="00ED4CA8" w:rsidRPr="00ED4CA8">
        <w:rPr>
          <w:noProof/>
          <w:vertAlign w:val="superscript"/>
        </w:rPr>
        <w:t>42</w:t>
      </w:r>
      <w:r w:rsidR="003D66F7">
        <w:fldChar w:fldCharType="end"/>
      </w:r>
    </w:p>
    <w:p w14:paraId="60FB62AE" w14:textId="7703FA64" w:rsidR="00440D51" w:rsidRDefault="00440D51" w:rsidP="00DB17C9">
      <w:pPr>
        <w:pStyle w:val="ListParagraph"/>
        <w:numPr>
          <w:ilvl w:val="0"/>
          <w:numId w:val="3"/>
        </w:numPr>
      </w:pPr>
      <w:r>
        <w:lastRenderedPageBreak/>
        <w:t>Avoiding transition close to stressful life events such as final high school exams.</w:t>
      </w:r>
    </w:p>
    <w:p w14:paraId="2AC7650A" w14:textId="77870A45" w:rsidR="003D66F7" w:rsidRDefault="002438C7" w:rsidP="00DB17C9">
      <w:pPr>
        <w:pStyle w:val="ListParagraph"/>
        <w:numPr>
          <w:ilvl w:val="0"/>
          <w:numId w:val="3"/>
        </w:numPr>
      </w:pPr>
      <w:r>
        <w:t>A c</w:t>
      </w:r>
      <w:r w:rsidR="002E781D">
        <w:t xml:space="preserve">learly identified patient navigator </w:t>
      </w:r>
      <w:r w:rsidR="007B758A">
        <w:t xml:space="preserve">and written information </w:t>
      </w:r>
      <w:r w:rsidR="002E781D">
        <w:t>to support transition</w:t>
      </w:r>
      <w:r>
        <w:t>.</w:t>
      </w:r>
      <w:r w:rsidR="00B82353">
        <w:fldChar w:fldCharType="begin">
          <w:fldData xml:space="preserve">PEVuZE5vdGU+PENpdGU+PEF1dGhvcj5TYWRhazwvQXV0aG9yPjxZZWFyPjIwMjA8L1llYXI+PFJl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</w:fldData>
        </w:fldChar>
      </w:r>
      <w:r w:rsidR="005E54F0">
        <w:instrText xml:space="preserve"> ADDIN EN.CITE </w:instrText>
      </w:r>
      <w:r w:rsidR="005E54F0">
        <w:fldChar w:fldCharType="begin">
          <w:fldData xml:space="preserve">PEVuZE5vdGU+PENpdGU+PEF1dGhvcj5TYWRhazwvQXV0aG9yPjxZZWFyPjIwMjA8L1llYXI+PFJl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</w:fldData>
        </w:fldChar>
      </w:r>
      <w:r w:rsidR="005E54F0">
        <w:instrText xml:space="preserve"> ADDIN EN.CITE.DATA </w:instrText>
      </w:r>
      <w:r w:rsidR="005E54F0">
        <w:fldChar w:fldCharType="end"/>
      </w:r>
      <w:r w:rsidR="00B82353">
        <w:fldChar w:fldCharType="separate"/>
      </w:r>
      <w:r w:rsidR="005E54F0" w:rsidRPr="005E54F0">
        <w:rPr>
          <w:noProof/>
          <w:vertAlign w:val="superscript"/>
        </w:rPr>
        <w:t>218-221</w:t>
      </w:r>
      <w:r w:rsidR="00B82353">
        <w:fldChar w:fldCharType="end"/>
      </w:r>
    </w:p>
    <w:p w14:paraId="465A2808" w14:textId="5041F75D" w:rsidR="002E781D" w:rsidRDefault="006826AC" w:rsidP="00DB17C9">
      <w:pPr>
        <w:pStyle w:val="ListParagraph"/>
        <w:numPr>
          <w:ilvl w:val="0"/>
          <w:numId w:val="3"/>
        </w:numPr>
      </w:pPr>
      <w:r>
        <w:t>An</w:t>
      </w:r>
      <w:r w:rsidR="002E781D">
        <w:t xml:space="preserve"> early and gradual process</w:t>
      </w:r>
      <w:r w:rsidR="00663764">
        <w:t xml:space="preserve"> (with a </w:t>
      </w:r>
      <w:r w:rsidR="002663BA">
        <w:t>defined timepoint</w:t>
      </w:r>
      <w:r w:rsidR="008252EA">
        <w:t xml:space="preserve"> for transfer from the paediatric service</w:t>
      </w:r>
      <w:r w:rsidR="002663BA">
        <w:t>)</w:t>
      </w:r>
      <w:r w:rsidR="002E781D">
        <w:t xml:space="preserve"> where</w:t>
      </w:r>
      <w:r w:rsidR="00D6364B">
        <w:t>by</w:t>
      </w:r>
      <w:r w:rsidR="002E781D">
        <w:t xml:space="preserve"> </w:t>
      </w:r>
      <w:r w:rsidR="00610A2F">
        <w:t xml:space="preserve">the adolescent </w:t>
      </w:r>
      <w:r w:rsidR="008252EA">
        <w:t>(and their family) are</w:t>
      </w:r>
      <w:r w:rsidR="00D6364B">
        <w:t xml:space="preserve"> able to</w:t>
      </w:r>
      <w:r w:rsidR="008252EA">
        <w:t xml:space="preserve"> </w:t>
      </w:r>
      <w:r w:rsidR="00C90298">
        <w:t xml:space="preserve">become </w:t>
      </w:r>
      <w:r w:rsidR="004A2FA0">
        <w:t xml:space="preserve">more independent </w:t>
      </w:r>
      <w:r w:rsidR="00610A2F">
        <w:t xml:space="preserve">and confident </w:t>
      </w:r>
      <w:r w:rsidR="002E781D">
        <w:t>with the decision</w:t>
      </w:r>
      <w:r w:rsidR="00D6364B">
        <w:t>.</w:t>
      </w:r>
      <w:r w:rsidR="002E781D">
        <w:fldChar w:fldCharType="begin">
          <w:fldData xml:space="preserve">PEVuZE5vdGU+PENpdGU+PEF1dGhvcj5TYWRhazwvQXV0aG9yPjxZZWFyPjIwMjA8L1llYXI+PFJl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</w:fldData>
        </w:fldChar>
      </w:r>
      <w:r w:rsidR="005E54F0">
        <w:instrText xml:space="preserve"> ADDIN EN.CITE </w:instrText>
      </w:r>
      <w:r w:rsidR="005E54F0">
        <w:fldChar w:fldCharType="begin">
          <w:fldData xml:space="preserve">PEVuZE5vdGU+PENpdGU+PEF1dGhvcj5TYWRhazwvQXV0aG9yPjxZZWFyPjIwMjA8L1llYXI+PFJl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</w:fldData>
        </w:fldChar>
      </w:r>
      <w:r w:rsidR="005E54F0">
        <w:instrText xml:space="preserve"> ADDIN EN.CITE.DATA </w:instrText>
      </w:r>
      <w:r w:rsidR="005E54F0">
        <w:fldChar w:fldCharType="end"/>
      </w:r>
      <w:r w:rsidR="002E781D">
        <w:fldChar w:fldCharType="separate"/>
      </w:r>
      <w:r w:rsidR="005E54F0" w:rsidRPr="005E54F0">
        <w:rPr>
          <w:noProof/>
          <w:vertAlign w:val="superscript"/>
        </w:rPr>
        <w:t>218</w:t>
      </w:r>
      <w:r w:rsidR="002E781D">
        <w:fldChar w:fldCharType="end"/>
      </w:r>
    </w:p>
    <w:p w14:paraId="0346B8B3" w14:textId="1759F52D" w:rsidR="002E781D" w:rsidRDefault="00D6364B" w:rsidP="00DB17C9">
      <w:pPr>
        <w:pStyle w:val="ListParagraph"/>
        <w:numPr>
          <w:ilvl w:val="0"/>
          <w:numId w:val="3"/>
        </w:numPr>
      </w:pPr>
      <w:r>
        <w:t>A</w:t>
      </w:r>
      <w:r w:rsidR="00001E9E">
        <w:t xml:space="preserve">nticipatory </w:t>
      </w:r>
      <w:r w:rsidR="002E781D">
        <w:t>education</w:t>
      </w:r>
      <w:r w:rsidR="00610A2F">
        <w:t>al</w:t>
      </w:r>
      <w:r w:rsidR="002E781D">
        <w:t xml:space="preserve"> opportunities that enable the AYA to advocate for risk-based cancer follow-up</w:t>
      </w:r>
      <w:r w:rsidR="002E781D">
        <w:fldChar w:fldCharType="begin"/>
      </w:r>
      <w:r w:rsidR="005E54F0">
        <w:instrText xml:space="preserve"> ADDIN EN.CITE &lt;EndNote&gt;&lt;Cite&gt;&lt;Author&gt;Nathan&lt;/Author&gt;&lt;Year&gt;2011&lt;/Year&gt;&lt;RecNum&gt;147&lt;/RecNum&gt;&lt;DisplayText&gt;&lt;style face="superscript"&gt;217&lt;/style&gt;&lt;/DisplayText&gt;&lt;record&gt;&lt;rec-number&gt;147&lt;/rec-number&gt;&lt;foreign-keys&gt;&lt;key app="EN" db-id="2vzr02ev2z9xe3e2ds859xwv9wrsz99pza0t" timestamp="0"&gt;147&lt;/key&gt;&lt;/foreign-keys&gt;&lt;ref-type name="Journal Article"&gt;17&lt;/ref-type&gt;&lt;contributors&gt;&lt;authors&gt;&lt;author&gt;Nathan, P. C.&lt;/author&gt;&lt;author&gt;Hayes-Lattin, B.&lt;/author&gt;&lt;author&gt;Sisler, J. J.&lt;/author&gt;&lt;author&gt;Hudson, M. M.&lt;/author&gt;&lt;/authors&gt;&lt;/contributors&gt;&lt;auth-address&gt;The Hospital for Sick Children, Toronto, Ontario, Canada. paul.nathan@sickkids.ca&lt;/auth-address&gt;&lt;titles&gt;&lt;title&gt;Critical issues in transition and survivorship for adolescents and young adults with cancers&lt;/title&gt;&lt;secondary-title&gt;Cancer&lt;/secondary-title&gt;&lt;alt-title&gt;Cancer&lt;/alt-title&gt;&lt;/titles&gt;&lt;pages&gt;2335-41&lt;/pages&gt;&lt;volume&gt;117&lt;/volume&gt;&lt;number&gt;10 Suppl&lt;/number&gt;&lt;edition&gt;2011/05/20&lt;/edition&gt;&lt;keywords&gt;&lt;keyword&gt;Adolescent&lt;/keyword&gt;&lt;keyword&gt;*Delivery of Health Care&lt;/keyword&gt;&lt;keyword&gt;Health Behavior&lt;/keyword&gt;&lt;keyword&gt;*Health Services Needs and Demand&lt;/keyword&gt;&lt;keyword&gt;Humans&lt;/keyword&gt;&lt;keyword&gt;Mental Health&lt;/keyword&gt;&lt;keyword&gt;Neoplasms/*psychology/*therapy&lt;/keyword&gt;&lt;keyword&gt;Patient Education as Topic&lt;/keyword&gt;&lt;keyword&gt;Reproduction&lt;/keyword&gt;&lt;keyword&gt;Sexuality&lt;/keyword&gt;&lt;keyword&gt;Social Behavior&lt;/keyword&gt;&lt;keyword&gt;Survivors&lt;/keyword&gt;&lt;keyword&gt;Young Adult&lt;/keyword&gt;&lt;/keywords&gt;&lt;dates&gt;&lt;year&gt;2011&lt;/year&gt;&lt;pub-dates&gt;&lt;date&gt;May 15&lt;/date&gt;&lt;/pub-dates&gt;&lt;/dates&gt;&lt;isbn&gt;0008-543X (Print)&amp;#xD;0008-543x&lt;/isbn&gt;&lt;accession-num&gt;21523755&lt;/accession-num&gt;&lt;urls&gt;&lt;/urls&gt;&lt;electronic-resource-num&gt;10.1002/cncr.26042&lt;/electronic-resource-num&gt;&lt;remote-database-provider&gt;NLM&lt;/remote-database-provider&gt;&lt;language&gt;eng&lt;/language&gt;&lt;/record&gt;&lt;/Cite&gt;&lt;/EndNote&gt;</w:instrText>
      </w:r>
      <w:r w:rsidR="002E781D">
        <w:fldChar w:fldCharType="separate"/>
      </w:r>
      <w:r w:rsidR="005E54F0" w:rsidRPr="005E54F0">
        <w:rPr>
          <w:noProof/>
          <w:vertAlign w:val="superscript"/>
        </w:rPr>
        <w:t>217</w:t>
      </w:r>
      <w:r w:rsidR="002E781D">
        <w:fldChar w:fldCharType="end"/>
      </w:r>
      <w:r w:rsidR="00001E9E">
        <w:t xml:space="preserve"> </w:t>
      </w:r>
      <w:r w:rsidR="00AE5052">
        <w:t>(</w:t>
      </w:r>
      <w:r w:rsidR="00B67003">
        <w:t>AYA</w:t>
      </w:r>
      <w:r w:rsidR="00001E9E">
        <w:t xml:space="preserve"> with higher perceived vulnerability</w:t>
      </w:r>
      <w:r w:rsidR="00080234">
        <w:t xml:space="preserve"> and understanding of </w:t>
      </w:r>
      <w:r w:rsidR="00001E9E">
        <w:t>late effects are more likely to engage</w:t>
      </w:r>
      <w:r w:rsidR="008C5685">
        <w:t xml:space="preserve"> with </w:t>
      </w:r>
      <w:r w:rsidR="001B4105">
        <w:t>cancer-related healthcare visits</w:t>
      </w:r>
      <w:r w:rsidR="00C66936">
        <w:t>)</w:t>
      </w:r>
      <w:r w:rsidR="00B67003">
        <w:t>.</w:t>
      </w:r>
      <w:r w:rsidR="00001E9E">
        <w:fldChar w:fldCharType="begin">
          <w:fldData xml:space="preserve">PEVuZE5vdGU+PENpdGU+PEF1dGhvcj5Gb3JkPC9BdXRob3I+PFllYXI+MjAyMDwvWWVhcj48UmVj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</w:fldData>
        </w:fldChar>
      </w:r>
      <w:r w:rsidR="005E54F0">
        <w:instrText xml:space="preserve"> ADDIN EN.CITE </w:instrText>
      </w:r>
      <w:r w:rsidR="005E54F0">
        <w:fldChar w:fldCharType="begin">
          <w:fldData xml:space="preserve">PEVuZE5vdGU+PENpdGU+PEF1dGhvcj5Gb3JkPC9BdXRob3I+PFllYXI+MjAyMDwvWWVhcj48UmVj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</w:fldData>
        </w:fldChar>
      </w:r>
      <w:r w:rsidR="005E54F0">
        <w:instrText xml:space="preserve"> ADDIN EN.CITE.DATA </w:instrText>
      </w:r>
      <w:r w:rsidR="005E54F0">
        <w:fldChar w:fldCharType="end"/>
      </w:r>
      <w:r w:rsidR="00001E9E">
        <w:fldChar w:fldCharType="separate"/>
      </w:r>
      <w:r w:rsidR="005E54F0" w:rsidRPr="005E54F0">
        <w:rPr>
          <w:noProof/>
          <w:vertAlign w:val="superscript"/>
        </w:rPr>
        <w:t>222</w:t>
      </w:r>
      <w:r w:rsidR="00001E9E">
        <w:fldChar w:fldCharType="end"/>
      </w:r>
    </w:p>
    <w:p w14:paraId="4E3F5E9C" w14:textId="221750D5" w:rsidR="00001E9E" w:rsidRDefault="00B67003" w:rsidP="00DB17C9">
      <w:pPr>
        <w:pStyle w:val="ListParagraph"/>
        <w:numPr>
          <w:ilvl w:val="0"/>
          <w:numId w:val="3"/>
        </w:numPr>
      </w:pPr>
      <w:r>
        <w:t>E</w:t>
      </w:r>
      <w:r w:rsidR="00001E9E">
        <w:t>ducation opportunities that promote self-management</w:t>
      </w:r>
      <w:r w:rsidR="008252EA">
        <w:t xml:space="preserve">, based in </w:t>
      </w:r>
      <w:r w:rsidR="00001E9E">
        <w:t xml:space="preserve">understanding </w:t>
      </w:r>
      <w:r w:rsidR="008252EA">
        <w:t xml:space="preserve">of </w:t>
      </w:r>
      <w:r w:rsidR="00001E9E">
        <w:t>the differences between paediatric and adult healthcare</w:t>
      </w:r>
      <w:r w:rsidR="008252EA">
        <w:t>.</w:t>
      </w:r>
      <w:r w:rsidR="00001E9E">
        <w:fldChar w:fldCharType="begin"/>
      </w:r>
      <w:r w:rsidR="005E54F0">
        <w:instrText xml:space="preserve"> ADDIN EN.CITE &lt;EndNote&gt;&lt;Cite&gt;&lt;Author&gt;Gibson&lt;/Author&gt;&lt;Year&gt;2018&lt;/Year&gt;&lt;RecNum&gt;1&lt;/RecNum&gt;&lt;DisplayText&gt;&lt;style face="superscript"&gt;212&lt;/style&gt;&lt;/DisplayText&gt;&lt;record&gt;&lt;rec-number&gt;1&lt;/rec-number&gt;&lt;foreign-keys&gt;&lt;key app="EN" db-id="2vzr02ev2z9xe3e2ds859xwv9wrsz99pza0t" timestamp="0"&gt;1&lt;/key&gt;&lt;/foreign-keys&gt;&lt;ref-type name="Book Section"&gt;5&lt;/ref-type&gt;&lt;contributors&gt;&lt;authors&gt;&lt;author&gt;Gibson, F.&lt;/author&gt;&lt;/authors&gt;&lt;secondary-authors&gt;&lt;author&gt;Chisholm, Julia&lt;/author&gt;&lt;author&gt;Hough, Rachel&lt;/author&gt;&lt;author&gt;Soanes, Louise&lt;/author&gt;&lt;/secondary-authors&gt;&lt;/contributors&gt;&lt;titles&gt;&lt;title&gt;Transitional Care: Best Practices for Adolescent Cancer Care.&lt;/title&gt;&lt;secondary-title&gt;A Practical Approach to the Care of Adolescents and Young Adults with Cancer&lt;/secondary-title&gt;&lt;/titles&gt;&lt;pages&gt;37-55&lt;/pages&gt;&lt;dates&gt;&lt;year&gt;2018&lt;/year&gt;&lt;pub-dates&gt;&lt;date&gt;2018//&lt;/date&gt;&lt;/pub-dates&gt;&lt;/dates&gt;&lt;pub-location&gt;Cham&lt;/pub-location&gt;&lt;publisher&gt;Springer International Publishing&lt;/publisher&gt;&lt;isbn&gt;978-3-319-66173-5&lt;/isbn&gt;&lt;urls&gt;&lt;related-urls&gt;&lt;url&gt;https://doi.org/10.1007/978-3-319-66173-5_3&lt;/url&gt;&lt;/related-urls&gt;&lt;/urls&gt;&lt;electronic-resource-num&gt;10.1007/978-3-319-66173-5_3&lt;/electronic-resource-num&gt;&lt;/record&gt;&lt;/Cite&gt;&lt;/EndNote&gt;</w:instrText>
      </w:r>
      <w:r w:rsidR="00001E9E">
        <w:fldChar w:fldCharType="separate"/>
      </w:r>
      <w:r w:rsidR="005E54F0" w:rsidRPr="005E54F0">
        <w:rPr>
          <w:noProof/>
          <w:vertAlign w:val="superscript"/>
        </w:rPr>
        <w:t>212</w:t>
      </w:r>
      <w:r w:rsidR="00001E9E">
        <w:fldChar w:fldCharType="end"/>
      </w:r>
    </w:p>
    <w:p w14:paraId="548C00CF" w14:textId="1BDE52F6" w:rsidR="00001E9E" w:rsidRDefault="00B67003" w:rsidP="00DB17C9">
      <w:pPr>
        <w:pStyle w:val="ListParagraph"/>
        <w:numPr>
          <w:ilvl w:val="0"/>
          <w:numId w:val="3"/>
        </w:numPr>
      </w:pPr>
      <w:r>
        <w:t xml:space="preserve">A </w:t>
      </w:r>
      <w:r w:rsidR="00001E9E">
        <w:t xml:space="preserve">treatment summary (including </w:t>
      </w:r>
      <w:r w:rsidR="00080234">
        <w:t xml:space="preserve">cumulative doses and </w:t>
      </w:r>
      <w:r w:rsidR="00C66936">
        <w:t>c</w:t>
      </w:r>
      <w:r w:rsidR="00001E9E">
        <w:t>omplications of treatment) and a tailored surveillance roadmap</w:t>
      </w:r>
      <w:r w:rsidR="008252EA">
        <w:t>.</w:t>
      </w:r>
    </w:p>
    <w:p w14:paraId="61BF9DE9" w14:textId="7AB9A2D3" w:rsidR="00A423E8" w:rsidRDefault="00B3693A" w:rsidP="00DB17C9">
      <w:pPr>
        <w:pStyle w:val="ListParagraph"/>
        <w:numPr>
          <w:ilvl w:val="0"/>
          <w:numId w:val="3"/>
        </w:numPr>
      </w:pPr>
      <w:r>
        <w:t>A</w:t>
      </w:r>
      <w:r w:rsidR="00001E9E">
        <w:t xml:space="preserve"> joint clinic appointment </w:t>
      </w:r>
      <w:r>
        <w:t xml:space="preserve">with both paediatric and adult providers </w:t>
      </w:r>
      <w:r w:rsidR="004961EC">
        <w:t>in</w:t>
      </w:r>
      <w:r w:rsidR="00E51AB4">
        <w:t xml:space="preserve"> </w:t>
      </w:r>
      <w:r w:rsidR="004961EC">
        <w:t xml:space="preserve">anticipation of and </w:t>
      </w:r>
      <w:r w:rsidR="008252EA">
        <w:t>immediately prior to transfer.</w:t>
      </w:r>
      <w:r w:rsidR="00001E9E">
        <w:fldChar w:fldCharType="begin"/>
      </w:r>
      <w:r w:rsidR="005E54F0">
        <w:instrText xml:space="preserve"> ADDIN EN.CITE &lt;EndNote&gt;&lt;Cite&gt;&lt;Author&gt;Langford&lt;/Author&gt;&lt;Year&gt;2017&lt;/Year&gt;&lt;RecNum&gt;156&lt;/RecNum&gt;&lt;DisplayText&gt;&lt;style face="superscript"&gt;219&lt;/style&gt;&lt;/DisplayText&gt;&lt;record&gt;&lt;rec-number&gt;156&lt;/rec-number&gt;&lt;foreign-keys&gt;&lt;key app="EN" db-id="2vzr02ev2z9xe3e2ds859xwv9wrsz99pza0t" timestamp="0"&gt;156&lt;/key&gt;&lt;/foreign-keys&gt;&lt;ref-type name="Government Document"&gt;46&lt;/ref-type&gt;&lt;contributors&gt;&lt;authors&gt;&lt;author&gt;Langford, C.&lt;/author&gt;&lt;author&gt;Wright, D.&lt;/author&gt;&lt;/authors&gt;&lt;/contributors&gt;&lt;titles&gt;&lt;title&gt;Transition: TYAC Best Practice Statement for Health Professionals.&lt;/title&gt;&lt;/titles&gt;&lt;dates&gt;&lt;year&gt;2017&lt;/year&gt;&lt;/dates&gt;&lt;publisher&gt;Teenage Cancer Trust&lt;/publisher&gt;&lt;urls&gt;&lt;related-urls&gt;&lt;url&gt;www.tyac.org.uk&lt;/url&gt;&lt;/related-urls&gt;&lt;/urls&gt;&lt;/record&gt;&lt;/Cite&gt;&lt;/EndNote&gt;</w:instrText>
      </w:r>
      <w:r w:rsidR="00001E9E">
        <w:fldChar w:fldCharType="separate"/>
      </w:r>
      <w:r w:rsidR="005E54F0" w:rsidRPr="005E54F0">
        <w:rPr>
          <w:noProof/>
          <w:vertAlign w:val="superscript"/>
        </w:rPr>
        <w:t>219</w:t>
      </w:r>
      <w:r w:rsidR="00001E9E">
        <w:fldChar w:fldCharType="end"/>
      </w:r>
    </w:p>
    <w:p w14:paraId="2FD8CA3C" w14:textId="3D888090" w:rsidR="00D947D4" w:rsidRDefault="00D947D4" w:rsidP="00D947D4">
      <w:pPr>
        <w:pStyle w:val="Heading3"/>
      </w:pPr>
      <w:bookmarkStart w:id="274" w:name="_Toc76462587"/>
      <w:bookmarkStart w:id="275" w:name="_Toc76463202"/>
      <w:bookmarkStart w:id="276" w:name="_Toc76733829"/>
      <w:bookmarkStart w:id="277" w:name="_Toc76734213"/>
      <w:bookmarkStart w:id="278" w:name="_Toc79135463"/>
      <w:bookmarkStart w:id="279" w:name="_Toc79135930"/>
      <w:bookmarkStart w:id="280" w:name="_Toc79408411"/>
      <w:bookmarkStart w:id="281" w:name="_Toc79409266"/>
      <w:r>
        <w:t>Importance of co-design in AYA cancer care</w:t>
      </w:r>
      <w:bookmarkEnd w:id="274"/>
      <w:bookmarkEnd w:id="275"/>
      <w:bookmarkEnd w:id="276"/>
      <w:bookmarkEnd w:id="277"/>
      <w:bookmarkEnd w:id="278"/>
      <w:bookmarkEnd w:id="279"/>
      <w:bookmarkEnd w:id="280"/>
      <w:bookmarkEnd w:id="281"/>
    </w:p>
    <w:p w14:paraId="2AD3228F" w14:textId="00EA268E" w:rsidR="00D947D4" w:rsidRDefault="00D947D4" w:rsidP="00D947D4">
      <w:r>
        <w:t xml:space="preserve">Co-design is a method of human-centred design, </w:t>
      </w:r>
      <w:r w:rsidRPr="009E2765">
        <w:t xml:space="preserve">where new approaches to services are created with the people who use or deliver </w:t>
      </w:r>
      <w:r>
        <w:t xml:space="preserve">those </w:t>
      </w:r>
      <w:r w:rsidRPr="009E2765">
        <w:t>services.</w:t>
      </w:r>
      <w:r>
        <w:fldChar w:fldCharType="begin"/>
      </w:r>
      <w:r w:rsidR="005E54F0">
        <w:instrText xml:space="preserve"> ADDIN EN.CITE &lt;EndNote&gt;&lt;Cite&gt;&lt;Author&gt;Victorian Department of Health and Human Services&lt;/Author&gt;&lt;Year&gt;2018&lt;/Year&gt;&lt;RecNum&gt;498&lt;/RecNum&gt;&lt;DisplayText&gt;&lt;style face="superscript"&gt;223&lt;/style&gt;&lt;/DisplayText&gt;&lt;record&gt;&lt;rec-number&gt;498&lt;/rec-number&gt;&lt;foreign-keys&gt;&lt;key app="EN" db-id="2vzr02ev2z9xe3e2ds859xwv9wrsz99pza0t" timestamp="0"&gt;498&lt;/key&gt;&lt;/foreign-keys&gt;&lt;ref-type name="Government Document"&gt;46&lt;/ref-type&gt;&lt;contributors&gt;&lt;authors&gt;&lt;author&gt;Victorian Department of Health and Human Services,&lt;/author&gt;&lt;/authors&gt;&lt;secondary-authors&gt;&lt;author&gt;DHHS&lt;/author&gt;&lt;/secondary-authors&gt;&lt;/contributors&gt;&lt;titles&gt;&lt;title&gt;Public participation frameworks&lt;/title&gt;&lt;/titles&gt;&lt;dates&gt;&lt;year&gt;2018&lt;/year&gt;&lt;/dates&gt;&lt;pub-location&gt;Melbourne, Australia&lt;/pub-location&gt;&lt;publisher&gt;Victorian Government&lt;/publisher&gt;&lt;urls&gt;&lt;related-urls&gt;&lt;url&gt;https://dhhs.vic.gov.au/publications/stakeholder-engagement-and-public-participation-framework-andtoolkit&lt;/url&gt;&lt;/related-urls&gt;&lt;/urls&gt;&lt;/record&gt;&lt;/Cite&gt;&lt;/EndNote&gt;</w:instrText>
      </w:r>
      <w:r>
        <w:fldChar w:fldCharType="separate"/>
      </w:r>
      <w:r w:rsidR="005E54F0" w:rsidRPr="005E54F0">
        <w:rPr>
          <w:noProof/>
          <w:vertAlign w:val="superscript"/>
        </w:rPr>
        <w:t>223</w:t>
      </w:r>
      <w:r>
        <w:fldChar w:fldCharType="end"/>
      </w:r>
      <w:r>
        <w:t xml:space="preserve"> Co-design in healthcare involves patients and carers working in partnership with staff to improve services.</w:t>
      </w:r>
      <w:r>
        <w:fldChar w:fldCharType="begin"/>
      </w:r>
      <w:r w:rsidR="005E54F0">
        <w:instrText xml:space="preserve"> ADDIN EN.CITE &lt;EndNote&gt;&lt;Cite&gt;&lt;Author&gt;Robert&lt;/Author&gt;&lt;Year&gt;2015&lt;/Year&gt;&lt;RecNum&gt;493&lt;/RecNum&gt;&lt;DisplayText&gt;&lt;style face="superscript"&gt;224&lt;/style&gt;&lt;/DisplayText&gt;&lt;record&gt;&lt;rec-number&gt;493&lt;/rec-number&gt;&lt;foreign-keys&gt;&lt;key app="EN" db-id="2vzr02ev2z9xe3e2ds859xwv9wrsz99pza0t" timestamp="0"&gt;493&lt;/key&gt;&lt;/foreign-keys&gt;&lt;ref-type name="Journal Article"&gt;17&lt;/ref-type&gt;&lt;contributors&gt;&lt;authors&gt;&lt;author&gt;Robert, G.&lt;/author&gt;&lt;author&gt;Cornwell, J.&lt;/author&gt;&lt;author&gt;Locock, L.&lt;/author&gt;&lt;author&gt;Purushotham, A.&lt;/author&gt;&lt;author&gt;Sturmey, G.&lt;/author&gt;&lt;author&gt;Gager, M.&lt;/author&gt;&lt;/authors&gt;&lt;/contributors&gt;&lt;auth-address&gt;Florence Nightingale Faculty of Nursing and Midwifery, King&amp;apos;s College London, London UK glenn.robert@kcl.ac.uk.&amp;#xD;Point of Care Foundation, London, UK.&amp;#xD;Primary Care Health Sciences, University of Oxford, Oxford, UK.&amp;#xD;Research Oncology, King&amp;apos;s College London, London, UK.&amp;#xD;Reading, UK.&amp;#xD;Intensive Care Unit, Royal Berkshire NHS Foundation Trust, Reading, UK.&lt;/auth-address&gt;&lt;titles&gt;&lt;title&gt;Patients and staff as codesigners of healthcare services&lt;/title&gt;&lt;secondary-title&gt;Bmj&lt;/secondary-title&gt;&lt;alt-title&gt;BMJ (Clinical research ed.)&lt;/alt-title&gt;&lt;/titles&gt;&lt;pages&gt;g7714&lt;/pages&gt;&lt;volume&gt;350&lt;/volume&gt;&lt;edition&gt;2015/02/12&lt;/edition&gt;&lt;keywords&gt;&lt;keyword&gt;Delivery of Health Care/*organization &amp;amp; administration/standards&lt;/keyword&gt;&lt;keyword&gt;Humans&lt;/keyword&gt;&lt;keyword&gt;*Patient Participation&lt;/keyword&gt;&lt;keyword&gt;*Professional Role&lt;/keyword&gt;&lt;keyword&gt;Quality of Health Care&lt;/keyword&gt;&lt;/keywords&gt;&lt;dates&gt;&lt;year&gt;2015&lt;/year&gt;&lt;pub-dates&gt;&lt;date&gt;Feb 10&lt;/date&gt;&lt;/pub-dates&gt;&lt;/dates&gt;&lt;isbn&gt;0959-8138&lt;/isbn&gt;&lt;accession-num&gt;25670179&lt;/accession-num&gt;&lt;urls&gt;&lt;/urls&gt;&lt;electronic-resource-num&gt;10.1136/bmj.g7714&lt;/electronic-resource-num&gt;&lt;remote-database-provider&gt;NLM&lt;/remote-database-provider&gt;&lt;language&gt;eng&lt;/language&gt;&lt;/record&gt;&lt;/Cite&gt;&lt;/EndNote&gt;</w:instrText>
      </w:r>
      <w:r>
        <w:fldChar w:fldCharType="separate"/>
      </w:r>
      <w:r w:rsidR="005E54F0" w:rsidRPr="005E54F0">
        <w:rPr>
          <w:noProof/>
          <w:vertAlign w:val="superscript"/>
        </w:rPr>
        <w:t>224</w:t>
      </w:r>
      <w:r>
        <w:fldChar w:fldCharType="end"/>
      </w:r>
    </w:p>
    <w:p w14:paraId="00E19BB9" w14:textId="0B2F7C10" w:rsidR="00D947D4" w:rsidRDefault="00D947D4" w:rsidP="00D947D4">
      <w:r>
        <w:t>Co-design is widely used in healthcare research</w:t>
      </w:r>
      <w:r>
        <w:fldChar w:fldCharType="begin">
          <w:fldData xml:space="preserve">PEVuZE5vdGU+PENpdGU+PEF1dGhvcj5TbGF0dGVyeTwvQXV0aG9yPjxZZWFyPjIwMjA8L1llYXI+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</w:fldData>
        </w:fldChar>
      </w:r>
      <w:r w:rsidR="005E54F0">
        <w:instrText xml:space="preserve"> ADDIN EN.CITE </w:instrText>
      </w:r>
      <w:r w:rsidR="005E54F0">
        <w:fldChar w:fldCharType="begin">
          <w:fldData xml:space="preserve">PEVuZE5vdGU+PENpdGU+PEF1dGhvcj5TbGF0dGVyeTwvQXV0aG9yPjxZZWFyPjIwMjA8L1llYXI+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</w:fldData>
        </w:fldChar>
      </w:r>
      <w:r w:rsidR="005E54F0">
        <w:instrText xml:space="preserve"> ADDIN EN.CITE.DATA </w:instrText>
      </w:r>
      <w:r w:rsidR="005E54F0">
        <w:fldChar w:fldCharType="end"/>
      </w:r>
      <w:r>
        <w:fldChar w:fldCharType="separate"/>
      </w:r>
      <w:r w:rsidR="005E54F0" w:rsidRPr="005E54F0">
        <w:rPr>
          <w:noProof/>
          <w:vertAlign w:val="superscript"/>
        </w:rPr>
        <w:t>225</w:t>
      </w:r>
      <w:r>
        <w:fldChar w:fldCharType="end"/>
      </w:r>
      <w:r>
        <w:t xml:space="preserve"> and service improvement.</w:t>
      </w:r>
      <w:r>
        <w:fldChar w:fldCharType="begin"/>
      </w:r>
      <w:r w:rsidR="005E54F0">
        <w:instrText xml:space="preserve"> ADDIN EN.CITE &lt;EndNote&gt;&lt;Cite&gt;&lt;Author&gt;Thabrew&lt;/Author&gt;&lt;Year&gt;2018&lt;/Year&gt;&lt;RecNum&gt;495&lt;/RecNum&gt;&lt;DisplayText&gt;&lt;style face="superscript"&gt;226&lt;/style&gt;&lt;/DisplayText&gt;&lt;record&gt;&lt;rec-number&gt;495&lt;/rec-number&gt;&lt;foreign-keys&gt;&lt;key app="EN" db-id="2vzr02ev2z9xe3e2ds859xwv9wrsz99pza0t" timestamp="0"&gt;495&lt;/key&gt;&lt;/foreign-keys&gt;&lt;ref-type name="Journal Article"&gt;17&lt;/ref-type&gt;&lt;contributors&gt;&lt;authors&gt;&lt;author&gt;Thabrew, H.&lt;/author&gt;&lt;author&gt;Fleming, T.&lt;/author&gt;&lt;author&gt;Hetrick, S.&lt;/author&gt;&lt;author&gt;Merry, S.&lt;/author&gt;&lt;/authors&gt;&lt;/contributors&gt;&lt;auth-address&gt;Department of Psychological Medicine, University of Auckland, Auckland, New Zealand.&amp;#xD;School of Health, Victoria University of Wellington, Wellington, New Zealand.&lt;/auth-address&gt;&lt;titles&gt;&lt;title&gt;Co-design of eHealth Interventions With Children and Young People&lt;/title&gt;&lt;secondary-title&gt;Front Psychiatry&lt;/secondary-title&gt;&lt;alt-title&gt;Frontiers in psychiatry&lt;/alt-title&gt;&lt;/titles&gt;&lt;pages&gt;481&lt;/pages&gt;&lt;volume&gt;9&lt;/volume&gt;&lt;edition&gt;2018/11/09&lt;/edition&gt;&lt;keywords&gt;&lt;keyword&gt;agile methodology&lt;/keyword&gt;&lt;keyword&gt;children and adolescents&lt;/keyword&gt;&lt;keyword&gt;co-design&lt;/keyword&gt;&lt;keyword&gt;eHealth&lt;/keyword&gt;&lt;keyword&gt;kanban&lt;/keyword&gt;&lt;keyword&gt;method&lt;/keyword&gt;&lt;keyword&gt;research&lt;/keyword&gt;&lt;keyword&gt;scrum&lt;/keyword&gt;&lt;/keywords&gt;&lt;dates&gt;&lt;year&gt;2018&lt;/year&gt;&lt;/dates&gt;&lt;isbn&gt;1664-0640 (Print)&amp;#xD;1664-0640&lt;/isbn&gt;&lt;accession-num&gt;30405450&lt;/accession-num&gt;&lt;urls&gt;&lt;/urls&gt;&lt;custom2&gt;PMC6200840&lt;/custom2&gt;&lt;electronic-resource-num&gt;10.3389/fpsyt.2018.00481&lt;/electronic-resource-num&gt;&lt;remote-database-provider&gt;NLM&lt;/remote-database-provider&gt;&lt;language&gt;eng&lt;/language&gt;&lt;/record&gt;&lt;/Cite&gt;&lt;/EndNote&gt;</w:instrText>
      </w:r>
      <w:r>
        <w:fldChar w:fldCharType="separate"/>
      </w:r>
      <w:r w:rsidR="005E54F0" w:rsidRPr="005E54F0">
        <w:rPr>
          <w:noProof/>
          <w:vertAlign w:val="superscript"/>
        </w:rPr>
        <w:t>226</w:t>
      </w:r>
      <w:r>
        <w:fldChar w:fldCharType="end"/>
      </w:r>
      <w:r>
        <w:t xml:space="preserve"> In healthcare, co-design demands a radical </w:t>
      </w:r>
      <w:r w:rsidR="00CE6E98">
        <w:t>reconceptualization</w:t>
      </w:r>
      <w:r w:rsidR="004961EC">
        <w:t xml:space="preserve"> </w:t>
      </w:r>
      <w:r>
        <w:t>of the role and responsibility of the patient.</w:t>
      </w:r>
      <w:r>
        <w:fldChar w:fldCharType="begin"/>
      </w:r>
      <w:r w:rsidR="005E54F0">
        <w:instrText xml:space="preserve"> ADDIN EN.CITE &lt;EndNote&gt;&lt;Cite&gt;&lt;Author&gt;Robert&lt;/Author&gt;&lt;Year&gt;2015&lt;/Year&gt;&lt;RecNum&gt;493&lt;/RecNum&gt;&lt;DisplayText&gt;&lt;style face="superscript"&gt;224&lt;/style&gt;&lt;/DisplayText&gt;&lt;record&gt;&lt;rec-number&gt;493&lt;/rec-number&gt;&lt;foreign-keys&gt;&lt;key app="EN" db-id="2vzr02ev2z9xe3e2ds859xwv9wrsz99pza0t" timestamp="0"&gt;493&lt;/key&gt;&lt;/foreign-keys&gt;&lt;ref-type name="Journal Article"&gt;17&lt;/ref-type&gt;&lt;contributors&gt;&lt;authors&gt;&lt;author&gt;Robert, G.&lt;/author&gt;&lt;author&gt;Cornwell, J.&lt;/author&gt;&lt;author&gt;Locock, L.&lt;/author&gt;&lt;author&gt;Purushotham, A.&lt;/author&gt;&lt;author&gt;Sturmey, G.&lt;/author&gt;&lt;author&gt;Gager, M.&lt;/author&gt;&lt;/authors&gt;&lt;/contributors&gt;&lt;auth-address&gt;Florence Nightingale Faculty of Nursing and Midwifery, King&amp;apos;s College London, London UK glenn.robert@kcl.ac.uk.&amp;#xD;Point of Care Foundation, London, UK.&amp;#xD;Primary Care Health Sciences, University of Oxford, Oxford, UK.&amp;#xD;Research Oncology, King&amp;apos;s College London, London, UK.&amp;#xD;Reading, UK.&amp;#xD;Intensive Care Unit, Royal Berkshire NHS Foundation Trust, Reading, UK.&lt;/auth-address&gt;&lt;titles&gt;&lt;title&gt;Patients and staff as codesigners of healthcare services&lt;/title&gt;&lt;secondary-title&gt;Bmj&lt;/secondary-title&gt;&lt;alt-title&gt;BMJ (Clinical research ed.)&lt;/alt-title&gt;&lt;/titles&gt;&lt;pages&gt;g7714&lt;/pages&gt;&lt;volume&gt;350&lt;/volume&gt;&lt;edition&gt;2015/02/12&lt;/edition&gt;&lt;keywords&gt;&lt;keyword&gt;Delivery of Health Care/*organization &amp;amp; administration/standards&lt;/keyword&gt;&lt;keyword&gt;Humans&lt;/keyword&gt;&lt;keyword&gt;*Patient Participation&lt;/keyword&gt;&lt;keyword&gt;*Professional Role&lt;/keyword&gt;&lt;keyword&gt;Quality of Health Care&lt;/keyword&gt;&lt;/keywords&gt;&lt;dates&gt;&lt;year&gt;2015&lt;/year&gt;&lt;pub-dates&gt;&lt;date&gt;Feb 10&lt;/date&gt;&lt;/pub-dates&gt;&lt;/dates&gt;&lt;isbn&gt;0959-8138&lt;/isbn&gt;&lt;accession-num&gt;25670179&lt;/accession-num&gt;&lt;urls&gt;&lt;/urls&gt;&lt;electronic-resource-num&gt;10.1136/bmj.g7714&lt;/electronic-resource-num&gt;&lt;remote-database-provider&gt;NLM&lt;/remote-database-provider&gt;&lt;language&gt;eng&lt;/language&gt;&lt;/record&gt;&lt;/Cite&gt;&lt;/EndNote&gt;</w:instrText>
      </w:r>
      <w:r>
        <w:fldChar w:fldCharType="separate"/>
      </w:r>
      <w:r w:rsidR="005E54F0" w:rsidRPr="005E54F0">
        <w:rPr>
          <w:noProof/>
          <w:vertAlign w:val="superscript"/>
        </w:rPr>
        <w:t>224</w:t>
      </w:r>
      <w:r>
        <w:fldChar w:fldCharType="end"/>
      </w:r>
      <w:r>
        <w:t xml:space="preserve"> Co-design can inform patient and provider education and policies and enhance service delivery</w:t>
      </w:r>
      <w:r>
        <w:fldChar w:fldCharType="begin">
          <w:fldData xml:space="preserve">PEVuZE5vdGU+PENpdGU+PEF1dGhvcj5Cb21iYXJkPC9BdXRob3I+PFllYXI+MjAxODwvWWVhcj48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=
</w:fldData>
        </w:fldChar>
      </w:r>
      <w:r w:rsidR="005E54F0">
        <w:instrText xml:space="preserve"> ADDIN EN.CITE </w:instrText>
      </w:r>
      <w:r w:rsidR="005E54F0">
        <w:fldChar w:fldCharType="begin">
          <w:fldData xml:space="preserve">PEVuZE5vdGU+PENpdGU+PEF1dGhvcj5Cb21iYXJkPC9BdXRob3I+PFllYXI+MjAxODwvWWVhcj48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=
</w:fldData>
        </w:fldChar>
      </w:r>
      <w:r w:rsidR="005E54F0">
        <w:instrText xml:space="preserve"> ADDIN EN.CITE.DATA </w:instrText>
      </w:r>
      <w:r w:rsidR="005E54F0">
        <w:fldChar w:fldCharType="end"/>
      </w:r>
      <w:r>
        <w:fldChar w:fldCharType="separate"/>
      </w:r>
      <w:r w:rsidR="005E54F0" w:rsidRPr="005E54F0">
        <w:rPr>
          <w:noProof/>
          <w:vertAlign w:val="superscript"/>
        </w:rPr>
        <w:t>227</w:t>
      </w:r>
      <w:r>
        <w:fldChar w:fldCharType="end"/>
      </w:r>
      <w:r>
        <w:t xml:space="preserve"> by offering a richer, deeper understanding of what consumers know and feel.</w:t>
      </w:r>
      <w:r>
        <w:fldChar w:fldCharType="begin"/>
      </w:r>
      <w:r w:rsidR="005E54F0">
        <w:instrText xml:space="preserve"> ADDIN EN.CITE &lt;EndNote&gt;&lt;Cite&gt;&lt;Author&gt;Thabrew&lt;/Author&gt;&lt;Year&gt;2018&lt;/Year&gt;&lt;RecNum&gt;495&lt;/RecNum&gt;&lt;DisplayText&gt;&lt;style face="superscript"&gt;226&lt;/style&gt;&lt;/DisplayText&gt;&lt;record&gt;&lt;rec-number&gt;495&lt;/rec-number&gt;&lt;foreign-keys&gt;&lt;key app="EN" db-id="2vzr02ev2z9xe3e2ds859xwv9wrsz99pza0t" timestamp="0"&gt;495&lt;/key&gt;&lt;/foreign-keys&gt;&lt;ref-type name="Journal Article"&gt;17&lt;/ref-type&gt;&lt;contributors&gt;&lt;authors&gt;&lt;author&gt;Thabrew, H.&lt;/author&gt;&lt;author&gt;Fleming, T.&lt;/author&gt;&lt;author&gt;Hetrick, S.&lt;/author&gt;&lt;author&gt;Merry, S.&lt;/author&gt;&lt;/authors&gt;&lt;/contributors&gt;&lt;auth-address&gt;Department of Psychological Medicine, University of Auckland, Auckland, New Zealand.&amp;#xD;School of Health, Victoria University of Wellington, Wellington, New Zealand.&lt;/auth-address&gt;&lt;titles&gt;&lt;title&gt;Co-design of eHealth Interventions With Children and Young People&lt;/title&gt;&lt;secondary-title&gt;Front Psychiatry&lt;/secondary-title&gt;&lt;alt-title&gt;Frontiers in psychiatry&lt;/alt-title&gt;&lt;/titles&gt;&lt;pages&gt;481&lt;/pages&gt;&lt;volume&gt;9&lt;/volume&gt;&lt;edition&gt;2018/11/09&lt;/edition&gt;&lt;keywords&gt;&lt;keyword&gt;agile methodology&lt;/keyword&gt;&lt;keyword&gt;children and adolescents&lt;/keyword&gt;&lt;keyword&gt;co-design&lt;/keyword&gt;&lt;keyword&gt;eHealth&lt;/keyword&gt;&lt;keyword&gt;kanban&lt;/keyword&gt;&lt;keyword&gt;method&lt;/keyword&gt;&lt;keyword&gt;research&lt;/keyword&gt;&lt;keyword&gt;scrum&lt;/keyword&gt;&lt;/keywords&gt;&lt;dates&gt;&lt;year&gt;2018&lt;/year&gt;&lt;/dates&gt;&lt;isbn&gt;1664-0640 (Print)&amp;#xD;1664-0640&lt;/isbn&gt;&lt;accession-num&gt;30405450&lt;/accession-num&gt;&lt;urls&gt;&lt;/urls&gt;&lt;custom2&gt;PMC6200840&lt;/custom2&gt;&lt;electronic-resource-num&gt;10.3389/fpsyt.2018.00481&lt;/electronic-resource-num&gt;&lt;remote-database-provider&gt;NLM&lt;/remote-database-provider&gt;&lt;language&gt;eng&lt;/language&gt;&lt;/record&gt;&lt;/Cite&gt;&lt;/EndNote&gt;</w:instrText>
      </w:r>
      <w:r>
        <w:fldChar w:fldCharType="separate"/>
      </w:r>
      <w:r w:rsidR="005E54F0" w:rsidRPr="005E54F0">
        <w:rPr>
          <w:noProof/>
          <w:vertAlign w:val="superscript"/>
        </w:rPr>
        <w:t>226</w:t>
      </w:r>
      <w:r>
        <w:fldChar w:fldCharType="end"/>
      </w:r>
      <w:r>
        <w:t xml:space="preserve"> Co-design in research can also reduce the misalignment between the researcher’s aims and the end-user needs to create meaningful benefits for patients.</w:t>
      </w:r>
      <w:r>
        <w:fldChar w:fldCharType="begin">
          <w:fldData xml:space="preserve">PEVuZE5vdGU+PENpdGU+PEF1dGhvcj5TbGF0dGVyeTwvQXV0aG9yPjxZZWFyPjIwMjA8L1llYXI+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</w:fldData>
        </w:fldChar>
      </w:r>
      <w:r w:rsidR="005E54F0">
        <w:instrText xml:space="preserve"> ADDIN EN.CITE </w:instrText>
      </w:r>
      <w:r w:rsidR="005E54F0">
        <w:fldChar w:fldCharType="begin">
          <w:fldData xml:space="preserve">PEVuZE5vdGU+PENpdGU+PEF1dGhvcj5TbGF0dGVyeTwvQXV0aG9yPjxZZWFyPjIwMjA8L1llYXI+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</w:fldData>
        </w:fldChar>
      </w:r>
      <w:r w:rsidR="005E54F0">
        <w:instrText xml:space="preserve"> ADDIN EN.CITE.DATA </w:instrText>
      </w:r>
      <w:r w:rsidR="005E54F0">
        <w:fldChar w:fldCharType="end"/>
      </w:r>
      <w:r>
        <w:fldChar w:fldCharType="separate"/>
      </w:r>
      <w:r w:rsidR="005E54F0" w:rsidRPr="005E54F0">
        <w:rPr>
          <w:noProof/>
          <w:vertAlign w:val="superscript"/>
        </w:rPr>
        <w:t>225</w:t>
      </w:r>
      <w:r>
        <w:fldChar w:fldCharType="end"/>
      </w:r>
    </w:p>
    <w:p w14:paraId="6A1FBE87" w14:textId="0802436F" w:rsidR="00D947D4" w:rsidRDefault="00D947D4" w:rsidP="00D947D4">
      <w:r>
        <w:t xml:space="preserve">In the unique field of AYA cancer, patients and their families will, over time, acquire a </w:t>
      </w:r>
      <w:r w:rsidR="00E76B3F">
        <w:t xml:space="preserve">deep </w:t>
      </w:r>
      <w:r>
        <w:t xml:space="preserve">experience </w:t>
      </w:r>
      <w:r w:rsidR="00E76B3F">
        <w:t>that</w:t>
      </w:r>
      <w:r w:rsidR="00E51AB4">
        <w:t>,</w:t>
      </w:r>
      <w:r w:rsidR="00E76B3F">
        <w:t xml:space="preserve"> with support, will equip them to contribute to </w:t>
      </w:r>
      <w:r>
        <w:t>improv</w:t>
      </w:r>
      <w:r w:rsidR="00E76B3F">
        <w:t>ing all aspects of patient care</w:t>
      </w:r>
      <w:r>
        <w:t>.</w:t>
      </w:r>
      <w:r>
        <w:fldChar w:fldCharType="begin"/>
      </w:r>
      <w:r w:rsidR="00665736">
        <w:instrText xml:space="preserve"> ADDIN EN.CITE &lt;EndNote&gt;&lt;Cite&gt;&lt;Author&gt;Canadian Partnership Against Cancer&lt;/Author&gt;&lt;Year&gt;2019&lt;/Year&gt;&lt;RecNum&gt;5&lt;/RecNum&gt;&lt;DisplayText&gt;&lt;style face="superscript"&gt;24&lt;/style&gt;&lt;/DisplayText&gt;&lt;record&gt;&lt;rec-number&gt;5&lt;/rec-number&gt;&lt;foreign-keys&gt;&lt;key app="EN" db-id="2vzr02ev2z9xe3e2ds859xwv9wrsz99pza0t" timestamp="0"&gt;5&lt;/key&gt;&lt;/foreign-keys&gt;&lt;ref-type name="Government Document"&gt;46&lt;/ref-type&gt;&lt;contributors&gt;&lt;authors&gt;&lt;author&gt;Canadian Partnership Against Cancer,&lt;/author&gt;&lt;/authors&gt;&lt;/contributors&gt;&lt;titles&gt;&lt;title&gt;Canadian Framework for the Care and Support of Adolescents and Young Adults with Cancer.&lt;/title&gt;&lt;/titles&gt;&lt;dates&gt;&lt;year&gt;2019&lt;/year&gt;&lt;/dates&gt;&lt;pub-location&gt;Toronto, ON&lt;/pub-location&gt;&lt;publisher&gt;Canadian Partnership Against Cancer&lt;/publisher&gt;&lt;urls&gt;&lt;related-urls&gt;&lt;url&gt;www.partnershipagainstcancer.ca&lt;/url&gt;&lt;/related-urls&gt;&lt;/urls&gt;&lt;/record&gt;&lt;/Cite&gt;&lt;/EndNote&gt;</w:instrText>
      </w:r>
      <w:r>
        <w:fldChar w:fldCharType="separate"/>
      </w:r>
      <w:r w:rsidR="00665736" w:rsidRPr="00665736">
        <w:rPr>
          <w:noProof/>
          <w:vertAlign w:val="superscript"/>
        </w:rPr>
        <w:t>24</w:t>
      </w:r>
      <w:r>
        <w:fldChar w:fldCharType="end"/>
      </w:r>
      <w:r>
        <w:t xml:space="preserve"> </w:t>
      </w:r>
      <w:r w:rsidR="00727149">
        <w:t>The perceptions and priorities</w:t>
      </w:r>
      <w:r w:rsidR="00936662">
        <w:t xml:space="preserve"> of physical and psychosocial care</w:t>
      </w:r>
      <w:r w:rsidR="00727149">
        <w:t xml:space="preserve"> of the AYA </w:t>
      </w:r>
      <w:r w:rsidR="00837F74">
        <w:t xml:space="preserve">may </w:t>
      </w:r>
      <w:r w:rsidR="00E76B3F">
        <w:t xml:space="preserve">be distinct </w:t>
      </w:r>
      <w:r w:rsidR="00837F74">
        <w:t>to that of the healthcare provider</w:t>
      </w:r>
      <w:r w:rsidR="00713A8D">
        <w:t>.</w:t>
      </w:r>
      <w:r w:rsidR="004978AE">
        <w:fldChar w:fldCharType="begin">
          <w:fldData xml:space="preserve">PEVuZE5vdGU+PENpdGU+PEF1dGhvcj5UaG9tcHNvbjwvQXV0aG9yPjxZZWFyPjIwMTM8L1llYXI+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</w:fldData>
        </w:fldChar>
      </w:r>
      <w:r w:rsidR="005E54F0">
        <w:instrText xml:space="preserve"> ADDIN EN.CITE </w:instrText>
      </w:r>
      <w:r w:rsidR="005E54F0">
        <w:fldChar w:fldCharType="begin">
          <w:fldData xml:space="preserve">PEVuZE5vdGU+PENpdGU+PEF1dGhvcj5UaG9tcHNvbjwvQXV0aG9yPjxZZWFyPjIwMTM8L1llYXI+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</w:fldData>
        </w:fldChar>
      </w:r>
      <w:r w:rsidR="005E54F0">
        <w:instrText xml:space="preserve"> ADDIN EN.CITE.DATA </w:instrText>
      </w:r>
      <w:r w:rsidR="005E54F0">
        <w:fldChar w:fldCharType="end"/>
      </w:r>
      <w:r w:rsidR="004978AE">
        <w:fldChar w:fldCharType="separate"/>
      </w:r>
      <w:r w:rsidR="005E54F0" w:rsidRPr="005E54F0">
        <w:rPr>
          <w:noProof/>
          <w:vertAlign w:val="superscript"/>
        </w:rPr>
        <w:t>228, 229</w:t>
      </w:r>
      <w:r w:rsidR="004978AE">
        <w:fldChar w:fldCharType="end"/>
      </w:r>
      <w:r w:rsidR="00936662">
        <w:t xml:space="preserve"> </w:t>
      </w:r>
      <w:r>
        <w:t xml:space="preserve">Co-design has </w:t>
      </w:r>
      <w:r w:rsidR="00E76B3F">
        <w:t>been a feature of</w:t>
      </w:r>
      <w:r>
        <w:t xml:space="preserve"> the development of </w:t>
      </w:r>
      <w:r w:rsidR="00440D51">
        <w:t>Y</w:t>
      </w:r>
      <w:r>
        <w:t xml:space="preserve">outh </w:t>
      </w:r>
      <w:r w:rsidR="00440D51">
        <w:t>C</w:t>
      </w:r>
      <w:r>
        <w:t xml:space="preserve">ancer </w:t>
      </w:r>
      <w:r w:rsidR="00440D51">
        <w:t>S</w:t>
      </w:r>
      <w:r>
        <w:t>ervices in Australia.</w:t>
      </w:r>
      <w:r>
        <w:fldChar w:fldCharType="begin">
          <w:fldData xml:space="preserve">PEVuZE5vdGU+PENpdGU+PEF1dGhvcj5TYXd5ZXI8L0F1dGhvcj48WWVhcj4yMDE5PC9ZZWFyPjxS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</w:fldData>
        </w:fldChar>
      </w:r>
      <w:r w:rsidR="001B41C1">
        <w:instrText xml:space="preserve"> ADDIN EN.CITE </w:instrText>
      </w:r>
      <w:r w:rsidR="001B41C1">
        <w:fldChar w:fldCharType="begin">
          <w:fldData xml:space="preserve">PEVuZE5vdGU+PENpdGU+PEF1dGhvcj5TYXd5ZXI8L0F1dGhvcj48WWVhcj4yMDE5PC9ZZWFyPjxS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</w:fldData>
        </w:fldChar>
      </w:r>
      <w:r w:rsidR="001B41C1">
        <w:instrText xml:space="preserve"> ADDIN EN.CITE.DATA </w:instrText>
      </w:r>
      <w:r w:rsidR="001B41C1">
        <w:fldChar w:fldCharType="end"/>
      </w:r>
      <w:r>
        <w:fldChar w:fldCharType="separate"/>
      </w:r>
      <w:r w:rsidR="001B41C1" w:rsidRPr="001B41C1">
        <w:rPr>
          <w:noProof/>
          <w:vertAlign w:val="superscript"/>
        </w:rPr>
        <w:t>178</w:t>
      </w:r>
      <w:r>
        <w:fldChar w:fldCharType="end"/>
      </w:r>
      <w:r>
        <w:t xml:space="preserve"> In time, the focus on embedding co-design in practice may in fact be preferable to simply collecting more data on the patient experience.</w:t>
      </w:r>
      <w:r>
        <w:fldChar w:fldCharType="begin"/>
      </w:r>
      <w:r w:rsidR="005E54F0">
        <w:instrText xml:space="preserve"> ADDIN EN.CITE &lt;EndNote&gt;&lt;Cite&gt;&lt;Author&gt;Robert&lt;/Author&gt;&lt;Year&gt;2015&lt;/Year&gt;&lt;RecNum&gt;493&lt;/RecNum&gt;&lt;DisplayText&gt;&lt;style face="superscript"&gt;224&lt;/style&gt;&lt;/DisplayText&gt;&lt;record&gt;&lt;rec-number&gt;493&lt;/rec-number&gt;&lt;foreign-keys&gt;&lt;key app="EN" db-id="2vzr02ev2z9xe3e2ds859xwv9wrsz99pza0t" timestamp="0"&gt;493&lt;/key&gt;&lt;/foreign-keys&gt;&lt;ref-type name="Journal Article"&gt;17&lt;/ref-type&gt;&lt;contributors&gt;&lt;authors&gt;&lt;author&gt;Robert, G.&lt;/author&gt;&lt;author&gt;Cornwell, J.&lt;/author&gt;&lt;author&gt;Locock, L.&lt;/author&gt;&lt;author&gt;Purushotham, A.&lt;/author&gt;&lt;author&gt;Sturmey, G.&lt;/author&gt;&lt;author&gt;Gager, M.&lt;/author&gt;&lt;/authors&gt;&lt;/contributors&gt;&lt;auth-address&gt;Florence Nightingale Faculty of Nursing and Midwifery, King&amp;apos;s College London, London UK glenn.robert@kcl.ac.uk.&amp;#xD;Point of Care Foundation, London, UK.&amp;#xD;Primary Care Health Sciences, University of Oxford, Oxford, UK.&amp;#xD;Research Oncology, King&amp;apos;s College London, London, UK.&amp;#xD;Reading, UK.&amp;#xD;Intensive Care Unit, Royal Berkshire NHS Foundation Trust, Reading, UK.&lt;/auth-address&gt;&lt;titles&gt;&lt;title&gt;Patients and staff as codesigners of healthcare services&lt;/title&gt;&lt;secondary-title&gt;Bmj&lt;/secondary-title&gt;&lt;alt-title&gt;BMJ (Clinical research ed.)&lt;/alt-title&gt;&lt;/titles&gt;&lt;pages&gt;g7714&lt;/pages&gt;&lt;volume&gt;350&lt;/volume&gt;&lt;edition&gt;2015/02/12&lt;/edition&gt;&lt;keywords&gt;&lt;keyword&gt;Delivery of Health Care/*organization &amp;amp; administration/standards&lt;/keyword&gt;&lt;keyword&gt;Humans&lt;/keyword&gt;&lt;keyword&gt;*Patient Participation&lt;/keyword&gt;&lt;keyword&gt;*Professional Role&lt;/keyword&gt;&lt;keyword&gt;Quality of Health Care&lt;/keyword&gt;&lt;/keywords&gt;&lt;dates&gt;&lt;year&gt;2015&lt;/year&gt;&lt;pub-dates&gt;&lt;date&gt;Feb 10&lt;/date&gt;&lt;/pub-dates&gt;&lt;/dates&gt;&lt;isbn&gt;0959-8138&lt;/isbn&gt;&lt;accession-num&gt;25670179&lt;/accession-num&gt;&lt;urls&gt;&lt;/urls&gt;&lt;electronic-resource-num&gt;10.1136/bmj.g7714&lt;/electronic-resource-num&gt;&lt;remote-database-provider&gt;NLM&lt;/remote-database-provider&gt;&lt;language&gt;eng&lt;/language&gt;&lt;/record&gt;&lt;/Cite&gt;&lt;/EndNote&gt;</w:instrText>
      </w:r>
      <w:r>
        <w:fldChar w:fldCharType="separate"/>
      </w:r>
      <w:r w:rsidR="005E54F0" w:rsidRPr="005E54F0">
        <w:rPr>
          <w:noProof/>
          <w:vertAlign w:val="superscript"/>
        </w:rPr>
        <w:t>224</w:t>
      </w:r>
      <w:r>
        <w:fldChar w:fldCharType="end"/>
      </w:r>
    </w:p>
    <w:p w14:paraId="27DEF7E5" w14:textId="05A935A7" w:rsidR="00D947D4" w:rsidRPr="00996D97" w:rsidRDefault="00D947D4" w:rsidP="00A634F4">
      <w:r>
        <w:lastRenderedPageBreak/>
        <w:t xml:space="preserve">Services caring for AYA with cancer should </w:t>
      </w:r>
      <w:r w:rsidR="00E10E6B">
        <w:t>adopt</w:t>
      </w:r>
      <w:r>
        <w:t xml:space="preserve"> co-design methodology in their practices in both AYA research and service improvement.</w:t>
      </w:r>
      <w:r w:rsidR="00EE6817">
        <w:t xml:space="preserve"> This should also incorporate and acknowledge the </w:t>
      </w:r>
      <w:r w:rsidR="00D73B17">
        <w:t>experience of</w:t>
      </w:r>
      <w:r w:rsidR="00EE6817">
        <w:t xml:space="preserve"> </w:t>
      </w:r>
      <w:r w:rsidR="00D73B17">
        <w:t>bereaved</w:t>
      </w:r>
      <w:r w:rsidR="00EE6817">
        <w:t xml:space="preserve"> families. </w:t>
      </w:r>
    </w:p>
    <w:p w14:paraId="4ACB2427" w14:textId="7F4CF92E" w:rsidR="00FE4950" w:rsidRDefault="00CA5077" w:rsidP="00CA5077">
      <w:pPr>
        <w:pStyle w:val="Heading2"/>
      </w:pPr>
      <w:bookmarkStart w:id="282" w:name="_Toc76462588"/>
      <w:bookmarkStart w:id="283" w:name="_Toc76463203"/>
      <w:bookmarkStart w:id="284" w:name="_Toc76733830"/>
      <w:bookmarkStart w:id="285" w:name="_Toc76734214"/>
      <w:bookmarkStart w:id="286" w:name="_Toc79135464"/>
      <w:bookmarkStart w:id="287" w:name="_Toc79135931"/>
      <w:bookmarkStart w:id="288" w:name="_Toc79408412"/>
      <w:bookmarkStart w:id="289" w:name="_Toc79409267"/>
      <w:r>
        <w:t>Unique medical considerations</w:t>
      </w:r>
      <w:bookmarkEnd w:id="282"/>
      <w:bookmarkEnd w:id="283"/>
      <w:bookmarkEnd w:id="284"/>
      <w:bookmarkEnd w:id="285"/>
      <w:bookmarkEnd w:id="286"/>
      <w:bookmarkEnd w:id="287"/>
      <w:bookmarkEnd w:id="288"/>
      <w:bookmarkEnd w:id="289"/>
    </w:p>
    <w:p w14:paraId="19D222E1" w14:textId="4BC6B9BE" w:rsidR="00CA5077" w:rsidRDefault="00720DFA" w:rsidP="00103CA5">
      <w:pPr>
        <w:pStyle w:val="Heading3"/>
      </w:pPr>
      <w:bookmarkStart w:id="290" w:name="_Toc76462589"/>
      <w:bookmarkStart w:id="291" w:name="_Toc76463204"/>
      <w:bookmarkStart w:id="292" w:name="_Toc76733831"/>
      <w:bookmarkStart w:id="293" w:name="_Toc76734215"/>
      <w:bookmarkStart w:id="294" w:name="_Toc79135465"/>
      <w:bookmarkStart w:id="295" w:name="_Toc79135932"/>
      <w:bookmarkStart w:id="296" w:name="_Toc79408413"/>
      <w:bookmarkStart w:id="297" w:name="_Toc79409268"/>
      <w:r>
        <w:t>D</w:t>
      </w:r>
      <w:r w:rsidR="00966EB7">
        <w:t>ifferences</w:t>
      </w:r>
      <w:r w:rsidR="00103CA5">
        <w:t xml:space="preserve"> in tumour </w:t>
      </w:r>
      <w:r w:rsidR="00966EB7">
        <w:t xml:space="preserve">and </w:t>
      </w:r>
      <w:r w:rsidR="00103CA5">
        <w:t>host</w:t>
      </w:r>
      <w:r w:rsidR="00966EB7">
        <w:t xml:space="preserve"> biology</w:t>
      </w:r>
      <w:bookmarkEnd w:id="290"/>
      <w:bookmarkEnd w:id="291"/>
      <w:bookmarkEnd w:id="292"/>
      <w:bookmarkEnd w:id="293"/>
      <w:bookmarkEnd w:id="294"/>
      <w:bookmarkEnd w:id="295"/>
      <w:bookmarkEnd w:id="296"/>
      <w:bookmarkEnd w:id="297"/>
      <w:r w:rsidR="00103CA5">
        <w:t xml:space="preserve"> </w:t>
      </w:r>
    </w:p>
    <w:p w14:paraId="7C50D51C" w14:textId="2DEC1CA5" w:rsidR="00966EB7" w:rsidRDefault="001027DF" w:rsidP="00966EB7">
      <w:r>
        <w:t>Tumour genomics</w:t>
      </w:r>
      <w:r w:rsidR="00BD6B84">
        <w:t xml:space="preserve"> and biology may differ in AYA</w:t>
      </w:r>
      <w:r w:rsidR="003F1FCE">
        <w:t xml:space="preserve"> compared to adult</w:t>
      </w:r>
      <w:r w:rsidR="00BD6B84">
        <w:t xml:space="preserve"> cancer</w:t>
      </w:r>
      <w:r w:rsidR="00233EE3">
        <w:t>,</w:t>
      </w:r>
      <w:r w:rsidR="00233EE3">
        <w:fldChar w:fldCharType="begin"/>
      </w:r>
      <w:r w:rsidR="00727C79">
        <w:instrText xml:space="preserve"> ADDIN EN.CITE &lt;EndNote&gt;&lt;Cite&gt;&lt;Author&gt;Ferrari&lt;/Author&gt;&lt;Year&gt;2021&lt;/Year&gt;&lt;RecNum&gt;548&lt;/RecNum&gt;&lt;DisplayText&gt;&lt;style face="superscript"&gt;9&lt;/style&gt;&lt;/DisplayText&gt;&lt;record&gt;&lt;rec-number&gt;548&lt;/rec-number&gt;&lt;foreign-keys&gt;&lt;key app="EN" db-id="2vzr02ev2z9xe3e2ds859xwv9wrsz99pza0t" timestamp="0"&gt;548&lt;/key&gt;&lt;/foreign-keys&gt;&lt;ref-type name="Journal Article"&gt;17&lt;/ref-type&gt;&lt;contributors&gt;&lt;authors&gt;&lt;author&gt;Ferrari, A.&lt;/author&gt;&lt;author&gt;Stark, D.&lt;/author&gt;&lt;author&gt;Peccatori, F. A.&lt;/author&gt;&lt;author&gt;Fern, L.&lt;/author&gt;&lt;author&gt;Laurence, V.&lt;/author&gt;&lt;author&gt;Gaspar, N.&lt;/author&gt;&lt;author&gt;Bozovic-Spasojevic, I.&lt;/author&gt;&lt;author&gt;Smith, O.&lt;/author&gt;&lt;author&gt;De Munter, J.&lt;/author&gt;&lt;author&gt;Derwich, K.&lt;/author&gt;&lt;author&gt;Hjorth, L.&lt;/author&gt;&lt;author&gt;van der Graaf, W. T. A.&lt;/author&gt;&lt;author&gt;Soanes, L.&lt;/author&gt;&lt;author&gt;Jezdic, S.&lt;/author&gt;&lt;author&gt;Blondeel, A.&lt;/author&gt;&lt;author&gt;Bielack, S.&lt;/author&gt;&lt;author&gt;Douillard, J. Y.&lt;/author&gt;&lt;author&gt;Mountzios, G.&lt;/author&gt;&lt;author&gt;Saloustros, E.&lt;/author&gt;&lt;/authors&gt;&lt;/contributors&gt;&lt;titles&gt;&lt;title&gt;Adolescents and young adults (AYA) with cancer: a position paper from the AYA Working Group of the European Society for Medical Oncology (ESMO) and the European Society for Paediatric Oncology (SIOPE)&lt;/title&gt;&lt;secondary-title&gt;ESMO Open&lt;/secondary-title&gt;&lt;/titles&gt;&lt;pages&gt;100096&lt;/pages&gt;&lt;volume&gt;6&lt;/volume&gt;&lt;number&gt;2&lt;/number&gt;&lt;keywords&gt;&lt;keyword&gt;adolescents and young adults&lt;/keyword&gt;&lt;keyword&gt;cancer&lt;/keyword&gt;&lt;keyword&gt;clinical trials&lt;/keyword&gt;&lt;keyword&gt;education&lt;/keyword&gt;&lt;keyword&gt;interdisciplinary&lt;/keyword&gt;&lt;/keywords&gt;&lt;dates&gt;&lt;year&gt;2021&lt;/year&gt;&lt;pub-dates&gt;&lt;date&gt;2021/04/01/&lt;/date&gt;&lt;/pub-dates&gt;&lt;/dates&gt;&lt;isbn&gt;2059-7029&lt;/isbn&gt;&lt;urls&gt;&lt;related-urls&gt;&lt;url&gt;https://www.sciencedirect.com/science/article/pii/S2059702921000533&lt;/url&gt;&lt;/related-urls&gt;&lt;/urls&gt;&lt;electronic-resource-num&gt;https://doi.org/10.1016/j.esmoop.2021.100096&lt;/electronic-resource-num&gt;&lt;/record&gt;&lt;/Cite&gt;&lt;/EndNote&gt;</w:instrText>
      </w:r>
      <w:r w:rsidR="00233EE3">
        <w:fldChar w:fldCharType="separate"/>
      </w:r>
      <w:r w:rsidR="005F726C" w:rsidRPr="005F726C">
        <w:rPr>
          <w:noProof/>
          <w:vertAlign w:val="superscript"/>
        </w:rPr>
        <w:t>9</w:t>
      </w:r>
      <w:r w:rsidR="00233EE3">
        <w:fldChar w:fldCharType="end"/>
      </w:r>
      <w:r w:rsidR="00233EE3">
        <w:t xml:space="preserve"> and in</w:t>
      </w:r>
      <w:r w:rsidR="00D440DA">
        <w:t xml:space="preserve"> some</w:t>
      </w:r>
      <w:r w:rsidR="00233EE3">
        <w:t xml:space="preserve"> histiotypes, </w:t>
      </w:r>
      <w:r w:rsidR="00EE4A0F">
        <w:t>unique</w:t>
      </w:r>
      <w:r w:rsidR="00153991">
        <w:t xml:space="preserve"> tumour and host</w:t>
      </w:r>
      <w:r w:rsidR="00233EE3">
        <w:t xml:space="preserve"> characteristics</w:t>
      </w:r>
      <w:r w:rsidR="00D31F97">
        <w:t>,</w:t>
      </w:r>
      <w:r w:rsidR="00233EE3">
        <w:t xml:space="preserve"> </w:t>
      </w:r>
      <w:r w:rsidR="00B9575F">
        <w:t>specific to AYA</w:t>
      </w:r>
      <w:r w:rsidR="00D31F97">
        <w:t>,</w:t>
      </w:r>
      <w:r w:rsidR="00B9575F">
        <w:t xml:space="preserve"> may </w:t>
      </w:r>
      <w:r w:rsidR="002D589C">
        <w:t>influence</w:t>
      </w:r>
      <w:r w:rsidR="009C4C2D">
        <w:t xml:space="preserve"> poor</w:t>
      </w:r>
      <w:r w:rsidR="000A0E8A">
        <w:t>er</w:t>
      </w:r>
      <w:r w:rsidR="002D589C">
        <w:t xml:space="preserve"> treatment response and prognosis</w:t>
      </w:r>
      <w:r w:rsidR="00EE4A0F">
        <w:t>,</w:t>
      </w:r>
      <w:r w:rsidR="00153991">
        <w:fldChar w:fldCharType="begin"/>
      </w:r>
      <w:r w:rsidR="005E54F0">
        <w:instrText xml:space="preserve"> ADDIN EN.CITE &lt;EndNote&gt;&lt;Cite&gt;&lt;Author&gt;Tricoli&lt;/Author&gt;&lt;Year&gt;2018&lt;/Year&gt;&lt;RecNum&gt;587&lt;/RecNum&gt;&lt;DisplayText&gt;&lt;style face="superscript"&gt;1, 230&lt;/style&gt;&lt;/DisplayText&gt;&lt;record&gt;&lt;rec-number&gt;587&lt;/rec-number&gt;&lt;foreign-keys&gt;&lt;key app="EN" db-id="2vzr02ev2z9xe3e2ds859xwv9wrsz99pza0t" timestamp="0"&gt;587&lt;/key&gt;&lt;/foreign-keys&gt;&lt;ref-type name="Journal Article"&gt;17&lt;/ref-type&gt;&lt;contributors&gt;&lt;authors&gt;&lt;author&gt;Tricoli, J. V.&lt;/author&gt;&lt;author&gt;Bleyer, A.&lt;/author&gt;&lt;/authors&gt;&lt;/contributors&gt;&lt;titles&gt;&lt;title&gt;Adolescent and Young Adult Cancer Biology&lt;/title&gt;&lt;secondary-title&gt;Cancer J&lt;/secondary-title&gt;&lt;alt-title&gt;Cancer journal (Sudbury, Mass.)&lt;/alt-title&gt;&lt;/titles&gt;&lt;pages&gt;267-274&lt;/pages&gt;&lt;volume&gt;24&lt;/volume&gt;&lt;number&gt;6&lt;/number&gt;&lt;edition&gt;2018/11/28&lt;/edition&gt;&lt;keywords&gt;&lt;keyword&gt;Adolescent&lt;/keyword&gt;&lt;keyword&gt;Adult&lt;/keyword&gt;&lt;keyword&gt;Age Factors&lt;/keyword&gt;&lt;keyword&gt;Genomics/methods&lt;/keyword&gt;&lt;keyword&gt;Humans&lt;/keyword&gt;&lt;keyword&gt;Medical Oncology/*methods&lt;/keyword&gt;&lt;keyword&gt;Neoplasm Staging&lt;/keyword&gt;&lt;keyword&gt;Neoplasms/genetics/mortality/*pathology/therapy&lt;/keyword&gt;&lt;keyword&gt;Prognosis&lt;/keyword&gt;&lt;keyword&gt;Treatment Outcome&lt;/keyword&gt;&lt;keyword&gt;Young Adult&lt;/keyword&gt;&lt;/keywords&gt;&lt;dates&gt;&lt;year&gt;2018&lt;/year&gt;&lt;pub-dates&gt;&lt;date&gt;Nov/Dec&lt;/date&gt;&lt;/pub-dates&gt;&lt;/dates&gt;&lt;isbn&gt;1528-9117&lt;/isbn&gt;&lt;accession-num&gt;30480571&lt;/accession-num&gt;&lt;urls&gt;&lt;/urls&gt;&lt;electronic-resource-num&gt;10.1097/ppo.0000000000000343&lt;/electronic-resource-num&gt;&lt;remote-database-provider&gt;NLM&lt;/remote-database-provider&gt;&lt;language&gt;eng&lt;/language&gt;&lt;/record&gt;&lt;/Cite&gt;&lt;Cite&gt;&lt;Author&gt;Hughes&lt;/Author&gt;&lt;Year&gt;2018&lt;/Year&gt;&lt;RecNum&gt;106&lt;/RecNum&gt;&lt;record&gt;&lt;rec-number&gt;106&lt;/rec-number&gt;&lt;foreign-keys&gt;&lt;key app="EN" db-id="2vzr02ev2z9xe3e2ds859xwv9wrsz99pza0t" timestamp="0"&gt;106&lt;/key&gt;&lt;/foreign-keys&gt;&lt;ref-type name="Journal Article"&gt;17&lt;/ref-type&gt;&lt;contributors&gt;&lt;authors&gt;&lt;author&gt;Hughes, N.&lt;/author&gt;&lt;author&gt;Stark, D.&lt;/author&gt;&lt;/authors&gt;&lt;/contributors&gt;&lt;titles&gt;&lt;title&gt;The Management of Adolescents and Young Adults with Cancer&lt;/title&gt;&lt;secondary-title&gt;Cancer Treatment Reviews&lt;/secondary-title&gt;&lt;/titles&gt;&lt;pages&gt;45-53&lt;/pages&gt;&lt;volume&gt;67&lt;/volume&gt;&lt;dates&gt;&lt;year&gt;2018&lt;/year&gt;&lt;/dates&gt;&lt;urls&gt;&lt;/urls&gt;&lt;/record&gt;&lt;/Cite&gt;&lt;/EndNote&gt;</w:instrText>
      </w:r>
      <w:r w:rsidR="00153991">
        <w:fldChar w:fldCharType="separate"/>
      </w:r>
      <w:r w:rsidR="005E54F0" w:rsidRPr="005E54F0">
        <w:rPr>
          <w:noProof/>
          <w:vertAlign w:val="superscript"/>
        </w:rPr>
        <w:t>1, 230</w:t>
      </w:r>
      <w:r w:rsidR="00153991">
        <w:fldChar w:fldCharType="end"/>
      </w:r>
      <w:r w:rsidR="00EE4A0F">
        <w:t xml:space="preserve"> </w:t>
      </w:r>
      <w:r w:rsidR="00873E2D">
        <w:t>particularly</w:t>
      </w:r>
      <w:r w:rsidR="00CB23CB">
        <w:t xml:space="preserve"> when compared to their paediatric or adult counterparts.</w:t>
      </w:r>
      <w:r w:rsidR="003E6773">
        <w:fldChar w:fldCharType="begin">
          <w:fldData xml:space="preserve">PEVuZE5vdGU+PENpdGU+PEF1dGhvcj5QYXJ0cmlkZ2U8L0F1dGhvcj48WWVhcj4yMDE2PC9ZZWFy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</w:fldData>
        </w:fldChar>
      </w:r>
      <w:r w:rsidR="005E54F0">
        <w:instrText xml:space="preserve"> ADDIN EN.CITE </w:instrText>
      </w:r>
      <w:r w:rsidR="005E54F0">
        <w:fldChar w:fldCharType="begin">
          <w:fldData xml:space="preserve">PEVuZE5vdGU+PENpdGU+PEF1dGhvcj5QYXJ0cmlkZ2U8L0F1dGhvcj48WWVhcj4yMDE2PC9ZZWFy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</w:fldData>
        </w:fldChar>
      </w:r>
      <w:r w:rsidR="005E54F0">
        <w:instrText xml:space="preserve"> ADDIN EN.CITE.DATA </w:instrText>
      </w:r>
      <w:r w:rsidR="005E54F0">
        <w:fldChar w:fldCharType="end"/>
      </w:r>
      <w:r w:rsidR="003E6773">
        <w:fldChar w:fldCharType="separate"/>
      </w:r>
      <w:r w:rsidR="005E54F0" w:rsidRPr="005E54F0">
        <w:rPr>
          <w:noProof/>
          <w:vertAlign w:val="superscript"/>
        </w:rPr>
        <w:t>230-232</w:t>
      </w:r>
      <w:r w:rsidR="003E6773">
        <w:fldChar w:fldCharType="end"/>
      </w:r>
    </w:p>
    <w:p w14:paraId="7CDAD627" w14:textId="799A9A52" w:rsidR="006D7D1E" w:rsidRDefault="006D7D1E" w:rsidP="00966EB7">
      <w:bookmarkStart w:id="298" w:name="_Hlk74673628"/>
      <w:r>
        <w:t xml:space="preserve">There are also </w:t>
      </w:r>
      <w:r w:rsidR="003E1C74">
        <w:t xml:space="preserve">unique </w:t>
      </w:r>
      <w:r w:rsidR="0053589C">
        <w:t>pharmacokinetic and phar</w:t>
      </w:r>
      <w:r w:rsidR="001D3168">
        <w:t>ma</w:t>
      </w:r>
      <w:r w:rsidR="0053589C">
        <w:t xml:space="preserve">codynamic </w:t>
      </w:r>
      <w:r w:rsidR="00440D51">
        <w:t xml:space="preserve">factors </w:t>
      </w:r>
      <w:r w:rsidR="003E1C74">
        <w:t>in this age group</w:t>
      </w:r>
      <w:r>
        <w:t xml:space="preserve"> </w:t>
      </w:r>
      <w:r w:rsidR="00994DA9">
        <w:t>that may impact on efficacy an</w:t>
      </w:r>
      <w:r w:rsidR="001D3168">
        <w:t>d</w:t>
      </w:r>
      <w:r w:rsidR="00994DA9">
        <w:t xml:space="preserve"> toxicity</w:t>
      </w:r>
      <w:r w:rsidR="001D3168">
        <w:t xml:space="preserve"> of chemotherapy and biotherapy dosing.</w:t>
      </w:r>
      <w:r w:rsidR="001D3168">
        <w:fldChar w:fldCharType="begin">
          <w:fldData xml:space="preserve">PEVuZE5vdGU+PENpdGU+PEF1dGhvcj5GZXJyYXJpPC9BdXRob3I+PFllYXI+MjAyMTwvWWVhcj48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</w:fldData>
        </w:fldChar>
      </w:r>
      <w:r w:rsidR="005E54F0">
        <w:instrText xml:space="preserve"> ADDIN EN.CITE </w:instrText>
      </w:r>
      <w:r w:rsidR="005E54F0">
        <w:fldChar w:fldCharType="begin">
          <w:fldData xml:space="preserve">PEVuZE5vdGU+PENpdGU+PEF1dGhvcj5GZXJyYXJpPC9BdXRob3I+PFllYXI+MjAyMTwvWWVhcj48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</w:fldData>
        </w:fldChar>
      </w:r>
      <w:r w:rsidR="005E54F0">
        <w:instrText xml:space="preserve"> ADDIN EN.CITE.DATA </w:instrText>
      </w:r>
      <w:r w:rsidR="005E54F0">
        <w:fldChar w:fldCharType="end"/>
      </w:r>
      <w:r w:rsidR="001D3168">
        <w:fldChar w:fldCharType="separate"/>
      </w:r>
      <w:r w:rsidR="005E54F0" w:rsidRPr="005E54F0">
        <w:rPr>
          <w:noProof/>
          <w:vertAlign w:val="superscript"/>
        </w:rPr>
        <w:t>9, 233, 234</w:t>
      </w:r>
      <w:r w:rsidR="001D3168">
        <w:fldChar w:fldCharType="end"/>
      </w:r>
    </w:p>
    <w:bookmarkEnd w:id="298"/>
    <w:p w14:paraId="601A6ADE" w14:textId="10408C7D" w:rsidR="00203904" w:rsidRDefault="00203904" w:rsidP="00966EB7">
      <w:r>
        <w:t xml:space="preserve">Unfortunately, </w:t>
      </w:r>
      <w:r w:rsidR="00E76B3F">
        <w:t xml:space="preserve">there is still limited </w:t>
      </w:r>
      <w:r w:rsidR="00F61713">
        <w:t>understanding of this unique biology</w:t>
      </w:r>
      <w:r w:rsidR="00C235CE">
        <w:t>.</w:t>
      </w:r>
      <w:r w:rsidR="00A342F1">
        <w:t xml:space="preserve"> </w:t>
      </w:r>
      <w:r w:rsidR="00BB1FED">
        <w:t>Strategies to</w:t>
      </w:r>
      <w:r w:rsidR="00A342F1">
        <w:t xml:space="preserve"> overcome this barrier</w:t>
      </w:r>
      <w:r w:rsidR="00B95CCA">
        <w:t xml:space="preserve"> may</w:t>
      </w:r>
      <w:r w:rsidR="00BB1FED">
        <w:t xml:space="preserve"> include:</w:t>
      </w:r>
      <w:r w:rsidR="000C27B3">
        <w:fldChar w:fldCharType="begin">
          <w:fldData xml:space="preserve">PEVuZE5vdGU+PENpdGU+PEF1dGhvcj5SeWFuPC9BdXRob3I+PFllYXI+MjAxODwvWWVhcj48UmVj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</w:fldData>
        </w:fldChar>
      </w:r>
      <w:r w:rsidR="005E54F0">
        <w:instrText xml:space="preserve"> ADDIN EN.CITE </w:instrText>
      </w:r>
      <w:r w:rsidR="005E54F0">
        <w:fldChar w:fldCharType="begin">
          <w:fldData xml:space="preserve">PEVuZE5vdGU+PENpdGU+PEF1dGhvcj5SeWFuPC9BdXRob3I+PFllYXI+MjAxODwvWWVhcj48UmVj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</w:fldData>
        </w:fldChar>
      </w:r>
      <w:r w:rsidR="005E54F0">
        <w:instrText xml:space="preserve"> ADDIN EN.CITE.DATA </w:instrText>
      </w:r>
      <w:r w:rsidR="005E54F0">
        <w:fldChar w:fldCharType="end"/>
      </w:r>
      <w:r w:rsidR="000C27B3">
        <w:fldChar w:fldCharType="separate"/>
      </w:r>
      <w:r w:rsidR="005E54F0" w:rsidRPr="005E54F0">
        <w:rPr>
          <w:noProof/>
          <w:vertAlign w:val="superscript"/>
        </w:rPr>
        <w:t>233, 235</w:t>
      </w:r>
      <w:r w:rsidR="000C27B3">
        <w:fldChar w:fldCharType="end"/>
      </w:r>
    </w:p>
    <w:p w14:paraId="12E17662" w14:textId="565C1F5B" w:rsidR="00B95CCA" w:rsidRDefault="00FD3D15" w:rsidP="0063001A">
      <w:pPr>
        <w:pStyle w:val="ListParagraph"/>
        <w:numPr>
          <w:ilvl w:val="0"/>
          <w:numId w:val="36"/>
        </w:numPr>
      </w:pPr>
      <w:r>
        <w:t xml:space="preserve">contribution to </w:t>
      </w:r>
      <w:r w:rsidR="00B61BFC">
        <w:t xml:space="preserve">central registers of germline and </w:t>
      </w:r>
      <w:r w:rsidR="001872E3">
        <w:t>malignant tissue in AYA</w:t>
      </w:r>
      <w:r w:rsidR="00D65627">
        <w:t xml:space="preserve"> in order to understand and elucidate </w:t>
      </w:r>
      <w:r w:rsidR="00D06C44">
        <w:t>the fundamental differences</w:t>
      </w:r>
    </w:p>
    <w:p w14:paraId="272BCCCA" w14:textId="053C2167" w:rsidR="00D06C44" w:rsidRDefault="00DA2EF6" w:rsidP="0063001A">
      <w:pPr>
        <w:pStyle w:val="ListParagraph"/>
        <w:numPr>
          <w:ilvl w:val="0"/>
          <w:numId w:val="36"/>
        </w:numPr>
      </w:pPr>
      <w:r>
        <w:t>promotion of pharmacokinetic research in AYA cancer</w:t>
      </w:r>
    </w:p>
    <w:p w14:paraId="6EDA1D32" w14:textId="1DF10DB9" w:rsidR="00DA2EF6" w:rsidRDefault="00DA2EF6" w:rsidP="0063001A">
      <w:pPr>
        <w:pStyle w:val="ListParagraph"/>
        <w:numPr>
          <w:ilvl w:val="0"/>
          <w:numId w:val="36"/>
        </w:numPr>
      </w:pPr>
      <w:r>
        <w:t>increased trial enrolments in AYA cancer</w:t>
      </w:r>
      <w:r w:rsidR="002061A7">
        <w:t>.</w:t>
      </w:r>
    </w:p>
    <w:p w14:paraId="2DAEE316" w14:textId="2A026B1B" w:rsidR="007C3D49" w:rsidRDefault="007C3D49" w:rsidP="00966EB7">
      <w:pPr>
        <w:pStyle w:val="Heading3"/>
      </w:pPr>
      <w:bookmarkStart w:id="299" w:name="_Toc76462590"/>
      <w:bookmarkStart w:id="300" w:name="_Toc76463205"/>
      <w:bookmarkStart w:id="301" w:name="_Toc76733832"/>
      <w:bookmarkStart w:id="302" w:name="_Toc76734216"/>
      <w:bookmarkStart w:id="303" w:name="_Toc79135466"/>
      <w:bookmarkStart w:id="304" w:name="_Toc79135933"/>
      <w:bookmarkStart w:id="305" w:name="_Toc79408414"/>
      <w:bookmarkStart w:id="306" w:name="_Toc79409269"/>
      <w:r>
        <w:t>Genetic</w:t>
      </w:r>
      <w:r w:rsidR="006C6825">
        <w:t xml:space="preserve"> </w:t>
      </w:r>
      <w:r>
        <w:t>predisposition</w:t>
      </w:r>
      <w:r w:rsidR="006C6825">
        <w:t xml:space="preserve"> to cancer</w:t>
      </w:r>
      <w:bookmarkEnd w:id="299"/>
      <w:bookmarkEnd w:id="300"/>
      <w:bookmarkEnd w:id="301"/>
      <w:bookmarkEnd w:id="302"/>
      <w:bookmarkEnd w:id="303"/>
      <w:bookmarkEnd w:id="304"/>
      <w:bookmarkEnd w:id="305"/>
      <w:bookmarkEnd w:id="306"/>
    </w:p>
    <w:p w14:paraId="7E57E872" w14:textId="3C5DAC1E" w:rsidR="00B55270" w:rsidRDefault="007B331E" w:rsidP="00B55270">
      <w:r>
        <w:t>A</w:t>
      </w:r>
      <w:r w:rsidR="006F4EA3">
        <w:t xml:space="preserve"> small but critical</w:t>
      </w:r>
      <w:r>
        <w:t xml:space="preserve"> number of AYA will have </w:t>
      </w:r>
      <w:r w:rsidR="00817C76">
        <w:t>an underlying cancer predisposition syndrome</w:t>
      </w:r>
      <w:r w:rsidR="00102C9C">
        <w:t xml:space="preserve"> (C</w:t>
      </w:r>
      <w:r w:rsidR="008A2164">
        <w:t>PS</w:t>
      </w:r>
      <w:r w:rsidR="00102C9C">
        <w:t>)</w:t>
      </w:r>
      <w:r w:rsidR="00476C9D">
        <w:t>.</w:t>
      </w:r>
      <w:r w:rsidR="00817C76">
        <w:fldChar w:fldCharType="begin"/>
      </w:r>
      <w:r w:rsidR="005E54F0">
        <w:instrText xml:space="preserve"> ADDIN EN.CITE &lt;EndNote&gt;&lt;Cite&gt;&lt;Author&gt;Cullinan&lt;/Author&gt;&lt;Year&gt;2020&lt;/Year&gt;&lt;RecNum&gt;408&lt;/RecNum&gt;&lt;DisplayText&gt;&lt;style face="superscript"&gt;236&lt;/style&gt;&lt;/DisplayText&gt;&lt;record&gt;&lt;rec-number&gt;408&lt;/rec-number&gt;&lt;foreign-keys&gt;&lt;key app="EN" db-id="2vzr02ev2z9xe3e2ds859xwv9wrsz99pza0t" timestamp="0"&gt;408&lt;/key&gt;&lt;/foreign-keys&gt;&lt;ref-type name="Journal Article"&gt;17&lt;/ref-type&gt;&lt;contributors&gt;&lt;authors&gt;&lt;author&gt;Cullinan, Noelle&lt;/author&gt;&lt;author&gt;Capra, Michael&lt;/author&gt;&lt;author&gt;McVeigh, Terri P.&lt;/author&gt;&lt;/authors&gt;&lt;/contributors&gt;&lt;titles&gt;&lt;title&gt;Genetic Testing for Cancer Predisposition Syndromes in Adolescents and Young Adults (AYAs)&lt;/title&gt;&lt;secondary-title&gt;Current Genetic Medicine Reports&lt;/secondary-title&gt;&lt;/titles&gt;&lt;pages&gt;61-71&lt;/pages&gt;&lt;volume&gt;8&lt;/volume&gt;&lt;number&gt;2&lt;/number&gt;&lt;dates&gt;&lt;year&gt;2020&lt;/year&gt;&lt;pub-dates&gt;&lt;date&gt;2020/06/01&lt;/date&gt;&lt;/pub-dates&gt;&lt;/dates&gt;&lt;isbn&gt;2167-4876&lt;/isbn&gt;&lt;urls&gt;&lt;related-urls&gt;&lt;url&gt;https://doi.org/10.1007/s40142-020-00187-7&lt;/url&gt;&lt;/related-urls&gt;&lt;/urls&gt;&lt;electronic-resource-num&gt;10.1007/s40142-020-00187-7&lt;/electronic-resource-num&gt;&lt;/record&gt;&lt;/Cite&gt;&lt;/EndNote&gt;</w:instrText>
      </w:r>
      <w:r w:rsidR="00817C76">
        <w:fldChar w:fldCharType="separate"/>
      </w:r>
      <w:r w:rsidR="005E54F0" w:rsidRPr="005E54F0">
        <w:rPr>
          <w:noProof/>
          <w:vertAlign w:val="superscript"/>
        </w:rPr>
        <w:t>236</w:t>
      </w:r>
      <w:r w:rsidR="00817C76">
        <w:fldChar w:fldCharType="end"/>
      </w:r>
      <w:r w:rsidR="00817C76">
        <w:t xml:space="preserve"> </w:t>
      </w:r>
      <w:r w:rsidR="0093122E">
        <w:t>L</w:t>
      </w:r>
      <w:r w:rsidR="00817C76">
        <w:t>arge</w:t>
      </w:r>
      <w:r w:rsidR="0093122E">
        <w:t>-</w:t>
      </w:r>
      <w:r w:rsidR="00817C76">
        <w:t xml:space="preserve">scale </w:t>
      </w:r>
      <w:r w:rsidR="00A24100">
        <w:t xml:space="preserve">studies of adult cancers </w:t>
      </w:r>
      <w:r w:rsidR="0093122E">
        <w:t xml:space="preserve">show </w:t>
      </w:r>
      <w:r w:rsidR="0093122E" w:rsidRPr="0093122E">
        <w:t xml:space="preserve">pathogenic </w:t>
      </w:r>
      <w:r w:rsidR="00EE69AA">
        <w:t xml:space="preserve">germline variants present in approximately </w:t>
      </w:r>
      <w:r w:rsidR="00CE6E98">
        <w:t xml:space="preserve">8% </w:t>
      </w:r>
      <w:r w:rsidR="00EE69AA">
        <w:t>of patients</w:t>
      </w:r>
      <w:r w:rsidR="00B50335">
        <w:t>,</w:t>
      </w:r>
      <w:r w:rsidR="00EE69AA">
        <w:fldChar w:fldCharType="begin">
          <w:fldData xml:space="preserve">PEVuZE5vdGU+PENpdGU+PEF1dGhvcj5IdWFuZzwvQXV0aG9yPjxZZWFyPjIwMTg8L1llYXI+PFJl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</w:fldData>
        </w:fldChar>
      </w:r>
      <w:r w:rsidR="005E54F0">
        <w:instrText xml:space="preserve"> ADDIN EN.CITE </w:instrText>
      </w:r>
      <w:r w:rsidR="005E54F0">
        <w:fldChar w:fldCharType="begin">
          <w:fldData xml:space="preserve">PEVuZE5vdGU+PENpdGU+PEF1dGhvcj5IdWFuZzwvQXV0aG9yPjxZZWFyPjIwMTg8L1llYXI+PFJl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</w:fldData>
        </w:fldChar>
      </w:r>
      <w:r w:rsidR="005E54F0">
        <w:instrText xml:space="preserve"> ADDIN EN.CITE.DATA </w:instrText>
      </w:r>
      <w:r w:rsidR="005E54F0">
        <w:fldChar w:fldCharType="end"/>
      </w:r>
      <w:r w:rsidR="00EE69AA">
        <w:fldChar w:fldCharType="separate"/>
      </w:r>
      <w:r w:rsidR="005E54F0" w:rsidRPr="005E54F0">
        <w:rPr>
          <w:noProof/>
          <w:vertAlign w:val="superscript"/>
        </w:rPr>
        <w:t>237</w:t>
      </w:r>
      <w:r w:rsidR="00EE69AA">
        <w:fldChar w:fldCharType="end"/>
      </w:r>
      <w:r w:rsidR="00B50335">
        <w:t xml:space="preserve"> whilst in children </w:t>
      </w:r>
      <w:r w:rsidR="006E4697">
        <w:t>this number</w:t>
      </w:r>
      <w:r w:rsidR="00AC5693">
        <w:t xml:space="preserve"> is </w:t>
      </w:r>
      <w:r w:rsidR="00783280">
        <w:t xml:space="preserve">closer to </w:t>
      </w:r>
      <w:r w:rsidR="00585626">
        <w:t>10%</w:t>
      </w:r>
      <w:r w:rsidR="00F34397">
        <w:t>.</w:t>
      </w:r>
      <w:r w:rsidR="00F34397">
        <w:fldChar w:fldCharType="begin">
          <w:fldData xml:space="preserve">PEVuZE5vdGU+PENpdGU+PEF1dGhvcj5aaGFuZzwvQXV0aG9yPjxZZWFyPjIwMTU8L1llYXI+PFJl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</w:fldData>
        </w:fldChar>
      </w:r>
      <w:r w:rsidR="005E54F0">
        <w:instrText xml:space="preserve"> ADDIN EN.CITE </w:instrText>
      </w:r>
      <w:r w:rsidR="005E54F0">
        <w:fldChar w:fldCharType="begin">
          <w:fldData xml:space="preserve">PEVuZE5vdGU+PENpdGU+PEF1dGhvcj5aaGFuZzwvQXV0aG9yPjxZZWFyPjIwMTU8L1llYXI+PFJl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</w:fldData>
        </w:fldChar>
      </w:r>
      <w:r w:rsidR="005E54F0">
        <w:instrText xml:space="preserve"> ADDIN EN.CITE.DATA </w:instrText>
      </w:r>
      <w:r w:rsidR="005E54F0">
        <w:fldChar w:fldCharType="end"/>
      </w:r>
      <w:r w:rsidR="00F34397">
        <w:fldChar w:fldCharType="separate"/>
      </w:r>
      <w:r w:rsidR="005E54F0" w:rsidRPr="005E54F0">
        <w:rPr>
          <w:noProof/>
          <w:vertAlign w:val="superscript"/>
        </w:rPr>
        <w:t>238, 239</w:t>
      </w:r>
      <w:r w:rsidR="00F34397">
        <w:fldChar w:fldCharType="end"/>
      </w:r>
      <w:r w:rsidR="00CA70D0">
        <w:t xml:space="preserve"> Recent data s</w:t>
      </w:r>
      <w:r w:rsidR="00E561F1">
        <w:t>uggest</w:t>
      </w:r>
      <w:r w:rsidR="00CA70D0">
        <w:t xml:space="preserve"> that </w:t>
      </w:r>
      <w:r w:rsidR="000D51B4">
        <w:t>early-onset</w:t>
      </w:r>
      <w:r w:rsidR="00E561F1">
        <w:t>,</w:t>
      </w:r>
      <w:r w:rsidR="000D51B4">
        <w:t xml:space="preserve"> </w:t>
      </w:r>
      <w:r w:rsidR="00DE0DC2">
        <w:t xml:space="preserve">predominantly </w:t>
      </w:r>
      <w:r w:rsidR="00E561F1">
        <w:t>older</w:t>
      </w:r>
      <w:r w:rsidR="00E3605F">
        <w:t>-</w:t>
      </w:r>
      <w:r w:rsidR="00DE0DC2">
        <w:t>adult</w:t>
      </w:r>
      <w:r w:rsidR="00E3605F">
        <w:t xml:space="preserve"> </w:t>
      </w:r>
      <w:r w:rsidR="007A4127">
        <w:t xml:space="preserve">like </w:t>
      </w:r>
      <w:r w:rsidR="000D51B4">
        <w:t xml:space="preserve">cancers </w:t>
      </w:r>
      <w:r w:rsidR="00DE0DC2">
        <w:t xml:space="preserve">in the AYA cohort </w:t>
      </w:r>
      <w:r w:rsidR="000D51B4">
        <w:t xml:space="preserve">demonstrate a </w:t>
      </w:r>
      <w:r w:rsidR="00E26B2A">
        <w:t xml:space="preserve">likely pathogenic or pathogenic germline mutation as high as 21 percent, whilst </w:t>
      </w:r>
      <w:r w:rsidR="00A478B3">
        <w:t>in cancers common to AYA, this number is approximately 13 percent.</w:t>
      </w:r>
      <w:r w:rsidR="00E561F1">
        <w:fldChar w:fldCharType="begin"/>
      </w:r>
      <w:r w:rsidR="005E54F0">
        <w:instrText xml:space="preserve"> ADDIN EN.CITE &lt;EndNote&gt;&lt;Cite&gt;&lt;Author&gt;Stadler&lt;/Author&gt;&lt;Year&gt;2020&lt;/Year&gt;&lt;RecNum&gt;423&lt;/RecNum&gt;&lt;DisplayText&gt;&lt;style face="superscript"&gt;240&lt;/style&gt;&lt;/DisplayText&gt;&lt;record&gt;&lt;rec-number&gt;423&lt;/rec-number&gt;&lt;foreign-keys&gt;&lt;key app="EN" db-id="2vzr02ev2z9xe3e2ds859xwv9wrsz99pza0t" timestamp="0"&gt;423&lt;/key&gt;&lt;/foreign-keys&gt;&lt;ref-type name="Conference Proceedings"&gt;10&lt;/ref-type&gt;&lt;contributors&gt;&lt;authors&gt;&lt;author&gt;Stadler, Z.K.&lt;/author&gt;&lt;author&gt;Maio, A.&lt;/author&gt;&lt;author&gt;Padunan, A.&lt;/author&gt;&lt;/authors&gt;&lt;/contributors&gt;&lt;titles&gt;&lt;title&gt;Germline mutation prevalence in young adults with cancer. &lt;/title&gt;&lt;secondary-title&gt;American Association for Cancer Research Virtual Annual Meeting II.&lt;/secondary-title&gt;&lt;/titles&gt;&lt;dates&gt;&lt;year&gt;2020&lt;/year&gt;&lt;pub-dates&gt;&lt;date&gt;June 22, 2020&lt;/date&gt;&lt;/pub-dates&gt;&lt;/dates&gt;&lt;pub-location&gt;Virtual&lt;/pub-location&gt;&lt;urls&gt;&lt;/urls&gt;&lt;/record&gt;&lt;/Cite&gt;&lt;/EndNote&gt;</w:instrText>
      </w:r>
      <w:r w:rsidR="00E561F1">
        <w:fldChar w:fldCharType="separate"/>
      </w:r>
      <w:r w:rsidR="005E54F0" w:rsidRPr="005E54F0">
        <w:rPr>
          <w:noProof/>
          <w:vertAlign w:val="superscript"/>
        </w:rPr>
        <w:t>240</w:t>
      </w:r>
      <w:r w:rsidR="00E561F1">
        <w:fldChar w:fldCharType="end"/>
      </w:r>
      <w:r w:rsidR="00102C9C">
        <w:t xml:space="preserve"> Higher </w:t>
      </w:r>
      <w:r w:rsidR="00BB30F1">
        <w:t>incidence</w:t>
      </w:r>
      <w:r w:rsidR="00102C9C">
        <w:t xml:space="preserve"> of C</w:t>
      </w:r>
      <w:r w:rsidR="008A2164">
        <w:t>PS</w:t>
      </w:r>
      <w:r w:rsidR="00102C9C">
        <w:t xml:space="preserve"> in AYA </w:t>
      </w:r>
      <w:r w:rsidR="00BB30F1">
        <w:t>ha</w:t>
      </w:r>
      <w:r w:rsidR="001925D7">
        <w:t>s</w:t>
      </w:r>
      <w:r w:rsidR="00BB30F1">
        <w:t xml:space="preserve"> been demonstrated in</w:t>
      </w:r>
      <w:r w:rsidR="00102C9C">
        <w:t xml:space="preserve"> </w:t>
      </w:r>
      <w:r w:rsidR="00C71401">
        <w:t xml:space="preserve">many cancer types, including </w:t>
      </w:r>
      <w:r w:rsidR="00102C9C">
        <w:t>colorectal</w:t>
      </w:r>
      <w:r w:rsidR="00FC0FDE">
        <w:t>,</w:t>
      </w:r>
      <w:r w:rsidR="00FC0FDE">
        <w:fldChar w:fldCharType="begin">
          <w:fldData xml:space="preserve">PEVuZE5vdGU+PENpdGU+PEF1dGhvcj5Nb3JrPC9BdXRob3I+PFllYXI+MjAxNTwvWWVhcj48UmVj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</w:fldData>
        </w:fldChar>
      </w:r>
      <w:r w:rsidR="005E54F0">
        <w:instrText xml:space="preserve"> ADDIN EN.CITE </w:instrText>
      </w:r>
      <w:r w:rsidR="005E54F0">
        <w:fldChar w:fldCharType="begin">
          <w:fldData xml:space="preserve">PEVuZE5vdGU+PENpdGU+PEF1dGhvcj5Nb3JrPC9BdXRob3I+PFllYXI+MjAxNTwvWWVhcj48UmVj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</w:fldData>
        </w:fldChar>
      </w:r>
      <w:r w:rsidR="005E54F0">
        <w:instrText xml:space="preserve"> ADDIN EN.CITE.DATA </w:instrText>
      </w:r>
      <w:r w:rsidR="005E54F0">
        <w:fldChar w:fldCharType="end"/>
      </w:r>
      <w:r w:rsidR="00FC0FDE">
        <w:fldChar w:fldCharType="separate"/>
      </w:r>
      <w:r w:rsidR="005E54F0" w:rsidRPr="005E54F0">
        <w:rPr>
          <w:noProof/>
          <w:vertAlign w:val="superscript"/>
        </w:rPr>
        <w:t>241-243</w:t>
      </w:r>
      <w:r w:rsidR="00FC0FDE">
        <w:fldChar w:fldCharType="end"/>
      </w:r>
      <w:r w:rsidR="00FC0FDE">
        <w:t xml:space="preserve"> breast</w:t>
      </w:r>
      <w:r w:rsidR="00C213A9">
        <w:fldChar w:fldCharType="begin">
          <w:fldData xml:space="preserve">PEVuZE5vdGU+PENpdGU+PEF1dGhvcj5SdW1tZWw8L0F1dGhvcj48WWVhcj4yMDE3PC9ZZWFyPjxS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</w:fldData>
        </w:fldChar>
      </w:r>
      <w:r w:rsidR="005E54F0">
        <w:instrText xml:space="preserve"> ADDIN EN.CITE </w:instrText>
      </w:r>
      <w:r w:rsidR="005E54F0">
        <w:fldChar w:fldCharType="begin">
          <w:fldData xml:space="preserve">PEVuZE5vdGU+PENpdGU+PEF1dGhvcj5SdW1tZWw8L0F1dGhvcj48WWVhcj4yMDE3PC9ZZWFyPjxS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</w:fldData>
        </w:fldChar>
      </w:r>
      <w:r w:rsidR="005E54F0">
        <w:instrText xml:space="preserve"> ADDIN EN.CITE.DATA </w:instrText>
      </w:r>
      <w:r w:rsidR="005E54F0">
        <w:fldChar w:fldCharType="end"/>
      </w:r>
      <w:r w:rsidR="00C213A9">
        <w:fldChar w:fldCharType="separate"/>
      </w:r>
      <w:r w:rsidR="005E54F0" w:rsidRPr="005E54F0">
        <w:rPr>
          <w:noProof/>
          <w:vertAlign w:val="superscript"/>
        </w:rPr>
        <w:t>244, 245</w:t>
      </w:r>
      <w:r w:rsidR="00C213A9">
        <w:fldChar w:fldCharType="end"/>
      </w:r>
      <w:r w:rsidR="00BB30F1">
        <w:t xml:space="preserve"> and sarcoma.</w:t>
      </w:r>
      <w:r w:rsidR="008A5192">
        <w:fldChar w:fldCharType="begin">
          <w:fldData xml:space="preserve">PEVuZE5vdGU+PENpdGU+PEF1dGhvcj5Ba2hhdmFuZmFyZDwvQXV0aG9yPjxZZWFyPjIwMjA8L1ll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</w:fldData>
        </w:fldChar>
      </w:r>
      <w:r w:rsidR="005E54F0">
        <w:instrText xml:space="preserve"> ADDIN EN.CITE </w:instrText>
      </w:r>
      <w:r w:rsidR="005E54F0">
        <w:fldChar w:fldCharType="begin">
          <w:fldData xml:space="preserve">PEVuZE5vdGU+PENpdGU+PEF1dGhvcj5Ba2hhdmFuZmFyZDwvQXV0aG9yPjxZZWFyPjIwMjA8L1ll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</w:fldData>
        </w:fldChar>
      </w:r>
      <w:r w:rsidR="005E54F0">
        <w:instrText xml:space="preserve"> ADDIN EN.CITE.DATA </w:instrText>
      </w:r>
      <w:r w:rsidR="005E54F0">
        <w:fldChar w:fldCharType="end"/>
      </w:r>
      <w:r w:rsidR="008A5192">
        <w:fldChar w:fldCharType="separate"/>
      </w:r>
      <w:r w:rsidR="005E54F0" w:rsidRPr="005E54F0">
        <w:rPr>
          <w:noProof/>
          <w:vertAlign w:val="superscript"/>
        </w:rPr>
        <w:t>246</w:t>
      </w:r>
      <w:r w:rsidR="008A5192">
        <w:fldChar w:fldCharType="end"/>
      </w:r>
      <w:r w:rsidR="001B4992">
        <w:t xml:space="preserve"> </w:t>
      </w:r>
      <w:r w:rsidR="004F065D">
        <w:t xml:space="preserve">A </w:t>
      </w:r>
      <w:r w:rsidR="00374BBA">
        <w:t>C</w:t>
      </w:r>
      <w:r w:rsidR="008A2164">
        <w:t>PS</w:t>
      </w:r>
      <w:r w:rsidR="00374BBA">
        <w:t xml:space="preserve"> </w:t>
      </w:r>
      <w:r w:rsidR="004F065D">
        <w:t>may be more common</w:t>
      </w:r>
      <w:r w:rsidR="00374BBA">
        <w:t xml:space="preserve"> in AYA</w:t>
      </w:r>
      <w:r w:rsidR="00D81BDC">
        <w:t xml:space="preserve"> as</w:t>
      </w:r>
      <w:r w:rsidR="008E464A">
        <w:t xml:space="preserve"> </w:t>
      </w:r>
      <w:r w:rsidR="000B2B88">
        <w:t xml:space="preserve">other </w:t>
      </w:r>
      <w:r w:rsidR="00374BBA">
        <w:t xml:space="preserve">factors such as lifestyle, environment and </w:t>
      </w:r>
      <w:r w:rsidR="005C6E95">
        <w:t xml:space="preserve">mutational burden </w:t>
      </w:r>
      <w:r w:rsidR="00DC6D37">
        <w:t xml:space="preserve">are less likely </w:t>
      </w:r>
      <w:r w:rsidR="00AB3850">
        <w:t xml:space="preserve">to be of influence </w:t>
      </w:r>
      <w:r w:rsidR="00DC6D37">
        <w:t>at a younger age.</w:t>
      </w:r>
      <w:r w:rsidR="003D10C9">
        <w:fldChar w:fldCharType="begin"/>
      </w:r>
      <w:r w:rsidR="005E54F0">
        <w:instrText xml:space="preserve"> ADDIN EN.CITE &lt;EndNote&gt;&lt;Cite&gt;&lt;Author&gt;Makhnoon&lt;/Author&gt;&lt;Year&gt;2020&lt;/Year&gt;&lt;RecNum&gt;421&lt;/RecNum&gt;&lt;DisplayText&gt;&lt;style face="superscript"&gt;247&lt;/style&gt;&lt;/DisplayText&gt;&lt;record&gt;&lt;rec-number&gt;421&lt;/rec-number&gt;&lt;foreign-keys&gt;&lt;key app="EN" db-id="2vzr02ev2z9xe3e2ds859xwv9wrsz99pza0t" timestamp="0"&gt;421&lt;/key&gt;&lt;/foreign-keys&gt;&lt;ref-type name="Journal Article"&gt;17&lt;/ref-type&gt;&lt;contributors&gt;&lt;authors&gt;&lt;author&gt;Makhnoon, Sukh&lt;/author&gt;&lt;author&gt;Corredor, Jessica&lt;/author&gt;&lt;author&gt;Arun, Banu&lt;/author&gt;&lt;author&gt;Bell, Donna&lt;/author&gt;&lt;author&gt;Yarbrough, Angela&lt;/author&gt;&lt;author&gt;Livingston, John Andrew&lt;/author&gt;&lt;author&gt;Peterson, Susan K.&lt;/author&gt;&lt;author&gt;Roth, Michael&lt;/author&gt;&lt;/authors&gt;&lt;/contributors&gt;&lt;titles&gt;&lt;title&gt;Impact of a Genetic Evaluation Initiative to Increase Access to Genetic Services for Adolescent and Young Adults at a Tertiary Cancer Hospital&lt;/title&gt;&lt;secondary-title&gt;Journal of Adolescent and Young Adult Oncology&lt;/secondary-title&gt;&lt;/titles&gt;&lt;periodical&gt;&lt;full-title&gt;J Adolesc Young Adult Oncol&lt;/full-title&gt;&lt;abbr-1&gt;Journal of adolescent and young adult oncology&lt;/abbr-1&gt;&lt;/periodical&gt;&lt;dates&gt;&lt;year&gt;2020&lt;/year&gt;&lt;/dates&gt;&lt;publisher&gt;Mary Ann Liebert, Inc., publishers&lt;/publisher&gt;&lt;isbn&gt;2156-5333&lt;/isbn&gt;&lt;urls&gt;&lt;related-urls&gt;&lt;url&gt;https://doi.org/10.1089/jayao.2020.0066&lt;/url&gt;&lt;/related-urls&gt;&lt;/urls&gt;&lt;electronic-resource-num&gt;10.1089/jayao.2020.0066&lt;/electronic-resource-num&gt;&lt;access-date&gt;2021/02/01&lt;/access-date&gt;&lt;/record&gt;&lt;/Cite&gt;&lt;/EndNote&gt;</w:instrText>
      </w:r>
      <w:r w:rsidR="003D10C9">
        <w:fldChar w:fldCharType="separate"/>
      </w:r>
      <w:r w:rsidR="005E54F0" w:rsidRPr="005E54F0">
        <w:rPr>
          <w:noProof/>
          <w:vertAlign w:val="superscript"/>
        </w:rPr>
        <w:t>247</w:t>
      </w:r>
      <w:r w:rsidR="003D10C9">
        <w:fldChar w:fldCharType="end"/>
      </w:r>
    </w:p>
    <w:p w14:paraId="1AEAB71F" w14:textId="1CCDDE6F" w:rsidR="001420A7" w:rsidRDefault="001420A7" w:rsidP="00B55270">
      <w:r>
        <w:t xml:space="preserve">Early </w:t>
      </w:r>
      <w:r w:rsidR="00167168">
        <w:t xml:space="preserve">identification </w:t>
      </w:r>
      <w:r>
        <w:t xml:space="preserve">of a CPS </w:t>
      </w:r>
      <w:r w:rsidR="00513961">
        <w:t xml:space="preserve">in </w:t>
      </w:r>
      <w:r w:rsidR="005F2D45">
        <w:t>an AYA patient</w:t>
      </w:r>
      <w:r w:rsidR="00711044">
        <w:t xml:space="preserve"> </w:t>
      </w:r>
      <w:r w:rsidR="003C430D">
        <w:t xml:space="preserve">may </w:t>
      </w:r>
      <w:r w:rsidR="00711044">
        <w:t>facilitate individualised</w:t>
      </w:r>
      <w:r w:rsidR="00772A12">
        <w:t xml:space="preserve"> (or alternative) </w:t>
      </w:r>
      <w:r w:rsidR="00711044">
        <w:t>treatment</w:t>
      </w:r>
      <w:r w:rsidR="00772A12">
        <w:t xml:space="preserve"> plans</w:t>
      </w:r>
      <w:r w:rsidR="00D6658E">
        <w:t xml:space="preserve"> to improve prognosis or reduce late complications</w:t>
      </w:r>
      <w:r w:rsidR="00E77627">
        <w:t>,</w:t>
      </w:r>
      <w:r w:rsidR="00711044">
        <w:t xml:space="preserve"> offer </w:t>
      </w:r>
      <w:r w:rsidR="00066A9E">
        <w:t>potential</w:t>
      </w:r>
      <w:r w:rsidR="00711044">
        <w:t xml:space="preserve"> tumour surveillance</w:t>
      </w:r>
      <w:r w:rsidR="00066A9E">
        <w:t xml:space="preserve"> options for early identification </w:t>
      </w:r>
      <w:r w:rsidR="00D964BB">
        <w:t>of</w:t>
      </w:r>
      <w:r w:rsidR="0083638D">
        <w:t xml:space="preserve"> secondary</w:t>
      </w:r>
      <w:r w:rsidR="00D964BB">
        <w:t xml:space="preserve"> cancer</w:t>
      </w:r>
      <w:r w:rsidR="0083638D">
        <w:t>s</w:t>
      </w:r>
      <w:r w:rsidR="00D964BB">
        <w:t xml:space="preserve"> </w:t>
      </w:r>
      <w:r w:rsidR="0083638D">
        <w:t xml:space="preserve">as well as </w:t>
      </w:r>
      <w:r w:rsidR="00D964BB">
        <w:t xml:space="preserve">support potential </w:t>
      </w:r>
      <w:r w:rsidR="00D964BB">
        <w:lastRenderedPageBreak/>
        <w:t>at-risk relatives.</w:t>
      </w:r>
      <w:r w:rsidR="00D964BB">
        <w:fldChar w:fldCharType="begin"/>
      </w:r>
      <w:r w:rsidR="005E54F0">
        <w:instrText xml:space="preserve"> ADDIN EN.CITE &lt;EndNote&gt;&lt;Cite&gt;&lt;Author&gt;Cullinan&lt;/Author&gt;&lt;Year&gt;2020&lt;/Year&gt;&lt;RecNum&gt;408&lt;/RecNum&gt;&lt;DisplayText&gt;&lt;style face="superscript"&gt;236&lt;/style&gt;&lt;/DisplayText&gt;&lt;record&gt;&lt;rec-number&gt;408&lt;/rec-number&gt;&lt;foreign-keys&gt;&lt;key app="EN" db-id="2vzr02ev2z9xe3e2ds859xwv9wrsz99pza0t" timestamp="0"&gt;408&lt;/key&gt;&lt;/foreign-keys&gt;&lt;ref-type name="Journal Article"&gt;17&lt;/ref-type&gt;&lt;contributors&gt;&lt;authors&gt;&lt;author&gt;Cullinan, Noelle&lt;/author&gt;&lt;author&gt;Capra, Michael&lt;/author&gt;&lt;author&gt;McVeigh, Terri P.&lt;/author&gt;&lt;/authors&gt;&lt;/contributors&gt;&lt;titles&gt;&lt;title&gt;Genetic Testing for Cancer Predisposition Syndromes in Adolescents and Young Adults (AYAs)&lt;/title&gt;&lt;secondary-title&gt;Current Genetic Medicine Reports&lt;/secondary-title&gt;&lt;/titles&gt;&lt;pages&gt;61-71&lt;/pages&gt;&lt;volume&gt;8&lt;/volume&gt;&lt;number&gt;2&lt;/number&gt;&lt;dates&gt;&lt;year&gt;2020&lt;/year&gt;&lt;pub-dates&gt;&lt;date&gt;2020/06/01&lt;/date&gt;&lt;/pub-dates&gt;&lt;/dates&gt;&lt;isbn&gt;2167-4876&lt;/isbn&gt;&lt;urls&gt;&lt;related-urls&gt;&lt;url&gt;https://doi.org/10.1007/s40142-020-00187-7&lt;/url&gt;&lt;/related-urls&gt;&lt;/urls&gt;&lt;electronic-resource-num&gt;10.1007/s40142-020-00187-7&lt;/electronic-resource-num&gt;&lt;/record&gt;&lt;/Cite&gt;&lt;/EndNote&gt;</w:instrText>
      </w:r>
      <w:r w:rsidR="00D964BB">
        <w:fldChar w:fldCharType="separate"/>
      </w:r>
      <w:r w:rsidR="005E54F0" w:rsidRPr="005E54F0">
        <w:rPr>
          <w:noProof/>
          <w:vertAlign w:val="superscript"/>
        </w:rPr>
        <w:t>236</w:t>
      </w:r>
      <w:r w:rsidR="00D964BB">
        <w:fldChar w:fldCharType="end"/>
      </w:r>
      <w:r w:rsidR="004F4A48">
        <w:t xml:space="preserve"> </w:t>
      </w:r>
      <w:r w:rsidR="004F4A48">
        <w:fldChar w:fldCharType="begin">
          <w:fldData xml:space="preserve">PEVuZE5vdGU+PENpdGU+PEF1dGhvcj5NY1ZlaWdoPC9BdXRob3I+PFllYXI+MjAxODwvWWVhcj48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==
</w:fldData>
        </w:fldChar>
      </w:r>
      <w:r w:rsidR="005E54F0">
        <w:instrText xml:space="preserve"> ADDIN EN.CITE </w:instrText>
      </w:r>
      <w:r w:rsidR="005E54F0">
        <w:fldChar w:fldCharType="begin">
          <w:fldData xml:space="preserve">PEVuZE5vdGU+PENpdGU+PEF1dGhvcj5NY1ZlaWdoPC9BdXRob3I+PFllYXI+MjAxODwvWWVhcj48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==
</w:fldData>
        </w:fldChar>
      </w:r>
      <w:r w:rsidR="005E54F0">
        <w:instrText xml:space="preserve"> ADDIN EN.CITE.DATA </w:instrText>
      </w:r>
      <w:r w:rsidR="005E54F0">
        <w:fldChar w:fldCharType="end"/>
      </w:r>
      <w:r w:rsidR="004F4A48">
        <w:fldChar w:fldCharType="separate"/>
      </w:r>
      <w:r w:rsidR="005E54F0" w:rsidRPr="005E54F0">
        <w:rPr>
          <w:noProof/>
          <w:vertAlign w:val="superscript"/>
        </w:rPr>
        <w:t>248</w:t>
      </w:r>
      <w:r w:rsidR="004F4A48">
        <w:fldChar w:fldCharType="end"/>
      </w:r>
      <w:r w:rsidR="000728F9">
        <w:t xml:space="preserve"> </w:t>
      </w:r>
      <w:r w:rsidR="004340FA">
        <w:t>All AYA with a new diagnosis of cancer should be assess</w:t>
      </w:r>
      <w:r w:rsidR="00FD556E">
        <w:t>ed</w:t>
      </w:r>
      <w:r w:rsidR="004340FA">
        <w:t xml:space="preserve"> for CPS risk</w:t>
      </w:r>
      <w:r w:rsidR="00995D69">
        <w:t>. C</w:t>
      </w:r>
      <w:r w:rsidR="00315490">
        <w:t>riteria that merit</w:t>
      </w:r>
      <w:r w:rsidR="00291760">
        <w:t xml:space="preserve"> consideration for </w:t>
      </w:r>
      <w:r w:rsidR="00315490">
        <w:t>referral include:</w:t>
      </w:r>
      <w:r w:rsidR="00547910">
        <w:fldChar w:fldCharType="begin">
          <w:fldData xml:space="preserve">PEVuZE5vdGU+PENpdGU+PEF1dGhvcj5DdWxsaW5hbjwvQXV0aG9yPjxZZWFyPjIwMjA8L1llYXI+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</w:fldData>
        </w:fldChar>
      </w:r>
      <w:r w:rsidR="005E54F0">
        <w:instrText xml:space="preserve"> ADDIN EN.CITE </w:instrText>
      </w:r>
      <w:r w:rsidR="005E54F0">
        <w:fldChar w:fldCharType="begin">
          <w:fldData xml:space="preserve">PEVuZE5vdGU+PENpdGU+PEF1dGhvcj5DdWxsaW5hbjwvQXV0aG9yPjxZZWFyPjIwMjA8L1llYXI+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</w:fldData>
        </w:fldChar>
      </w:r>
      <w:r w:rsidR="005E54F0">
        <w:instrText xml:space="preserve"> ADDIN EN.CITE.DATA </w:instrText>
      </w:r>
      <w:r w:rsidR="005E54F0">
        <w:fldChar w:fldCharType="end"/>
      </w:r>
      <w:r w:rsidR="00547910">
        <w:fldChar w:fldCharType="separate"/>
      </w:r>
      <w:r w:rsidR="005E54F0" w:rsidRPr="005E54F0">
        <w:rPr>
          <w:noProof/>
          <w:vertAlign w:val="superscript"/>
        </w:rPr>
        <w:t>236, 249</w:t>
      </w:r>
      <w:r w:rsidR="00547910">
        <w:fldChar w:fldCharType="end"/>
      </w:r>
    </w:p>
    <w:p w14:paraId="45BB51F8" w14:textId="75719002" w:rsidR="00315490" w:rsidRDefault="002666D9" w:rsidP="0063001A">
      <w:pPr>
        <w:pStyle w:val="ListParagraph"/>
        <w:numPr>
          <w:ilvl w:val="0"/>
          <w:numId w:val="19"/>
        </w:numPr>
      </w:pPr>
      <w:r>
        <w:t>Atypical</w:t>
      </w:r>
      <w:r w:rsidR="00547910">
        <w:t xml:space="preserve"> age </w:t>
      </w:r>
      <w:r w:rsidR="001328A8">
        <w:t xml:space="preserve">at the time of </w:t>
      </w:r>
      <w:r w:rsidR="00DC189F">
        <w:t>diagnosis</w:t>
      </w:r>
      <w:r w:rsidR="00547910">
        <w:t>.</w:t>
      </w:r>
    </w:p>
    <w:p w14:paraId="4DFBAFE3" w14:textId="7E3F28EE" w:rsidR="00547910" w:rsidRDefault="008F5CC5" w:rsidP="0063001A">
      <w:pPr>
        <w:pStyle w:val="ListParagraph"/>
        <w:numPr>
          <w:ilvl w:val="0"/>
          <w:numId w:val="19"/>
        </w:numPr>
      </w:pPr>
      <w:r>
        <w:t>Excessive</w:t>
      </w:r>
      <w:r w:rsidR="001328A8">
        <w:t>, unanticipated</w:t>
      </w:r>
      <w:r>
        <w:t xml:space="preserve"> toxicity to standard therapy</w:t>
      </w:r>
      <w:r w:rsidR="00291760">
        <w:t>.</w:t>
      </w:r>
    </w:p>
    <w:p w14:paraId="711A4A39" w14:textId="6A43EC73" w:rsidR="008F5CC5" w:rsidRDefault="00943CA3" w:rsidP="0063001A">
      <w:pPr>
        <w:pStyle w:val="ListParagraph"/>
        <w:numPr>
          <w:ilvl w:val="0"/>
          <w:numId w:val="19"/>
        </w:numPr>
      </w:pPr>
      <w:r>
        <w:t xml:space="preserve">Family history of </w:t>
      </w:r>
      <w:r w:rsidR="00291760">
        <w:t xml:space="preserve">childhood/ </w:t>
      </w:r>
      <w:r>
        <w:t>early-onset</w:t>
      </w:r>
      <w:r w:rsidR="00291760">
        <w:t xml:space="preserve"> cancers</w:t>
      </w:r>
      <w:r w:rsidR="00182B27">
        <w:t xml:space="preserve"> and/or presence of consanguinity</w:t>
      </w:r>
      <w:r w:rsidR="00291760">
        <w:t>.</w:t>
      </w:r>
    </w:p>
    <w:p w14:paraId="030AE016" w14:textId="213219B8" w:rsidR="00182B27" w:rsidRDefault="007A43A7" w:rsidP="0063001A">
      <w:pPr>
        <w:pStyle w:val="ListParagraph"/>
        <w:numPr>
          <w:ilvl w:val="0"/>
          <w:numId w:val="19"/>
        </w:numPr>
      </w:pPr>
      <w:r>
        <w:t>Presence of multiple primary cancers</w:t>
      </w:r>
      <w:r w:rsidR="007D622D">
        <w:t>.</w:t>
      </w:r>
    </w:p>
    <w:p w14:paraId="55594A82" w14:textId="1A117ED7" w:rsidR="007A43A7" w:rsidRDefault="002B03FF" w:rsidP="0063001A">
      <w:pPr>
        <w:pStyle w:val="ListParagraph"/>
        <w:numPr>
          <w:ilvl w:val="0"/>
          <w:numId w:val="19"/>
        </w:numPr>
      </w:pPr>
      <w:r>
        <w:t xml:space="preserve">Congenital anomalies </w:t>
      </w:r>
      <w:r w:rsidR="00AB1BEE">
        <w:t xml:space="preserve">or </w:t>
      </w:r>
      <w:r w:rsidR="00182565">
        <w:t>intellectual disabilities associated with</w:t>
      </w:r>
      <w:r>
        <w:t xml:space="preserve"> a recognised CPS</w:t>
      </w:r>
      <w:r w:rsidR="007D622D">
        <w:t>.</w:t>
      </w:r>
    </w:p>
    <w:p w14:paraId="6725777E" w14:textId="1A6835DA" w:rsidR="00BE695A" w:rsidRDefault="00E4350F" w:rsidP="0063001A">
      <w:pPr>
        <w:pStyle w:val="ListParagraph"/>
        <w:numPr>
          <w:ilvl w:val="0"/>
          <w:numId w:val="19"/>
        </w:numPr>
      </w:pPr>
      <w:r>
        <w:t xml:space="preserve">Diagnostic </w:t>
      </w:r>
      <w:r w:rsidR="009A6052">
        <w:t>clues strongly associated with a</w:t>
      </w:r>
      <w:r w:rsidR="00BE695A">
        <w:t xml:space="preserve"> CPS</w:t>
      </w:r>
      <w:r w:rsidR="009A6052">
        <w:t xml:space="preserve"> (</w:t>
      </w:r>
      <w:r>
        <w:t>e.g.,</w:t>
      </w:r>
      <w:r w:rsidR="008F29B0">
        <w:t xml:space="preserve"> </w:t>
      </w:r>
      <w:r w:rsidR="002076A5">
        <w:t>triple</w:t>
      </w:r>
      <w:r>
        <w:t>-</w:t>
      </w:r>
      <w:r w:rsidR="002076A5">
        <w:t xml:space="preserve">negative </w:t>
      </w:r>
      <w:r>
        <w:t>breast</w:t>
      </w:r>
      <w:r w:rsidR="002076A5">
        <w:t xml:space="preserve"> cancer</w:t>
      </w:r>
      <w:r w:rsidR="008F29B0">
        <w:t>)</w:t>
      </w:r>
      <w:r w:rsidR="007D622D">
        <w:t>.</w:t>
      </w:r>
    </w:p>
    <w:p w14:paraId="792E17C6" w14:textId="2715877F" w:rsidR="00F36E55" w:rsidRDefault="00502F0C" w:rsidP="00B55270">
      <w:r>
        <w:t>The optimal approach to genetic predisposition in AYA includes:</w:t>
      </w:r>
    </w:p>
    <w:p w14:paraId="48BE10C8" w14:textId="25E803C2" w:rsidR="0011692E" w:rsidRDefault="00A406E0" w:rsidP="0063001A">
      <w:pPr>
        <w:pStyle w:val="ListParagraph"/>
        <w:numPr>
          <w:ilvl w:val="0"/>
          <w:numId w:val="21"/>
        </w:numPr>
      </w:pPr>
      <w:r>
        <w:t>An integrated approach</w:t>
      </w:r>
      <w:r w:rsidR="00E508A2">
        <w:t xml:space="preserve"> that addresses issues such as </w:t>
      </w:r>
      <w:r w:rsidR="007462D7">
        <w:t>genetic counselling</w:t>
      </w:r>
      <w:r w:rsidR="0070468F">
        <w:t>;</w:t>
      </w:r>
      <w:r w:rsidR="00E508A2">
        <w:t xml:space="preserve"> cancer prevention</w:t>
      </w:r>
      <w:r w:rsidR="0070468F">
        <w:t>, surveillance and treatment, psychosocial support and ethical issues</w:t>
      </w:r>
      <w:r w:rsidR="00502F0C">
        <w:t>.</w:t>
      </w:r>
      <w:r w:rsidR="00FF301F">
        <w:fldChar w:fldCharType="begin"/>
      </w:r>
      <w:r w:rsidR="005E54F0">
        <w:instrText xml:space="preserve"> ADDIN EN.CITE &lt;EndNote&gt;&lt;Cite&gt;&lt;Author&gt;Kratz&lt;/Author&gt;&lt;Year&gt;2021&lt;/Year&gt;&lt;RecNum&gt;430&lt;/RecNum&gt;&lt;DisplayText&gt;&lt;style face="superscript"&gt;239&lt;/style&gt;&lt;/DisplayText&gt;&lt;record&gt;&lt;rec-number&gt;430&lt;/rec-number&gt;&lt;foreign-keys&gt;&lt;key app="EN" db-id="2vzr02ev2z9xe3e2ds859xwv9wrsz99pza0t" timestamp="0"&gt;430&lt;/key&gt;&lt;/foreign-keys&gt;&lt;ref-type name="Journal Article"&gt;17&lt;/ref-type&gt;&lt;contributors&gt;&lt;authors&gt;&lt;author&gt;Kratz, Christian P.&lt;/author&gt;&lt;author&gt;Jongmans, Marjolijn C.&lt;/author&gt;&lt;author&gt;Cavé, Hélène&lt;/author&gt;&lt;author&gt;Wimmer, Katharina&lt;/author&gt;&lt;author&gt;Behjati, Sam&lt;/author&gt;&lt;author&gt;Guerrini-Rousseau, Lea&lt;/author&gt;&lt;author&gt;Milde, Till&lt;/author&gt;&lt;author&gt;Pajtler, Kristian W.&lt;/author&gt;&lt;author&gt;Golmard, Lisa&lt;/author&gt;&lt;author&gt;Gauthier-Villars, Marion&lt;/author&gt;&lt;author&gt;Jewell, Rosalyn&lt;/author&gt;&lt;author&gt;Duncan, Catriona&lt;/author&gt;&lt;author&gt;Maher, Eamonn R.&lt;/author&gt;&lt;author&gt;Brugieres, Laurence&lt;/author&gt;&lt;author&gt;Pritchard-Jones, Kathy&lt;/author&gt;&lt;author&gt;Bourdeaut, Franck&lt;/author&gt;&lt;/authors&gt;&lt;/contributors&gt;&lt;titles&gt;&lt;title&gt;Predisposition to cancer in children and adolescents&lt;/title&gt;&lt;secondary-title&gt;The Lancet Child &amp;amp; Adolescent Health&lt;/secondary-title&gt;&lt;/titles&gt;&lt;pages&gt;142-154&lt;/pages&gt;&lt;volume&gt;5&lt;/volume&gt;&lt;number&gt;2&lt;/number&gt;&lt;dates&gt;&lt;year&gt;2021&lt;/year&gt;&lt;/dates&gt;&lt;publisher&gt;Elsevier&lt;/publisher&gt;&lt;isbn&gt;2352-4642&lt;/isbn&gt;&lt;urls&gt;&lt;related-urls&gt;&lt;url&gt;https://doi.org/10.1016/S2352-4642(20)30275-3&lt;/url&gt;&lt;/related-urls&gt;&lt;/urls&gt;&lt;electronic-resource-num&gt;10.1016/S2352-4642(20)30275-3&lt;/electronic-resource-num&gt;&lt;access-date&gt;2021/02/02&lt;/access-date&gt;&lt;/record&gt;&lt;/Cite&gt;&lt;/EndNote&gt;</w:instrText>
      </w:r>
      <w:r w:rsidR="00FF301F">
        <w:fldChar w:fldCharType="separate"/>
      </w:r>
      <w:r w:rsidR="005E54F0" w:rsidRPr="005E54F0">
        <w:rPr>
          <w:noProof/>
          <w:vertAlign w:val="superscript"/>
        </w:rPr>
        <w:t>239</w:t>
      </w:r>
      <w:r w:rsidR="00FF301F">
        <w:fldChar w:fldCharType="end"/>
      </w:r>
    </w:p>
    <w:p w14:paraId="0782277C" w14:textId="5A775817" w:rsidR="0003326E" w:rsidRDefault="0011692E" w:rsidP="0063001A">
      <w:pPr>
        <w:pStyle w:val="ListParagraph"/>
        <w:numPr>
          <w:ilvl w:val="0"/>
          <w:numId w:val="20"/>
        </w:numPr>
      </w:pPr>
      <w:r>
        <w:t>Utilisation of</w:t>
      </w:r>
      <w:r w:rsidR="007F488A">
        <w:t xml:space="preserve"> evidence-based decision support tools</w:t>
      </w:r>
      <w:r w:rsidR="00F05984">
        <w:fldChar w:fldCharType="begin"/>
      </w:r>
      <w:r w:rsidR="005E54F0">
        <w:instrText xml:space="preserve"> ADDIN EN.CITE &lt;EndNote&gt;&lt;Cite&gt;&lt;Author&gt;Cullinan&lt;/Author&gt;&lt;Year&gt;2020&lt;/Year&gt;&lt;RecNum&gt;408&lt;/RecNum&gt;&lt;DisplayText&gt;&lt;style face="superscript"&gt;236&lt;/style&gt;&lt;/DisplayText&gt;&lt;record&gt;&lt;rec-number&gt;408&lt;/rec-number&gt;&lt;foreign-keys&gt;&lt;key app="EN" db-id="2vzr02ev2z9xe3e2ds859xwv9wrsz99pza0t" timestamp="0"&gt;408&lt;/key&gt;&lt;/foreign-keys&gt;&lt;ref-type name="Journal Article"&gt;17&lt;/ref-type&gt;&lt;contributors&gt;&lt;authors&gt;&lt;author&gt;Cullinan, Noelle&lt;/author&gt;&lt;author&gt;Capra, Michael&lt;/author&gt;&lt;author&gt;McVeigh, Terri P.&lt;/author&gt;&lt;/authors&gt;&lt;/contributors&gt;&lt;titles&gt;&lt;title&gt;Genetic Testing for Cancer Predisposition Syndromes in Adolescents and Young Adults (AYAs)&lt;/title&gt;&lt;secondary-title&gt;Current Genetic Medicine Reports&lt;/secondary-title&gt;&lt;/titles&gt;&lt;pages&gt;61-71&lt;/pages&gt;&lt;volume&gt;8&lt;/volume&gt;&lt;number&gt;2&lt;/number&gt;&lt;dates&gt;&lt;year&gt;2020&lt;/year&gt;&lt;pub-dates&gt;&lt;date&gt;2020/06/01&lt;/date&gt;&lt;/pub-dates&gt;&lt;/dates&gt;&lt;isbn&gt;2167-4876&lt;/isbn&gt;&lt;urls&gt;&lt;related-urls&gt;&lt;url&gt;https://doi.org/10.1007/s40142-020-00187-7&lt;/url&gt;&lt;/related-urls&gt;&lt;/urls&gt;&lt;electronic-resource-num&gt;10.1007/s40142-020-00187-7&lt;/electronic-resource-num&gt;&lt;/record&gt;&lt;/Cite&gt;&lt;/EndNote&gt;</w:instrText>
      </w:r>
      <w:r w:rsidR="00F05984">
        <w:fldChar w:fldCharType="separate"/>
      </w:r>
      <w:r w:rsidR="005E54F0" w:rsidRPr="005E54F0">
        <w:rPr>
          <w:noProof/>
          <w:vertAlign w:val="superscript"/>
        </w:rPr>
        <w:t>236</w:t>
      </w:r>
      <w:r w:rsidR="00F05984">
        <w:fldChar w:fldCharType="end"/>
      </w:r>
      <w:r w:rsidR="00413CFF" w:rsidRPr="00413CFF">
        <w:t xml:space="preserve"> </w:t>
      </w:r>
      <w:r w:rsidR="00413CFF">
        <w:t>a</w:t>
      </w:r>
      <w:r w:rsidR="003A3522">
        <w:t xml:space="preserve">nd </w:t>
      </w:r>
      <w:r w:rsidR="00413CFF">
        <w:t>current published guidelines</w:t>
      </w:r>
      <w:r w:rsidR="00413CFF">
        <w:fldChar w:fldCharType="begin"/>
      </w:r>
      <w:r w:rsidR="005E54F0">
        <w:instrText xml:space="preserve"> ADDIN EN.CITE &lt;EndNote&gt;&lt;Cite&gt;&lt;Author&gt;National Comprehensive Cancer Network&lt;/Author&gt;&lt;Year&gt;2020&lt;/Year&gt;&lt;RecNum&gt;433&lt;/RecNum&gt;&lt;DisplayText&gt;&lt;style face="superscript"&gt;250&lt;/style&gt;&lt;/DisplayText&gt;&lt;record&gt;&lt;rec-number&gt;433&lt;/rec-number&gt;&lt;foreign-keys&gt;&lt;key app="EN" db-id="2vzr02ev2z9xe3e2ds859xwv9wrsz99pza0t" timestamp="0"&gt;433&lt;/key&gt;&lt;/foreign-keys&gt;&lt;ref-type name="Government Document"&gt;46&lt;/ref-type&gt;&lt;contributors&gt;&lt;authors&gt;&lt;author&gt;National Comprehensive Cancer Network,&lt;/author&gt;&lt;/authors&gt;&lt;/contributors&gt;&lt;titles&gt;&lt;title&gt;Genetic/Familial High-Risk Assessment: Breast, Ovarian, and Pancreatic&lt;/title&gt;&lt;/titles&gt;&lt;dates&gt;&lt;year&gt;2020&lt;/year&gt;&lt;/dates&gt;&lt;publisher&gt;NCCN&lt;/publisher&gt;&lt;urls&gt;&lt;related-urls&gt;&lt;url&gt;https://www.nccn.org/professionals/physician_gls/pdf/genetics_bop.pdf&lt;/url&gt;&lt;/related-urls&gt;&lt;/urls&gt;&lt;/record&gt;&lt;/Cite&gt;&lt;/EndNote&gt;</w:instrText>
      </w:r>
      <w:r w:rsidR="00413CFF">
        <w:fldChar w:fldCharType="separate"/>
      </w:r>
      <w:r w:rsidR="005E54F0" w:rsidRPr="005E54F0">
        <w:rPr>
          <w:noProof/>
          <w:vertAlign w:val="superscript"/>
        </w:rPr>
        <w:t>250</w:t>
      </w:r>
      <w:r w:rsidR="00413CFF">
        <w:fldChar w:fldCharType="end"/>
      </w:r>
      <w:r w:rsidR="00F65AF4">
        <w:t xml:space="preserve"> </w:t>
      </w:r>
      <w:r w:rsidR="007F488A">
        <w:t xml:space="preserve">to guide </w:t>
      </w:r>
      <w:r w:rsidR="00AB7845">
        <w:t>assessment</w:t>
      </w:r>
      <w:r w:rsidR="009F0244">
        <w:t xml:space="preserve"> on all AYA with </w:t>
      </w:r>
      <w:r w:rsidR="003216DD">
        <w:t>a new diagnosis of cancer</w:t>
      </w:r>
      <w:r w:rsidR="00AB7845">
        <w:t xml:space="preserve"> and referrals</w:t>
      </w:r>
      <w:r w:rsidR="005968DB">
        <w:t xml:space="preserve"> </w:t>
      </w:r>
      <w:r w:rsidR="00CB30F1">
        <w:t>for</w:t>
      </w:r>
      <w:r w:rsidR="005968DB">
        <w:t xml:space="preserve"> those patients with potential risk</w:t>
      </w:r>
      <w:r w:rsidR="0028533F">
        <w:t>,</w:t>
      </w:r>
      <w:r w:rsidR="0028533F">
        <w:fldChar w:fldCharType="begin"/>
      </w:r>
      <w:r w:rsidR="005E54F0">
        <w:instrText xml:space="preserve"> ADDIN EN.CITE &lt;EndNote&gt;&lt;Cite&gt;&lt;Author&gt;Cullinan&lt;/Author&gt;&lt;Year&gt;2020&lt;/Year&gt;&lt;RecNum&gt;408&lt;/RecNum&gt;&lt;DisplayText&gt;&lt;style face="superscript"&gt;236&lt;/style&gt;&lt;/DisplayText&gt;&lt;record&gt;&lt;rec-number&gt;408&lt;/rec-number&gt;&lt;foreign-keys&gt;&lt;key app="EN" db-id="2vzr02ev2z9xe3e2ds859xwv9wrsz99pza0t" timestamp="0"&gt;408&lt;/key&gt;&lt;/foreign-keys&gt;&lt;ref-type name="Journal Article"&gt;17&lt;/ref-type&gt;&lt;contributors&gt;&lt;authors&gt;&lt;author&gt;Cullinan, Noelle&lt;/author&gt;&lt;author&gt;Capra, Michael&lt;/author&gt;&lt;author&gt;McVeigh, Terri P.&lt;/author&gt;&lt;/authors&gt;&lt;/contributors&gt;&lt;titles&gt;&lt;title&gt;Genetic Testing for Cancer Predisposition Syndromes in Adolescents and Young Adults (AYAs)&lt;/title&gt;&lt;secondary-title&gt;Current Genetic Medicine Reports&lt;/secondary-title&gt;&lt;/titles&gt;&lt;pages&gt;61-71&lt;/pages&gt;&lt;volume&gt;8&lt;/volume&gt;&lt;number&gt;2&lt;/number&gt;&lt;dates&gt;&lt;year&gt;2020&lt;/year&gt;&lt;pub-dates&gt;&lt;date&gt;2020/06/01&lt;/date&gt;&lt;/pub-dates&gt;&lt;/dates&gt;&lt;isbn&gt;2167-4876&lt;/isbn&gt;&lt;urls&gt;&lt;related-urls&gt;&lt;url&gt;https://doi.org/10.1007/s40142-020-00187-7&lt;/url&gt;&lt;/related-urls&gt;&lt;/urls&gt;&lt;electronic-resource-num&gt;10.1007/s40142-020-00187-7&lt;/electronic-resource-num&gt;&lt;/record&gt;&lt;/Cite&gt;&lt;/EndNote&gt;</w:instrText>
      </w:r>
      <w:r w:rsidR="0028533F">
        <w:fldChar w:fldCharType="separate"/>
      </w:r>
      <w:r w:rsidR="005E54F0" w:rsidRPr="005E54F0">
        <w:rPr>
          <w:noProof/>
          <w:vertAlign w:val="superscript"/>
        </w:rPr>
        <w:t>236</w:t>
      </w:r>
      <w:r w:rsidR="0028533F">
        <w:fldChar w:fldCharType="end"/>
      </w:r>
      <w:r w:rsidR="0028533F">
        <w:t xml:space="preserve"> </w:t>
      </w:r>
    </w:p>
    <w:p w14:paraId="1EFF4C60" w14:textId="3BD45D9E" w:rsidR="00DA205B" w:rsidRDefault="00DA205B" w:rsidP="0063001A">
      <w:pPr>
        <w:pStyle w:val="ListParagraph"/>
        <w:numPr>
          <w:ilvl w:val="0"/>
          <w:numId w:val="20"/>
        </w:numPr>
      </w:pPr>
      <w:r>
        <w:t>Encouraging provider training in CPS</w:t>
      </w:r>
      <w:r w:rsidR="000178FD">
        <w:t xml:space="preserve"> </w:t>
      </w:r>
      <w:r w:rsidR="001F1757">
        <w:t xml:space="preserve">to increase awareness </w:t>
      </w:r>
      <w:r w:rsidR="000178FD">
        <w:t xml:space="preserve">and </w:t>
      </w:r>
      <w:r w:rsidR="004C08A0">
        <w:t>examining potential for</w:t>
      </w:r>
      <w:r w:rsidR="000178FD">
        <w:t xml:space="preserve"> access to</w:t>
      </w:r>
      <w:r w:rsidR="0095190A">
        <w:t xml:space="preserve"> a</w:t>
      </w:r>
      <w:r w:rsidR="000178FD">
        <w:t xml:space="preserve"> “tele-genetics” </w:t>
      </w:r>
      <w:r w:rsidR="00E606E0">
        <w:t xml:space="preserve">service </w:t>
      </w:r>
      <w:r w:rsidR="004C08A0">
        <w:t>within tertiary cancer centres</w:t>
      </w:r>
      <w:r w:rsidR="000178FD">
        <w:t xml:space="preserve"> for</w:t>
      </w:r>
      <w:r w:rsidR="0095190A">
        <w:t xml:space="preserve"> </w:t>
      </w:r>
      <w:r w:rsidR="00E606E0">
        <w:t xml:space="preserve">regional </w:t>
      </w:r>
      <w:r w:rsidR="000355FA">
        <w:t xml:space="preserve">or </w:t>
      </w:r>
      <w:r w:rsidR="0095190A">
        <w:t xml:space="preserve">resource-limited </w:t>
      </w:r>
      <w:r w:rsidR="002D5E3D">
        <w:t>h</w:t>
      </w:r>
      <w:r w:rsidR="004C08A0">
        <w:t xml:space="preserve">ealth </w:t>
      </w:r>
      <w:r w:rsidR="002D5E3D">
        <w:t>s</w:t>
      </w:r>
      <w:r w:rsidR="0095190A">
        <w:t>ervices</w:t>
      </w:r>
      <w:r w:rsidR="005E4C3E">
        <w:t>.</w:t>
      </w:r>
      <w:r w:rsidR="00D75C3D">
        <w:fldChar w:fldCharType="begin"/>
      </w:r>
      <w:r w:rsidR="005E54F0">
        <w:instrText xml:space="preserve"> ADDIN EN.CITE &lt;EndNote&gt;&lt;Cite&gt;&lt;Author&gt;Makhnoon&lt;/Author&gt;&lt;Year&gt;2020&lt;/Year&gt;&lt;RecNum&gt;421&lt;/RecNum&gt;&lt;DisplayText&gt;&lt;style face="superscript"&gt;247&lt;/style&gt;&lt;/DisplayText&gt;&lt;record&gt;&lt;rec-number&gt;421&lt;/rec-number&gt;&lt;foreign-keys&gt;&lt;key app="EN" db-id="2vzr02ev2z9xe3e2ds859xwv9wrsz99pza0t" timestamp="0"&gt;421&lt;/key&gt;&lt;/foreign-keys&gt;&lt;ref-type name="Journal Article"&gt;17&lt;/ref-type&gt;&lt;contributors&gt;&lt;authors&gt;&lt;author&gt;Makhnoon, Sukh&lt;/author&gt;&lt;author&gt;Corredor, Jessica&lt;/author&gt;&lt;author&gt;Arun, Banu&lt;/author&gt;&lt;author&gt;Bell, Donna&lt;/author&gt;&lt;author&gt;Yarbrough, Angela&lt;/author&gt;&lt;author&gt;Livingston, John Andrew&lt;/author&gt;&lt;author&gt;Peterson, Susan K.&lt;/author&gt;&lt;author&gt;Roth, Michael&lt;/author&gt;&lt;/authors&gt;&lt;/contributors&gt;&lt;titles&gt;&lt;title&gt;Impact of a Genetic Evaluation Initiative to Increase Access to Genetic Services for Adolescent and Young Adults at a Tertiary Cancer Hospital&lt;/title&gt;&lt;secondary-title&gt;Journal of Adolescent and Young Adult Oncology&lt;/secondary-title&gt;&lt;/titles&gt;&lt;periodical&gt;&lt;full-title&gt;J Adolesc Young Adult Oncol&lt;/full-title&gt;&lt;abbr-1&gt;Journal of adolescent and young adult oncology&lt;/abbr-1&gt;&lt;/periodical&gt;&lt;dates&gt;&lt;year&gt;2020&lt;/year&gt;&lt;/dates&gt;&lt;publisher&gt;Mary Ann Liebert, Inc., publishers&lt;/publisher&gt;&lt;isbn&gt;2156-5333&lt;/isbn&gt;&lt;urls&gt;&lt;related-urls&gt;&lt;url&gt;https://doi.org/10.1089/jayao.2020.0066&lt;/url&gt;&lt;/related-urls&gt;&lt;/urls&gt;&lt;electronic-resource-num&gt;10.1089/jayao.2020.0066&lt;/electronic-resource-num&gt;&lt;access-date&gt;2021/02/01&lt;/access-date&gt;&lt;/record&gt;&lt;/Cite&gt;&lt;/EndNote&gt;</w:instrText>
      </w:r>
      <w:r w:rsidR="00D75C3D">
        <w:fldChar w:fldCharType="separate"/>
      </w:r>
      <w:r w:rsidR="005E54F0" w:rsidRPr="005E54F0">
        <w:rPr>
          <w:noProof/>
          <w:vertAlign w:val="superscript"/>
        </w:rPr>
        <w:t>247</w:t>
      </w:r>
      <w:r w:rsidR="00D75C3D">
        <w:fldChar w:fldCharType="end"/>
      </w:r>
    </w:p>
    <w:p w14:paraId="49D937B4" w14:textId="598E884F" w:rsidR="00374889" w:rsidRDefault="002604BE" w:rsidP="0063001A">
      <w:pPr>
        <w:pStyle w:val="ListParagraph"/>
        <w:numPr>
          <w:ilvl w:val="0"/>
          <w:numId w:val="20"/>
        </w:numPr>
      </w:pPr>
      <w:r>
        <w:t>Supporting education for genetic counsellors in youth-friendly approach</w:t>
      </w:r>
      <w:r w:rsidR="00FE06F9">
        <w:t>es</w:t>
      </w:r>
      <w:r>
        <w:t xml:space="preserve"> to counselling</w:t>
      </w:r>
      <w:r w:rsidR="00FE06F9">
        <w:t xml:space="preserve"> that meet the needs of AYA.</w:t>
      </w:r>
      <w:r w:rsidR="00D8542F">
        <w:fldChar w:fldCharType="begin"/>
      </w:r>
      <w:r w:rsidR="005E54F0">
        <w:instrText xml:space="preserve"> ADDIN EN.CITE &lt;EndNote&gt;&lt;Cite&gt;&lt;Author&gt;Holland&lt;/Author&gt;&lt;Year&gt;2021&lt;/Year&gt;&lt;RecNum&gt;691&lt;/RecNum&gt;&lt;DisplayText&gt;&lt;style face="superscript"&gt;251&lt;/style&gt;&lt;/DisplayText&gt;&lt;record&gt;&lt;rec-number&gt;691&lt;/rec-number&gt;&lt;foreign-keys&gt;&lt;key app="EN" db-id="2vzr02ev2z9xe3e2ds859xwv9wrsz99pza0t" timestamp="0"&gt;691&lt;/key&gt;&lt;/foreign-keys&gt;&lt;ref-type name="Journal Article"&gt;17&lt;/ref-type&gt;&lt;contributors&gt;&lt;authors&gt;&lt;author&gt;Holland, Lucy&lt;/author&gt;&lt;author&gt;Young, Mary-Anne&lt;/author&gt;&lt;author&gt;Lewin, Jeremy&lt;/author&gt;&lt;author&gt;Pearce, Angela&lt;/author&gt;&lt;author&gt;Thompson, Kate&lt;/author&gt;&lt;/authors&gt;&lt;/contributors&gt;&lt;titles&gt;&lt;title&gt;Education in youth-friendly genetic counseling&lt;/title&gt;&lt;secondary-title&gt;Journal of genetic Counselling.&lt;/secondary-title&gt;&lt;/titles&gt;&lt;pages&gt;1-10&lt;/pages&gt;&lt;dates&gt;&lt;year&gt;2021&lt;/year&gt;&lt;/dates&gt;&lt;isbn&gt;1059-7700&lt;/isbn&gt;&lt;urls&gt;&lt;related-urls&gt;&lt;url&gt;https://onlinelibrary.wiley.com/doi/abs/10.1002/jgc4.1397&lt;/url&gt;&lt;/related-urls&gt;&lt;/urls&gt;&lt;electronic-resource-num&gt;https://doi.org/10.1002/jgc4.1397&lt;/electronic-resource-num&gt;&lt;/record&gt;&lt;/Cite&gt;&lt;/EndNote&gt;</w:instrText>
      </w:r>
      <w:r w:rsidR="00D8542F">
        <w:fldChar w:fldCharType="separate"/>
      </w:r>
      <w:r w:rsidR="005E54F0" w:rsidRPr="005E54F0">
        <w:rPr>
          <w:noProof/>
          <w:vertAlign w:val="superscript"/>
        </w:rPr>
        <w:t>251</w:t>
      </w:r>
      <w:r w:rsidR="00D8542F">
        <w:fldChar w:fldCharType="end"/>
      </w:r>
    </w:p>
    <w:p w14:paraId="01A0B24C" w14:textId="6046D1A3" w:rsidR="0095190A" w:rsidRDefault="00EC7462" w:rsidP="0063001A">
      <w:pPr>
        <w:pStyle w:val="ListParagraph"/>
        <w:numPr>
          <w:ilvl w:val="0"/>
          <w:numId w:val="20"/>
        </w:numPr>
      </w:pPr>
      <w:r>
        <w:t xml:space="preserve">Pursuing </w:t>
      </w:r>
      <w:r w:rsidR="00D75C3D">
        <w:t xml:space="preserve">the </w:t>
      </w:r>
      <w:r w:rsidR="00B81AFD">
        <w:t xml:space="preserve">role of a genetic counsellor with experience in </w:t>
      </w:r>
      <w:r w:rsidR="00723DA7">
        <w:t>working with young people</w:t>
      </w:r>
      <w:r w:rsidR="00B81AFD">
        <w:t xml:space="preserve"> </w:t>
      </w:r>
      <w:r>
        <w:t>as part of</w:t>
      </w:r>
      <w:r w:rsidR="00B81AFD">
        <w:t xml:space="preserve"> the multidisciplinary </w:t>
      </w:r>
      <w:r>
        <w:t xml:space="preserve">cancer </w:t>
      </w:r>
      <w:r w:rsidR="00B81AFD">
        <w:t>team</w:t>
      </w:r>
      <w:r w:rsidR="00C52CA6">
        <w:t xml:space="preserve"> to </w:t>
      </w:r>
      <w:r w:rsidR="00195C97">
        <w:t>i</w:t>
      </w:r>
      <w:r w:rsidR="003451BD">
        <w:t>mprove</w:t>
      </w:r>
      <w:r w:rsidR="00195C97">
        <w:t xml:space="preserve"> access to genetic services for eligible patients</w:t>
      </w:r>
      <w:r w:rsidR="005E4C3E">
        <w:t>.</w:t>
      </w:r>
      <w:r w:rsidR="00195C97">
        <w:fldChar w:fldCharType="begin"/>
      </w:r>
      <w:r w:rsidR="005E54F0">
        <w:instrText xml:space="preserve"> ADDIN EN.CITE &lt;EndNote&gt;&lt;Cite&gt;&lt;Author&gt;Makhnoon&lt;/Author&gt;&lt;Year&gt;2020&lt;/Year&gt;&lt;RecNum&gt;421&lt;/RecNum&gt;&lt;DisplayText&gt;&lt;style face="superscript"&gt;247&lt;/style&gt;&lt;/DisplayText&gt;&lt;record&gt;&lt;rec-number&gt;421&lt;/rec-number&gt;&lt;foreign-keys&gt;&lt;key app="EN" db-id="2vzr02ev2z9xe3e2ds859xwv9wrsz99pza0t" timestamp="0"&gt;421&lt;/key&gt;&lt;/foreign-keys&gt;&lt;ref-type name="Journal Article"&gt;17&lt;/ref-type&gt;&lt;contributors&gt;&lt;authors&gt;&lt;author&gt;Makhnoon, Sukh&lt;/author&gt;&lt;author&gt;Corredor, Jessica&lt;/author&gt;&lt;author&gt;Arun, Banu&lt;/author&gt;&lt;author&gt;Bell, Donna&lt;/author&gt;&lt;author&gt;Yarbrough, Angela&lt;/author&gt;&lt;author&gt;Livingston, John Andrew&lt;/author&gt;&lt;author&gt;Peterson, Susan K.&lt;/author&gt;&lt;author&gt;Roth, Michael&lt;/author&gt;&lt;/authors&gt;&lt;/contributors&gt;&lt;titles&gt;&lt;title&gt;Impact of a Genetic Evaluation Initiative to Increase Access to Genetic Services for Adolescent and Young Adults at a Tertiary Cancer Hospital&lt;/title&gt;&lt;secondary-title&gt;Journal of Adolescent and Young Adult Oncology&lt;/secondary-title&gt;&lt;/titles&gt;&lt;periodical&gt;&lt;full-title&gt;J Adolesc Young Adult Oncol&lt;/full-title&gt;&lt;abbr-1&gt;Journal of adolescent and young adult oncology&lt;/abbr-1&gt;&lt;/periodical&gt;&lt;dates&gt;&lt;year&gt;2020&lt;/year&gt;&lt;/dates&gt;&lt;publisher&gt;Mary Ann Liebert, Inc., publishers&lt;/publisher&gt;&lt;isbn&gt;2156-5333&lt;/isbn&gt;&lt;urls&gt;&lt;related-urls&gt;&lt;url&gt;https://doi.org/10.1089/jayao.2020.0066&lt;/url&gt;&lt;/related-urls&gt;&lt;/urls&gt;&lt;electronic-resource-num&gt;10.1089/jayao.2020.0066&lt;/electronic-resource-num&gt;&lt;access-date&gt;2021/02/01&lt;/access-date&gt;&lt;/record&gt;&lt;/Cite&gt;&lt;/EndNote&gt;</w:instrText>
      </w:r>
      <w:r w:rsidR="00195C97">
        <w:fldChar w:fldCharType="separate"/>
      </w:r>
      <w:r w:rsidR="005E54F0" w:rsidRPr="005E54F0">
        <w:rPr>
          <w:noProof/>
          <w:vertAlign w:val="superscript"/>
        </w:rPr>
        <w:t>247</w:t>
      </w:r>
      <w:r w:rsidR="00195C97">
        <w:fldChar w:fldCharType="end"/>
      </w:r>
    </w:p>
    <w:p w14:paraId="5985E87B" w14:textId="5900DE72" w:rsidR="00090092" w:rsidRDefault="00090092" w:rsidP="0063001A">
      <w:pPr>
        <w:pStyle w:val="ListParagraph"/>
        <w:numPr>
          <w:ilvl w:val="0"/>
          <w:numId w:val="20"/>
        </w:numPr>
      </w:pPr>
      <w:r>
        <w:t xml:space="preserve">Recognising the importance of tailored, </w:t>
      </w:r>
      <w:r w:rsidR="006309DE">
        <w:t>developmentally sensitive</w:t>
      </w:r>
      <w:r>
        <w:t xml:space="preserve"> </w:t>
      </w:r>
      <w:r w:rsidR="005F7D93">
        <w:t xml:space="preserve">genetic </w:t>
      </w:r>
      <w:r>
        <w:t>counselling, particularly for younger AYA</w:t>
      </w:r>
      <w:r w:rsidR="003907B4">
        <w:t>,</w:t>
      </w:r>
      <w:r>
        <w:fldChar w:fldCharType="begin">
          <w:fldData xml:space="preserve">PEVuZE5vdGU+PENpdGU+PEF1dGhvcj5NY0dpbGw8L0F1dGhvcj48WWVhcj4yMDE5PC9ZZWFyPjxS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</w:fldData>
        </w:fldChar>
      </w:r>
      <w:r w:rsidR="005E54F0">
        <w:instrText xml:space="preserve"> ADDIN EN.CITE </w:instrText>
      </w:r>
      <w:r w:rsidR="005E54F0">
        <w:fldChar w:fldCharType="begin">
          <w:fldData xml:space="preserve">PEVuZE5vdGU+PENpdGU+PEF1dGhvcj5NY0dpbGw8L0F1dGhvcj48WWVhcj4yMDE5PC9ZZWFyPjxS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</w:fldData>
        </w:fldChar>
      </w:r>
      <w:r w:rsidR="005E54F0">
        <w:instrText xml:space="preserve"> ADDIN EN.CITE.DATA </w:instrText>
      </w:r>
      <w:r w:rsidR="005E54F0">
        <w:fldChar w:fldCharType="end"/>
      </w:r>
      <w:r>
        <w:fldChar w:fldCharType="separate"/>
      </w:r>
      <w:r w:rsidR="005E54F0" w:rsidRPr="005E54F0">
        <w:rPr>
          <w:noProof/>
          <w:vertAlign w:val="superscript"/>
        </w:rPr>
        <w:t>252</w:t>
      </w:r>
      <w:r>
        <w:fldChar w:fldCharType="end"/>
      </w:r>
      <w:r w:rsidR="003907B4">
        <w:t xml:space="preserve"> </w:t>
      </w:r>
      <w:r w:rsidR="003907B4" w:rsidRPr="003907B4">
        <w:t>with psychosocial support available for both the patient and the family</w:t>
      </w:r>
      <w:r w:rsidR="005E4C3E">
        <w:t>.</w:t>
      </w:r>
      <w:r w:rsidR="006879AD">
        <w:fldChar w:fldCharType="begin">
          <w:fldData xml:space="preserve">PEVuZE5vdGU+PENpdGU+PEF1dGhvcj5WZXRzY2g8L0F1dGhvcj48WWVhcj4yMDE4PC9ZZWFyPjxS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==
</w:fldData>
        </w:fldChar>
      </w:r>
      <w:r w:rsidR="005E54F0">
        <w:instrText xml:space="preserve"> ADDIN EN.CITE </w:instrText>
      </w:r>
      <w:r w:rsidR="005E54F0">
        <w:fldChar w:fldCharType="begin">
          <w:fldData xml:space="preserve">PEVuZE5vdGU+PENpdGU+PEF1dGhvcj5WZXRzY2g8L0F1dGhvcj48WWVhcj4yMDE4PC9ZZWFyPjxS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==
</w:fldData>
        </w:fldChar>
      </w:r>
      <w:r w:rsidR="005E54F0">
        <w:instrText xml:space="preserve"> ADDIN EN.CITE.DATA </w:instrText>
      </w:r>
      <w:r w:rsidR="005E54F0">
        <w:fldChar w:fldCharType="end"/>
      </w:r>
      <w:r w:rsidR="006879AD">
        <w:fldChar w:fldCharType="separate"/>
      </w:r>
      <w:r w:rsidR="005E54F0" w:rsidRPr="005E54F0">
        <w:rPr>
          <w:noProof/>
          <w:vertAlign w:val="superscript"/>
        </w:rPr>
        <w:t>253, 254</w:t>
      </w:r>
      <w:r w:rsidR="006879AD">
        <w:fldChar w:fldCharType="end"/>
      </w:r>
    </w:p>
    <w:p w14:paraId="17B7A9C0" w14:textId="1F5AE2A0" w:rsidR="00282A87" w:rsidRDefault="005F7D93" w:rsidP="0063001A">
      <w:pPr>
        <w:pStyle w:val="ListParagraph"/>
        <w:numPr>
          <w:ilvl w:val="0"/>
          <w:numId w:val="20"/>
        </w:numPr>
      </w:pPr>
      <w:r>
        <w:t>Recognising that</w:t>
      </w:r>
      <w:r w:rsidR="00F07104">
        <w:t xml:space="preserve"> g</w:t>
      </w:r>
      <w:r w:rsidR="00D778D4">
        <w:t>enetic testing</w:t>
      </w:r>
      <w:r w:rsidR="00970835">
        <w:t xml:space="preserve"> </w:t>
      </w:r>
      <w:r w:rsidR="00E0058A">
        <w:t>and counselling</w:t>
      </w:r>
      <w:r w:rsidR="00D778D4">
        <w:t xml:space="preserve"> </w:t>
      </w:r>
      <w:r w:rsidR="003451BD">
        <w:t xml:space="preserve">comes </w:t>
      </w:r>
      <w:r w:rsidR="00D778D4">
        <w:t xml:space="preserve">with psychosocial and </w:t>
      </w:r>
      <w:r w:rsidR="003451BD">
        <w:t>ethical challenges</w:t>
      </w:r>
      <w:r w:rsidR="00A154D3">
        <w:fldChar w:fldCharType="begin"/>
      </w:r>
      <w:r w:rsidR="005E54F0">
        <w:instrText xml:space="preserve"> ADDIN EN.CITE &lt;EndNote&gt;&lt;Cite&gt;&lt;Author&gt;Cullinan&lt;/Author&gt;&lt;Year&gt;2020&lt;/Year&gt;&lt;RecNum&gt;408&lt;/RecNum&gt;&lt;DisplayText&gt;&lt;style face="superscript"&gt;236&lt;/style&gt;&lt;/DisplayText&gt;&lt;record&gt;&lt;rec-number&gt;408&lt;/rec-number&gt;&lt;foreign-keys&gt;&lt;key app="EN" db-id="2vzr02ev2z9xe3e2ds859xwv9wrsz99pza0t" timestamp="0"&gt;408&lt;/key&gt;&lt;/foreign-keys&gt;&lt;ref-type name="Journal Article"&gt;17&lt;/ref-type&gt;&lt;contributors&gt;&lt;authors&gt;&lt;author&gt;Cullinan, Noelle&lt;/author&gt;&lt;author&gt;Capra, Michael&lt;/author&gt;&lt;author&gt;McVeigh, Terri P.&lt;/author&gt;&lt;/authors&gt;&lt;/contributors&gt;&lt;titles&gt;&lt;title&gt;Genetic Testing for Cancer Predisposition Syndromes in Adolescents and Young Adults (AYAs)&lt;/title&gt;&lt;secondary-title&gt;Current Genetic Medicine Reports&lt;/secondary-title&gt;&lt;/titles&gt;&lt;pages&gt;61-71&lt;/pages&gt;&lt;volume&gt;8&lt;/volume&gt;&lt;number&gt;2&lt;/number&gt;&lt;dates&gt;&lt;year&gt;2020&lt;/year&gt;&lt;pub-dates&gt;&lt;date&gt;2020/06/01&lt;/date&gt;&lt;/pub-dates&gt;&lt;/dates&gt;&lt;isbn&gt;2167-4876&lt;/isbn&gt;&lt;urls&gt;&lt;related-urls&gt;&lt;url&gt;https://doi.org/10.1007/s40142-020-00187-7&lt;/url&gt;&lt;/related-urls&gt;&lt;/urls&gt;&lt;electronic-resource-num&gt;10.1007/s40142-020-00187-7&lt;/electronic-resource-num&gt;&lt;/record&gt;&lt;/Cite&gt;&lt;/EndNote&gt;</w:instrText>
      </w:r>
      <w:r w:rsidR="00A154D3">
        <w:fldChar w:fldCharType="separate"/>
      </w:r>
      <w:r w:rsidR="005E54F0" w:rsidRPr="005E54F0">
        <w:rPr>
          <w:noProof/>
          <w:vertAlign w:val="superscript"/>
        </w:rPr>
        <w:t>236</w:t>
      </w:r>
      <w:r w:rsidR="00A154D3">
        <w:fldChar w:fldCharType="end"/>
      </w:r>
      <w:r w:rsidR="00A154D3">
        <w:t xml:space="preserve"> </w:t>
      </w:r>
      <w:r w:rsidR="003451BD">
        <w:t>and should be u</w:t>
      </w:r>
      <w:r w:rsidR="00207B99">
        <w:t>nderpinned by</w:t>
      </w:r>
      <w:r w:rsidR="00757366">
        <w:t xml:space="preserve"> a</w:t>
      </w:r>
      <w:r w:rsidR="0035686B">
        <w:t xml:space="preserve"> youth</w:t>
      </w:r>
      <w:r w:rsidR="00BD5F13">
        <w:t>-friendly</w:t>
      </w:r>
      <w:r w:rsidR="00362096">
        <w:t>,</w:t>
      </w:r>
      <w:r w:rsidR="0035686B">
        <w:fldChar w:fldCharType="begin"/>
      </w:r>
      <w:r w:rsidR="005E54F0">
        <w:instrText xml:space="preserve"> ADDIN EN.CITE &lt;EndNote&gt;&lt;Cite&gt;&lt;Author&gt;Young&lt;/Author&gt;&lt;Year&gt;2020&lt;/Year&gt;&lt;RecNum&gt;441&lt;/RecNum&gt;&lt;DisplayText&gt;&lt;style face="superscript"&gt;255&lt;/style&gt;&lt;/DisplayText&gt;&lt;record&gt;&lt;rec-number&gt;441&lt;/rec-number&gt;&lt;foreign-keys&gt;&lt;key app="EN" db-id="2vzr02ev2z9xe3e2ds859xwv9wrsz99pza0t" timestamp="0"&gt;441&lt;/key&gt;&lt;/foreign-keys&gt;&lt;ref-type name="Journal Article"&gt;17&lt;/ref-type&gt;&lt;contributors&gt;&lt;authors&gt;&lt;author&gt;Young, Mary-Anne&lt;/author&gt;&lt;author&gt;Thompson, Kate&lt;/author&gt;&lt;author&gt;Lewin, Jeremy&lt;/author&gt;&lt;author&gt;Holland, Lucy&lt;/author&gt;&lt;/authors&gt;&lt;/contributors&gt;&lt;titles&gt;&lt;title&gt;A framework for youth-friendly genetic counseling&lt;/title&gt;&lt;secondary-title&gt;Journal of Community Genetics&lt;/secondary-title&gt;&lt;/titles&gt;&lt;pages&gt;161-170&lt;/pages&gt;&lt;volume&gt;11&lt;/volume&gt;&lt;number&gt;2&lt;/number&gt;&lt;dates&gt;&lt;year&gt;2020&lt;/year&gt;&lt;pub-dates&gt;&lt;date&gt;2020/04/01&lt;/date&gt;&lt;/pub-dates&gt;&lt;/dates&gt;&lt;isbn&gt;1868-6001&lt;/isbn&gt;&lt;urls&gt;&lt;related-urls&gt;&lt;url&gt;https://doi.org/10.1007/s12687-019-00439-2&lt;/url&gt;&lt;/related-urls&gt;&lt;/urls&gt;&lt;electronic-resource-num&gt;10.1007/s12687-019-00439-2&lt;/electronic-resource-num&gt;&lt;/record&gt;&lt;/Cite&gt;&lt;/EndNote&gt;</w:instrText>
      </w:r>
      <w:r w:rsidR="0035686B">
        <w:fldChar w:fldCharType="separate"/>
      </w:r>
      <w:r w:rsidR="005E54F0" w:rsidRPr="005E54F0">
        <w:rPr>
          <w:noProof/>
          <w:vertAlign w:val="superscript"/>
        </w:rPr>
        <w:t>255</w:t>
      </w:r>
      <w:r w:rsidR="0035686B">
        <w:fldChar w:fldCharType="end"/>
      </w:r>
      <w:r w:rsidR="00207B99">
        <w:t xml:space="preserve"> institutional c</w:t>
      </w:r>
      <w:r w:rsidR="008F7BC0">
        <w:t xml:space="preserve">linical and ethical </w:t>
      </w:r>
      <w:r w:rsidR="00C86175">
        <w:t>governance</w:t>
      </w:r>
      <w:r w:rsidR="008F7BC0">
        <w:t xml:space="preserve"> </w:t>
      </w:r>
      <w:r w:rsidR="00207B99">
        <w:t>framework.</w:t>
      </w:r>
      <w:r w:rsidR="003451BD">
        <w:t xml:space="preserve"> </w:t>
      </w:r>
    </w:p>
    <w:p w14:paraId="7CB4D0AA" w14:textId="5A195057" w:rsidR="002F0917" w:rsidRDefault="002F0917" w:rsidP="002F0917"/>
    <w:p w14:paraId="182C11A5" w14:textId="55524E8A" w:rsidR="002F0917" w:rsidRDefault="002F0917" w:rsidP="002F0917"/>
    <w:p w14:paraId="519BF679" w14:textId="77777777" w:rsidR="002F0917" w:rsidRPr="00197132" w:rsidRDefault="002F0917" w:rsidP="002F0917"/>
    <w:p w14:paraId="037126F8" w14:textId="5E459CBD" w:rsidR="00F101F3" w:rsidRPr="00124955" w:rsidRDefault="009360D2" w:rsidP="00F101F3">
      <w:pPr>
        <w:pStyle w:val="Heading1"/>
        <w:rPr>
          <w:rFonts w:asciiTheme="minorHAnsi" w:hAnsiTheme="minorHAnsi"/>
          <w:sz w:val="22"/>
          <w:szCs w:val="22"/>
        </w:rPr>
      </w:pPr>
      <w:bookmarkStart w:id="307" w:name="_Toc79409270"/>
      <w:r>
        <w:lastRenderedPageBreak/>
        <w:t>Optimal care pathway</w:t>
      </w:r>
      <w:bookmarkEnd w:id="307"/>
    </w:p>
    <w:p w14:paraId="26F09FCF" w14:textId="5C994AB1" w:rsidR="00F101F3" w:rsidRDefault="005C7A8F" w:rsidP="00F101F3">
      <w:pPr>
        <w:spacing w:after="0"/>
        <w:rPr>
          <w:b/>
          <w:bCs/>
        </w:rPr>
      </w:pPr>
      <w:r w:rsidRPr="00447C80">
        <w:rPr>
          <w:b/>
          <w:bCs/>
        </w:rPr>
        <w:t>Seven steps of the optimal care pathway.</w:t>
      </w:r>
    </w:p>
    <w:p w14:paraId="3B65241B" w14:textId="77777777" w:rsidR="00084DD6" w:rsidRDefault="00084DD6" w:rsidP="00084DD6">
      <w:pPr>
        <w:widowControl w:val="0"/>
        <w:spacing w:after="200" w:line="276" w:lineRule="auto"/>
        <w:rPr>
          <w:rFonts w:eastAsia="Calibri" w:cs="Arial"/>
        </w:rPr>
      </w:pPr>
    </w:p>
    <w:p w14:paraId="0E99CA3F" w14:textId="1BEF037A" w:rsidR="00084DD6" w:rsidRPr="00084DD6" w:rsidRDefault="00084DD6" w:rsidP="00084DD6">
      <w:pPr>
        <w:widowControl w:val="0"/>
        <w:spacing w:after="200" w:line="276" w:lineRule="auto"/>
        <w:rPr>
          <w:rFonts w:eastAsia="Calibri" w:cs="Arial"/>
        </w:rPr>
      </w:pPr>
      <w:r w:rsidRPr="00084DD6">
        <w:rPr>
          <w:rFonts w:eastAsia="Calibri" w:cs="Arial"/>
        </w:rPr>
        <w:t xml:space="preserve">Step 1: Prevention and early detection </w:t>
      </w:r>
    </w:p>
    <w:p w14:paraId="3CF07940" w14:textId="77777777" w:rsidR="00084DD6" w:rsidRPr="00084DD6" w:rsidRDefault="00084DD6" w:rsidP="00084DD6">
      <w:pPr>
        <w:widowControl w:val="0"/>
        <w:spacing w:after="200" w:line="276" w:lineRule="auto"/>
        <w:rPr>
          <w:rFonts w:eastAsia="Calibri" w:cs="Arial"/>
        </w:rPr>
      </w:pPr>
      <w:r w:rsidRPr="00084DD6">
        <w:rPr>
          <w:rFonts w:eastAsia="Calibri" w:cs="Arial"/>
        </w:rPr>
        <w:t>Step 2: Presentation, initial investigations and referral</w:t>
      </w:r>
    </w:p>
    <w:p w14:paraId="70686616" w14:textId="77777777" w:rsidR="00084DD6" w:rsidRPr="00084DD6" w:rsidRDefault="00084DD6" w:rsidP="00084DD6">
      <w:pPr>
        <w:widowControl w:val="0"/>
        <w:spacing w:after="200" w:line="276" w:lineRule="auto"/>
        <w:rPr>
          <w:rFonts w:eastAsia="Calibri" w:cs="Arial"/>
        </w:rPr>
      </w:pPr>
      <w:r w:rsidRPr="00084DD6">
        <w:rPr>
          <w:rFonts w:eastAsia="Calibri" w:cs="Arial"/>
        </w:rPr>
        <w:t>Step 3: Diagnosis, staging and treatment planning</w:t>
      </w:r>
    </w:p>
    <w:p w14:paraId="70215206" w14:textId="77777777" w:rsidR="00084DD6" w:rsidRPr="00084DD6" w:rsidRDefault="00084DD6" w:rsidP="00084DD6">
      <w:pPr>
        <w:widowControl w:val="0"/>
        <w:spacing w:after="200" w:line="276" w:lineRule="auto"/>
        <w:rPr>
          <w:rFonts w:eastAsia="Calibri" w:cs="Arial"/>
        </w:rPr>
      </w:pPr>
      <w:r w:rsidRPr="00084DD6">
        <w:rPr>
          <w:rFonts w:eastAsia="Calibri" w:cs="Arial"/>
        </w:rPr>
        <w:t>Step 4: Treatment</w:t>
      </w:r>
    </w:p>
    <w:p w14:paraId="4954B015" w14:textId="77777777" w:rsidR="00084DD6" w:rsidRPr="00084DD6" w:rsidRDefault="00084DD6" w:rsidP="00084DD6">
      <w:pPr>
        <w:widowControl w:val="0"/>
        <w:spacing w:after="200" w:line="276" w:lineRule="auto"/>
        <w:rPr>
          <w:rFonts w:eastAsia="Calibri" w:cs="Arial"/>
        </w:rPr>
      </w:pPr>
      <w:r w:rsidRPr="00084DD6">
        <w:rPr>
          <w:rFonts w:eastAsia="Calibri" w:cs="Arial"/>
        </w:rPr>
        <w:t xml:space="preserve">Step 5: Care after initial treatment and recovery </w:t>
      </w:r>
    </w:p>
    <w:p w14:paraId="50F3F1DD" w14:textId="77777777" w:rsidR="00084DD6" w:rsidRPr="00084DD6" w:rsidRDefault="00084DD6" w:rsidP="00084DD6">
      <w:pPr>
        <w:widowControl w:val="0"/>
        <w:spacing w:after="200" w:line="276" w:lineRule="auto"/>
        <w:rPr>
          <w:rFonts w:eastAsia="Calibri" w:cs="Arial"/>
        </w:rPr>
      </w:pPr>
      <w:r w:rsidRPr="00084DD6">
        <w:rPr>
          <w:rFonts w:eastAsia="Calibri" w:cs="Arial"/>
        </w:rPr>
        <w:t xml:space="preserve">Step 6: Managing recurrent, residual or metastatic disease </w:t>
      </w:r>
    </w:p>
    <w:p w14:paraId="7FD34522" w14:textId="7DD6586C" w:rsidR="00084DD6" w:rsidRPr="00084DD6" w:rsidRDefault="00084DD6" w:rsidP="00084DD6">
      <w:pPr>
        <w:widowControl w:val="0"/>
        <w:spacing w:after="200" w:line="276" w:lineRule="auto"/>
        <w:rPr>
          <w:rFonts w:eastAsia="Calibri" w:cs="Arial"/>
        </w:rPr>
      </w:pPr>
      <w:r w:rsidRPr="00084DD6">
        <w:rPr>
          <w:rFonts w:eastAsia="Calibri" w:cs="Arial"/>
        </w:rPr>
        <w:t>Step 7: End-of-life care</w:t>
      </w:r>
    </w:p>
    <w:p w14:paraId="22CB7AA8" w14:textId="77777777" w:rsidR="005C7A8F" w:rsidRDefault="005C7A8F" w:rsidP="001E754A">
      <w:pPr>
        <w:spacing w:after="0"/>
        <w:rPr>
          <w:rFonts w:cstheme="minorHAnsi"/>
        </w:rPr>
      </w:pPr>
    </w:p>
    <w:p w14:paraId="721891D3" w14:textId="422CB47B" w:rsidR="001E754A" w:rsidRPr="001E754A" w:rsidRDefault="001E754A" w:rsidP="001E754A">
      <w:pPr>
        <w:spacing w:after="0"/>
        <w:rPr>
          <w:rFonts w:cstheme="minorHAnsi"/>
        </w:rPr>
      </w:pPr>
      <w:r w:rsidRPr="001E754A">
        <w:rPr>
          <w:rFonts w:cstheme="minorHAnsi"/>
        </w:rPr>
        <w:t>The aim of th</w:t>
      </w:r>
      <w:r w:rsidR="00182413">
        <w:rPr>
          <w:rFonts w:cstheme="minorHAnsi"/>
        </w:rPr>
        <w:t>is</w:t>
      </w:r>
      <w:r w:rsidRPr="001E754A">
        <w:rPr>
          <w:rFonts w:cstheme="minorHAnsi"/>
        </w:rPr>
        <w:t xml:space="preserve"> </w:t>
      </w:r>
      <w:r w:rsidR="00182413">
        <w:rPr>
          <w:rFonts w:cstheme="minorHAnsi"/>
        </w:rPr>
        <w:t>pathway</w:t>
      </w:r>
      <w:r w:rsidRPr="001E754A">
        <w:rPr>
          <w:rFonts w:cstheme="minorHAnsi"/>
        </w:rPr>
        <w:t xml:space="preserve"> is to help guide system safety and responsiveness to </w:t>
      </w:r>
      <w:r w:rsidR="00720F6D">
        <w:rPr>
          <w:rFonts w:cstheme="minorHAnsi"/>
        </w:rPr>
        <w:t xml:space="preserve">the unique needs of AYA </w:t>
      </w:r>
      <w:r w:rsidR="009050E3">
        <w:rPr>
          <w:rFonts w:cstheme="minorHAnsi"/>
        </w:rPr>
        <w:t>diagnosed with cancer</w:t>
      </w:r>
      <w:r w:rsidRPr="001E754A">
        <w:rPr>
          <w:rFonts w:cstheme="minorHAnsi"/>
        </w:rPr>
        <w:t>. Patient care does not always occur in a linear process but depends on the particular situation (such as the type of cancer, when and how the cancer is diagnosed, prognosis, management, patient decisions and the patient’s physiological response to treatment).</w:t>
      </w:r>
    </w:p>
    <w:p w14:paraId="339F4D0E" w14:textId="01DAE566" w:rsidR="001E754A" w:rsidRPr="001E754A" w:rsidRDefault="001E754A" w:rsidP="001E754A">
      <w:pPr>
        <w:spacing w:after="0"/>
        <w:rPr>
          <w:rFonts w:cstheme="minorHAnsi"/>
        </w:rPr>
      </w:pPr>
      <w:r w:rsidRPr="001E754A">
        <w:rPr>
          <w:rFonts w:cstheme="minorHAnsi"/>
        </w:rPr>
        <w:t xml:space="preserve">This OCP is intended to complement the </w:t>
      </w:r>
      <w:r w:rsidR="00585626">
        <w:rPr>
          <w:rFonts w:cstheme="minorHAnsi"/>
        </w:rPr>
        <w:t>cancer</w:t>
      </w:r>
      <w:r w:rsidR="00805E1E">
        <w:rPr>
          <w:rFonts w:cstheme="minorHAnsi"/>
        </w:rPr>
        <w:t xml:space="preserve"> specific</w:t>
      </w:r>
      <w:r w:rsidRPr="001E754A">
        <w:rPr>
          <w:rFonts w:cstheme="minorHAnsi"/>
        </w:rPr>
        <w:t xml:space="preserve"> OCPs, acting as a tool to identify areas for health services and health professionals to improve the quality and safety of care provided to </w:t>
      </w:r>
      <w:r w:rsidR="009050E3">
        <w:rPr>
          <w:rFonts w:cstheme="minorHAnsi"/>
        </w:rPr>
        <w:t>adolescents and young adults</w:t>
      </w:r>
      <w:r w:rsidRPr="001E754A">
        <w:rPr>
          <w:rFonts w:cstheme="minorHAnsi"/>
        </w:rPr>
        <w:t xml:space="preserve">. The information presented at each step is also complemented by the </w:t>
      </w:r>
      <w:r w:rsidR="00DA4481">
        <w:rPr>
          <w:rFonts w:cstheme="minorHAnsi"/>
        </w:rPr>
        <w:t>preceding sections in this document regarding principles of care and unique considerations.</w:t>
      </w:r>
    </w:p>
    <w:p w14:paraId="7CFC4F93" w14:textId="57AB7BA8" w:rsidR="00DB44B2" w:rsidRPr="00394F8E" w:rsidRDefault="00DB44B2" w:rsidP="003A57D6">
      <w:pPr>
        <w:pStyle w:val="OCPbodytext"/>
      </w:pPr>
      <w:r>
        <w:t xml:space="preserve">Visit the </w:t>
      </w:r>
      <w:r w:rsidRPr="00475C77">
        <w:t>Cancer Council website</w:t>
      </w:r>
      <w:r>
        <w:t xml:space="preserve"> &lt;</w:t>
      </w:r>
      <w:r w:rsidRPr="007B070A">
        <w:t>www.cancer.org.au/OCP</w:t>
      </w:r>
      <w:r>
        <w:t>&gt;</w:t>
      </w:r>
      <w:r w:rsidRPr="007B070A">
        <w:t xml:space="preserve"> to view the</w:t>
      </w:r>
      <w:r w:rsidRPr="0053073A">
        <w:t xml:space="preserve"> </w:t>
      </w:r>
      <w:r>
        <w:t>o</w:t>
      </w:r>
      <w:r w:rsidRPr="0053073A">
        <w:t xml:space="preserve">ptimal </w:t>
      </w:r>
      <w:r>
        <w:t>c</w:t>
      </w:r>
      <w:r w:rsidRPr="0053073A">
        <w:t xml:space="preserve">are </w:t>
      </w:r>
      <w:r>
        <w:t>p</w:t>
      </w:r>
      <w:r w:rsidRPr="0053073A">
        <w:t>athways</w:t>
      </w:r>
      <w:r w:rsidR="003E4C14">
        <w:t xml:space="preserve"> for each cancer type</w:t>
      </w:r>
      <w:r w:rsidR="00E62542">
        <w:t xml:space="preserve"> (where published)</w:t>
      </w:r>
      <w:r w:rsidR="003E4C14">
        <w:t xml:space="preserve">. </w:t>
      </w:r>
    </w:p>
    <w:p w14:paraId="3EED9E54" w14:textId="791A2C1B" w:rsidR="00DC1D70" w:rsidRDefault="00DC1D70" w:rsidP="001E754A">
      <w:pPr>
        <w:spacing w:after="0"/>
        <w:rPr>
          <w:rFonts w:cstheme="minorHAnsi"/>
        </w:rPr>
      </w:pPr>
      <w:bookmarkStart w:id="308" w:name="_Summary:_optimal_timeframes"/>
      <w:bookmarkEnd w:id="308"/>
    </w:p>
    <w:p w14:paraId="7C1AFB1F" w14:textId="5673228B" w:rsidR="002F0917" w:rsidRDefault="002F0917" w:rsidP="001E754A">
      <w:pPr>
        <w:spacing w:after="0"/>
        <w:rPr>
          <w:rFonts w:cstheme="minorHAnsi"/>
        </w:rPr>
      </w:pPr>
    </w:p>
    <w:p w14:paraId="1A0114C7" w14:textId="3686C772" w:rsidR="002F0917" w:rsidRDefault="002F0917" w:rsidP="001E754A">
      <w:pPr>
        <w:spacing w:after="0"/>
        <w:rPr>
          <w:rFonts w:cstheme="minorHAnsi"/>
        </w:rPr>
      </w:pPr>
    </w:p>
    <w:p w14:paraId="6B9E403F" w14:textId="311396F1" w:rsidR="002F0917" w:rsidRDefault="002F0917" w:rsidP="001E754A">
      <w:pPr>
        <w:spacing w:after="0"/>
        <w:rPr>
          <w:rFonts w:cstheme="minorHAnsi"/>
        </w:rPr>
      </w:pPr>
    </w:p>
    <w:p w14:paraId="57925E50" w14:textId="2538F6D6" w:rsidR="002F0917" w:rsidRDefault="002F0917" w:rsidP="001E754A">
      <w:pPr>
        <w:spacing w:after="0"/>
        <w:rPr>
          <w:rFonts w:cstheme="minorHAnsi"/>
        </w:rPr>
      </w:pPr>
    </w:p>
    <w:p w14:paraId="15622611" w14:textId="715B2819" w:rsidR="002F0917" w:rsidRDefault="002F0917" w:rsidP="001E754A">
      <w:pPr>
        <w:spacing w:after="0"/>
        <w:rPr>
          <w:rFonts w:cstheme="minorHAnsi"/>
        </w:rPr>
      </w:pPr>
    </w:p>
    <w:p w14:paraId="511E43B0" w14:textId="1117937A" w:rsidR="002F0917" w:rsidRDefault="002F0917" w:rsidP="001E754A">
      <w:pPr>
        <w:spacing w:after="0"/>
        <w:rPr>
          <w:rFonts w:cstheme="minorHAnsi"/>
        </w:rPr>
      </w:pPr>
    </w:p>
    <w:p w14:paraId="5740C7F6" w14:textId="6B440A4C" w:rsidR="002F0917" w:rsidRDefault="002F0917" w:rsidP="001E754A">
      <w:pPr>
        <w:spacing w:after="0"/>
        <w:rPr>
          <w:rFonts w:cstheme="minorHAnsi"/>
        </w:rPr>
      </w:pPr>
    </w:p>
    <w:p w14:paraId="4D0C3B9F" w14:textId="4A8C867F" w:rsidR="009D30D6" w:rsidRPr="00124955" w:rsidRDefault="009D30D6" w:rsidP="00244BAC">
      <w:pPr>
        <w:rPr>
          <w:rFonts w:cstheme="minorHAnsi"/>
        </w:rPr>
      </w:pPr>
    </w:p>
    <w:p w14:paraId="69581C39" w14:textId="6551E867" w:rsidR="00EB5BC2" w:rsidRPr="00124955" w:rsidRDefault="004C7B4A" w:rsidP="000D0589">
      <w:pPr>
        <w:pStyle w:val="Heading2"/>
      </w:pPr>
      <w:bookmarkStart w:id="309" w:name="_Toc79409271"/>
      <w:r w:rsidRPr="00124955">
        <w:lastRenderedPageBreak/>
        <w:t>Step 1</w:t>
      </w:r>
      <w:r w:rsidR="00EF2FBF" w:rsidRPr="00124955">
        <w:t>: P</w:t>
      </w:r>
      <w:r w:rsidR="0089799A" w:rsidRPr="00124955">
        <w:t>revention and early detection</w:t>
      </w:r>
      <w:bookmarkEnd w:id="309"/>
    </w:p>
    <w:p w14:paraId="4C71F4DE" w14:textId="3C281396" w:rsidR="00F23894" w:rsidRPr="00124955" w:rsidRDefault="00E3520A" w:rsidP="00F23894">
      <w:r w:rsidRPr="00E3520A">
        <w:t>This step outlines recommendations for the prevention and early detection of</w:t>
      </w:r>
      <w:r>
        <w:t xml:space="preserve"> AYA cancer.</w:t>
      </w:r>
    </w:p>
    <w:p w14:paraId="743FB243" w14:textId="2EC5A1F7" w:rsidR="009502FF" w:rsidRDefault="00036307" w:rsidP="00403936">
      <w:pPr>
        <w:pStyle w:val="Heading2"/>
      </w:pPr>
      <w:bookmarkStart w:id="310" w:name="_Toc482951795"/>
      <w:bookmarkStart w:id="311" w:name="_Toc76462593"/>
      <w:bookmarkStart w:id="312" w:name="_Toc76463208"/>
      <w:bookmarkStart w:id="313" w:name="_Toc76733835"/>
      <w:bookmarkStart w:id="314" w:name="_Toc76734219"/>
      <w:bookmarkStart w:id="315" w:name="_Toc79135469"/>
      <w:bookmarkStart w:id="316" w:name="_Toc79135936"/>
      <w:bookmarkStart w:id="317" w:name="_Toc79408417"/>
      <w:bookmarkStart w:id="318" w:name="_Toc79409272"/>
      <w:r w:rsidRPr="00124955">
        <w:t>Prevention</w:t>
      </w:r>
      <w:bookmarkEnd w:id="310"/>
      <w:bookmarkEnd w:id="311"/>
      <w:bookmarkEnd w:id="312"/>
      <w:bookmarkEnd w:id="313"/>
      <w:bookmarkEnd w:id="314"/>
      <w:bookmarkEnd w:id="315"/>
      <w:bookmarkEnd w:id="316"/>
      <w:bookmarkEnd w:id="317"/>
      <w:bookmarkEnd w:id="318"/>
    </w:p>
    <w:p w14:paraId="3192CB00" w14:textId="3FD65BEE" w:rsidR="00D7548D" w:rsidRDefault="00A005F0" w:rsidP="00D7548D">
      <w:r>
        <w:t>Primary prevention campaigns</w:t>
      </w:r>
      <w:r w:rsidR="00666F72">
        <w:t xml:space="preserve"> in reducing sun ex</w:t>
      </w:r>
      <w:r w:rsidR="002078F5">
        <w:t>posure have been successful at reducing the incidence of melanoma</w:t>
      </w:r>
      <w:r w:rsidR="00F538D6">
        <w:fldChar w:fldCharType="begin">
          <w:fldData xml:space="preserve">PEVuZE5vdGU+PENpdGU+PEF1dGhvcj5BaXRrZW48L0F1dGhvcj48WWVhcj4yMDE4PC9ZZWFyPjxS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</w:fldData>
        </w:fldChar>
      </w:r>
      <w:r w:rsidR="005E54F0">
        <w:instrText xml:space="preserve"> ADDIN EN.CITE </w:instrText>
      </w:r>
      <w:r w:rsidR="005E54F0">
        <w:fldChar w:fldCharType="begin">
          <w:fldData xml:space="preserve">PEVuZE5vdGU+PENpdGU+PEF1dGhvcj5BaXRrZW48L0F1dGhvcj48WWVhcj4yMDE4PC9ZZWFyPjxS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</w:fldData>
        </w:fldChar>
      </w:r>
      <w:r w:rsidR="005E54F0">
        <w:instrText xml:space="preserve"> ADDIN EN.CITE.DATA </w:instrText>
      </w:r>
      <w:r w:rsidR="005E54F0">
        <w:fldChar w:fldCharType="end"/>
      </w:r>
      <w:r w:rsidR="00F538D6">
        <w:fldChar w:fldCharType="separate"/>
      </w:r>
      <w:r w:rsidR="005E54F0" w:rsidRPr="005E54F0">
        <w:rPr>
          <w:noProof/>
          <w:vertAlign w:val="superscript"/>
        </w:rPr>
        <w:t>256-258</w:t>
      </w:r>
      <w:r w:rsidR="00F538D6">
        <w:fldChar w:fldCharType="end"/>
      </w:r>
      <w:r w:rsidR="007076A9">
        <w:t xml:space="preserve">, whilst </w:t>
      </w:r>
      <w:r w:rsidR="005F36AA">
        <w:t xml:space="preserve">the </w:t>
      </w:r>
      <w:r w:rsidR="007076A9">
        <w:t xml:space="preserve">Human Papilloma Virus (HPV) vaccine </w:t>
      </w:r>
      <w:r w:rsidR="00B01C53">
        <w:t>has</w:t>
      </w:r>
      <w:r w:rsidR="002F6863">
        <w:t xml:space="preserve"> been shown to protect against </w:t>
      </w:r>
      <w:r w:rsidR="00F236A6">
        <w:t>cervical pre-cancer in adolescent and young adult females</w:t>
      </w:r>
      <w:r w:rsidR="003F2A21">
        <w:t>;</w:t>
      </w:r>
      <w:r w:rsidR="005E4293">
        <w:fldChar w:fldCharType="begin">
          <w:fldData xml:space="preserve">PEVuZE5vdGU+PENpdGU+PEF1dGhvcj5BcmJ5bjwvQXV0aG9yPjxZZWFyPjIwMTg8L1llYXI+PFJl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</w:fldData>
        </w:fldChar>
      </w:r>
      <w:r w:rsidR="005E54F0">
        <w:instrText xml:space="preserve"> ADDIN EN.CITE </w:instrText>
      </w:r>
      <w:r w:rsidR="005E54F0">
        <w:fldChar w:fldCharType="begin">
          <w:fldData xml:space="preserve">PEVuZE5vdGU+PENpdGU+PEF1dGhvcj5BcmJ5bjwvQXV0aG9yPjxZZWFyPjIwMTg8L1llYXI+PFJl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</w:fldData>
        </w:fldChar>
      </w:r>
      <w:r w:rsidR="005E54F0">
        <w:instrText xml:space="preserve"> ADDIN EN.CITE.DATA </w:instrText>
      </w:r>
      <w:r w:rsidR="005E54F0">
        <w:fldChar w:fldCharType="end"/>
      </w:r>
      <w:r w:rsidR="005E4293">
        <w:fldChar w:fldCharType="separate"/>
      </w:r>
      <w:r w:rsidR="005E54F0" w:rsidRPr="005E54F0">
        <w:rPr>
          <w:noProof/>
          <w:vertAlign w:val="superscript"/>
        </w:rPr>
        <w:t>259</w:t>
      </w:r>
      <w:r w:rsidR="005E4293">
        <w:fldChar w:fldCharType="end"/>
      </w:r>
      <w:r w:rsidR="00585626">
        <w:t xml:space="preserve"> </w:t>
      </w:r>
      <w:r w:rsidR="004056F0">
        <w:t>its use</w:t>
      </w:r>
      <w:r w:rsidR="006265DA">
        <w:t xml:space="preserve"> </w:t>
      </w:r>
      <w:r w:rsidR="00A70B1B">
        <w:t xml:space="preserve">has been </w:t>
      </w:r>
      <w:r w:rsidR="006265DA">
        <w:t xml:space="preserve">the first </w:t>
      </w:r>
      <w:r w:rsidR="004056F0">
        <w:t xml:space="preserve">global strategy </w:t>
      </w:r>
      <w:r w:rsidR="00481D53">
        <w:t>for the elimination of a cancer as a public health problem.</w:t>
      </w:r>
      <w:r w:rsidR="003F234B">
        <w:fldChar w:fldCharType="begin"/>
      </w:r>
      <w:r w:rsidR="005E54F0">
        <w:instrText xml:space="preserve"> ADDIN EN.CITE &lt;EndNote&gt;&lt;Cite&gt;&lt;Author&gt;World Health Organization&lt;/Author&gt;&lt;Year&gt;2020&lt;/Year&gt;&lt;RecNum&gt;555&lt;/RecNum&gt;&lt;DisplayText&gt;&lt;style face="superscript"&gt;260&lt;/style&gt;&lt;/DisplayText&gt;&lt;record&gt;&lt;rec-number&gt;555&lt;/rec-number&gt;&lt;foreign-keys&gt;&lt;key app="EN" db-id="2vzr02ev2z9xe3e2ds859xwv9wrsz99pza0t" timestamp="0"&gt;555&lt;/key&gt;&lt;/foreign-keys&gt;&lt;ref-type name="Government Document"&gt;46&lt;/ref-type&gt;&lt;contributors&gt;&lt;authors&gt;&lt;author&gt;World Health Organization,&lt;/author&gt;&lt;/authors&gt;&lt;/contributors&gt;&lt;titles&gt;&lt;title&gt;Global strategy to accelerate the elimination of cervical cancer as a public health problem. Licence CC BY-NC-SA 3.0 IGO.&lt;/title&gt;&lt;/titles&gt;&lt;dates&gt;&lt;year&gt;2020&lt;/year&gt;&lt;/dates&gt;&lt;pub-location&gt;Geneva&lt;/pub-location&gt;&lt;publisher&gt;WHO.&lt;/publisher&gt;&lt;urls&gt;&lt;related-urls&gt;&lt;url&gt;https://www.who.int/publications/i/item/9789240014107&lt;/url&gt;&lt;/related-urls&gt;&lt;/urls&gt;&lt;/record&gt;&lt;/Cite&gt;&lt;/EndNote&gt;</w:instrText>
      </w:r>
      <w:r w:rsidR="003F234B">
        <w:fldChar w:fldCharType="separate"/>
      </w:r>
      <w:r w:rsidR="005E54F0" w:rsidRPr="005E54F0">
        <w:rPr>
          <w:noProof/>
          <w:vertAlign w:val="superscript"/>
        </w:rPr>
        <w:t>260</w:t>
      </w:r>
      <w:r w:rsidR="003F234B">
        <w:fldChar w:fldCharType="end"/>
      </w:r>
      <w:r w:rsidR="00354C80">
        <w:t xml:space="preserve"> </w:t>
      </w:r>
      <w:r w:rsidR="00376A1C">
        <w:t xml:space="preserve">Adherence to established </w:t>
      </w:r>
      <w:r w:rsidR="00511F9B">
        <w:t xml:space="preserve">nutritional and physical activity cancer prevention strategies may prevent </w:t>
      </w:r>
      <w:r w:rsidR="0086584F">
        <w:t xml:space="preserve">diseases </w:t>
      </w:r>
      <w:r w:rsidR="00C72475">
        <w:t xml:space="preserve">in AYA </w:t>
      </w:r>
      <w:r w:rsidR="0086584F">
        <w:t xml:space="preserve">such as </w:t>
      </w:r>
      <w:r w:rsidR="00511F9B">
        <w:t xml:space="preserve">colorectal </w:t>
      </w:r>
      <w:r w:rsidR="00B8725D">
        <w:t xml:space="preserve">and breast </w:t>
      </w:r>
      <w:r w:rsidR="00511F9B">
        <w:t>cancer</w:t>
      </w:r>
      <w:r w:rsidR="00607FF5">
        <w:t>;</w:t>
      </w:r>
      <w:r w:rsidR="00A96F01">
        <w:fldChar w:fldCharType="begin">
          <w:fldData xml:space="preserve">PEVuZE5vdGU+PENpdGU+PEF1dGhvcj5Lb2hsZXI8L0F1dGhvcj48WWVhcj4yMDE2PC9ZZWFyPjxS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</w:fldData>
        </w:fldChar>
      </w:r>
      <w:r w:rsidR="005E54F0">
        <w:instrText xml:space="preserve"> ADDIN EN.CITE </w:instrText>
      </w:r>
      <w:r w:rsidR="005E54F0">
        <w:fldChar w:fldCharType="begin">
          <w:fldData xml:space="preserve">PEVuZE5vdGU+PENpdGU+PEF1dGhvcj5Lb2hsZXI8L0F1dGhvcj48WWVhcj4yMDE2PC9ZZWFyPjxS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</w:fldData>
        </w:fldChar>
      </w:r>
      <w:r w:rsidR="005E54F0">
        <w:instrText xml:space="preserve"> ADDIN EN.CITE.DATA </w:instrText>
      </w:r>
      <w:r w:rsidR="005E54F0">
        <w:fldChar w:fldCharType="end"/>
      </w:r>
      <w:r w:rsidR="00A96F01">
        <w:fldChar w:fldCharType="separate"/>
      </w:r>
      <w:r w:rsidR="005E54F0" w:rsidRPr="005E54F0">
        <w:rPr>
          <w:noProof/>
          <w:vertAlign w:val="superscript"/>
        </w:rPr>
        <w:t>51, 261, 262</w:t>
      </w:r>
      <w:r w:rsidR="00A96F01">
        <w:fldChar w:fldCharType="end"/>
      </w:r>
      <w:r w:rsidR="0086584F">
        <w:t xml:space="preserve"> </w:t>
      </w:r>
      <w:r w:rsidR="00607FF5">
        <w:t xml:space="preserve">unfortunately </w:t>
      </w:r>
      <w:r w:rsidR="00917E5A">
        <w:t xml:space="preserve">these modifiable </w:t>
      </w:r>
      <w:r w:rsidR="005640B2">
        <w:t xml:space="preserve">cancer </w:t>
      </w:r>
      <w:r w:rsidR="00917E5A">
        <w:t>risk factors</w:t>
      </w:r>
      <w:r w:rsidR="00E1417E">
        <w:t xml:space="preserve"> remain prevalent in th</w:t>
      </w:r>
      <w:r w:rsidR="00607FF5">
        <w:t xml:space="preserve">is </w:t>
      </w:r>
      <w:r w:rsidR="005640B2">
        <w:t>cohort.</w:t>
      </w:r>
      <w:r w:rsidR="005640B2">
        <w:fldChar w:fldCharType="begin">
          <w:fldData xml:space="preserve">PEVuZE5vdGU+PENpdGU+PEF1dGhvcj5XaGl0ZTwvQXV0aG9yPjxZZWFyPjIwMTc8L1llYXI+PFJl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</w:fldData>
        </w:fldChar>
      </w:r>
      <w:r w:rsidR="005E54F0">
        <w:instrText xml:space="preserve"> ADDIN EN.CITE </w:instrText>
      </w:r>
      <w:r w:rsidR="005E54F0">
        <w:fldChar w:fldCharType="begin">
          <w:fldData xml:space="preserve">PEVuZE5vdGU+PENpdGU+PEF1dGhvcj5XaGl0ZTwvQXV0aG9yPjxZZWFyPjIwMTc8L1llYXI+PFJl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</w:fldData>
        </w:fldChar>
      </w:r>
      <w:r w:rsidR="005E54F0">
        <w:instrText xml:space="preserve"> ADDIN EN.CITE.DATA </w:instrText>
      </w:r>
      <w:r w:rsidR="005E54F0">
        <w:fldChar w:fldCharType="end"/>
      </w:r>
      <w:r w:rsidR="005640B2">
        <w:fldChar w:fldCharType="separate"/>
      </w:r>
      <w:r w:rsidR="005E54F0" w:rsidRPr="005E54F0">
        <w:rPr>
          <w:noProof/>
          <w:vertAlign w:val="superscript"/>
        </w:rPr>
        <w:t>263, 264</w:t>
      </w:r>
      <w:r w:rsidR="005640B2">
        <w:fldChar w:fldCharType="end"/>
      </w:r>
    </w:p>
    <w:p w14:paraId="4AD42998" w14:textId="51C62D44" w:rsidR="000A22DD" w:rsidRPr="000A22DD" w:rsidRDefault="007C345C" w:rsidP="00D7548D">
      <w:r w:rsidRPr="00961BCE">
        <w:t>H</w:t>
      </w:r>
      <w:r w:rsidR="008F7163" w:rsidRPr="008F7163">
        <w:t xml:space="preserve">ealth services </w:t>
      </w:r>
      <w:r w:rsidR="00B24186">
        <w:t xml:space="preserve">and departments </w:t>
      </w:r>
      <w:r w:rsidR="008F7163" w:rsidRPr="008F7163">
        <w:t>shoul</w:t>
      </w:r>
      <w:r w:rsidR="008F7163">
        <w:t xml:space="preserve">d </w:t>
      </w:r>
      <w:r w:rsidR="002726E3">
        <w:t xml:space="preserve">actively </w:t>
      </w:r>
      <w:r w:rsidR="008F7163">
        <w:t>promote</w:t>
      </w:r>
      <w:r w:rsidR="002726E3">
        <w:t xml:space="preserve"> </w:t>
      </w:r>
      <w:r w:rsidR="00906539">
        <w:t>recommendations</w:t>
      </w:r>
      <w:r w:rsidR="005254EB">
        <w:t xml:space="preserve"> with proven efficacy in</w:t>
      </w:r>
      <w:r w:rsidR="0032129D">
        <w:t xml:space="preserve"> </w:t>
      </w:r>
      <w:r w:rsidR="00211FB8">
        <w:t>cancer</w:t>
      </w:r>
      <w:r w:rsidR="00E343FD">
        <w:t xml:space="preserve"> prevention</w:t>
      </w:r>
      <w:r w:rsidR="00AF226C">
        <w:t xml:space="preserve"> to the general AYA population</w:t>
      </w:r>
      <w:r w:rsidR="00B60BE4">
        <w:t>.</w:t>
      </w:r>
      <w:r w:rsidR="002746B4">
        <w:t xml:space="preserve"> </w:t>
      </w:r>
      <w:r w:rsidR="0043401B">
        <w:t xml:space="preserve">This </w:t>
      </w:r>
      <w:r w:rsidR="009B69D7">
        <w:t xml:space="preserve">is of greater importance in AYA survivors of childhood cancer. </w:t>
      </w:r>
      <w:r w:rsidR="00163D24">
        <w:t>Preventative strategies should</w:t>
      </w:r>
      <w:r w:rsidR="004054A6">
        <w:t xml:space="preserve"> mobili</w:t>
      </w:r>
      <w:r w:rsidR="00B07A74">
        <w:t>s</w:t>
      </w:r>
      <w:r w:rsidR="004054A6">
        <w:t>e AYA</w:t>
      </w:r>
      <w:r w:rsidR="002C4796">
        <w:t xml:space="preserve">, encourage </w:t>
      </w:r>
      <w:r w:rsidR="00C91765">
        <w:t xml:space="preserve">a </w:t>
      </w:r>
      <w:r w:rsidR="002C4796">
        <w:t>social media presence</w:t>
      </w:r>
      <w:r w:rsidR="005056AA">
        <w:t xml:space="preserve">, </w:t>
      </w:r>
      <w:r w:rsidR="003B6AC6">
        <w:t>support</w:t>
      </w:r>
      <w:r w:rsidR="005056AA">
        <w:t xml:space="preserve"> </w:t>
      </w:r>
      <w:r w:rsidR="004115FE">
        <w:t xml:space="preserve">evidence-based </w:t>
      </w:r>
      <w:r w:rsidR="003B6AC6">
        <w:t xml:space="preserve">behavioural </w:t>
      </w:r>
      <w:r w:rsidR="00626275">
        <w:t xml:space="preserve">and informational </w:t>
      </w:r>
      <w:r w:rsidR="0075169C">
        <w:t>interventions,</w:t>
      </w:r>
      <w:r w:rsidR="002746B4">
        <w:t xml:space="preserve"> </w:t>
      </w:r>
      <w:r w:rsidR="00D02278">
        <w:t xml:space="preserve">and recognise the </w:t>
      </w:r>
      <w:r w:rsidR="002E605A">
        <w:t>voice of the AYA</w:t>
      </w:r>
      <w:r w:rsidR="0080443C">
        <w:t xml:space="preserve"> in delivering change</w:t>
      </w:r>
      <w:r w:rsidR="00E24C5E">
        <w:t>.</w:t>
      </w:r>
      <w:r w:rsidR="00A24EC1">
        <w:fldChar w:fldCharType="begin">
          <w:fldData xml:space="preserve">PEVuZE5vdGU+PENpdGU+PEF1dGhvcj5Ib2xtYW48L0F1dGhvcj48WWVhcj4yMDE3PC9ZZWFyPjxS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</w:fldData>
        </w:fldChar>
      </w:r>
      <w:r w:rsidR="005E54F0">
        <w:instrText xml:space="preserve"> ADDIN EN.CITE </w:instrText>
      </w:r>
      <w:r w:rsidR="005E54F0">
        <w:fldChar w:fldCharType="begin">
          <w:fldData xml:space="preserve">PEVuZE5vdGU+PENpdGU+PEF1dGhvcj5Ib2xtYW48L0F1dGhvcj48WWVhcj4yMDE3PC9ZZWFyPjxS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</w:fldData>
        </w:fldChar>
      </w:r>
      <w:r w:rsidR="005E54F0">
        <w:instrText xml:space="preserve"> ADDIN EN.CITE.DATA </w:instrText>
      </w:r>
      <w:r w:rsidR="005E54F0">
        <w:fldChar w:fldCharType="end"/>
      </w:r>
      <w:r w:rsidR="00A24EC1">
        <w:fldChar w:fldCharType="separate"/>
      </w:r>
      <w:r w:rsidR="005E54F0" w:rsidRPr="005E54F0">
        <w:rPr>
          <w:noProof/>
          <w:vertAlign w:val="superscript"/>
        </w:rPr>
        <w:t>166, 265-268</w:t>
      </w:r>
      <w:r w:rsidR="00A24EC1">
        <w:fldChar w:fldCharType="end"/>
      </w:r>
    </w:p>
    <w:p w14:paraId="399C3931" w14:textId="247FA944" w:rsidR="005A6F8B" w:rsidRDefault="00CB7A18" w:rsidP="00DB17C9">
      <w:pPr>
        <w:pStyle w:val="Heading3"/>
        <w:numPr>
          <w:ilvl w:val="1"/>
          <w:numId w:val="1"/>
        </w:numPr>
      </w:pPr>
      <w:bookmarkStart w:id="319" w:name="_Toc482951796"/>
      <w:bookmarkStart w:id="320" w:name="_Toc76462594"/>
      <w:bookmarkStart w:id="321" w:name="_Toc76463209"/>
      <w:bookmarkStart w:id="322" w:name="_Toc76733836"/>
      <w:bookmarkStart w:id="323" w:name="_Toc76734220"/>
      <w:bookmarkStart w:id="324" w:name="_Toc79135470"/>
      <w:bookmarkStart w:id="325" w:name="_Toc79135937"/>
      <w:bookmarkStart w:id="326" w:name="_Toc79408418"/>
      <w:bookmarkStart w:id="327" w:name="_Toc79409273"/>
      <w:r w:rsidRPr="00124955">
        <w:t xml:space="preserve">Risk </w:t>
      </w:r>
      <w:r w:rsidR="00BE3180" w:rsidRPr="00124955">
        <w:t>factors</w:t>
      </w:r>
      <w:bookmarkEnd w:id="319"/>
      <w:bookmarkEnd w:id="320"/>
      <w:bookmarkEnd w:id="321"/>
      <w:bookmarkEnd w:id="322"/>
      <w:bookmarkEnd w:id="323"/>
      <w:bookmarkEnd w:id="324"/>
      <w:bookmarkEnd w:id="325"/>
      <w:bookmarkEnd w:id="326"/>
      <w:bookmarkEnd w:id="327"/>
    </w:p>
    <w:p w14:paraId="766CBB37" w14:textId="67F017AB" w:rsidR="00BF2F7A" w:rsidRDefault="005F7817" w:rsidP="00DE51F0">
      <w:r>
        <w:t xml:space="preserve">In the absence of a </w:t>
      </w:r>
      <w:r w:rsidR="00836BB2">
        <w:t xml:space="preserve">family history, </w:t>
      </w:r>
      <w:r w:rsidR="00866F37">
        <w:t xml:space="preserve">most </w:t>
      </w:r>
      <w:r w:rsidR="00836BB2">
        <w:t>cancer</w:t>
      </w:r>
      <w:r w:rsidR="00866F37">
        <w:t>s</w:t>
      </w:r>
      <w:r w:rsidR="00836BB2">
        <w:t xml:space="preserve"> in the AYA population </w:t>
      </w:r>
      <w:r w:rsidR="00BB709C">
        <w:t>are</w:t>
      </w:r>
      <w:r w:rsidR="00261BD7">
        <w:t xml:space="preserve"> sporadic</w:t>
      </w:r>
      <w:r w:rsidR="00E53F98">
        <w:t xml:space="preserve">, without identified </w:t>
      </w:r>
      <w:r w:rsidR="00B07A74">
        <w:t>aetiology</w:t>
      </w:r>
      <w:r w:rsidR="00866F37">
        <w:t>.</w:t>
      </w:r>
      <w:r w:rsidR="00261BD7">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rsidR="00261BD7">
        <w:fldChar w:fldCharType="separate"/>
      </w:r>
      <w:r w:rsidR="00E3323E" w:rsidRPr="00E3323E">
        <w:rPr>
          <w:noProof/>
          <w:vertAlign w:val="superscript"/>
        </w:rPr>
        <w:t>29</w:t>
      </w:r>
      <w:r w:rsidR="00261BD7">
        <w:fldChar w:fldCharType="end"/>
      </w:r>
      <w:r w:rsidR="00B66B97">
        <w:t xml:space="preserve"> </w:t>
      </w:r>
      <w:r w:rsidR="00DA63BD">
        <w:t xml:space="preserve">The percentage of </w:t>
      </w:r>
      <w:r w:rsidR="00C43E5D">
        <w:t xml:space="preserve">germline </w:t>
      </w:r>
      <w:r w:rsidR="0073792F">
        <w:t>pathogenic variants</w:t>
      </w:r>
      <w:r w:rsidR="0026765F">
        <w:t xml:space="preserve"> and cancer </w:t>
      </w:r>
      <w:r w:rsidR="00632909">
        <w:t>predisposition</w:t>
      </w:r>
      <w:r w:rsidR="00B66B97">
        <w:t xml:space="preserve"> in the AYA cancer cohort </w:t>
      </w:r>
      <w:r w:rsidR="0037020F">
        <w:t xml:space="preserve">however </w:t>
      </w:r>
      <w:r w:rsidR="00B66B97">
        <w:t xml:space="preserve">is </w:t>
      </w:r>
      <w:r w:rsidR="00DA63BD">
        <w:t>significant</w:t>
      </w:r>
      <w:r w:rsidR="009902F1">
        <w:t xml:space="preserve"> and growing</w:t>
      </w:r>
      <w:r w:rsidR="003B6241">
        <w:t>,</w:t>
      </w:r>
      <w:r w:rsidR="0037020F">
        <w:fldChar w:fldCharType="begin">
          <w:fldData xml:space="preserve">PEVuZE5vdGU+PENpdGU+PEF1dGhvcj5GZXJyYXJpPC9BdXRob3I+PFllYXI+MjAyMTwvWWVhcj48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</w:fldData>
        </w:fldChar>
      </w:r>
      <w:r w:rsidR="005E54F0">
        <w:instrText xml:space="preserve"> ADDIN EN.CITE </w:instrText>
      </w:r>
      <w:r w:rsidR="005E54F0">
        <w:fldChar w:fldCharType="begin">
          <w:fldData xml:space="preserve">PEVuZE5vdGU+PENpdGU+PEF1dGhvcj5GZXJyYXJpPC9BdXRob3I+PFllYXI+MjAyMTwvWWVhcj48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</w:fldData>
        </w:fldChar>
      </w:r>
      <w:r w:rsidR="005E54F0">
        <w:instrText xml:space="preserve"> ADDIN EN.CITE.DATA </w:instrText>
      </w:r>
      <w:r w:rsidR="005E54F0">
        <w:fldChar w:fldCharType="end"/>
      </w:r>
      <w:r w:rsidR="0037020F">
        <w:fldChar w:fldCharType="separate"/>
      </w:r>
      <w:r w:rsidR="005E54F0" w:rsidRPr="005E54F0">
        <w:rPr>
          <w:noProof/>
          <w:vertAlign w:val="superscript"/>
        </w:rPr>
        <w:t>9, 239</w:t>
      </w:r>
      <w:r w:rsidR="0037020F">
        <w:fldChar w:fldCharType="end"/>
      </w:r>
      <w:r w:rsidR="003B6241">
        <w:t xml:space="preserve"> </w:t>
      </w:r>
      <w:r w:rsidR="00C43E5D">
        <w:t>particularly</w:t>
      </w:r>
      <w:r w:rsidR="003B6241">
        <w:t xml:space="preserve"> in those AYA with </w:t>
      </w:r>
      <w:r w:rsidR="00A00EDB">
        <w:t>cancer sub-types that usually occur in older adults</w:t>
      </w:r>
      <w:r w:rsidR="00C43E5D">
        <w:t>.</w:t>
      </w:r>
      <w:r w:rsidR="00C43E5D">
        <w:fldChar w:fldCharType="begin"/>
      </w:r>
      <w:r w:rsidR="005E54F0">
        <w:instrText xml:space="preserve"> ADDIN EN.CITE &lt;EndNote&gt;&lt;Cite&gt;&lt;Author&gt;Stadler&lt;/Author&gt;&lt;Year&gt;2020&lt;/Year&gt;&lt;RecNum&gt;423&lt;/RecNum&gt;&lt;DisplayText&gt;&lt;style face="superscript"&gt;240&lt;/style&gt;&lt;/DisplayText&gt;&lt;record&gt;&lt;rec-number&gt;423&lt;/rec-number&gt;&lt;foreign-keys&gt;&lt;key app="EN" db-id="2vzr02ev2z9xe3e2ds859xwv9wrsz99pza0t" timestamp="0"&gt;423&lt;/key&gt;&lt;/foreign-keys&gt;&lt;ref-type name="Conference Proceedings"&gt;10&lt;/ref-type&gt;&lt;contributors&gt;&lt;authors&gt;&lt;author&gt;Stadler, Z.K.&lt;/author&gt;&lt;author&gt;Maio, A.&lt;/author&gt;&lt;author&gt;Padunan, A.&lt;/author&gt;&lt;/authors&gt;&lt;/contributors&gt;&lt;titles&gt;&lt;title&gt;Germline mutation prevalence in young adults with cancer. &lt;/title&gt;&lt;secondary-title&gt;American Association for Cancer Research Virtual Annual Meeting II.&lt;/secondary-title&gt;&lt;/titles&gt;&lt;dates&gt;&lt;year&gt;2020&lt;/year&gt;&lt;pub-dates&gt;&lt;date&gt;June 22, 2020&lt;/date&gt;&lt;/pub-dates&gt;&lt;/dates&gt;&lt;pub-location&gt;Virtual&lt;/pub-location&gt;&lt;urls&gt;&lt;/urls&gt;&lt;/record&gt;&lt;/Cite&gt;&lt;/EndNote&gt;</w:instrText>
      </w:r>
      <w:r w:rsidR="00C43E5D">
        <w:fldChar w:fldCharType="separate"/>
      </w:r>
      <w:r w:rsidR="005E54F0" w:rsidRPr="005E54F0">
        <w:rPr>
          <w:noProof/>
          <w:vertAlign w:val="superscript"/>
        </w:rPr>
        <w:t>240</w:t>
      </w:r>
      <w:r w:rsidR="00C43E5D">
        <w:fldChar w:fldCharType="end"/>
      </w:r>
      <w:r w:rsidR="00C43E5D">
        <w:t xml:space="preserve"> </w:t>
      </w:r>
      <w:r w:rsidR="0037020F">
        <w:t xml:space="preserve"> </w:t>
      </w:r>
      <w:r w:rsidR="0043597B">
        <w:t>Familial cancer syndromes</w:t>
      </w:r>
      <w:r w:rsidR="00674A60">
        <w:t xml:space="preserve"> seen</w:t>
      </w:r>
      <w:r w:rsidR="0043597B">
        <w:t xml:space="preserve"> in AYA include</w:t>
      </w:r>
      <w:r w:rsidR="00A36D8E">
        <w:t>, but are not limited to</w:t>
      </w:r>
      <w:r w:rsidR="00674A60">
        <w:t>;</w:t>
      </w:r>
      <w:r w:rsidR="005F713F">
        <w:t xml:space="preserve"> </w:t>
      </w:r>
      <w:r w:rsidR="002D4E9D">
        <w:t>hereditary breast and ovarian cancer syndrome</w:t>
      </w:r>
      <w:r w:rsidR="00D03086">
        <w:t xml:space="preserve"> (BRCA </w:t>
      </w:r>
      <w:r w:rsidR="00966FEF">
        <w:t>1+2)</w:t>
      </w:r>
      <w:r w:rsidR="002D4E9D">
        <w:t xml:space="preserve">, </w:t>
      </w:r>
      <w:r w:rsidR="008A3849">
        <w:t>Li-</w:t>
      </w:r>
      <w:r w:rsidR="00310A74">
        <w:t>Fraumeni syndrome (leukaemia, sarcomas),</w:t>
      </w:r>
      <w:r w:rsidR="0023182E">
        <w:t xml:space="preserve"> familial </w:t>
      </w:r>
      <w:r w:rsidR="00A36D8E">
        <w:t>adenomatous</w:t>
      </w:r>
      <w:r w:rsidR="0023182E">
        <w:t xml:space="preserve"> polyposis syndrome (colorectal c</w:t>
      </w:r>
      <w:r w:rsidR="00A36D8E">
        <w:t>ancer)</w:t>
      </w:r>
      <w:r w:rsidR="00674A60">
        <w:t xml:space="preserve"> and Lynch syndrome (colorectal and ovarian cancer).</w:t>
      </w:r>
      <w:r w:rsidR="00BB0129">
        <w:t xml:space="preserve"> </w:t>
      </w:r>
      <w:r w:rsidR="00BF2F7A">
        <w:t>Other</w:t>
      </w:r>
      <w:r w:rsidR="00FE4561">
        <w:t xml:space="preserve"> lifestyle</w:t>
      </w:r>
      <w:r w:rsidR="00BF2F7A">
        <w:t xml:space="preserve"> risks, as already discussed, include </w:t>
      </w:r>
      <w:r w:rsidR="00FE4561">
        <w:t xml:space="preserve">excessive exposure to </w:t>
      </w:r>
      <w:r w:rsidR="00BF2F7A">
        <w:t>UV</w:t>
      </w:r>
      <w:r w:rsidR="006B1836">
        <w:t>/sunlight</w:t>
      </w:r>
      <w:r w:rsidR="008945C3">
        <w:t xml:space="preserve"> (melanoma)</w:t>
      </w:r>
      <w:r w:rsidR="00172A0C">
        <w:t xml:space="preserve"> and the </w:t>
      </w:r>
      <w:r w:rsidR="008945C3">
        <w:t>presence of HPV (cervical cancer)</w:t>
      </w:r>
      <w:r w:rsidR="00172A0C">
        <w:t>.</w:t>
      </w:r>
      <w:r w:rsidR="00184C0E">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rsidR="00184C0E">
        <w:fldChar w:fldCharType="separate"/>
      </w:r>
      <w:r w:rsidR="00E3323E" w:rsidRPr="00E3323E">
        <w:rPr>
          <w:noProof/>
          <w:vertAlign w:val="superscript"/>
        </w:rPr>
        <w:t>29</w:t>
      </w:r>
      <w:r w:rsidR="00184C0E">
        <w:fldChar w:fldCharType="end"/>
      </w:r>
      <w:r w:rsidR="00184C0E">
        <w:t xml:space="preserve"> </w:t>
      </w:r>
      <w:r w:rsidR="00A83188">
        <w:t xml:space="preserve">There is also an increased risk of developing </w:t>
      </w:r>
      <w:r w:rsidR="00B76EFD">
        <w:t xml:space="preserve">a second malignant neoplasm </w:t>
      </w:r>
      <w:r w:rsidR="00A83188">
        <w:t>during early adulthood</w:t>
      </w:r>
      <w:r w:rsidR="00350AB3">
        <w:t xml:space="preserve"> as a result of exposure to chemotherapy and</w:t>
      </w:r>
      <w:r w:rsidR="00B92E96">
        <w:t>/or</w:t>
      </w:r>
      <w:r w:rsidR="00350AB3">
        <w:t xml:space="preserve"> radiation therapy </w:t>
      </w:r>
      <w:r w:rsidR="004D55C6">
        <w:t xml:space="preserve">during </w:t>
      </w:r>
      <w:r w:rsidR="00C37EA1">
        <w:t>childhood</w:t>
      </w:r>
      <w:r w:rsidR="00350AB3">
        <w:t>.</w:t>
      </w:r>
      <w:r w:rsidR="00350AB3">
        <w:fldChar w:fldCharType="begin"/>
      </w:r>
      <w:r w:rsidR="005E54F0">
        <w:instrText xml:space="preserve"> ADDIN EN.CITE &lt;EndNote&gt;&lt;Cite&gt;&lt;Author&gt;Lee&lt;/Author&gt;&lt;Year&gt;2016&lt;/Year&gt;&lt;RecNum&gt;420&lt;/RecNum&gt;&lt;DisplayText&gt;&lt;style face="superscript"&gt;269&lt;/style&gt;&lt;/DisplayText&gt;&lt;record&gt;&lt;rec-number&gt;420&lt;/rec-number&gt;&lt;foreign-keys&gt;&lt;key app="EN" db-id="2vzr02ev2z9xe3e2ds859xwv9wrsz99pza0t" timestamp="0"&gt;420&lt;/key&gt;&lt;/foreign-keys&gt;&lt;ref-type name="Journal Article"&gt;17&lt;/ref-type&gt;&lt;contributors&gt;&lt;authors&gt;&lt;author&gt;Lee, Jean S.&lt;/author&gt;&lt;author&gt;DuBois, Steven G.&lt;/author&gt;&lt;author&gt;Coccia, Peter F.&lt;/author&gt;&lt;author&gt;Bleyer, Archie&lt;/author&gt;&lt;author&gt;Olin, Rebecca L.&lt;/author&gt;&lt;author&gt;Goldsby, Robert E.&lt;/author&gt;&lt;/authors&gt;&lt;/contributors&gt;&lt;titles&gt;&lt;title&gt;Increased risk of second malignant neoplasms in adolescents and young adults with cancer&lt;/title&gt;&lt;secondary-title&gt;Cancer&lt;/secondary-title&gt;&lt;/titles&gt;&lt;pages&gt;116-123&lt;/pages&gt;&lt;volume&gt;122&lt;/volume&gt;&lt;number&gt;1&lt;/number&gt;&lt;keywords&gt;&lt;keyword&gt;adolescents and young adults&lt;/keyword&gt;&lt;keyword&gt;late effects&lt;/keyword&gt;&lt;keyword&gt;pediatric oncology&lt;/keyword&gt;&lt;keyword&gt;radiation&lt;/keyword&gt;&lt;keyword&gt;second malignant neoplasms&lt;/keyword&gt;&lt;/keywords&gt;&lt;dates&gt;&lt;year&gt;2016&lt;/year&gt;&lt;pub-dates&gt;&lt;date&gt;2016/01/01&lt;/date&gt;&lt;/pub-dates&gt;&lt;/dates&gt;&lt;publisher&gt;John Wiley &amp;amp; Sons, Ltd&lt;/publisher&gt;&lt;isbn&gt;0008-543X&lt;/isbn&gt;&lt;work-type&gt;https://doi.org/10.1002/cncr.29685&lt;/work-type&gt;&lt;urls&gt;&lt;related-urls&gt;&lt;url&gt;https://doi.org/10.1002/cncr.29685&lt;/url&gt;&lt;/related-urls&gt;&lt;/urls&gt;&lt;electronic-resource-num&gt;https://doi.org/10.1002/cncr.29685&lt;/electronic-resource-num&gt;&lt;access-date&gt;2021/02/01&lt;/access-date&gt;&lt;/record&gt;&lt;/Cite&gt;&lt;/EndNote&gt;</w:instrText>
      </w:r>
      <w:r w:rsidR="00350AB3">
        <w:fldChar w:fldCharType="separate"/>
      </w:r>
      <w:r w:rsidR="005E54F0" w:rsidRPr="005E54F0">
        <w:rPr>
          <w:noProof/>
          <w:vertAlign w:val="superscript"/>
        </w:rPr>
        <w:t>269</w:t>
      </w:r>
      <w:r w:rsidR="00350AB3">
        <w:fldChar w:fldCharType="end"/>
      </w:r>
    </w:p>
    <w:p w14:paraId="5AC2700E" w14:textId="69E8EA51" w:rsidR="00B70D09" w:rsidRDefault="00B70D09" w:rsidP="00DB17C9">
      <w:pPr>
        <w:pStyle w:val="Heading3"/>
        <w:numPr>
          <w:ilvl w:val="1"/>
          <w:numId w:val="1"/>
        </w:numPr>
      </w:pPr>
      <w:bookmarkStart w:id="328" w:name="_Toc76462595"/>
      <w:bookmarkStart w:id="329" w:name="_Toc76463210"/>
      <w:bookmarkStart w:id="330" w:name="_Toc76733837"/>
      <w:bookmarkStart w:id="331" w:name="_Toc76734221"/>
      <w:bookmarkStart w:id="332" w:name="_Toc79135471"/>
      <w:bookmarkStart w:id="333" w:name="_Toc79135938"/>
      <w:bookmarkStart w:id="334" w:name="_Toc79408419"/>
      <w:bookmarkStart w:id="335" w:name="_Toc79409274"/>
      <w:r>
        <w:t>Risk reduction</w:t>
      </w:r>
      <w:bookmarkEnd w:id="328"/>
      <w:bookmarkEnd w:id="329"/>
      <w:bookmarkEnd w:id="330"/>
      <w:bookmarkEnd w:id="331"/>
      <w:bookmarkEnd w:id="332"/>
      <w:bookmarkEnd w:id="333"/>
      <w:bookmarkEnd w:id="334"/>
      <w:bookmarkEnd w:id="335"/>
    </w:p>
    <w:p w14:paraId="3C2BB6E0" w14:textId="402368AE" w:rsidR="00B70D09" w:rsidRPr="00B70D09" w:rsidRDefault="00CA597B" w:rsidP="00B70D09">
      <w:r>
        <w:t>All AYA</w:t>
      </w:r>
      <w:r w:rsidR="00B51D2B" w:rsidRPr="00B51D2B">
        <w:t xml:space="preserve"> should be encouraged to reduce their modifiable risk factors</w:t>
      </w:r>
      <w:r>
        <w:t xml:space="preserve">, </w:t>
      </w:r>
      <w:r w:rsidR="00197A02">
        <w:t>such as reducing UV sunlight exposure</w:t>
      </w:r>
      <w:r w:rsidR="00B46814">
        <w:t xml:space="preserve">, </w:t>
      </w:r>
      <w:r w:rsidR="008141D5" w:rsidRPr="00585626">
        <w:t>avoid</w:t>
      </w:r>
      <w:r w:rsidR="000963AC" w:rsidRPr="00585626">
        <w:t xml:space="preserve">ing </w:t>
      </w:r>
      <w:r w:rsidR="008141D5" w:rsidRPr="00585626">
        <w:t>smoking</w:t>
      </w:r>
      <w:r w:rsidR="008141D5">
        <w:t xml:space="preserve">, </w:t>
      </w:r>
      <w:r w:rsidR="00585626">
        <w:t xml:space="preserve">reducing alcohol intake, </w:t>
      </w:r>
      <w:r w:rsidR="000963AC">
        <w:t xml:space="preserve">accessing </w:t>
      </w:r>
      <w:r w:rsidR="008141D5">
        <w:t xml:space="preserve">HPV vaccination, </w:t>
      </w:r>
      <w:r w:rsidR="00585626">
        <w:t xml:space="preserve">maintaining a healthy weight, </w:t>
      </w:r>
      <w:r w:rsidR="00B46814">
        <w:t xml:space="preserve">eating a healthy diet and </w:t>
      </w:r>
      <w:r w:rsidR="00C7357E">
        <w:t xml:space="preserve">promoting </w:t>
      </w:r>
      <w:r w:rsidR="00B46814">
        <w:t>exercise</w:t>
      </w:r>
      <w:r w:rsidR="00197A02">
        <w:t>.</w:t>
      </w:r>
    </w:p>
    <w:p w14:paraId="284D2634" w14:textId="0D949656" w:rsidR="00951BD6" w:rsidRPr="00124955" w:rsidRDefault="008D14F8" w:rsidP="00244BAC">
      <w:pPr>
        <w:pStyle w:val="Heading3"/>
      </w:pPr>
      <w:bookmarkStart w:id="336" w:name="_Toc482951797"/>
      <w:bookmarkStart w:id="337" w:name="_Toc76462596"/>
      <w:bookmarkStart w:id="338" w:name="_Toc76463211"/>
      <w:bookmarkStart w:id="339" w:name="_Toc76733838"/>
      <w:bookmarkStart w:id="340" w:name="_Toc76734222"/>
      <w:bookmarkStart w:id="341" w:name="_Toc79135472"/>
      <w:bookmarkStart w:id="342" w:name="_Toc79135939"/>
      <w:bookmarkStart w:id="343" w:name="_Toc79408420"/>
      <w:bookmarkStart w:id="344" w:name="_Toc79409275"/>
      <w:r w:rsidRPr="00124955">
        <w:lastRenderedPageBreak/>
        <w:t>1.</w:t>
      </w:r>
      <w:r w:rsidR="00B70D09">
        <w:t>4</w:t>
      </w:r>
      <w:r w:rsidRPr="00124955">
        <w:tab/>
      </w:r>
      <w:r w:rsidR="006D379A">
        <w:t>E</w:t>
      </w:r>
      <w:r w:rsidR="00846136" w:rsidRPr="00124955">
        <w:t>arly detection</w:t>
      </w:r>
      <w:bookmarkEnd w:id="336"/>
      <w:bookmarkEnd w:id="337"/>
      <w:bookmarkEnd w:id="338"/>
      <w:bookmarkEnd w:id="339"/>
      <w:bookmarkEnd w:id="340"/>
      <w:bookmarkEnd w:id="341"/>
      <w:bookmarkEnd w:id="342"/>
      <w:bookmarkEnd w:id="343"/>
      <w:bookmarkEnd w:id="344"/>
    </w:p>
    <w:p w14:paraId="7403543A" w14:textId="27CEE697" w:rsidR="008C0B3E" w:rsidRDefault="00583A4D" w:rsidP="00244BAC">
      <w:pPr>
        <w:rPr>
          <w:rFonts w:cstheme="minorHAnsi"/>
          <w:lang w:eastAsia="x-none"/>
        </w:rPr>
      </w:pPr>
      <w:r>
        <w:rPr>
          <w:rFonts w:cstheme="minorHAnsi"/>
          <w:lang w:eastAsia="x-none"/>
        </w:rPr>
        <w:t>However</w:t>
      </w:r>
      <w:r w:rsidR="005F459E">
        <w:rPr>
          <w:rFonts w:cstheme="minorHAnsi"/>
          <w:lang w:eastAsia="x-none"/>
        </w:rPr>
        <w:t>, cancer in AYA is rare, and there are current</w:t>
      </w:r>
      <w:r w:rsidR="00FB1631">
        <w:rPr>
          <w:rFonts w:cstheme="minorHAnsi"/>
          <w:lang w:eastAsia="x-none"/>
        </w:rPr>
        <w:t>ly no</w:t>
      </w:r>
      <w:r w:rsidR="005F459E">
        <w:rPr>
          <w:rFonts w:cstheme="minorHAnsi"/>
          <w:lang w:eastAsia="x-none"/>
        </w:rPr>
        <w:t xml:space="preserve"> </w:t>
      </w:r>
      <w:r w:rsidR="000A4D8A">
        <w:rPr>
          <w:rFonts w:cstheme="minorHAnsi"/>
          <w:lang w:eastAsia="x-none"/>
        </w:rPr>
        <w:t xml:space="preserve">standardised </w:t>
      </w:r>
      <w:r w:rsidR="005F459E">
        <w:rPr>
          <w:rFonts w:cstheme="minorHAnsi"/>
          <w:lang w:eastAsia="x-none"/>
        </w:rPr>
        <w:t>screening t</w:t>
      </w:r>
      <w:r w:rsidR="000A4D8A">
        <w:rPr>
          <w:rFonts w:cstheme="minorHAnsi"/>
          <w:lang w:eastAsia="x-none"/>
        </w:rPr>
        <w:t>ools</w:t>
      </w:r>
      <w:r w:rsidR="005F459E">
        <w:rPr>
          <w:rFonts w:cstheme="minorHAnsi"/>
          <w:lang w:eastAsia="x-none"/>
        </w:rPr>
        <w:t xml:space="preserve"> </w:t>
      </w:r>
      <w:r w:rsidR="00E20D09">
        <w:rPr>
          <w:rFonts w:cstheme="minorHAnsi"/>
          <w:lang w:eastAsia="x-none"/>
        </w:rPr>
        <w:t xml:space="preserve">that </w:t>
      </w:r>
      <w:r w:rsidR="00D638BB">
        <w:rPr>
          <w:rFonts w:cstheme="minorHAnsi"/>
          <w:lang w:eastAsia="x-none"/>
        </w:rPr>
        <w:t xml:space="preserve">increase early detection </w:t>
      </w:r>
      <w:r w:rsidR="0065112A">
        <w:rPr>
          <w:rFonts w:cstheme="minorHAnsi"/>
          <w:lang w:eastAsia="x-none"/>
        </w:rPr>
        <w:t xml:space="preserve">whilst </w:t>
      </w:r>
      <w:r w:rsidR="00804B40">
        <w:rPr>
          <w:rFonts w:cstheme="minorHAnsi"/>
          <w:lang w:eastAsia="x-none"/>
        </w:rPr>
        <w:t>reduc</w:t>
      </w:r>
      <w:r w:rsidR="0065112A">
        <w:rPr>
          <w:rFonts w:cstheme="minorHAnsi"/>
          <w:lang w:eastAsia="x-none"/>
        </w:rPr>
        <w:t>ing</w:t>
      </w:r>
      <w:r w:rsidR="00804B40">
        <w:rPr>
          <w:rFonts w:cstheme="minorHAnsi"/>
          <w:lang w:eastAsia="x-none"/>
        </w:rPr>
        <w:t xml:space="preserve"> the risk of mortality</w:t>
      </w:r>
      <w:r w:rsidR="00923FC9" w:rsidRPr="00923FC9">
        <w:t xml:space="preserve"> </w:t>
      </w:r>
      <w:r w:rsidR="00923FC9">
        <w:t>(</w:t>
      </w:r>
      <w:r w:rsidR="00923FC9" w:rsidRPr="00923FC9">
        <w:rPr>
          <w:rFonts w:cstheme="minorHAnsi"/>
          <w:lang w:eastAsia="x-none"/>
        </w:rPr>
        <w:t>without undue risk to the healthy population</w:t>
      </w:r>
      <w:r w:rsidR="00923FC9">
        <w:rPr>
          <w:rFonts w:cstheme="minorHAnsi"/>
          <w:lang w:eastAsia="x-none"/>
        </w:rPr>
        <w:t>)</w:t>
      </w:r>
      <w:r w:rsidR="00804B40">
        <w:rPr>
          <w:rFonts w:cstheme="minorHAnsi"/>
          <w:lang w:eastAsia="x-none"/>
        </w:rPr>
        <w:t xml:space="preserve"> </w:t>
      </w:r>
      <w:r w:rsidR="002D7624">
        <w:rPr>
          <w:rFonts w:cstheme="minorHAnsi"/>
          <w:lang w:eastAsia="x-none"/>
        </w:rPr>
        <w:t>in</w:t>
      </w:r>
      <w:r w:rsidR="00D638BB">
        <w:rPr>
          <w:rFonts w:cstheme="minorHAnsi"/>
          <w:lang w:eastAsia="x-none"/>
        </w:rPr>
        <w:t xml:space="preserve"> de-novo cancer </w:t>
      </w:r>
      <w:r w:rsidR="004D7B5F">
        <w:rPr>
          <w:rFonts w:cstheme="minorHAnsi"/>
          <w:lang w:eastAsia="x-none"/>
        </w:rPr>
        <w:t>in this grou</w:t>
      </w:r>
      <w:r w:rsidR="00D92412">
        <w:rPr>
          <w:rFonts w:cstheme="minorHAnsi"/>
          <w:lang w:eastAsia="x-none"/>
        </w:rPr>
        <w:t>p.</w:t>
      </w:r>
      <w:r w:rsidR="00D31ADA">
        <w:rPr>
          <w:rFonts w:cstheme="minorHAnsi"/>
          <w:lang w:eastAsia="x-none"/>
        </w:rPr>
        <w:fldChar w:fldCharType="begin">
          <w:fldData xml:space="preserve">PEVuZE5vdGU+PENpdGU+PEF1dGhvcj5CcnlhbnQ8L0F1dGhvcj48WWVhcj4yMDExPC9ZZWFyPjxS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</w:fldData>
        </w:fldChar>
      </w:r>
      <w:r w:rsidR="005E54F0">
        <w:rPr>
          <w:rFonts w:cstheme="minorHAnsi"/>
          <w:lang w:eastAsia="x-none"/>
        </w:rPr>
        <w:instrText xml:space="preserve"> ADDIN EN.CITE </w:instrText>
      </w:r>
      <w:r w:rsidR="005E54F0">
        <w:rPr>
          <w:rFonts w:cstheme="minorHAnsi"/>
          <w:lang w:eastAsia="x-none"/>
        </w:rPr>
        <w:fldChar w:fldCharType="begin">
          <w:fldData xml:space="preserve">PEVuZE5vdGU+PENpdGU+PEF1dGhvcj5CcnlhbnQ8L0F1dGhvcj48WWVhcj4yMDExPC9ZZWFyPjxS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</w:fldData>
        </w:fldChar>
      </w:r>
      <w:r w:rsidR="005E54F0">
        <w:rPr>
          <w:rFonts w:cstheme="minorHAnsi"/>
          <w:lang w:eastAsia="x-none"/>
        </w:rPr>
        <w:instrText xml:space="preserve"> ADDIN EN.CITE.DATA </w:instrText>
      </w:r>
      <w:r w:rsidR="005E54F0">
        <w:rPr>
          <w:rFonts w:cstheme="minorHAnsi"/>
          <w:lang w:eastAsia="x-none"/>
        </w:rPr>
      </w:r>
      <w:r w:rsidR="005E54F0">
        <w:rPr>
          <w:rFonts w:cstheme="minorHAnsi"/>
          <w:lang w:eastAsia="x-none"/>
        </w:rPr>
        <w:fldChar w:fldCharType="end"/>
      </w:r>
      <w:r w:rsidR="00D31ADA">
        <w:rPr>
          <w:rFonts w:cstheme="minorHAnsi"/>
          <w:lang w:eastAsia="x-none"/>
        </w:rPr>
      </w:r>
      <w:r w:rsidR="00D31ADA">
        <w:rPr>
          <w:rFonts w:cstheme="minorHAnsi"/>
          <w:lang w:eastAsia="x-none"/>
        </w:rPr>
        <w:fldChar w:fldCharType="separate"/>
      </w:r>
      <w:r w:rsidR="005E54F0" w:rsidRPr="005E54F0">
        <w:rPr>
          <w:rFonts w:cstheme="minorHAnsi"/>
          <w:noProof/>
          <w:vertAlign w:val="superscript"/>
          <w:lang w:eastAsia="x-none"/>
        </w:rPr>
        <w:t>270, 271</w:t>
      </w:r>
      <w:r w:rsidR="00D31ADA">
        <w:rPr>
          <w:rFonts w:cstheme="minorHAnsi"/>
          <w:lang w:eastAsia="x-none"/>
        </w:rPr>
        <w:fldChar w:fldCharType="end"/>
      </w:r>
      <w:r w:rsidR="00BC37AA" w:rsidRPr="00BC37AA">
        <w:t xml:space="preserve"> </w:t>
      </w:r>
      <w:r w:rsidR="00BC37AA">
        <w:rPr>
          <w:rFonts w:cstheme="minorHAnsi"/>
          <w:lang w:eastAsia="x-none"/>
        </w:rPr>
        <w:t>However, s</w:t>
      </w:r>
      <w:r w:rsidR="00BC37AA" w:rsidRPr="00BC37AA">
        <w:rPr>
          <w:rFonts w:cstheme="minorHAnsi"/>
          <w:lang w:eastAsia="x-none"/>
        </w:rPr>
        <w:t>creening AYA may be of benefit for some cancer sub-types, such as cervical, breast or colorectal cancer, particularly if they have a cancer predisposition syndrome.</w:t>
      </w:r>
      <w:r w:rsidR="00BC37AA" w:rsidRPr="008B2D36">
        <w:rPr>
          <w:rFonts w:cstheme="minorHAnsi"/>
          <w:vertAlign w:val="superscript"/>
          <w:lang w:eastAsia="x-none"/>
        </w:rPr>
        <w:t>29</w:t>
      </w:r>
    </w:p>
    <w:p w14:paraId="16AEB3DC" w14:textId="53511A2A" w:rsidR="00AF2542" w:rsidRPr="000D59B2" w:rsidRDefault="006D379A" w:rsidP="00244BAC">
      <w:pPr>
        <w:rPr>
          <w:rFonts w:cstheme="minorHAnsi"/>
          <w:lang w:eastAsia="x-none"/>
        </w:rPr>
      </w:pPr>
      <w:r w:rsidRPr="000D59B2">
        <w:rPr>
          <w:rFonts w:cstheme="minorHAnsi"/>
          <w:lang w:eastAsia="x-none"/>
        </w:rPr>
        <w:t>Screening r</w:t>
      </w:r>
      <w:r w:rsidR="000A7EEE" w:rsidRPr="000D59B2">
        <w:rPr>
          <w:rFonts w:cstheme="minorHAnsi"/>
          <w:lang w:eastAsia="x-none"/>
        </w:rPr>
        <w:t>ecommendation</w:t>
      </w:r>
      <w:r w:rsidRPr="000D59B2">
        <w:rPr>
          <w:rFonts w:cstheme="minorHAnsi"/>
          <w:lang w:eastAsia="x-none"/>
        </w:rPr>
        <w:t>s</w:t>
      </w:r>
      <w:r w:rsidR="000A7EEE" w:rsidRPr="000D59B2">
        <w:rPr>
          <w:rFonts w:cstheme="minorHAnsi"/>
          <w:lang w:eastAsia="x-none"/>
        </w:rPr>
        <w:t xml:space="preserve">: </w:t>
      </w:r>
    </w:p>
    <w:p w14:paraId="1018CAEC" w14:textId="5018ED2D" w:rsidR="00D7548D" w:rsidRDefault="000A7EEE" w:rsidP="0063001A">
      <w:pPr>
        <w:pStyle w:val="ListParagraph"/>
        <w:numPr>
          <w:ilvl w:val="0"/>
          <w:numId w:val="31"/>
        </w:numPr>
        <w:rPr>
          <w:rFonts w:cstheme="minorHAnsi"/>
          <w:lang w:eastAsia="x-none"/>
        </w:rPr>
      </w:pPr>
      <w:r w:rsidRPr="00AF2542">
        <w:rPr>
          <w:rFonts w:cstheme="minorHAnsi"/>
          <w:lang w:eastAsia="x-none"/>
        </w:rPr>
        <w:t xml:space="preserve">AYA with a known high-risk </w:t>
      </w:r>
      <w:r w:rsidR="00D36479">
        <w:rPr>
          <w:rFonts w:cstheme="minorHAnsi"/>
          <w:lang w:eastAsia="x-none"/>
        </w:rPr>
        <w:t xml:space="preserve">cancer </w:t>
      </w:r>
      <w:r w:rsidRPr="00AF2542">
        <w:rPr>
          <w:rFonts w:cstheme="minorHAnsi"/>
          <w:lang w:eastAsia="x-none"/>
        </w:rPr>
        <w:t xml:space="preserve">predisposition </w:t>
      </w:r>
      <w:r w:rsidR="00D36479">
        <w:rPr>
          <w:rFonts w:cstheme="minorHAnsi"/>
          <w:lang w:eastAsia="x-none"/>
        </w:rPr>
        <w:t>syndrome or family history of</w:t>
      </w:r>
      <w:r w:rsidR="00062D3B">
        <w:rPr>
          <w:rFonts w:cstheme="minorHAnsi"/>
          <w:lang w:eastAsia="x-none"/>
        </w:rPr>
        <w:t xml:space="preserve"> cancer at a young age</w:t>
      </w:r>
      <w:r w:rsidRPr="00AF2542">
        <w:rPr>
          <w:rFonts w:cstheme="minorHAnsi"/>
          <w:lang w:eastAsia="x-none"/>
        </w:rPr>
        <w:t xml:space="preserve"> should be aware of the importance of screening and early detection and encouraged to follow evidence-based recommendations.</w:t>
      </w:r>
    </w:p>
    <w:p w14:paraId="74B30A81" w14:textId="51681262" w:rsidR="00A3447B" w:rsidRDefault="00E307F3" w:rsidP="0063001A">
      <w:pPr>
        <w:pStyle w:val="ListParagraph"/>
        <w:numPr>
          <w:ilvl w:val="0"/>
          <w:numId w:val="31"/>
        </w:numPr>
        <w:rPr>
          <w:rFonts w:cstheme="minorHAnsi"/>
          <w:lang w:eastAsia="x-none"/>
        </w:rPr>
      </w:pPr>
      <w:r>
        <w:rPr>
          <w:rFonts w:cstheme="minorHAnsi"/>
          <w:lang w:eastAsia="x-none"/>
        </w:rPr>
        <w:t>AYA survivors of childhood cancer</w:t>
      </w:r>
      <w:r w:rsidR="00D41769">
        <w:rPr>
          <w:rFonts w:cstheme="minorHAnsi"/>
          <w:lang w:eastAsia="x-none"/>
        </w:rPr>
        <w:t>,</w:t>
      </w:r>
      <w:r>
        <w:rPr>
          <w:rFonts w:cstheme="minorHAnsi"/>
          <w:lang w:eastAsia="x-none"/>
        </w:rPr>
        <w:t xml:space="preserve"> </w:t>
      </w:r>
      <w:r w:rsidR="00B07A74">
        <w:rPr>
          <w:rFonts w:cstheme="minorHAnsi"/>
          <w:lang w:eastAsia="x-none"/>
        </w:rPr>
        <w:t>with the support of their GPs</w:t>
      </w:r>
      <w:r>
        <w:rPr>
          <w:rFonts w:cstheme="minorHAnsi"/>
          <w:lang w:eastAsia="x-none"/>
        </w:rPr>
        <w:t xml:space="preserve"> should </w:t>
      </w:r>
      <w:r w:rsidR="002E1170">
        <w:rPr>
          <w:rFonts w:cstheme="minorHAnsi"/>
          <w:lang w:eastAsia="x-none"/>
        </w:rPr>
        <w:t xml:space="preserve">follow evidence-based guidelines that include reducing modifiable cancer risk factors </w:t>
      </w:r>
      <w:r w:rsidR="00CB01BC">
        <w:rPr>
          <w:rFonts w:cstheme="minorHAnsi"/>
          <w:lang w:eastAsia="x-none"/>
        </w:rPr>
        <w:t>and, if applicable, cancer risks associated with initial disease and treatment, such as secondary malignant neoplasms.</w:t>
      </w:r>
    </w:p>
    <w:p w14:paraId="20961C5C" w14:textId="3F929253" w:rsidR="00945F36" w:rsidRDefault="00945F36" w:rsidP="00945F36">
      <w:pPr>
        <w:rPr>
          <w:rFonts w:cstheme="minorHAnsi"/>
          <w:lang w:eastAsia="x-none"/>
        </w:rPr>
      </w:pPr>
    </w:p>
    <w:p w14:paraId="750447A0" w14:textId="030E7DFB" w:rsidR="00945F36" w:rsidRDefault="00945F36" w:rsidP="00945F36">
      <w:pPr>
        <w:rPr>
          <w:rFonts w:cstheme="minorHAnsi"/>
          <w:lang w:eastAsia="x-none"/>
        </w:rPr>
      </w:pPr>
    </w:p>
    <w:p w14:paraId="5E03AD12" w14:textId="60F4BA22" w:rsidR="00945F36" w:rsidRDefault="00945F36" w:rsidP="00945F36">
      <w:pPr>
        <w:rPr>
          <w:rFonts w:cstheme="minorHAnsi"/>
          <w:lang w:eastAsia="x-none"/>
        </w:rPr>
      </w:pPr>
    </w:p>
    <w:p w14:paraId="2795871D" w14:textId="2C625077" w:rsidR="00945F36" w:rsidRDefault="00945F36" w:rsidP="00945F36">
      <w:pPr>
        <w:rPr>
          <w:rFonts w:cstheme="minorHAnsi"/>
          <w:lang w:eastAsia="x-none"/>
        </w:rPr>
      </w:pPr>
    </w:p>
    <w:p w14:paraId="52B5C117" w14:textId="1DE27C6E" w:rsidR="00945F36" w:rsidRDefault="00945F36" w:rsidP="00945F36">
      <w:pPr>
        <w:rPr>
          <w:rFonts w:cstheme="minorHAnsi"/>
          <w:lang w:eastAsia="x-none"/>
        </w:rPr>
      </w:pPr>
    </w:p>
    <w:p w14:paraId="14CC416F" w14:textId="11C2F516" w:rsidR="00945F36" w:rsidRDefault="00945F36" w:rsidP="00945F36">
      <w:pPr>
        <w:rPr>
          <w:rFonts w:cstheme="minorHAnsi"/>
          <w:lang w:eastAsia="x-none"/>
        </w:rPr>
      </w:pPr>
    </w:p>
    <w:p w14:paraId="7F411299" w14:textId="3BDBCF17" w:rsidR="00945F36" w:rsidRDefault="00945F36" w:rsidP="00945F36">
      <w:pPr>
        <w:rPr>
          <w:rFonts w:cstheme="minorHAnsi"/>
          <w:lang w:eastAsia="x-none"/>
        </w:rPr>
      </w:pPr>
    </w:p>
    <w:p w14:paraId="7AA46FD5" w14:textId="48DF6DE1" w:rsidR="00945F36" w:rsidRDefault="00945F36" w:rsidP="00945F36">
      <w:pPr>
        <w:rPr>
          <w:rFonts w:cstheme="minorHAnsi"/>
          <w:lang w:eastAsia="x-none"/>
        </w:rPr>
      </w:pPr>
    </w:p>
    <w:p w14:paraId="3E8737C4" w14:textId="7487D42D" w:rsidR="00945F36" w:rsidRDefault="00945F36" w:rsidP="00945F36">
      <w:pPr>
        <w:rPr>
          <w:rFonts w:cstheme="minorHAnsi"/>
          <w:lang w:eastAsia="x-none"/>
        </w:rPr>
      </w:pPr>
    </w:p>
    <w:p w14:paraId="19E3AE79" w14:textId="3837A3E7" w:rsidR="00945F36" w:rsidRDefault="00945F36" w:rsidP="00945F36">
      <w:pPr>
        <w:rPr>
          <w:rFonts w:cstheme="minorHAnsi"/>
          <w:lang w:eastAsia="x-none"/>
        </w:rPr>
      </w:pPr>
    </w:p>
    <w:p w14:paraId="4997B81F" w14:textId="04D45EBD" w:rsidR="00945F36" w:rsidRDefault="00945F36" w:rsidP="00945F36">
      <w:pPr>
        <w:rPr>
          <w:rFonts w:cstheme="minorHAnsi"/>
          <w:lang w:eastAsia="x-none"/>
        </w:rPr>
      </w:pPr>
    </w:p>
    <w:p w14:paraId="7F5897BA" w14:textId="5AEAA067" w:rsidR="00945F36" w:rsidRDefault="00945F36" w:rsidP="00945F36">
      <w:pPr>
        <w:rPr>
          <w:rFonts w:cstheme="minorHAnsi"/>
          <w:lang w:eastAsia="x-none"/>
        </w:rPr>
      </w:pPr>
    </w:p>
    <w:p w14:paraId="761869B4" w14:textId="77777777" w:rsidR="00945F36" w:rsidRPr="00945F36" w:rsidRDefault="00945F36" w:rsidP="00945F36">
      <w:pPr>
        <w:rPr>
          <w:rFonts w:cstheme="minorHAnsi"/>
          <w:lang w:eastAsia="x-none"/>
        </w:rPr>
      </w:pPr>
    </w:p>
    <w:p w14:paraId="43642D94" w14:textId="3683909D" w:rsidR="00C51C9A" w:rsidRPr="00BC1007" w:rsidRDefault="004C7B4A" w:rsidP="00BC1007">
      <w:pPr>
        <w:pStyle w:val="Heading2"/>
      </w:pPr>
      <w:bookmarkStart w:id="345" w:name="_Toc79409276"/>
      <w:r w:rsidRPr="00124955">
        <w:lastRenderedPageBreak/>
        <w:t>Step 2</w:t>
      </w:r>
      <w:r w:rsidR="00EF2FBF" w:rsidRPr="00124955">
        <w:t>: P</w:t>
      </w:r>
      <w:r w:rsidR="008C0B3E" w:rsidRPr="00124955">
        <w:t xml:space="preserve">resentation, initial </w:t>
      </w:r>
      <w:r w:rsidR="00970B5A" w:rsidRPr="00124955">
        <w:t>investigations,</w:t>
      </w:r>
      <w:r w:rsidR="008C0B3E" w:rsidRPr="00124955">
        <w:t xml:space="preserve"> and referral</w:t>
      </w:r>
      <w:bookmarkEnd w:id="345"/>
    </w:p>
    <w:p w14:paraId="5EC07421" w14:textId="600F3B56" w:rsidR="00C0197D" w:rsidRPr="00124955" w:rsidRDefault="008B074D" w:rsidP="008B074D">
      <w:pPr>
        <w:spacing w:after="120"/>
        <w:rPr>
          <w:rFonts w:cstheme="minorHAnsi"/>
          <w:lang w:eastAsia="x-none"/>
        </w:rPr>
      </w:pPr>
      <w:r w:rsidRPr="008B074D">
        <w:rPr>
          <w:rFonts w:cstheme="minorHAnsi"/>
          <w:lang w:eastAsia="x-none"/>
        </w:rPr>
        <w:t>This step outlines the standards of care when establishing a diagnosis and</w:t>
      </w:r>
      <w:r>
        <w:rPr>
          <w:rFonts w:cstheme="minorHAnsi"/>
          <w:lang w:eastAsia="x-none"/>
        </w:rPr>
        <w:t>/or</w:t>
      </w:r>
      <w:r w:rsidRPr="008B074D">
        <w:rPr>
          <w:rFonts w:cstheme="minorHAnsi"/>
          <w:lang w:eastAsia="x-none"/>
        </w:rPr>
        <w:t xml:space="preserve"> referring to other health or</w:t>
      </w:r>
      <w:r>
        <w:rPr>
          <w:rFonts w:cstheme="minorHAnsi"/>
          <w:lang w:eastAsia="x-none"/>
        </w:rPr>
        <w:t xml:space="preserve"> </w:t>
      </w:r>
      <w:r w:rsidRPr="008B074D">
        <w:rPr>
          <w:rFonts w:cstheme="minorHAnsi"/>
          <w:lang w:eastAsia="x-none"/>
        </w:rPr>
        <w:t xml:space="preserve">supportive services. </w:t>
      </w:r>
    </w:p>
    <w:p w14:paraId="7D67B40C" w14:textId="5F4A9B60" w:rsidR="00951BD6" w:rsidRDefault="008D14F8" w:rsidP="00244BAC">
      <w:pPr>
        <w:pStyle w:val="Heading3"/>
      </w:pPr>
      <w:bookmarkStart w:id="346" w:name="_Toc482951799"/>
      <w:bookmarkStart w:id="347" w:name="_Toc76462598"/>
      <w:bookmarkStart w:id="348" w:name="_Toc76463213"/>
      <w:bookmarkStart w:id="349" w:name="_Toc76733840"/>
      <w:bookmarkStart w:id="350" w:name="_Toc76734224"/>
      <w:bookmarkStart w:id="351" w:name="_Toc79135474"/>
      <w:bookmarkStart w:id="352" w:name="_Toc79135941"/>
      <w:bookmarkStart w:id="353" w:name="_Toc79408422"/>
      <w:bookmarkStart w:id="354" w:name="_Toc79409277"/>
      <w:r w:rsidRPr="00124955">
        <w:t>2.1</w:t>
      </w:r>
      <w:r w:rsidRPr="00124955">
        <w:tab/>
      </w:r>
      <w:r w:rsidR="004B3066">
        <w:t>S</w:t>
      </w:r>
      <w:r w:rsidR="009671B0" w:rsidRPr="00124955">
        <w:t>igns and symptoms</w:t>
      </w:r>
      <w:bookmarkEnd w:id="346"/>
      <w:bookmarkEnd w:id="347"/>
      <w:bookmarkEnd w:id="348"/>
      <w:bookmarkEnd w:id="349"/>
      <w:bookmarkEnd w:id="350"/>
      <w:bookmarkEnd w:id="351"/>
      <w:bookmarkEnd w:id="352"/>
      <w:bookmarkEnd w:id="353"/>
      <w:bookmarkEnd w:id="354"/>
    </w:p>
    <w:p w14:paraId="0A305C20" w14:textId="19A6B7BC" w:rsidR="000C6B58" w:rsidRDefault="00363F05" w:rsidP="000C6B58">
      <w:r>
        <w:t>Cancer in AYA present</w:t>
      </w:r>
      <w:r w:rsidR="00C933DD">
        <w:t>s</w:t>
      </w:r>
      <w:r>
        <w:t xml:space="preserve"> with a broad spectrum of symptoms</w:t>
      </w:r>
      <w:r w:rsidR="00D347EA">
        <w:fldChar w:fldCharType="begin">
          <w:fldData xml:space="preserve">PEVuZE5vdGU+PENpdGU+PEF1dGhvcj5Lb288L0F1dGhvcj48WWVhcj4yMDIwPC9ZZWFyPjxSZWNO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</w:fldData>
        </w:fldChar>
      </w:r>
      <w:r w:rsidR="005E54F0">
        <w:instrText xml:space="preserve"> ADDIN EN.CITE </w:instrText>
      </w:r>
      <w:r w:rsidR="005E54F0">
        <w:fldChar w:fldCharType="begin">
          <w:fldData xml:space="preserve">PEVuZE5vdGU+PENpdGU+PEF1dGhvcj5Lb288L0F1dGhvcj48WWVhcj4yMDIwPC9ZZWFyPjxSZWNO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</w:fldData>
        </w:fldChar>
      </w:r>
      <w:r w:rsidR="005E54F0">
        <w:instrText xml:space="preserve"> ADDIN EN.CITE.DATA </w:instrText>
      </w:r>
      <w:r w:rsidR="005E54F0">
        <w:fldChar w:fldCharType="end"/>
      </w:r>
      <w:r w:rsidR="00D347EA">
        <w:fldChar w:fldCharType="separate"/>
      </w:r>
      <w:r w:rsidR="005E54F0" w:rsidRPr="005E54F0">
        <w:rPr>
          <w:noProof/>
          <w:vertAlign w:val="superscript"/>
        </w:rPr>
        <w:t>271</w:t>
      </w:r>
      <w:r w:rsidR="00D347EA">
        <w:fldChar w:fldCharType="end"/>
      </w:r>
      <w:r w:rsidR="00C40EDB">
        <w:t xml:space="preserve"> and, compared to paediatric and adult cancers, </w:t>
      </w:r>
      <w:r w:rsidR="00BB35C3">
        <w:t xml:space="preserve">often </w:t>
      </w:r>
      <w:r w:rsidR="00D347EA">
        <w:t>experience a prolonged pathway to diagnosis.</w:t>
      </w:r>
      <w:r w:rsidR="004A4DF8">
        <w:fldChar w:fldCharType="begin"/>
      </w:r>
      <w:r w:rsidR="00727C79">
        <w:instrText xml:space="preserve"> ADDIN EN.CITE &lt;EndNote&gt;&lt;Cite&gt;&lt;Author&gt;Hughes&lt;/Author&gt;&lt;Year&gt;2018&lt;/Year&gt;&lt;RecNum&gt;106&lt;/RecNum&gt;&lt;DisplayText&gt;&lt;style face="superscript"&gt;1&lt;/style&gt;&lt;/DisplayText&gt;&lt;record&gt;&lt;rec-number&gt;106&lt;/rec-number&gt;&lt;foreign-keys&gt;&lt;key app="EN" db-id="2vzr02ev2z9xe3e2ds859xwv9wrsz99pza0t" timestamp="0"&gt;106&lt;/key&gt;&lt;/foreign-keys&gt;&lt;ref-type name="Journal Article"&gt;17&lt;/ref-type&gt;&lt;contributors&gt;&lt;authors&gt;&lt;author&gt;Hughes, N.&lt;/author&gt;&lt;author&gt;Stark, D.&lt;/author&gt;&lt;/authors&gt;&lt;/contributors&gt;&lt;titles&gt;&lt;title&gt;The Management of Adolescents and Young Adults with Cancer&lt;/title&gt;&lt;secondary-title&gt;Cancer Treatment Reviews&lt;/secondary-title&gt;&lt;/titles&gt;&lt;pages&gt;45-53&lt;/pages&gt;&lt;volume&gt;67&lt;/volume&gt;&lt;dates&gt;&lt;year&gt;2018&lt;/year&gt;&lt;/dates&gt;&lt;urls&gt;&lt;/urls&gt;&lt;/record&gt;&lt;/Cite&gt;&lt;/EndNote&gt;</w:instrText>
      </w:r>
      <w:r w:rsidR="004A4DF8">
        <w:fldChar w:fldCharType="separate"/>
      </w:r>
      <w:r w:rsidR="004A4DF8" w:rsidRPr="004A4DF8">
        <w:rPr>
          <w:noProof/>
          <w:vertAlign w:val="superscript"/>
        </w:rPr>
        <w:t>1</w:t>
      </w:r>
      <w:r w:rsidR="004A4DF8">
        <w:fldChar w:fldCharType="end"/>
      </w:r>
      <w:r w:rsidR="00137066">
        <w:t xml:space="preserve"> </w:t>
      </w:r>
      <w:r w:rsidR="00C9578A">
        <w:t>Barr</w:t>
      </w:r>
      <w:r w:rsidR="0002657F">
        <w:t xml:space="preserve">iers to </w:t>
      </w:r>
      <w:r w:rsidR="00976DA9">
        <w:t xml:space="preserve">timely </w:t>
      </w:r>
      <w:r w:rsidR="0002657F">
        <w:t>diagnosis include the rarity and heterogeneity of AYA cancer</w:t>
      </w:r>
      <w:r w:rsidR="00907427">
        <w:t xml:space="preserve"> and low index of suspicion</w:t>
      </w:r>
      <w:r w:rsidR="0002657F">
        <w:t xml:space="preserve">, </w:t>
      </w:r>
      <w:r w:rsidR="0003435B">
        <w:t xml:space="preserve">the </w:t>
      </w:r>
      <w:r w:rsidR="00907427">
        <w:t xml:space="preserve">frequent </w:t>
      </w:r>
      <w:r w:rsidR="0003435B">
        <w:t>development of non-specific symptoms, low health-seeking behaviours and l</w:t>
      </w:r>
      <w:r w:rsidR="002E01B1">
        <w:t>ack</w:t>
      </w:r>
      <w:r w:rsidR="0003435B">
        <w:t xml:space="preserve"> cancer awareness</w:t>
      </w:r>
      <w:r w:rsidR="002E01B1">
        <w:t xml:space="preserve"> of the AYA </w:t>
      </w:r>
      <w:r w:rsidR="0003435B">
        <w:t>.</w:t>
      </w:r>
      <w:r w:rsidR="00473C57">
        <w:fldChar w:fldCharType="begin">
          <w:fldData xml:space="preserve">PEVuZE5vdGU+PENpdGU+PEF1dGhvcj5SdWJpbjwvQXV0aG9yPjxZZWFyPjIwMTU8L1llYXI+PFJl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</w:fldData>
        </w:fldChar>
      </w:r>
      <w:r w:rsidR="005E54F0">
        <w:instrText xml:space="preserve"> ADDIN EN.CITE </w:instrText>
      </w:r>
      <w:r w:rsidR="005E54F0">
        <w:fldChar w:fldCharType="begin">
          <w:fldData xml:space="preserve">PEVuZE5vdGU+PENpdGU+PEF1dGhvcj5SdWJpbjwvQXV0aG9yPjxZZWFyPjIwMTU8L1llYXI+PFJl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</w:fldData>
        </w:fldChar>
      </w:r>
      <w:r w:rsidR="005E54F0">
        <w:instrText xml:space="preserve"> ADDIN EN.CITE.DATA </w:instrText>
      </w:r>
      <w:r w:rsidR="005E54F0">
        <w:fldChar w:fldCharType="end"/>
      </w:r>
      <w:r w:rsidR="00473C57">
        <w:fldChar w:fldCharType="separate"/>
      </w:r>
      <w:r w:rsidR="005E54F0" w:rsidRPr="005E54F0">
        <w:rPr>
          <w:noProof/>
          <w:vertAlign w:val="superscript"/>
        </w:rPr>
        <w:t>29, 272, 273</w:t>
      </w:r>
      <w:r w:rsidR="00473C57">
        <w:fldChar w:fldCharType="end"/>
      </w:r>
      <w:r w:rsidR="003D2A76">
        <w:t xml:space="preserve"> </w:t>
      </w:r>
      <w:r w:rsidR="00011B98">
        <w:t>I</w:t>
      </w:r>
      <w:r w:rsidR="003D2A76">
        <w:t>n some tumour types, rapid diagn</w:t>
      </w:r>
      <w:r w:rsidR="00F16823">
        <w:t>osis may in fact be a poor prognostic indicator</w:t>
      </w:r>
      <w:r w:rsidR="007B742F">
        <w:t>;</w:t>
      </w:r>
      <w:r w:rsidR="007745A4">
        <w:fldChar w:fldCharType="begin">
          <w:fldData xml:space="preserve">PEVuZE5vdGU+PENpdGU+PEF1dGhvcj5GZXJyYXJpPC9BdXRob3I+PFllYXI+MjAxNjwvWWVhcj48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</w:fldData>
        </w:fldChar>
      </w:r>
      <w:r w:rsidR="005E54F0">
        <w:instrText xml:space="preserve"> ADDIN EN.CITE </w:instrText>
      </w:r>
      <w:r w:rsidR="005E54F0">
        <w:fldChar w:fldCharType="begin">
          <w:fldData xml:space="preserve">PEVuZE5vdGU+PENpdGU+PEF1dGhvcj5GZXJyYXJpPC9BdXRob3I+PFllYXI+MjAxNjwvWWVhcj48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</w:fldData>
        </w:fldChar>
      </w:r>
      <w:r w:rsidR="005E54F0">
        <w:instrText xml:space="preserve"> ADDIN EN.CITE.DATA </w:instrText>
      </w:r>
      <w:r w:rsidR="005E54F0">
        <w:fldChar w:fldCharType="end"/>
      </w:r>
      <w:r w:rsidR="007745A4">
        <w:fldChar w:fldCharType="separate"/>
      </w:r>
      <w:r w:rsidR="005E54F0" w:rsidRPr="005E54F0">
        <w:rPr>
          <w:noProof/>
          <w:vertAlign w:val="superscript"/>
        </w:rPr>
        <w:t>274</w:t>
      </w:r>
      <w:r w:rsidR="007745A4">
        <w:fldChar w:fldCharType="end"/>
      </w:r>
      <w:r w:rsidR="007B742F" w:rsidRPr="007B742F">
        <w:t xml:space="preserve"> </w:t>
      </w:r>
      <w:r w:rsidR="007B742F">
        <w:t>t</w:t>
      </w:r>
      <w:r w:rsidR="007B742F" w:rsidRPr="007B742F">
        <w:t xml:space="preserve">umour biology, versus diagnostic </w:t>
      </w:r>
      <w:r w:rsidR="00A37049">
        <w:t>timeliness</w:t>
      </w:r>
      <w:r w:rsidR="007B742F" w:rsidRPr="007B742F">
        <w:t>, is more strongly associated with treatment response and outcomes</w:t>
      </w:r>
      <w:r w:rsidR="00A37049">
        <w:t>.</w:t>
      </w:r>
      <w:r w:rsidR="000C5326">
        <w:fldChar w:fldCharType="begin"/>
      </w:r>
      <w:r w:rsidR="005E54F0">
        <w:instrText xml:space="preserve"> ADDIN EN.CITE &lt;EndNote&gt;&lt;Cite&gt;&lt;Author&gt;Tricoli&lt;/Author&gt;&lt;Year&gt;2018&lt;/Year&gt;&lt;RecNum&gt;587&lt;/RecNum&gt;&lt;DisplayText&gt;&lt;style face="superscript"&gt;230&lt;/style&gt;&lt;/DisplayText&gt;&lt;record&gt;&lt;rec-number&gt;587&lt;/rec-number&gt;&lt;foreign-keys&gt;&lt;key app="EN" db-id="2vzr02ev2z9xe3e2ds859xwv9wrsz99pza0t" timestamp="0"&gt;587&lt;/key&gt;&lt;/foreign-keys&gt;&lt;ref-type name="Journal Article"&gt;17&lt;/ref-type&gt;&lt;contributors&gt;&lt;authors&gt;&lt;author&gt;Tricoli, J. V.&lt;/author&gt;&lt;author&gt;Bleyer, A.&lt;/author&gt;&lt;/authors&gt;&lt;/contributors&gt;&lt;titles&gt;&lt;title&gt;Adolescent and Young Adult Cancer Biology&lt;/title&gt;&lt;secondary-title&gt;Cancer J&lt;/secondary-title&gt;&lt;alt-title&gt;Cancer journal (Sudbury, Mass.)&lt;/alt-title&gt;&lt;/titles&gt;&lt;pages&gt;267-274&lt;/pages&gt;&lt;volume&gt;24&lt;/volume&gt;&lt;number&gt;6&lt;/number&gt;&lt;edition&gt;2018/11/28&lt;/edition&gt;&lt;keywords&gt;&lt;keyword&gt;Adolescent&lt;/keyword&gt;&lt;keyword&gt;Adult&lt;/keyword&gt;&lt;keyword&gt;Age Factors&lt;/keyword&gt;&lt;keyword&gt;Genomics/methods&lt;/keyword&gt;&lt;keyword&gt;Humans&lt;/keyword&gt;&lt;keyword&gt;Medical Oncology/*methods&lt;/keyword&gt;&lt;keyword&gt;Neoplasm Staging&lt;/keyword&gt;&lt;keyword&gt;Neoplasms/genetics/mortality/*pathology/therapy&lt;/keyword&gt;&lt;keyword&gt;Prognosis&lt;/keyword&gt;&lt;keyword&gt;Treatment Outcome&lt;/keyword&gt;&lt;keyword&gt;Young Adult&lt;/keyword&gt;&lt;/keywords&gt;&lt;dates&gt;&lt;year&gt;2018&lt;/year&gt;&lt;pub-dates&gt;&lt;date&gt;Nov/Dec&lt;/date&gt;&lt;/pub-dates&gt;&lt;/dates&gt;&lt;isbn&gt;1528-9117&lt;/isbn&gt;&lt;accession-num&gt;30480571&lt;/accession-num&gt;&lt;urls&gt;&lt;/urls&gt;&lt;electronic-resource-num&gt;10.1097/ppo.0000000000000343&lt;/electronic-resource-num&gt;&lt;remote-database-provider&gt;NLM&lt;/remote-database-provider&gt;&lt;language&gt;eng&lt;/language&gt;&lt;/record&gt;&lt;/Cite&gt;&lt;/EndNote&gt;</w:instrText>
      </w:r>
      <w:r w:rsidR="000C5326">
        <w:fldChar w:fldCharType="separate"/>
      </w:r>
      <w:r w:rsidR="005E54F0" w:rsidRPr="005E54F0">
        <w:rPr>
          <w:noProof/>
          <w:vertAlign w:val="superscript"/>
        </w:rPr>
        <w:t>230</w:t>
      </w:r>
      <w:r w:rsidR="000C5326">
        <w:fldChar w:fldCharType="end"/>
      </w:r>
    </w:p>
    <w:p w14:paraId="573C6A5F" w14:textId="63040211" w:rsidR="0093122D" w:rsidRDefault="000E3A5C" w:rsidP="000C6B58">
      <w:r>
        <w:t xml:space="preserve">When examined </w:t>
      </w:r>
      <w:r w:rsidR="005E56A7">
        <w:t>across all AYA cancers</w:t>
      </w:r>
      <w:r>
        <w:t xml:space="preserve">, </w:t>
      </w:r>
      <w:r w:rsidR="00695885">
        <w:t xml:space="preserve">the most </w:t>
      </w:r>
      <w:r>
        <w:t>c</w:t>
      </w:r>
      <w:r w:rsidRPr="000E3A5C">
        <w:t>ommon presenting signs and symptoms</w:t>
      </w:r>
      <w:r w:rsidR="005E56A7">
        <w:t xml:space="preserve"> include </w:t>
      </w:r>
      <w:r w:rsidR="000C5326">
        <w:t>presence of a l</w:t>
      </w:r>
      <w:r w:rsidR="00970A4E">
        <w:t xml:space="preserve">ump or </w:t>
      </w:r>
      <w:r w:rsidR="005E56A7">
        <w:t>swelling</w:t>
      </w:r>
      <w:r w:rsidR="00E55627">
        <w:t>, extreme fatigue</w:t>
      </w:r>
      <w:r w:rsidR="008C2C22">
        <w:t>,</w:t>
      </w:r>
      <w:r w:rsidR="00E55627">
        <w:t xml:space="preserve"> and pain</w:t>
      </w:r>
      <w:r w:rsidR="00970A4E">
        <w:t>;</w:t>
      </w:r>
      <w:r w:rsidR="00D96045">
        <w:t xml:space="preserve"> </w:t>
      </w:r>
      <w:r w:rsidR="00970A4E">
        <w:t>al</w:t>
      </w:r>
      <w:r w:rsidR="00D96045">
        <w:t>though the</w:t>
      </w:r>
      <w:r w:rsidR="00EB057F">
        <w:t xml:space="preserve"> </w:t>
      </w:r>
      <w:r w:rsidR="00976DA9">
        <w:t xml:space="preserve">observed variation in </w:t>
      </w:r>
      <w:r w:rsidR="00D96045">
        <w:t xml:space="preserve">time </w:t>
      </w:r>
      <w:r w:rsidR="00976DA9">
        <w:t>to</w:t>
      </w:r>
      <w:r w:rsidR="00D96045">
        <w:t xml:space="preserve"> seek</w:t>
      </w:r>
      <w:r w:rsidR="00976DA9">
        <w:t>ing</w:t>
      </w:r>
      <w:r w:rsidR="00D96045">
        <w:t xml:space="preserve"> help following the onset of symptoms</w:t>
      </w:r>
      <w:r w:rsidR="00F04B37">
        <w:t xml:space="preserve"> </w:t>
      </w:r>
      <w:r w:rsidR="005A1DDA">
        <w:t>is</w:t>
      </w:r>
      <w:r w:rsidR="00F45B83">
        <w:t xml:space="preserve"> too short to </w:t>
      </w:r>
      <w:r w:rsidR="00976DA9">
        <w:t>enable specific,</w:t>
      </w:r>
      <w:r w:rsidR="00F45B83">
        <w:t xml:space="preserve"> targeted </w:t>
      </w:r>
      <w:r w:rsidR="00BB35C3">
        <w:t>awareness campaigns.</w:t>
      </w:r>
      <w:r w:rsidR="00BB35C3">
        <w:fldChar w:fldCharType="begin">
          <w:fldData xml:space="preserve">PEVuZE5vdGU+PENpdGU+PEF1dGhvcj5Lb288L0F1dGhvcj48WWVhcj4yMDIwPC9ZZWFyPjxSZWNO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</w:fldData>
        </w:fldChar>
      </w:r>
      <w:r w:rsidR="005E54F0">
        <w:instrText xml:space="preserve"> ADDIN EN.CITE </w:instrText>
      </w:r>
      <w:r w:rsidR="005E54F0">
        <w:fldChar w:fldCharType="begin">
          <w:fldData xml:space="preserve">PEVuZE5vdGU+PENpdGU+PEF1dGhvcj5Lb288L0F1dGhvcj48WWVhcj4yMDIwPC9ZZWFyPjxSZWNO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</w:fldData>
        </w:fldChar>
      </w:r>
      <w:r w:rsidR="005E54F0">
        <w:instrText xml:space="preserve"> ADDIN EN.CITE.DATA </w:instrText>
      </w:r>
      <w:r w:rsidR="005E54F0">
        <w:fldChar w:fldCharType="end"/>
      </w:r>
      <w:r w:rsidR="00BB35C3">
        <w:fldChar w:fldCharType="separate"/>
      </w:r>
      <w:r w:rsidR="005E54F0" w:rsidRPr="005E54F0">
        <w:rPr>
          <w:noProof/>
          <w:vertAlign w:val="superscript"/>
        </w:rPr>
        <w:t>271</w:t>
      </w:r>
      <w:r w:rsidR="00BB35C3">
        <w:fldChar w:fldCharType="end"/>
      </w:r>
      <w:r w:rsidR="000B50E2">
        <w:t xml:space="preserve"> </w:t>
      </w:r>
    </w:p>
    <w:p w14:paraId="4DC75777" w14:textId="26DD350E" w:rsidR="00AB7113" w:rsidRDefault="00AB7113" w:rsidP="000C6B58">
      <w:r>
        <w:t xml:space="preserve">Despite this, </w:t>
      </w:r>
      <w:r w:rsidR="00BE6AB8">
        <w:t>efforts to expedite diagnosis may benefit some sub-groups</w:t>
      </w:r>
      <w:r w:rsidR="006B01BF">
        <w:fldChar w:fldCharType="begin"/>
      </w:r>
      <w:r w:rsidR="005E54F0">
        <w:instrText xml:space="preserve"> ADDIN EN.CITE &lt;EndNote&gt;&lt;Cite&gt;&lt;Author&gt;Neal&lt;/Author&gt;&lt;Year&gt;2015&lt;/Year&gt;&lt;RecNum&gt;593&lt;/RecNum&gt;&lt;DisplayText&gt;&lt;style face="superscript"&gt;275&lt;/style&gt;&lt;/DisplayText&gt;&lt;record&gt;&lt;rec-number&gt;593&lt;/rec-number&gt;&lt;foreign-keys&gt;&lt;key app="EN" db-id="2vzr02ev2z9xe3e2ds859xwv9wrsz99pza0t" timestamp="0"&gt;593&lt;/key&gt;&lt;/foreign-keys&gt;&lt;ref-type name="Journal Article"&gt;17&lt;/ref-type&gt;&lt;contributors&gt;&lt;authors&gt;&lt;author&gt;Neal, R. D.&lt;/author&gt;&lt;author&gt;Tharmanathan, P.&lt;/author&gt;&lt;author&gt;France, B.&lt;/author&gt;&lt;author&gt;Din, N. U.&lt;/author&gt;&lt;author&gt;Cotton, S.&lt;/author&gt;&lt;author&gt;Fallon-Ferguson, J.&lt;/author&gt;&lt;author&gt;Hamilton, W.&lt;/author&gt;&lt;author&gt;Hendry, A.&lt;/author&gt;&lt;author&gt;Hendry, M.&lt;/author&gt;&lt;author&gt;Lewis, R.&lt;/author&gt;&lt;author&gt;Macleod, U.&lt;/author&gt;&lt;author&gt;Mitchell, E. D.&lt;/author&gt;&lt;author&gt;Pickett, M.&lt;/author&gt;&lt;author&gt;Rai, T.&lt;/author&gt;&lt;author&gt;Shaw, K.&lt;/author&gt;&lt;author&gt;Stuart, N.&lt;/author&gt;&lt;author&gt;Tørring, M. L.&lt;/author&gt;&lt;author&gt;Wilkinson, C.&lt;/author&gt;&lt;author&gt;Williams, B.&lt;/author&gt;&lt;author&gt;Williams, N.&lt;/author&gt;&lt;author&gt;Emery, J.&lt;/author&gt;&lt;/authors&gt;&lt;/contributors&gt;&lt;titles&gt;&lt;title&gt;Is increased time to diagnosis and treatment in symptomatic cancer associated with poorer outcomes? Systematic review&lt;/title&gt;&lt;secondary-title&gt;British Journal of Cancer&lt;/secondary-title&gt;&lt;/titles&gt;&lt;pages&gt;S92-S107&lt;/pages&gt;&lt;volume&gt;112&lt;/volume&gt;&lt;number&gt;1&lt;/number&gt;&lt;dates&gt;&lt;year&gt;2015&lt;/year&gt;&lt;pub-dates&gt;&lt;date&gt;2015/03/01&lt;/date&gt;&lt;/pub-dates&gt;&lt;/dates&gt;&lt;isbn&gt;1532-1827&lt;/isbn&gt;&lt;urls&gt;&lt;related-urls&gt;&lt;url&gt;https://doi.org/10.1038/bjc.2015.48&lt;/url&gt;&lt;/related-urls&gt;&lt;/urls&gt;&lt;electronic-resource-num&gt;10.1038/bjc.2015.48&lt;/electronic-resource-num&gt;&lt;/record&gt;&lt;/Cite&gt;&lt;/EndNote&gt;</w:instrText>
      </w:r>
      <w:r w:rsidR="006B01BF">
        <w:fldChar w:fldCharType="separate"/>
      </w:r>
      <w:r w:rsidR="005E54F0" w:rsidRPr="005E54F0">
        <w:rPr>
          <w:noProof/>
          <w:vertAlign w:val="superscript"/>
        </w:rPr>
        <w:t>275</w:t>
      </w:r>
      <w:r w:rsidR="006B01BF">
        <w:fldChar w:fldCharType="end"/>
      </w:r>
      <w:r w:rsidR="000D167A">
        <w:t xml:space="preserve"> (resulting in early-stage diagnosis</w:t>
      </w:r>
      <w:r w:rsidR="006B01BF">
        <w:t xml:space="preserve"> and improved survival)</w:t>
      </w:r>
      <w:r w:rsidR="00CC53E2">
        <w:t xml:space="preserve"> and lead to reduced psychological distress.</w:t>
      </w:r>
      <w:r w:rsidR="00CC53E2">
        <w:fldChar w:fldCharType="begin"/>
      </w:r>
      <w:r w:rsidR="00727C79">
        <w:instrText xml:space="preserve"> ADDIN EN.CITE &lt;EndNote&gt;&lt;Cite&gt;&lt;Author&gt;Hughes&lt;/Author&gt;&lt;Year&gt;2018&lt;/Year&gt;&lt;RecNum&gt;106&lt;/RecNum&gt;&lt;DisplayText&gt;&lt;style face="superscript"&gt;1&lt;/style&gt;&lt;/DisplayText&gt;&lt;record&gt;&lt;rec-number&gt;106&lt;/rec-number&gt;&lt;foreign-keys&gt;&lt;key app="EN" db-id="2vzr02ev2z9xe3e2ds859xwv9wrsz99pza0t" timestamp="0"&gt;106&lt;/key&gt;&lt;/foreign-keys&gt;&lt;ref-type name="Journal Article"&gt;17&lt;/ref-type&gt;&lt;contributors&gt;&lt;authors&gt;&lt;author&gt;Hughes, N.&lt;/author&gt;&lt;author&gt;Stark, D.&lt;/author&gt;&lt;/authors&gt;&lt;/contributors&gt;&lt;titles&gt;&lt;title&gt;The Management of Adolescents and Young Adults with Cancer&lt;/title&gt;&lt;secondary-title&gt;Cancer Treatment Reviews&lt;/secondary-title&gt;&lt;/titles&gt;&lt;pages&gt;45-53&lt;/pages&gt;&lt;volume&gt;67&lt;/volume&gt;&lt;dates&gt;&lt;year&gt;2018&lt;/year&gt;&lt;/dates&gt;&lt;urls&gt;&lt;/urls&gt;&lt;/record&gt;&lt;/Cite&gt;&lt;/EndNote&gt;</w:instrText>
      </w:r>
      <w:r w:rsidR="00CC53E2">
        <w:fldChar w:fldCharType="separate"/>
      </w:r>
      <w:r w:rsidR="00CC53E2" w:rsidRPr="00CC53E2">
        <w:rPr>
          <w:noProof/>
          <w:vertAlign w:val="superscript"/>
        </w:rPr>
        <w:t>1</w:t>
      </w:r>
      <w:r w:rsidR="00CC53E2">
        <w:fldChar w:fldCharType="end"/>
      </w:r>
    </w:p>
    <w:p w14:paraId="0953415B" w14:textId="2C5C9B70" w:rsidR="00CC53E2" w:rsidRDefault="00281A96" w:rsidP="00AA45B1">
      <w:r>
        <w:t>Recommendations</w:t>
      </w:r>
      <w:r w:rsidR="00CC53E2">
        <w:t xml:space="preserve"> </w:t>
      </w:r>
      <w:r w:rsidR="00AE6712">
        <w:t>at this timepoint include</w:t>
      </w:r>
      <w:r w:rsidR="0096411B">
        <w:t>:</w:t>
      </w:r>
      <w:r w:rsidR="00AE6712">
        <w:t xml:space="preserve"> establishing robust communication and referral systems</w:t>
      </w:r>
      <w:r w:rsidR="00061A80">
        <w:t xml:space="preserve"> between primary and secondary/tertiary care</w:t>
      </w:r>
      <w:r w:rsidR="00376E46">
        <w:t>;</w:t>
      </w:r>
      <w:r w:rsidR="00A830E2">
        <w:fldChar w:fldCharType="begin"/>
      </w:r>
      <w:r w:rsidR="005E54F0">
        <w:instrText xml:space="preserve"> ADDIN EN.CITE &lt;EndNote&gt;&lt;Cite&gt;&lt;Author&gt;Rubin&lt;/Author&gt;&lt;Year&gt;2015&lt;/Year&gt;&lt;RecNum&gt;584&lt;/RecNum&gt;&lt;DisplayText&gt;&lt;style face="superscript"&gt;272&lt;/style&gt;&lt;/DisplayText&gt;&lt;record&gt;&lt;rec-number&gt;584&lt;/rec-number&gt;&lt;foreign-keys&gt;&lt;key app="EN" db-id="2vzr02ev2z9xe3e2ds859xwv9wrsz99pza0t" timestamp="0"&gt;584&lt;/key&gt;&lt;/foreign-keys&gt;&lt;ref-type name="Journal Article"&gt;17&lt;/ref-type&gt;&lt;contributors&gt;&lt;authors&gt;&lt;author&gt;Rubin, Greg&lt;/author&gt;&lt;author&gt;Berendsen, Annette&lt;/author&gt;&lt;author&gt;Crawford, S. Michael&lt;/author&gt;&lt;author&gt;Dommett, Rachel&lt;/author&gt;&lt;author&gt;Earle, Craig&lt;/author&gt;&lt;author&gt;Emery, Jon&lt;/author&gt;&lt;author&gt;Fahey, Tom&lt;/author&gt;&lt;author&gt;Grassi, Luigi&lt;/author&gt;&lt;author&gt;Grunfeld, Eva&lt;/author&gt;&lt;author&gt;Gupta, Sumit&lt;/author&gt;&lt;author&gt;Hamilton, Willie&lt;/author&gt;&lt;author&gt;Hiom, Sara&lt;/author&gt;&lt;author&gt;Hunter, David&lt;/author&gt;&lt;author&gt;Lyratzopoulos, Georgios&lt;/author&gt;&lt;author&gt;Macleod, Una&lt;/author&gt;&lt;author&gt;Mason, Robert&lt;/author&gt;&lt;author&gt;Mitchell, Geoffrey&lt;/author&gt;&lt;author&gt;Neal, Richard D.&lt;/author&gt;&lt;author&gt;Peake, Michael&lt;/author&gt;&lt;author&gt;Roland, Martin&lt;/author&gt;&lt;author&gt;Seifert, Bohumil&lt;/author&gt;&lt;author&gt;Sisler, Jeff&lt;/author&gt;&lt;author&gt;Sussman, Jonathan&lt;/author&gt;&lt;author&gt;Taplin, Stephen&lt;/author&gt;&lt;author&gt;Vedsted, Peter&lt;/author&gt;&lt;author&gt;Voruganti, Teja&lt;/author&gt;&lt;author&gt;Walter, Fiona&lt;/author&gt;&lt;author&gt;Wardle, Jane&lt;/author&gt;&lt;author&gt;Watson, Eila&lt;/author&gt;&lt;author&gt;Weller, David&lt;/author&gt;&lt;author&gt;Wender, Richard&lt;/author&gt;&lt;author&gt;Whelan, Jeremy&lt;/author&gt;&lt;author&gt;Whitlock, James&lt;/author&gt;&lt;author&gt;Wilkinson, Clare&lt;/author&gt;&lt;author&gt;de Wit, Niek&lt;/author&gt;&lt;author&gt;Zimmermann, Camilla&lt;/author&gt;&lt;/authors&gt;&lt;/contributors&gt;&lt;titles&gt;&lt;title&gt;The expanding role of primary care in cancer control&lt;/title&gt;&lt;secondary-title&gt;The Lancet Oncology&lt;/secondary-title&gt;&lt;/titles&gt;&lt;pages&gt;1231-1272&lt;/pages&gt;&lt;volume&gt;16&lt;/volume&gt;&lt;number&gt;12&lt;/number&gt;&lt;section&gt;1231&lt;/section&gt;&lt;dates&gt;&lt;year&gt;2015&lt;/year&gt;&lt;/dates&gt;&lt;isbn&gt;14702045&lt;/isbn&gt;&lt;urls&gt;&lt;/urls&gt;&lt;electronic-resource-num&gt;10.1016/s1470-2045(15)00205-3&lt;/electronic-resource-num&gt;&lt;/record&gt;&lt;/Cite&gt;&lt;/EndNote&gt;</w:instrText>
      </w:r>
      <w:r w:rsidR="00A830E2">
        <w:fldChar w:fldCharType="separate"/>
      </w:r>
      <w:r w:rsidR="005E54F0" w:rsidRPr="005E54F0">
        <w:rPr>
          <w:noProof/>
          <w:vertAlign w:val="superscript"/>
        </w:rPr>
        <w:t>272</w:t>
      </w:r>
      <w:r w:rsidR="00A830E2">
        <w:fldChar w:fldCharType="end"/>
      </w:r>
      <w:r w:rsidR="00A830E2">
        <w:t xml:space="preserve"> encouraging the importance of safety-netting </w:t>
      </w:r>
      <w:r w:rsidR="00D475AC">
        <w:t xml:space="preserve">of AYA </w:t>
      </w:r>
      <w:r w:rsidR="00A830E2">
        <w:t>in primary care</w:t>
      </w:r>
      <w:r w:rsidR="00376E46">
        <w:fldChar w:fldCharType="begin">
          <w:fldData xml:space="preserve">PEVuZE5vdGU+PENpdGU+PEF1dGhvcj5Eb21tZXR0PC9BdXRob3I+PFllYXI+MjAxOTwvWWVhcj48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</w:fldData>
        </w:fldChar>
      </w:r>
      <w:r w:rsidR="005E54F0">
        <w:instrText xml:space="preserve"> ADDIN EN.CITE </w:instrText>
      </w:r>
      <w:r w:rsidR="005E54F0">
        <w:fldChar w:fldCharType="begin">
          <w:fldData xml:space="preserve">PEVuZE5vdGU+PENpdGU+PEF1dGhvcj5Eb21tZXR0PC9BdXRob3I+PFllYXI+MjAxOTwvWWVhcj48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</w:fldData>
        </w:fldChar>
      </w:r>
      <w:r w:rsidR="005E54F0">
        <w:instrText xml:space="preserve"> ADDIN EN.CITE.DATA </w:instrText>
      </w:r>
      <w:r w:rsidR="005E54F0">
        <w:fldChar w:fldCharType="end"/>
      </w:r>
      <w:r w:rsidR="00376E46">
        <w:fldChar w:fldCharType="separate"/>
      </w:r>
      <w:r w:rsidR="005E54F0" w:rsidRPr="005E54F0">
        <w:rPr>
          <w:noProof/>
          <w:vertAlign w:val="superscript"/>
        </w:rPr>
        <w:t>276</w:t>
      </w:r>
      <w:r w:rsidR="00376E46">
        <w:fldChar w:fldCharType="end"/>
      </w:r>
      <w:r w:rsidR="00A830E2">
        <w:t xml:space="preserve"> </w:t>
      </w:r>
      <w:r w:rsidR="00376E46">
        <w:t>(the p</w:t>
      </w:r>
      <w:r w:rsidR="00376E46" w:rsidRPr="00376E46">
        <w:t>rocess of monitoring a patient until their symptoms are explained</w:t>
      </w:r>
      <w:r w:rsidR="00376E46">
        <w:t>)</w:t>
      </w:r>
      <w:r w:rsidR="00A31471">
        <w:t>,</w:t>
      </w:r>
      <w:r w:rsidR="00061A80">
        <w:fldChar w:fldCharType="begin"/>
      </w:r>
      <w:r w:rsidR="005E54F0">
        <w:instrText xml:space="preserve"> ADDIN EN.CITE &lt;EndNote&gt;&lt;Cite&gt;&lt;Author&gt;Nicholson&lt;/Author&gt;&lt;Year&gt;2016&lt;/Year&gt;&lt;RecNum&gt;594&lt;/RecNum&gt;&lt;DisplayText&gt;&lt;style face="superscript"&gt;277&lt;/style&gt;&lt;/DisplayText&gt;&lt;record&gt;&lt;rec-number&gt;594&lt;/rec-number&gt;&lt;foreign-keys&gt;&lt;key app="EN" db-id="2vzr02ev2z9xe3e2ds859xwv9wrsz99pza0t" timestamp="0"&gt;594&lt;/key&gt;&lt;/foreign-keys&gt;&lt;ref-type name="Journal Article"&gt;17&lt;/ref-type&gt;&lt;contributors&gt;&lt;authors&gt;&lt;author&gt;Nicholson, Brian D.&lt;/author&gt;&lt;author&gt;Mant, David&lt;/author&gt;&lt;author&gt;Bankhead, Clare&lt;/author&gt;&lt;/authors&gt;&lt;/contributors&gt;&lt;titles&gt;&lt;title&gt;Can safety-netting improve cancer detection in patients with vague symptoms?&lt;/title&gt;&lt;secondary-title&gt;BMJ&lt;/secondary-title&gt;&lt;/titles&gt;&lt;pages&gt;i5515&lt;/pages&gt;&lt;volume&gt;355&lt;/volume&gt;&lt;dates&gt;&lt;year&gt;2016&lt;/year&gt;&lt;/dates&gt;&lt;urls&gt;&lt;related-urls&gt;&lt;url&gt;http://www.bmj.com/content/355/bmj.i5515.abstract&lt;/url&gt;&lt;/related-urls&gt;&lt;/urls&gt;&lt;electronic-resource-num&gt;10.1136/bmj.i5515&lt;/electronic-resource-num&gt;&lt;/record&gt;&lt;/Cite&gt;&lt;/EndNote&gt;</w:instrText>
      </w:r>
      <w:r w:rsidR="00061A80">
        <w:fldChar w:fldCharType="separate"/>
      </w:r>
      <w:r w:rsidR="005E54F0" w:rsidRPr="005E54F0">
        <w:rPr>
          <w:noProof/>
          <w:vertAlign w:val="superscript"/>
        </w:rPr>
        <w:t>277</w:t>
      </w:r>
      <w:r w:rsidR="00061A80">
        <w:fldChar w:fldCharType="end"/>
      </w:r>
      <w:r w:rsidR="00A31471">
        <w:t xml:space="preserve"> </w:t>
      </w:r>
      <w:r w:rsidR="00695A76">
        <w:t>targeting</w:t>
      </w:r>
      <w:r w:rsidR="00A31471">
        <w:t xml:space="preserve"> those sub-groups where early diagnosis may improve outcomes</w:t>
      </w:r>
      <w:r w:rsidR="00695A76">
        <w:fldChar w:fldCharType="begin"/>
      </w:r>
      <w:r w:rsidR="005E54F0">
        <w:instrText xml:space="preserve"> ADDIN EN.CITE &lt;EndNote&gt;&lt;Cite&gt;&lt;Author&gt;Herbert&lt;/Author&gt;&lt;Year&gt;2018&lt;/Year&gt;&lt;RecNum&gt;476&lt;/RecNum&gt;&lt;DisplayText&gt;&lt;style face="superscript"&gt;278&lt;/style&gt;&lt;/DisplayText&gt;&lt;record&gt;&lt;rec-number&gt;476&lt;/rec-number&gt;&lt;foreign-keys&gt;&lt;key app="EN" db-id="2vzr02ev2z9xe3e2ds859xwv9wrsz99pza0t" timestamp="0"&gt;476&lt;/key&gt;&lt;/foreign-keys&gt;&lt;ref-type name="Journal Article"&gt;17&lt;/ref-type&gt;&lt;contributors&gt;&lt;authors&gt;&lt;author&gt;Herbert, Annie&lt;/author&gt;&lt;author&gt;Lyratzopoulos, Georgios&lt;/author&gt;&lt;author&gt;Whelan, Jeremy&lt;/author&gt;&lt;author&gt;Taylor, Rachel M.&lt;/author&gt;&lt;author&gt;Barber, Julie&lt;/author&gt;&lt;author&gt;Gibson, Faith&lt;/author&gt;&lt;author&gt;Fern, Lorna A.&lt;/author&gt;&lt;/authors&gt;&lt;/contributors&gt;&lt;titles&gt;&lt;title&gt;Diagnostic timeliness in adolescents and young adults with cancer: a cross-sectional analysis of the BRIGHTLIGHT cohort&lt;/title&gt;&lt;secondary-title&gt;The Lancet Child &amp;amp; Adolescent Health&lt;/secondary-title&gt;&lt;/titles&gt;&lt;pages&gt;180-190&lt;/pages&gt;&lt;volume&gt;2&lt;/volume&gt;&lt;number&gt;3&lt;/number&gt;&lt;dates&gt;&lt;year&gt;2018&lt;/year&gt;&lt;/dates&gt;&lt;publisher&gt;Elsevier&lt;/publisher&gt;&lt;isbn&gt;2352-4642&lt;/isbn&gt;&lt;urls&gt;&lt;related-urls&gt;&lt;url&gt;https://doi.org/10.1016/S2352-4642(18)30004-X&lt;/url&gt;&lt;/related-urls&gt;&lt;/urls&gt;&lt;electronic-resource-num&gt;10.1016/S2352-4642(18)30004-X&lt;/electronic-resource-num&gt;&lt;access-date&gt;2021/02/09&lt;/access-date&gt;&lt;/record&gt;&lt;/Cite&gt;&lt;/EndNote&gt;</w:instrText>
      </w:r>
      <w:r w:rsidR="00695A76">
        <w:fldChar w:fldCharType="separate"/>
      </w:r>
      <w:r w:rsidR="005E54F0" w:rsidRPr="005E54F0">
        <w:rPr>
          <w:noProof/>
          <w:vertAlign w:val="superscript"/>
        </w:rPr>
        <w:t>278</w:t>
      </w:r>
      <w:r w:rsidR="00695A76">
        <w:fldChar w:fldCharType="end"/>
      </w:r>
      <w:r w:rsidR="00F31F64">
        <w:t xml:space="preserve"> and </w:t>
      </w:r>
      <w:r w:rsidR="00207D63">
        <w:t xml:space="preserve">education/awareness campaigns </w:t>
      </w:r>
      <w:r w:rsidR="00EA2940">
        <w:t>for</w:t>
      </w:r>
      <w:r w:rsidR="00F31F64">
        <w:t xml:space="preserve"> primary care providers</w:t>
      </w:r>
      <w:r w:rsidR="00EA2940">
        <w:t xml:space="preserve"> to</w:t>
      </w:r>
      <w:r w:rsidR="00F31F64">
        <w:t xml:space="preserve"> understand both the types of diseases seen in AYA, as well as </w:t>
      </w:r>
      <w:r w:rsidR="00207D63">
        <w:t>t</w:t>
      </w:r>
      <w:r w:rsidR="00EA2940">
        <w:t>he presenting signs and symptoms</w:t>
      </w:r>
      <w:r w:rsidR="00EB057F">
        <w:t xml:space="preserve">. An example of this is </w:t>
      </w:r>
      <w:r w:rsidR="00B73517">
        <w:t xml:space="preserve">the </w:t>
      </w:r>
      <w:r w:rsidR="00C20173">
        <w:rPr>
          <w:i/>
          <w:iCs/>
        </w:rPr>
        <w:t>E</w:t>
      </w:r>
      <w:r w:rsidR="00AA45B1" w:rsidRPr="00C20173">
        <w:rPr>
          <w:i/>
          <w:iCs/>
        </w:rPr>
        <w:t xml:space="preserve">arly </w:t>
      </w:r>
      <w:r w:rsidR="00C20173" w:rsidRPr="00C20173">
        <w:rPr>
          <w:i/>
          <w:iCs/>
        </w:rPr>
        <w:t>d</w:t>
      </w:r>
      <w:r w:rsidR="00AA45B1" w:rsidRPr="00C20173">
        <w:rPr>
          <w:i/>
          <w:iCs/>
        </w:rPr>
        <w:t xml:space="preserve">etection of </w:t>
      </w:r>
      <w:r w:rsidR="00C20173" w:rsidRPr="00C20173">
        <w:rPr>
          <w:i/>
          <w:iCs/>
        </w:rPr>
        <w:t>c</w:t>
      </w:r>
      <w:r w:rsidR="00AA45B1" w:rsidRPr="00C20173">
        <w:rPr>
          <w:i/>
          <w:iCs/>
        </w:rPr>
        <w:t>ancer in AYA</w:t>
      </w:r>
      <w:r w:rsidR="00C20173" w:rsidRPr="00C20173">
        <w:rPr>
          <w:i/>
          <w:iCs/>
        </w:rPr>
        <w:t xml:space="preserve"> c</w:t>
      </w:r>
      <w:r w:rsidR="00AA45B1" w:rsidRPr="00C20173">
        <w:rPr>
          <w:i/>
          <w:iCs/>
        </w:rPr>
        <w:t xml:space="preserve">ancer </w:t>
      </w:r>
      <w:r w:rsidR="00C20173" w:rsidRPr="00C20173">
        <w:rPr>
          <w:i/>
          <w:iCs/>
        </w:rPr>
        <w:t>g</w:t>
      </w:r>
      <w:r w:rsidR="00AA45B1" w:rsidRPr="00C20173">
        <w:rPr>
          <w:i/>
          <w:iCs/>
        </w:rPr>
        <w:t>uideline</w:t>
      </w:r>
      <w:r w:rsidR="00C20173">
        <w:t xml:space="preserve">, </w:t>
      </w:r>
      <w:r w:rsidR="00AA45B1">
        <w:t>developed by the Clinical Oncological Society of Australia</w:t>
      </w:r>
      <w:r w:rsidR="00EA2940">
        <w:t>.</w:t>
      </w:r>
      <w:r w:rsidR="00DC7BA9">
        <w:fldChar w:fldCharType="begin"/>
      </w:r>
      <w:r w:rsidR="005E54F0">
        <w:instrText xml:space="preserve"> ADDIN EN.CITE &lt;EndNote&gt;&lt;Cite&gt;&lt;Author&gt;Clincial Oncology Society of Australia&lt;/Author&gt;&lt;Year&gt;2014&lt;/Year&gt;&lt;RecNum&gt;104&lt;/RecNum&gt;&lt;DisplayText&gt;&lt;style face="superscript"&gt;279&lt;/style&gt;&lt;/DisplayText&gt;&lt;record&gt;&lt;rec-number&gt;104&lt;/rec-number&gt;&lt;foreign-keys&gt;&lt;key app="EN" db-id="2vzr02ev2z9xe3e2ds859xwv9wrsz99pza0t" timestamp="0"&gt;104&lt;/key&gt;&lt;/foreign-keys&gt;&lt;ref-type name="Web Page"&gt;12&lt;/ref-type&gt;&lt;contributors&gt;&lt;authors&gt;&lt;author&gt;Clincial Oncology Society of Australia,&lt;/author&gt;&lt;/authors&gt;&lt;/contributors&gt;&lt;titles&gt;&lt;title&gt;Early detection of cancer in AYAs Working Group. Early detection of cancer in AYAs,&lt;/title&gt;&lt;/titles&gt;&lt;volume&gt;2020&lt;/volume&gt;&lt;number&gt;17.11.20&lt;/number&gt;&lt;dates&gt;&lt;year&gt;2014&lt;/year&gt;&lt;/dates&gt;&lt;pub-location&gt;Sydney&lt;/pub-location&gt;&lt;publisher&gt;Cancer Council Australia.&lt;/publisher&gt;&lt;urls&gt;&lt;related-urls&gt;&lt;url&gt;https://wiki.cancer.org.au/australia/COSA:Early_detection_of_cancer_in_AYAs.&lt;/url&gt;&lt;/related-urls&gt;&lt;/urls&gt;&lt;/record&gt;&lt;/Cite&gt;&lt;/EndNote&gt;</w:instrText>
      </w:r>
      <w:r w:rsidR="00DC7BA9">
        <w:fldChar w:fldCharType="separate"/>
      </w:r>
      <w:r w:rsidR="005E54F0" w:rsidRPr="005E54F0">
        <w:rPr>
          <w:noProof/>
          <w:vertAlign w:val="superscript"/>
        </w:rPr>
        <w:t>279</w:t>
      </w:r>
      <w:r w:rsidR="00DC7BA9">
        <w:fldChar w:fldCharType="end"/>
      </w:r>
      <w:r w:rsidR="00B73517">
        <w:t xml:space="preserve"> </w:t>
      </w:r>
      <w:r w:rsidR="004413BE">
        <w:t>Improving primary care and AYA symptom awareness of cancer to facilitate early diagnosis has been identified as a research priority by AYA with cancer.</w:t>
      </w:r>
      <w:r w:rsidR="004413BE">
        <w:fldChar w:fldCharType="begin"/>
      </w:r>
      <w:r w:rsidR="005E54F0">
        <w:instrText xml:space="preserve"> ADDIN EN.CITE &lt;EndNote&gt;&lt;Cite&gt;&lt;Author&gt;Aldiss&lt;/Author&gt;&lt;Year&gt;2019&lt;/Year&gt;&lt;RecNum&gt;596&lt;/RecNum&gt;&lt;DisplayText&gt;&lt;style face="superscript"&gt;280&lt;/style&gt;&lt;/DisplayText&gt;&lt;record&gt;&lt;rec-number&gt;596&lt;/rec-number&gt;&lt;foreign-keys&gt;&lt;key app="EN" db-id="2vzr02ev2z9xe3e2ds859xwv9wrsz99pza0t" timestamp="0"&gt;596&lt;/key&gt;&lt;/foreign-keys&gt;&lt;ref-type name="Journal Article"&gt;17&lt;/ref-type&gt;&lt;contributors&gt;&lt;authors&gt;&lt;author&gt;Aldiss, Susie&lt;/author&gt;&lt;author&gt;Fern, Lorna A.&lt;/author&gt;&lt;author&gt;Phillips, Robert S.&lt;/author&gt;&lt;author&gt;Callaghan, Amy&lt;/author&gt;&lt;author&gt;Dyker, Karen&lt;/author&gt;&lt;author&gt;Gravestock, Helen&lt;/author&gt;&lt;author&gt;Groszmann, Michael&lt;/author&gt;&lt;author&gt;Hamrang, Leila&lt;/author&gt;&lt;author&gt;Hough, Rachael&lt;/author&gt;&lt;author&gt;McGeachy, Demi&lt;/author&gt;&lt;author&gt;Morgan, Sue&lt;/author&gt;&lt;author&gt;Smith, Sam&lt;/author&gt;&lt;author&gt;Upadhyaya, Sheela&lt;/author&gt;&lt;author&gt;Veitch, Helen&lt;/author&gt;&lt;author&gt;Veitch, Lara&lt;/author&gt;&lt;author&gt;Williamson, Max&lt;/author&gt;&lt;author&gt;Whelan, Jeremy S.&lt;/author&gt;&lt;author&gt;Gibson, Faith&lt;/author&gt;&lt;/authors&gt;&lt;/contributors&gt;&lt;titles&gt;&lt;title&gt;Research priorities for young people with cancer: a UK priority setting partnership with the James Lind Alliance&lt;/title&gt;&lt;secondary-title&gt;BMJ Open&lt;/secondary-title&gt;&lt;/titles&gt;&lt;periodical&gt;&lt;full-title&gt;BMJ Open&lt;/full-title&gt;&lt;abbr-1&gt;BMJ open&lt;/abbr-1&gt;&lt;/periodical&gt;&lt;pages&gt;e028119&lt;/pages&gt;&lt;volume&gt;9&lt;/volume&gt;&lt;number&gt;8&lt;/number&gt;&lt;dates&gt;&lt;year&gt;2019&lt;/year&gt;&lt;/dates&gt;&lt;urls&gt;&lt;related-urls&gt;&lt;url&gt;http://bmjopen.bmj.com/content/9/8/e028119.abstract&lt;/url&gt;&lt;/related-urls&gt;&lt;/urls&gt;&lt;electronic-resource-num&gt;10.1136/bmjopen-2018-028119&lt;/electronic-resource-num&gt;&lt;/record&gt;&lt;/Cite&gt;&lt;/EndNote&gt;</w:instrText>
      </w:r>
      <w:r w:rsidR="004413BE">
        <w:fldChar w:fldCharType="separate"/>
      </w:r>
      <w:r w:rsidR="005E54F0" w:rsidRPr="005E54F0">
        <w:rPr>
          <w:noProof/>
          <w:vertAlign w:val="superscript"/>
        </w:rPr>
        <w:t>280</w:t>
      </w:r>
      <w:r w:rsidR="004413BE">
        <w:fldChar w:fldCharType="end"/>
      </w:r>
    </w:p>
    <w:p w14:paraId="3202FDA7" w14:textId="6FC83789" w:rsidR="00C35FD3" w:rsidRPr="000C6B58" w:rsidRDefault="00C35FD3" w:rsidP="00AA45B1">
      <w:r w:rsidRPr="00C35FD3">
        <w:t>To view the full clinical OCP</w:t>
      </w:r>
      <w:r>
        <w:t xml:space="preserve"> and specific presenting signs and symptoms</w:t>
      </w:r>
      <w:r w:rsidRPr="00C35FD3">
        <w:t xml:space="preserve"> for each tumour type (where published), visit www.cancer.org.au/OCP</w:t>
      </w:r>
      <w:r w:rsidRPr="00C35FD3">
        <w:rPr>
          <w:color w:val="000000" w:themeColor="text1"/>
        </w:rPr>
        <w:t>.</w:t>
      </w:r>
    </w:p>
    <w:p w14:paraId="4DE982B2" w14:textId="170FA6D4" w:rsidR="00A83029" w:rsidRPr="001B690F" w:rsidRDefault="008D14F8" w:rsidP="00A65CD3">
      <w:pPr>
        <w:pStyle w:val="Heading3"/>
        <w:rPr>
          <w:rStyle w:val="IntenseEmphasis"/>
          <w:i w:val="0"/>
          <w:iCs w:val="0"/>
          <w:color w:val="000000" w:themeColor="text1"/>
        </w:rPr>
      </w:pPr>
      <w:bookmarkStart w:id="355" w:name="_Toc482951800"/>
      <w:bookmarkStart w:id="356" w:name="_Toc76462599"/>
      <w:bookmarkStart w:id="357" w:name="_Toc76463214"/>
      <w:bookmarkStart w:id="358" w:name="_Toc76733841"/>
      <w:bookmarkStart w:id="359" w:name="_Toc76734225"/>
      <w:bookmarkStart w:id="360" w:name="_Toc79135475"/>
      <w:bookmarkStart w:id="361" w:name="_Toc79135942"/>
      <w:bookmarkStart w:id="362" w:name="_Toc79408423"/>
      <w:bookmarkStart w:id="363" w:name="_Toc79409278"/>
      <w:r w:rsidRPr="001B690F">
        <w:rPr>
          <w:rStyle w:val="IntenseEmphasis"/>
          <w:i w:val="0"/>
          <w:iCs w:val="0"/>
          <w:color w:val="000000" w:themeColor="text1"/>
        </w:rPr>
        <w:t>2.2</w:t>
      </w:r>
      <w:r w:rsidRPr="001B690F">
        <w:rPr>
          <w:rStyle w:val="IntenseEmphasis"/>
          <w:i w:val="0"/>
          <w:iCs w:val="0"/>
          <w:color w:val="000000" w:themeColor="text1"/>
        </w:rPr>
        <w:tab/>
      </w:r>
      <w:r w:rsidR="005C3368" w:rsidRPr="00A65CD3">
        <w:rPr>
          <w:rStyle w:val="IntenseEmphasis"/>
          <w:i w:val="0"/>
          <w:iCs w:val="0"/>
          <w:color w:val="000000" w:themeColor="text1"/>
        </w:rPr>
        <w:t>Referral</w:t>
      </w:r>
      <w:bookmarkEnd w:id="355"/>
      <w:bookmarkEnd w:id="356"/>
      <w:bookmarkEnd w:id="357"/>
      <w:bookmarkEnd w:id="358"/>
      <w:bookmarkEnd w:id="359"/>
      <w:bookmarkEnd w:id="360"/>
      <w:bookmarkEnd w:id="361"/>
      <w:bookmarkEnd w:id="362"/>
      <w:bookmarkEnd w:id="363"/>
    </w:p>
    <w:p w14:paraId="3D7E0385" w14:textId="51825121" w:rsidR="00000165" w:rsidRDefault="004C0081" w:rsidP="00D7548D">
      <w:r>
        <w:t>The GP</w:t>
      </w:r>
      <w:r w:rsidR="00000165">
        <w:t xml:space="preserve"> should have telephone </w:t>
      </w:r>
      <w:r w:rsidR="00234A3B">
        <w:t>discussions</w:t>
      </w:r>
      <w:r w:rsidR="00000165">
        <w:t xml:space="preserve"> with a </w:t>
      </w:r>
      <w:r w:rsidR="00E24061">
        <w:t xml:space="preserve">health </w:t>
      </w:r>
      <w:r w:rsidR="00652E31">
        <w:t>service</w:t>
      </w:r>
      <w:r w:rsidR="00000165" w:rsidRPr="00000165">
        <w:t xml:space="preserve"> </w:t>
      </w:r>
      <w:r w:rsidR="001969CE">
        <w:t>that has</w:t>
      </w:r>
      <w:r w:rsidR="00000165" w:rsidRPr="00000165">
        <w:t xml:space="preserve"> expertise in managing AYA</w:t>
      </w:r>
      <w:r w:rsidR="00652E31">
        <w:t xml:space="preserve"> </w:t>
      </w:r>
      <w:r w:rsidR="00000165">
        <w:t>when planning tests and investigations to confirm or exclude a diagnosis</w:t>
      </w:r>
      <w:r w:rsidR="00652E31">
        <w:t xml:space="preserve"> of cancer</w:t>
      </w:r>
      <w:r w:rsidR="00423B2C">
        <w:t xml:space="preserve">. This may also be applicable for regional cancer centres planning complex </w:t>
      </w:r>
      <w:r w:rsidR="00423B2C">
        <w:lastRenderedPageBreak/>
        <w:t>investigations in AYA. In some cases, it may be preferable to defer complex diagnostic test</w:t>
      </w:r>
      <w:r w:rsidR="001969CE">
        <w:t>ing</w:t>
      </w:r>
      <w:r w:rsidR="00423B2C">
        <w:t xml:space="preserve"> to the referral centre. </w:t>
      </w:r>
    </w:p>
    <w:p w14:paraId="1E2F0C74" w14:textId="5C668540" w:rsidR="008A608D" w:rsidRDefault="00000165" w:rsidP="00D7548D">
      <w:r>
        <w:t xml:space="preserve">For those AYA with a confirmed diagnosis in primary care, </w:t>
      </w:r>
      <w:r w:rsidR="00FE4F7B">
        <w:t>the GP</w:t>
      </w:r>
      <w:r>
        <w:t xml:space="preserve"> should strongly consider referral to a cancer centre with expertise in managing AYA cancers, particularly in the case of paediatric-like cancer types</w:t>
      </w:r>
      <w:r w:rsidR="00234A3B">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rsidR="00234A3B">
        <w:fldChar w:fldCharType="separate"/>
      </w:r>
      <w:r w:rsidR="00E3323E" w:rsidRPr="00E3323E">
        <w:rPr>
          <w:noProof/>
          <w:vertAlign w:val="superscript"/>
        </w:rPr>
        <w:t>29</w:t>
      </w:r>
      <w:r w:rsidR="00234A3B">
        <w:fldChar w:fldCharType="end"/>
      </w:r>
      <w:r w:rsidR="00FD0BA6">
        <w:t xml:space="preserve"> </w:t>
      </w:r>
      <w:r w:rsidR="00FD0BA6" w:rsidRPr="00FD0BA6">
        <w:t>rare and complex diagnoses and those AYA with complex psychosocial risk.</w:t>
      </w:r>
    </w:p>
    <w:p w14:paraId="73C1282C" w14:textId="1C2A75A9" w:rsidR="00423B2C" w:rsidRDefault="00423B2C" w:rsidP="00D7548D">
      <w:r>
        <w:t xml:space="preserve">Referral to </w:t>
      </w:r>
      <w:r w:rsidR="005D0129">
        <w:t xml:space="preserve">high-volume </w:t>
      </w:r>
      <w:r w:rsidRPr="00423B2C">
        <w:t>centre</w:t>
      </w:r>
      <w:r w:rsidR="00FD0BA6">
        <w:t>s</w:t>
      </w:r>
      <w:r w:rsidRPr="00423B2C">
        <w:t xml:space="preserve"> with </w:t>
      </w:r>
      <w:r>
        <w:t>multidisciplinary</w:t>
      </w:r>
      <w:r w:rsidRPr="00423B2C">
        <w:t xml:space="preserve"> </w:t>
      </w:r>
      <w:r>
        <w:t xml:space="preserve">expertise </w:t>
      </w:r>
      <w:r w:rsidR="00AB2225">
        <w:t xml:space="preserve">in AYA sarcoma </w:t>
      </w:r>
      <w:r>
        <w:t>is strongly recommended in the management of soft tissue and bone sarcomas</w:t>
      </w:r>
      <w:r w:rsidR="00A3260C">
        <w:t>,</w:t>
      </w:r>
      <w:r>
        <w:fldChar w:fldCharType="begin"/>
      </w:r>
      <w:r w:rsidR="00B1559F">
        <w:instrText xml:space="preserve"> ADDIN EN.CITE &lt;EndNote&gt;&lt;Cite&gt;&lt;Author&gt;Reed&lt;/Author&gt;&lt;Year&gt;2019&lt;/Year&gt;&lt;RecNum&gt;135&lt;/RecNum&gt;&lt;DisplayText&gt;&lt;style face="superscript"&gt;196&lt;/style&gt;&lt;/DisplayText&gt;&lt;record&gt;&lt;rec-number&gt;135&lt;/rec-number&gt;&lt;foreign-keys&gt;&lt;key app="EN" db-id="2vzr02ev2z9xe3e2ds859xwv9wrsz99pza0t" timestamp="0"&gt;135&lt;/key&gt;&lt;/foreign-keys&gt;&lt;ref-type name="Journal Article"&gt;17&lt;/ref-type&gt;&lt;contributors&gt;&lt;authors&gt;&lt;author&gt;Reed, Damon R.&lt;/author&gt;&lt;author&gt;Naghavi, Arash&lt;/author&gt;&lt;author&gt;Binitie, Odion&lt;/author&gt;&lt;/authors&gt;&lt;/contributors&gt;&lt;titles&gt;&lt;title&gt;Sarcoma as a Model for Adolescent and Young Adult Care&lt;/title&gt;&lt;secondary-title&gt;Journal of Oncology Practice&lt;/secondary-title&gt;&lt;/titles&gt;&lt;pages&gt;239-247&lt;/pages&gt;&lt;volume&gt;15&lt;/volume&gt;&lt;number&gt;5&lt;/number&gt;&lt;dates&gt;&lt;year&gt;2019&lt;/year&gt;&lt;pub-dates&gt;&lt;date&gt;2019/05/01&lt;/date&gt;&lt;/pub-dates&gt;&lt;/dates&gt;&lt;publisher&gt;American Society of Clinical Oncology&lt;/publisher&gt;&lt;isbn&gt;1554-7477&lt;/isbn&gt;&lt;urls&gt;&lt;related-urls&gt;&lt;url&gt;https://doi.org/10.1200/JOP.18.00684&lt;/url&gt;&lt;/related-urls&gt;&lt;/urls&gt;&lt;electronic-resource-num&gt;10.1200/JOP.18.00684&lt;/electronic-resource-num&gt;&lt;access-date&gt;2020/11/18&lt;/access-date&gt;&lt;/record&gt;&lt;/Cite&gt;&lt;/EndNote&gt;</w:instrText>
      </w:r>
      <w:r>
        <w:fldChar w:fldCharType="separate"/>
      </w:r>
      <w:r w:rsidR="00B1559F" w:rsidRPr="00B1559F">
        <w:rPr>
          <w:noProof/>
          <w:vertAlign w:val="superscript"/>
        </w:rPr>
        <w:t>196</w:t>
      </w:r>
      <w:r>
        <w:fldChar w:fldCharType="end"/>
      </w:r>
      <w:r w:rsidR="00A3260C">
        <w:t xml:space="preserve"> </w:t>
      </w:r>
    </w:p>
    <w:p w14:paraId="173A276C" w14:textId="10303514" w:rsidR="003169A4" w:rsidRDefault="003169A4" w:rsidP="003169A4">
      <w:r>
        <w:t>Referral for a suspected or diagnosed cancer should include the following essential information to accurately triage and categorise the level of clinical urgency:</w:t>
      </w:r>
    </w:p>
    <w:p w14:paraId="4B33A9C4" w14:textId="10FB26E8" w:rsidR="00310097" w:rsidRDefault="00C933DD" w:rsidP="0063001A">
      <w:pPr>
        <w:pStyle w:val="ListParagraph"/>
        <w:numPr>
          <w:ilvl w:val="0"/>
          <w:numId w:val="37"/>
        </w:numPr>
      </w:pPr>
      <w:r>
        <w:t>c</w:t>
      </w:r>
      <w:r w:rsidR="00310097">
        <w:t>learly mark as urgent or non-urgent according to findings and clinical condition</w:t>
      </w:r>
    </w:p>
    <w:p w14:paraId="2D07217E" w14:textId="22FFD24D" w:rsidR="003169A4" w:rsidRDefault="003169A4" w:rsidP="0063001A">
      <w:pPr>
        <w:pStyle w:val="ListParagraph"/>
        <w:numPr>
          <w:ilvl w:val="0"/>
          <w:numId w:val="37"/>
        </w:numPr>
      </w:pPr>
      <w:r>
        <w:t>important psychosocial history and relevant medical history</w:t>
      </w:r>
    </w:p>
    <w:p w14:paraId="059CAEA7" w14:textId="77777777" w:rsidR="003169A4" w:rsidRDefault="003169A4" w:rsidP="0063001A">
      <w:pPr>
        <w:pStyle w:val="ListParagraph"/>
        <w:numPr>
          <w:ilvl w:val="0"/>
          <w:numId w:val="37"/>
        </w:numPr>
      </w:pPr>
      <w:r>
        <w:t>family history, current symptoms, medications and allergies</w:t>
      </w:r>
    </w:p>
    <w:p w14:paraId="66E4E1E8" w14:textId="77777777" w:rsidR="003169A4" w:rsidRDefault="003169A4" w:rsidP="0063001A">
      <w:pPr>
        <w:pStyle w:val="ListParagraph"/>
        <w:numPr>
          <w:ilvl w:val="0"/>
          <w:numId w:val="37"/>
        </w:numPr>
      </w:pPr>
      <w:r>
        <w:t>results of current clinical investigations (imaging and pathology reports)</w:t>
      </w:r>
    </w:p>
    <w:p w14:paraId="75BB65AF" w14:textId="77777777" w:rsidR="003169A4" w:rsidRDefault="003169A4" w:rsidP="0063001A">
      <w:pPr>
        <w:pStyle w:val="ListParagraph"/>
        <w:numPr>
          <w:ilvl w:val="0"/>
          <w:numId w:val="37"/>
        </w:numPr>
      </w:pPr>
      <w:r>
        <w:t>results of all prior relevant investigations</w:t>
      </w:r>
    </w:p>
    <w:p w14:paraId="75E0471E" w14:textId="1B224F48" w:rsidR="003169A4" w:rsidRDefault="003169A4" w:rsidP="0063001A">
      <w:pPr>
        <w:pStyle w:val="ListParagraph"/>
        <w:numPr>
          <w:ilvl w:val="0"/>
          <w:numId w:val="37"/>
        </w:numPr>
      </w:pPr>
      <w:r>
        <w:t>notification if an interpreter service is required.</w:t>
      </w:r>
    </w:p>
    <w:p w14:paraId="0E483EF2" w14:textId="0E104D7A" w:rsidR="00234A3B" w:rsidRDefault="00C51C9A" w:rsidP="00234A3B">
      <w:r>
        <w:t>C</w:t>
      </w:r>
      <w:r w:rsidR="00234A3B">
        <w:t xml:space="preserve">ancer centres </w:t>
      </w:r>
      <w:r>
        <w:t xml:space="preserve">that manage AYA </w:t>
      </w:r>
      <w:r w:rsidR="00234A3B">
        <w:t xml:space="preserve">should be able to provide clear referral pathways for </w:t>
      </w:r>
      <w:r w:rsidR="0002448A">
        <w:t>general practitioners.</w:t>
      </w:r>
    </w:p>
    <w:p w14:paraId="75599D43" w14:textId="3CB20C19" w:rsidR="00CE1D2B" w:rsidRDefault="00A251DB" w:rsidP="001B690F">
      <w:pPr>
        <w:pStyle w:val="Heading3"/>
        <w:rPr>
          <w:rStyle w:val="IntenseEmphasis"/>
          <w:i w:val="0"/>
          <w:color w:val="auto"/>
        </w:rPr>
      </w:pPr>
      <w:bookmarkStart w:id="364" w:name="_Toc76462600"/>
      <w:bookmarkStart w:id="365" w:name="_Toc76463215"/>
      <w:bookmarkStart w:id="366" w:name="_Toc76733842"/>
      <w:bookmarkStart w:id="367" w:name="_Toc76734226"/>
      <w:bookmarkStart w:id="368" w:name="_Toc79135476"/>
      <w:bookmarkStart w:id="369" w:name="_Toc79135943"/>
      <w:bookmarkStart w:id="370" w:name="_Toc79408424"/>
      <w:bookmarkStart w:id="371" w:name="_Toc79409279"/>
      <w:r>
        <w:rPr>
          <w:rStyle w:val="IntenseEmphasis"/>
          <w:i w:val="0"/>
          <w:color w:val="auto"/>
        </w:rPr>
        <w:t>2.3</w:t>
      </w:r>
      <w:r w:rsidR="001B690F">
        <w:rPr>
          <w:rStyle w:val="IntenseEmphasis"/>
          <w:i w:val="0"/>
          <w:color w:val="auto"/>
        </w:rPr>
        <w:tab/>
        <w:t>Timeframes</w:t>
      </w:r>
      <w:bookmarkEnd w:id="364"/>
      <w:bookmarkEnd w:id="365"/>
      <w:bookmarkEnd w:id="366"/>
      <w:bookmarkEnd w:id="367"/>
      <w:bookmarkEnd w:id="368"/>
      <w:bookmarkEnd w:id="369"/>
      <w:bookmarkEnd w:id="370"/>
      <w:bookmarkEnd w:id="371"/>
    </w:p>
    <w:p w14:paraId="675FBC51" w14:textId="1246C653" w:rsidR="00234A3B" w:rsidRDefault="00033743" w:rsidP="00033743">
      <w:r>
        <w:t xml:space="preserve">Timeframes for completing investigations and referral should be informed by evidence-based guidelines (where they exist) while recognising </w:t>
      </w:r>
      <w:r w:rsidR="004D4EC0">
        <w:t>that shorter timeline</w:t>
      </w:r>
      <w:r>
        <w:t xml:space="preserve"> for appropriate consultations and treatment </w:t>
      </w:r>
      <w:r w:rsidR="009C0383">
        <w:t xml:space="preserve">in AYA may improve </w:t>
      </w:r>
      <w:r w:rsidR="00665919">
        <w:t>clinical and patient-reported outcomes.</w:t>
      </w:r>
      <w:r w:rsidR="00665919">
        <w:fldChar w:fldCharType="begin">
          <w:fldData xml:space="preserve">PEVuZE5vdGU+PENpdGU+PEF1dGhvcj5Lb288L0F1dGhvcj48WWVhcj4yMDIwPC9ZZWFyPjxSZWNO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</w:fldData>
        </w:fldChar>
      </w:r>
      <w:r w:rsidR="005E54F0">
        <w:instrText xml:space="preserve"> ADDIN EN.CITE </w:instrText>
      </w:r>
      <w:r w:rsidR="005E54F0">
        <w:fldChar w:fldCharType="begin">
          <w:fldData xml:space="preserve">PEVuZE5vdGU+PENpdGU+PEF1dGhvcj5Lb288L0F1dGhvcj48WWVhcj4yMDIwPC9ZZWFyPjxSZWNO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</w:fldData>
        </w:fldChar>
      </w:r>
      <w:r w:rsidR="005E54F0">
        <w:instrText xml:space="preserve"> ADDIN EN.CITE.DATA </w:instrText>
      </w:r>
      <w:r w:rsidR="005E54F0">
        <w:fldChar w:fldCharType="end"/>
      </w:r>
      <w:r w:rsidR="00665919">
        <w:fldChar w:fldCharType="separate"/>
      </w:r>
      <w:r w:rsidR="005E54F0" w:rsidRPr="005E54F0">
        <w:rPr>
          <w:noProof/>
          <w:vertAlign w:val="superscript"/>
        </w:rPr>
        <w:t>271</w:t>
      </w:r>
      <w:r w:rsidR="00665919">
        <w:fldChar w:fldCharType="end"/>
      </w:r>
    </w:p>
    <w:p w14:paraId="297EE50A" w14:textId="1CDA6397" w:rsidR="00B23914" w:rsidRDefault="002E01B1" w:rsidP="00B23914">
      <w:bookmarkStart w:id="372" w:name="_Hlk73705884"/>
      <w:r w:rsidRPr="002E01B1">
        <w:t xml:space="preserve">Visit the </w:t>
      </w:r>
      <w:hyperlink r:id="rId11" w:history="1">
        <w:r w:rsidRPr="002E01B1">
          <w:rPr>
            <w:rStyle w:val="Hyperlink"/>
          </w:rPr>
          <w:t>Cancer Council website</w:t>
        </w:r>
      </w:hyperlink>
      <w:r w:rsidRPr="002E01B1">
        <w:t xml:space="preserve"> &lt;www.cancer.org.au/OCP&gt; to view the optimal care pathways for each cancer</w:t>
      </w:r>
      <w:r w:rsidR="00A02785">
        <w:t xml:space="preserve"> </w:t>
      </w:r>
      <w:r w:rsidRPr="002E01B1">
        <w:t xml:space="preserve">type. </w:t>
      </w:r>
    </w:p>
    <w:p w14:paraId="38FB19E4" w14:textId="7FF1B212" w:rsidR="00A65CD3" w:rsidRDefault="00A65CD3" w:rsidP="00A65CD3">
      <w:pPr>
        <w:pStyle w:val="Heading3"/>
      </w:pPr>
      <w:bookmarkStart w:id="373" w:name="_Toc76462601"/>
      <w:bookmarkStart w:id="374" w:name="_Toc76463216"/>
      <w:bookmarkStart w:id="375" w:name="_Toc76733843"/>
      <w:bookmarkStart w:id="376" w:name="_Toc76734227"/>
      <w:bookmarkStart w:id="377" w:name="_Toc79135477"/>
      <w:bookmarkStart w:id="378" w:name="_Toc79135944"/>
      <w:bookmarkStart w:id="379" w:name="_Toc79408425"/>
      <w:bookmarkStart w:id="380" w:name="_Toc79409280"/>
      <w:bookmarkEnd w:id="372"/>
      <w:r>
        <w:t>2.4</w:t>
      </w:r>
      <w:r>
        <w:tab/>
      </w:r>
      <w:r w:rsidR="00FE20F9">
        <w:t>Su</w:t>
      </w:r>
      <w:r w:rsidR="00226158">
        <w:t>pport and c</w:t>
      </w:r>
      <w:r>
        <w:t>ommunication</w:t>
      </w:r>
      <w:bookmarkEnd w:id="373"/>
      <w:bookmarkEnd w:id="374"/>
      <w:bookmarkEnd w:id="375"/>
      <w:bookmarkEnd w:id="376"/>
      <w:bookmarkEnd w:id="377"/>
      <w:bookmarkEnd w:id="378"/>
      <w:bookmarkEnd w:id="379"/>
      <w:bookmarkEnd w:id="380"/>
    </w:p>
    <w:p w14:paraId="6B65D7E0" w14:textId="1E70750C" w:rsidR="001A7E8C" w:rsidRDefault="001E0B38" w:rsidP="001A7E8C">
      <w:pPr>
        <w:pStyle w:val="Heading4"/>
      </w:pPr>
      <w:r>
        <w:t>2.4.1</w:t>
      </w:r>
      <w:r>
        <w:tab/>
      </w:r>
      <w:r w:rsidR="00990A9A">
        <w:t>Supportive care</w:t>
      </w:r>
    </w:p>
    <w:p w14:paraId="7D45CC74" w14:textId="5737DEA9" w:rsidR="00A8180C" w:rsidRDefault="00990A9A" w:rsidP="001A7E8C">
      <w:r>
        <w:t>The GP should consider a</w:t>
      </w:r>
      <w:r w:rsidR="004C4F95">
        <w:t xml:space="preserve"> rapid </w:t>
      </w:r>
      <w:r w:rsidR="00C67581">
        <w:t>psychosocial</w:t>
      </w:r>
      <w:r w:rsidR="00E74926">
        <w:t xml:space="preserve"> </w:t>
      </w:r>
      <w:r w:rsidR="00542986">
        <w:t>assessment</w:t>
      </w:r>
      <w:r w:rsidR="008641F3">
        <w:t xml:space="preserve"> </w:t>
      </w:r>
      <w:r w:rsidR="00C67581">
        <w:t xml:space="preserve">at this timepoint </w:t>
      </w:r>
      <w:r w:rsidR="00542986">
        <w:t xml:space="preserve">to identify the needs </w:t>
      </w:r>
      <w:r w:rsidR="00BF31CF">
        <w:t>of the AYA</w:t>
      </w:r>
      <w:r w:rsidR="00A10F7D">
        <w:t xml:space="preserve"> and their famil</w:t>
      </w:r>
      <w:r w:rsidR="000833C4">
        <w:t>y</w:t>
      </w:r>
      <w:r w:rsidR="0022792C">
        <w:t>, including emotional support</w:t>
      </w:r>
      <w:r w:rsidR="000833C4">
        <w:t xml:space="preserve">. </w:t>
      </w:r>
      <w:r w:rsidR="00A10F7D">
        <w:t>The</w:t>
      </w:r>
      <w:r w:rsidR="001E0B38">
        <w:t xml:space="preserve"> assessment should also be undertaken to identify any </w:t>
      </w:r>
      <w:r w:rsidR="00C94EEC">
        <w:t xml:space="preserve">potential barriers </w:t>
      </w:r>
      <w:r w:rsidR="00A25336">
        <w:t>to accessing the referral centre</w:t>
      </w:r>
      <w:r w:rsidR="00B02FBB">
        <w:t xml:space="preserve"> within the planned timeframe.</w:t>
      </w:r>
      <w:r w:rsidR="00A8180C">
        <w:t xml:space="preserve"> R</w:t>
      </w:r>
      <w:r w:rsidR="00A8180C" w:rsidRPr="00A8180C">
        <w:t>efer</w:t>
      </w:r>
      <w:r w:rsidR="004238A3">
        <w:t>ral</w:t>
      </w:r>
      <w:r w:rsidR="00A8180C" w:rsidRPr="00A8180C">
        <w:t xml:space="preserve"> to appropriate support services </w:t>
      </w:r>
      <w:r w:rsidR="004238A3">
        <w:t xml:space="preserve">should be made </w:t>
      </w:r>
      <w:r w:rsidR="00A8180C" w:rsidRPr="00A8180C">
        <w:t>as required.</w:t>
      </w:r>
      <w:r w:rsidR="00A8180C">
        <w:t xml:space="preserve"> See validated supportive care tools </w:t>
      </w:r>
      <w:r w:rsidR="00B47021">
        <w:t xml:space="preserve">mentioned </w:t>
      </w:r>
      <w:r w:rsidR="00C97553">
        <w:t xml:space="preserve">in </w:t>
      </w:r>
      <w:r w:rsidR="00B47021">
        <w:t>P</w:t>
      </w:r>
      <w:r w:rsidR="00C97553">
        <w:t xml:space="preserve">rinciple 4: </w:t>
      </w:r>
      <w:r w:rsidR="00B47021">
        <w:t>‘S</w:t>
      </w:r>
      <w:r w:rsidR="00C97553">
        <w:t>upportive care</w:t>
      </w:r>
      <w:r w:rsidR="00B47021">
        <w:t>’</w:t>
      </w:r>
      <w:r w:rsidR="00C97553">
        <w:t xml:space="preserve">. </w:t>
      </w:r>
    </w:p>
    <w:p w14:paraId="496CEC18" w14:textId="3657F620" w:rsidR="00B47021" w:rsidRDefault="00B47021" w:rsidP="00B47021">
      <w:pPr>
        <w:pStyle w:val="Heading4"/>
      </w:pPr>
      <w:r>
        <w:lastRenderedPageBreak/>
        <w:t>2.4.2</w:t>
      </w:r>
      <w:r>
        <w:tab/>
        <w:t>Communication</w:t>
      </w:r>
    </w:p>
    <w:p w14:paraId="644CF5AE" w14:textId="745A0818" w:rsidR="004413BE" w:rsidRDefault="004413BE" w:rsidP="004413BE">
      <w:r>
        <w:t xml:space="preserve">The </w:t>
      </w:r>
      <w:r w:rsidR="00C933DD">
        <w:t>GP</w:t>
      </w:r>
      <w:r w:rsidR="00AA4D4E">
        <w:t xml:space="preserve"> </w:t>
      </w:r>
      <w:r>
        <w:t>is responsible for:</w:t>
      </w:r>
    </w:p>
    <w:p w14:paraId="7779F6E3" w14:textId="3F7A1E8D" w:rsidR="004413BE" w:rsidRDefault="004413BE" w:rsidP="0063001A">
      <w:pPr>
        <w:pStyle w:val="ListParagraph"/>
        <w:numPr>
          <w:ilvl w:val="0"/>
          <w:numId w:val="38"/>
        </w:numPr>
      </w:pPr>
      <w:r>
        <w:t>providing AYA and</w:t>
      </w:r>
      <w:r w:rsidR="00CD4AA4">
        <w:t>,</w:t>
      </w:r>
      <w:r>
        <w:t xml:space="preserve"> if applicable, their families, with information that clearly describes </w:t>
      </w:r>
      <w:r w:rsidR="000E507E">
        <w:t xml:space="preserve">where </w:t>
      </w:r>
      <w:r>
        <w:t xml:space="preserve">they are being referred, the reason for referral and the expected timeframes for appointments </w:t>
      </w:r>
    </w:p>
    <w:p w14:paraId="1D016B23" w14:textId="3DF646EF" w:rsidR="004413BE" w:rsidRDefault="004413BE" w:rsidP="0063001A">
      <w:pPr>
        <w:pStyle w:val="ListParagraph"/>
        <w:numPr>
          <w:ilvl w:val="0"/>
          <w:numId w:val="38"/>
        </w:numPr>
      </w:pPr>
      <w:r>
        <w:t xml:space="preserve">requesting that they notify them if the </w:t>
      </w:r>
      <w:r w:rsidR="001969CE">
        <w:t xml:space="preserve">referring centre </w:t>
      </w:r>
      <w:r>
        <w:t>has not been in contact within the expected timeframe</w:t>
      </w:r>
    </w:p>
    <w:p w14:paraId="659301AD" w14:textId="21189D97" w:rsidR="00226158" w:rsidRDefault="004413BE" w:rsidP="0063001A">
      <w:pPr>
        <w:pStyle w:val="ListParagraph"/>
        <w:numPr>
          <w:ilvl w:val="0"/>
          <w:numId w:val="38"/>
        </w:numPr>
      </w:pPr>
      <w:r>
        <w:t>supporting the patient while waiting for the specialist appointment</w:t>
      </w:r>
      <w:r w:rsidR="00550E82">
        <w:t>.</w:t>
      </w:r>
    </w:p>
    <w:p w14:paraId="4703B888" w14:textId="7E228575" w:rsidR="001969CE" w:rsidRDefault="001969CE" w:rsidP="001969CE">
      <w:bookmarkStart w:id="381" w:name="_Hlk75789569"/>
      <w:r>
        <w:t xml:space="preserve">All interaction should align to the standards outlined in </w:t>
      </w:r>
      <w:r w:rsidR="00D94B4B">
        <w:t>P</w:t>
      </w:r>
      <w:r>
        <w:t xml:space="preserve">rinciple 6: </w:t>
      </w:r>
      <w:r w:rsidR="00D94B4B">
        <w:t>‘C</w:t>
      </w:r>
      <w:r>
        <w:t>ommunication</w:t>
      </w:r>
      <w:r w:rsidR="00D94B4B">
        <w:t>’</w:t>
      </w:r>
      <w:r>
        <w:t>.</w:t>
      </w:r>
    </w:p>
    <w:p w14:paraId="49E193D9" w14:textId="11307302" w:rsidR="002D7B3F" w:rsidRDefault="009D2D95" w:rsidP="009D2D95">
      <w:r>
        <w:t>For additional information on supportive care and needs that may arise for different population</w:t>
      </w:r>
      <w:r w:rsidR="00917100">
        <w:t xml:space="preserve"> </w:t>
      </w:r>
      <w:r>
        <w:t xml:space="preserve">groups, see </w:t>
      </w:r>
      <w:r w:rsidR="00917100">
        <w:t>appendix A.</w:t>
      </w:r>
    </w:p>
    <w:bookmarkEnd w:id="381"/>
    <w:p w14:paraId="2A5E83A0" w14:textId="723F6F88" w:rsidR="00C51C9A" w:rsidRDefault="00C51C9A" w:rsidP="001969CE"/>
    <w:p w14:paraId="3945C05C" w14:textId="5380B7A8" w:rsidR="00945F36" w:rsidRDefault="00945F36" w:rsidP="001969CE"/>
    <w:p w14:paraId="0C129B59" w14:textId="40DE6DB7" w:rsidR="002F0917" w:rsidRDefault="002F0917" w:rsidP="001969CE"/>
    <w:p w14:paraId="3023CACA" w14:textId="682781E5" w:rsidR="002F0917" w:rsidRDefault="002F0917" w:rsidP="001969CE"/>
    <w:p w14:paraId="4EAF1837" w14:textId="2E40D0A5" w:rsidR="002F0917" w:rsidRDefault="002F0917" w:rsidP="001969CE"/>
    <w:p w14:paraId="07911B8B" w14:textId="64DA4F8D" w:rsidR="002F0917" w:rsidRDefault="002F0917" w:rsidP="001969CE"/>
    <w:p w14:paraId="262ACCEF" w14:textId="5304B834" w:rsidR="002F0917" w:rsidRDefault="002F0917" w:rsidP="001969CE"/>
    <w:p w14:paraId="771B7263" w14:textId="73003573" w:rsidR="002F0917" w:rsidRDefault="002F0917" w:rsidP="001969CE"/>
    <w:p w14:paraId="6A0F75C9" w14:textId="6E268758" w:rsidR="002F0917" w:rsidRDefault="002F0917" w:rsidP="001969CE"/>
    <w:p w14:paraId="57232750" w14:textId="7AA81B13" w:rsidR="002F0917" w:rsidRDefault="002F0917" w:rsidP="001969CE"/>
    <w:p w14:paraId="1E23A124" w14:textId="57E991A8" w:rsidR="002F0917" w:rsidRDefault="002F0917" w:rsidP="001969CE"/>
    <w:p w14:paraId="3685C0FC" w14:textId="44494D0D" w:rsidR="002F0917" w:rsidRDefault="002F0917" w:rsidP="001969CE"/>
    <w:p w14:paraId="4A2E1A55" w14:textId="0BA0F53F" w:rsidR="002F0917" w:rsidRDefault="002F0917" w:rsidP="001969CE"/>
    <w:p w14:paraId="38ED225E" w14:textId="77777777" w:rsidR="002F0917" w:rsidRDefault="002F0917" w:rsidP="001969CE"/>
    <w:p w14:paraId="6C5B0F43" w14:textId="77777777" w:rsidR="00945F36" w:rsidRPr="00A65CD3" w:rsidRDefault="00945F36" w:rsidP="001969CE"/>
    <w:p w14:paraId="0BF9EB1D" w14:textId="291C252D" w:rsidR="007B0D78" w:rsidRPr="001B690F" w:rsidRDefault="00EF2FBF" w:rsidP="00C51C9A">
      <w:pPr>
        <w:pStyle w:val="Heading2"/>
      </w:pPr>
      <w:bookmarkStart w:id="382" w:name="_Toc79409281"/>
      <w:r w:rsidRPr="00A02785">
        <w:rPr>
          <w:rStyle w:val="IntenseEmphasis"/>
          <w:i w:val="0"/>
          <w:color w:val="auto"/>
        </w:rPr>
        <w:lastRenderedPageBreak/>
        <w:t>Step 3: D</w:t>
      </w:r>
      <w:r w:rsidR="007B0D78" w:rsidRPr="00A02785">
        <w:rPr>
          <w:rStyle w:val="IntenseEmphasis"/>
          <w:i w:val="0"/>
          <w:color w:val="auto"/>
        </w:rPr>
        <w:t>iagnosis, staging and treatment planning</w:t>
      </w:r>
      <w:bookmarkEnd w:id="382"/>
    </w:p>
    <w:p w14:paraId="7DEF9D41" w14:textId="7820C8C9" w:rsidR="0001240A" w:rsidRPr="00C51C9A" w:rsidRDefault="00C51C9A" w:rsidP="00C51C9A">
      <w:pPr>
        <w:rPr>
          <w:bCs/>
        </w:rPr>
      </w:pPr>
      <w:r w:rsidRPr="00C51C9A">
        <w:rPr>
          <w:bCs/>
        </w:rPr>
        <w:t xml:space="preserve">Step 3 outlines the process for confirming the diagnosis and stage of cancer and for planning subsequent treatment. The guiding principle is </w:t>
      </w:r>
      <w:r w:rsidR="00550E82">
        <w:rPr>
          <w:bCs/>
        </w:rPr>
        <w:t xml:space="preserve">to have </w:t>
      </w:r>
      <w:r w:rsidR="00FD3710">
        <w:rPr>
          <w:bCs/>
        </w:rPr>
        <w:t xml:space="preserve">close and sustained </w:t>
      </w:r>
      <w:r w:rsidRPr="00C51C9A">
        <w:rPr>
          <w:bCs/>
        </w:rPr>
        <w:t>interaction</w:t>
      </w:r>
      <w:r w:rsidR="00FD6B94">
        <w:rPr>
          <w:bCs/>
        </w:rPr>
        <w:t>s</w:t>
      </w:r>
      <w:r w:rsidRPr="00C51C9A">
        <w:rPr>
          <w:bCs/>
        </w:rPr>
        <w:t xml:space="preserve"> between appropriate multidisciplinary team members </w:t>
      </w:r>
      <w:r w:rsidR="00AC3002">
        <w:rPr>
          <w:bCs/>
        </w:rPr>
        <w:t xml:space="preserve">who are responsible for </w:t>
      </w:r>
      <w:r w:rsidR="00412459">
        <w:rPr>
          <w:bCs/>
        </w:rPr>
        <w:t xml:space="preserve">determining </w:t>
      </w:r>
      <w:r w:rsidRPr="00C51C9A">
        <w:rPr>
          <w:bCs/>
        </w:rPr>
        <w:t>the treatment plan.</w:t>
      </w:r>
      <w:r w:rsidR="003F1BE0" w:rsidRPr="003F1BE0">
        <w:t xml:space="preserve"> </w:t>
      </w:r>
    </w:p>
    <w:p w14:paraId="68163E11" w14:textId="2F7516E3" w:rsidR="00E97DED" w:rsidRDefault="008D14F8" w:rsidP="005F5D46">
      <w:pPr>
        <w:pStyle w:val="Heading3"/>
      </w:pPr>
      <w:bookmarkStart w:id="383" w:name="_Toc76462603"/>
      <w:bookmarkStart w:id="384" w:name="_Toc76463218"/>
      <w:bookmarkStart w:id="385" w:name="_Toc76733845"/>
      <w:bookmarkStart w:id="386" w:name="_Toc76734229"/>
      <w:bookmarkStart w:id="387" w:name="_Toc79135479"/>
      <w:bookmarkStart w:id="388" w:name="_Toc79135946"/>
      <w:bookmarkStart w:id="389" w:name="_Toc79408427"/>
      <w:bookmarkStart w:id="390" w:name="_Toc79409282"/>
      <w:r w:rsidRPr="00124955">
        <w:t>3.1</w:t>
      </w:r>
      <w:r w:rsidRPr="00124955">
        <w:tab/>
      </w:r>
      <w:r w:rsidR="00C51C9A">
        <w:t>Specialist d</w:t>
      </w:r>
      <w:r w:rsidR="007B0D78" w:rsidRPr="00124955">
        <w:t>iagnostic work-up</w:t>
      </w:r>
      <w:bookmarkStart w:id="391" w:name="_Toc482951802"/>
      <w:bookmarkEnd w:id="383"/>
      <w:bookmarkEnd w:id="384"/>
      <w:bookmarkEnd w:id="385"/>
      <w:bookmarkEnd w:id="386"/>
      <w:bookmarkEnd w:id="387"/>
      <w:bookmarkEnd w:id="388"/>
      <w:bookmarkEnd w:id="389"/>
      <w:bookmarkEnd w:id="390"/>
      <w:r w:rsidR="00277BFC" w:rsidRPr="00124955">
        <w:t xml:space="preserve"> </w:t>
      </w:r>
      <w:bookmarkEnd w:id="391"/>
    </w:p>
    <w:p w14:paraId="358AD265" w14:textId="6401A971" w:rsidR="00A43C23" w:rsidRDefault="000854FB" w:rsidP="00E97DED">
      <w:r>
        <w:t xml:space="preserve">Although it may vary </w:t>
      </w:r>
      <w:r w:rsidR="005D2540">
        <w:t xml:space="preserve">depending on </w:t>
      </w:r>
      <w:r w:rsidR="003C4C02">
        <w:t>the</w:t>
      </w:r>
      <w:r w:rsidR="005D2540">
        <w:t xml:space="preserve"> diagnosis, </w:t>
      </w:r>
      <w:r w:rsidR="00A43C23">
        <w:t>work-up should</w:t>
      </w:r>
      <w:r w:rsidR="00775FE3">
        <w:t xml:space="preserve"> </w:t>
      </w:r>
      <w:r w:rsidR="00307DF9">
        <w:t>be undertaken by</w:t>
      </w:r>
      <w:r w:rsidR="00E20BF1">
        <w:t xml:space="preserve"> </w:t>
      </w:r>
      <w:r w:rsidR="00FE00DA">
        <w:t>a</w:t>
      </w:r>
      <w:r w:rsidR="009154B0">
        <w:t xml:space="preserve"> </w:t>
      </w:r>
      <w:r w:rsidR="000C166E">
        <w:t>cancer centre</w:t>
      </w:r>
      <w:r w:rsidR="009154B0">
        <w:t xml:space="preserve"> with multidisciplinary experience in </w:t>
      </w:r>
      <w:r w:rsidR="002D0501">
        <w:t xml:space="preserve">managing </w:t>
      </w:r>
      <w:r w:rsidR="009154B0">
        <w:t>AYA cancers</w:t>
      </w:r>
      <w:r w:rsidR="00225785">
        <w:t xml:space="preserve"> </w:t>
      </w:r>
      <w:r w:rsidR="007A1B7B">
        <w:t>with access to</w:t>
      </w:r>
      <w:r w:rsidR="008E527B">
        <w:t xml:space="preserve"> clinical trials</w:t>
      </w:r>
      <w:r w:rsidR="009154B0">
        <w:t>.</w:t>
      </w:r>
      <w:r w:rsidR="008E527B">
        <w:t xml:space="preserve"> At times, this may be within a paediatric ter</w:t>
      </w:r>
      <w:r w:rsidR="00375B70">
        <w:t>tiary cancer centre.</w:t>
      </w:r>
      <w:r w:rsidR="001E14A6">
        <w:t xml:space="preserve"> AYA </w:t>
      </w:r>
      <w:r w:rsidR="003F434F">
        <w:t>experience</w:t>
      </w:r>
      <w:r w:rsidR="00AF1EE2">
        <w:t xml:space="preserve"> is of particular importance in </w:t>
      </w:r>
      <w:r w:rsidR="00793FA0">
        <w:t>rare tumours</w:t>
      </w:r>
      <w:r w:rsidR="008A334D">
        <w:t xml:space="preserve">, </w:t>
      </w:r>
      <w:r w:rsidR="00EF7819">
        <w:t>advanced stage disease</w:t>
      </w:r>
      <w:r w:rsidR="008A334D">
        <w:t>,</w:t>
      </w:r>
      <w:r w:rsidR="00A15BF9">
        <w:t xml:space="preserve"> </w:t>
      </w:r>
      <w:r w:rsidR="002923A6">
        <w:t>or</w:t>
      </w:r>
      <w:r w:rsidR="00793FA0">
        <w:t xml:space="preserve"> </w:t>
      </w:r>
      <w:r w:rsidR="00A15BF9">
        <w:t xml:space="preserve">those </w:t>
      </w:r>
      <w:r w:rsidR="00793FA0">
        <w:t xml:space="preserve">requiring </w:t>
      </w:r>
      <w:r w:rsidR="00DC76D5">
        <w:t>complex</w:t>
      </w:r>
      <w:r w:rsidR="00A15BF9">
        <w:t xml:space="preserve"> and/or</w:t>
      </w:r>
      <w:r w:rsidR="00180A35">
        <w:t xml:space="preserve"> </w:t>
      </w:r>
      <w:r w:rsidR="00AD43D8">
        <w:t xml:space="preserve">multidisciplinary </w:t>
      </w:r>
      <w:r w:rsidR="00BC2EA6">
        <w:t>diagnostic evaluation.</w:t>
      </w:r>
      <w:r w:rsidR="00C63D87">
        <w:fldChar w:fldCharType="begin"/>
      </w:r>
      <w:r w:rsidR="00B1559F">
        <w:instrText xml:space="preserve"> ADDIN EN.CITE &lt;EndNote&gt;&lt;Cite&gt;&lt;Author&gt;Coccia&lt;/Author&gt;&lt;Year&gt;2019&lt;/Year&gt;&lt;RecNum&gt;128&lt;/RecNum&gt;&lt;DisplayText&gt;&lt;style face="superscript"&gt;195&lt;/style&gt;&lt;/DisplayText&gt;&lt;record&gt;&lt;rec-number&gt;128&lt;/rec-number&gt;&lt;foreign-keys&gt;&lt;key app="EN" db-id="2vzr02ev2z9xe3e2ds859xwv9wrsz99pza0t" timestamp="0"&gt;128&lt;/key&gt;&lt;/foreign-keys&gt;&lt;ref-type name="Journal Article"&gt;17&lt;/ref-type&gt;&lt;contributors&gt;&lt;authors&gt;&lt;author&gt;Coccia, Peter F.&lt;/author&gt;&lt;/authors&gt;&lt;/contributors&gt;&lt;titles&gt;&lt;title&gt;Overview of Adolescent and Young Adult Oncology&lt;/title&gt;&lt;secondary-title&gt;Journal of Oncology Practice&lt;/secondary-title&gt;&lt;/titles&gt;&lt;pages&gt;235-237&lt;/pages&gt;&lt;volume&gt;15&lt;/volume&gt;&lt;number&gt;5&lt;/number&gt;&lt;dates&gt;&lt;year&gt;2019&lt;/year&gt;&lt;pub-dates&gt;&lt;date&gt;2019/05/01&lt;/date&gt;&lt;/pub-dates&gt;&lt;/dates&gt;&lt;publisher&gt;American Society of Clinical Oncology&lt;/publisher&gt;&lt;isbn&gt;1554-7477&lt;/isbn&gt;&lt;urls&gt;&lt;related-urls&gt;&lt;url&gt;https://doi.org/10.1200/JOP.19.00075&lt;/url&gt;&lt;/related-urls&gt;&lt;/urls&gt;&lt;electronic-resource-num&gt;10.1200/JOP.19.00075&lt;/electronic-resource-num&gt;&lt;access-date&gt;2020/11/18&lt;/access-date&gt;&lt;/record&gt;&lt;/Cite&gt;&lt;/EndNote&gt;</w:instrText>
      </w:r>
      <w:r w:rsidR="00C63D87">
        <w:fldChar w:fldCharType="separate"/>
      </w:r>
      <w:r w:rsidR="00B1559F" w:rsidRPr="00B1559F">
        <w:rPr>
          <w:noProof/>
          <w:vertAlign w:val="superscript"/>
        </w:rPr>
        <w:t>195</w:t>
      </w:r>
      <w:r w:rsidR="00C63D87">
        <w:fldChar w:fldCharType="end"/>
      </w:r>
    </w:p>
    <w:p w14:paraId="33D3AB50" w14:textId="6FDE073D" w:rsidR="006E2692" w:rsidRDefault="00E97DED" w:rsidP="00E97DED">
      <w:r>
        <w:t xml:space="preserve">Diagnostic tests and investigations should be </w:t>
      </w:r>
      <w:r w:rsidR="003C561D">
        <w:t>informed</w:t>
      </w:r>
      <w:r>
        <w:t xml:space="preserve"> by evidence-based guidelines </w:t>
      </w:r>
      <w:r w:rsidR="003239D9">
        <w:t>or</w:t>
      </w:r>
      <w:r w:rsidR="00356B84">
        <w:t xml:space="preserve"> </w:t>
      </w:r>
      <w:r w:rsidR="00FC7BF4">
        <w:t>ideally</w:t>
      </w:r>
      <w:r w:rsidR="00356B84">
        <w:t>,</w:t>
      </w:r>
      <w:r w:rsidR="00425F69">
        <w:t xml:space="preserve"> </w:t>
      </w:r>
      <w:r>
        <w:t xml:space="preserve">as </w:t>
      </w:r>
      <w:r w:rsidR="003F434F">
        <w:t>determined</w:t>
      </w:r>
      <w:r>
        <w:t xml:space="preserve"> by </w:t>
      </w:r>
      <w:r w:rsidR="005F5D46">
        <w:t xml:space="preserve">enrolment in </w:t>
      </w:r>
      <w:r>
        <w:t xml:space="preserve">the relevant clinical trial. Imaging should be </w:t>
      </w:r>
      <w:r w:rsidR="00C3161E">
        <w:t>interprete</w:t>
      </w:r>
      <w:r>
        <w:t xml:space="preserve">d by a radiologist with experience and expertise in </w:t>
      </w:r>
      <w:r w:rsidR="005E64DE">
        <w:t xml:space="preserve">the </w:t>
      </w:r>
      <w:r w:rsidR="005650C4">
        <w:t>relevant AYA cancer.</w:t>
      </w:r>
      <w:r>
        <w:t xml:space="preserve"> </w:t>
      </w:r>
      <w:r w:rsidR="00C415BC">
        <w:t>Diagnostic laboratory investigations</w:t>
      </w:r>
      <w:r>
        <w:t xml:space="preserve"> should be interpreted by a </w:t>
      </w:r>
      <w:r w:rsidR="00DD1133">
        <w:t xml:space="preserve">pathologist </w:t>
      </w:r>
      <w:r>
        <w:t xml:space="preserve">with experience in </w:t>
      </w:r>
      <w:r w:rsidR="00895AED">
        <w:t xml:space="preserve">the relevant </w:t>
      </w:r>
      <w:r w:rsidR="00A917A9">
        <w:t>AYA cancer</w:t>
      </w:r>
      <w:r>
        <w:t xml:space="preserve">. </w:t>
      </w:r>
      <w:r w:rsidR="002D504D">
        <w:t>Clinicians</w:t>
      </w:r>
      <w:r w:rsidR="009B1CA3">
        <w:t xml:space="preserve"> involved in the diagnostic work-up should part</w:t>
      </w:r>
      <w:r w:rsidR="00422D1E">
        <w:t>icipate in the diagnostic</w:t>
      </w:r>
      <w:r w:rsidR="00DB032F">
        <w:t xml:space="preserve">/treatment planning </w:t>
      </w:r>
      <w:r w:rsidR="00BE3443">
        <w:t>MDM.</w:t>
      </w:r>
    </w:p>
    <w:p w14:paraId="01102A7A" w14:textId="22F10958" w:rsidR="00E4083A" w:rsidRDefault="00C62141" w:rsidP="00E97DED">
      <w:r>
        <w:t xml:space="preserve">All AYA cancers should be well-described </w:t>
      </w:r>
      <w:r w:rsidR="002B2FE4">
        <w:t xml:space="preserve">according </w:t>
      </w:r>
      <w:r w:rsidR="00E4083A" w:rsidRPr="00E4083A">
        <w:t xml:space="preserve">to ICD-O topography and </w:t>
      </w:r>
      <w:r w:rsidR="00A93C03">
        <w:t>morphology coding</w:t>
      </w:r>
      <w:r w:rsidR="00316092">
        <w:t xml:space="preserve">, </w:t>
      </w:r>
      <w:r w:rsidR="00142AA7">
        <w:t>and whe</w:t>
      </w:r>
      <w:r w:rsidR="00A56949">
        <w:t>never</w:t>
      </w:r>
      <w:r w:rsidR="00142AA7">
        <w:t xml:space="preserve"> applicable, molecular and</w:t>
      </w:r>
      <w:r w:rsidR="00E4083A" w:rsidRPr="00E4083A">
        <w:t xml:space="preserve"> genetic features</w:t>
      </w:r>
      <w:r w:rsidR="00E57B68">
        <w:t>.</w:t>
      </w:r>
      <w:r w:rsidR="00CD440C">
        <w:t xml:space="preserve"> </w:t>
      </w:r>
      <w:r w:rsidR="002C1608">
        <w:t xml:space="preserve">The complete diagnostic </w:t>
      </w:r>
      <w:r w:rsidR="00F154C0">
        <w:t>profile</w:t>
      </w:r>
      <w:r w:rsidR="002C1608">
        <w:t xml:space="preserve"> should be clearly documented in the medical record.</w:t>
      </w:r>
    </w:p>
    <w:p w14:paraId="64208881" w14:textId="49159547" w:rsidR="009C51C3" w:rsidRDefault="00C51C9A" w:rsidP="00433532">
      <w:pPr>
        <w:pStyle w:val="Heading4"/>
      </w:pPr>
      <w:r>
        <w:t>3.1.1</w:t>
      </w:r>
      <w:r>
        <w:tab/>
        <w:t>Timeframe for completing investigations</w:t>
      </w:r>
    </w:p>
    <w:p w14:paraId="5C0C97AA" w14:textId="09336B98" w:rsidR="00433532" w:rsidRDefault="00FE6875" w:rsidP="00433532">
      <w:r w:rsidRPr="00FE6875">
        <w:t>Timeframes should be informed by evidence-based guidelines (where they exist) while recognising that shorter timelines for appropriate consultations can reduce distress.</w:t>
      </w:r>
      <w:r w:rsidR="001F345B">
        <w:t xml:space="preserve"> </w:t>
      </w:r>
      <w:r w:rsidR="00F778DC">
        <w:t xml:space="preserve">Diagnostic delays </w:t>
      </w:r>
      <w:r w:rsidR="00FF2B29">
        <w:t xml:space="preserve">still </w:t>
      </w:r>
      <w:r w:rsidR="004F0F6E">
        <w:t xml:space="preserve">occur beyond the primary care </w:t>
      </w:r>
      <w:r w:rsidR="00FF2B29">
        <w:t>evaluation and referral</w:t>
      </w:r>
      <w:r w:rsidR="00317ADC">
        <w:t xml:space="preserve">. </w:t>
      </w:r>
      <w:r w:rsidR="00FF2B29">
        <w:t>In some populations p</w:t>
      </w:r>
      <w:r w:rsidR="00317ADC">
        <w:t>rolonged diagnostic intervals have be</w:t>
      </w:r>
      <w:r w:rsidR="00FF2B29">
        <w:t>en</w:t>
      </w:r>
      <w:r w:rsidR="00317ADC">
        <w:t xml:space="preserve"> shown to </w:t>
      </w:r>
      <w:r w:rsidR="0056469D">
        <w:t xml:space="preserve">continue </w:t>
      </w:r>
      <w:r w:rsidR="00FF2B29">
        <w:t xml:space="preserve">even </w:t>
      </w:r>
      <w:r w:rsidR="0056469D">
        <w:t>after the AYA has had their initial consultation</w:t>
      </w:r>
      <w:r w:rsidR="00013653">
        <w:t xml:space="preserve"> with their oncologist</w:t>
      </w:r>
      <w:r w:rsidR="00375F53">
        <w:t xml:space="preserve"> an</w:t>
      </w:r>
      <w:r w:rsidR="009360B5">
        <w:t xml:space="preserve">d </w:t>
      </w:r>
      <w:r w:rsidR="00375F53">
        <w:t xml:space="preserve">may be due to </w:t>
      </w:r>
      <w:r w:rsidR="00CE2D5A">
        <w:t xml:space="preserve">timely </w:t>
      </w:r>
      <w:r w:rsidR="00375F53">
        <w:t>access to appropriate d</w:t>
      </w:r>
      <w:r w:rsidR="009360B5">
        <w:t>i</w:t>
      </w:r>
      <w:r w:rsidR="00375F53">
        <w:t>agnostic</w:t>
      </w:r>
      <w:r w:rsidR="009360B5">
        <w:t>s</w:t>
      </w:r>
      <w:r w:rsidR="00BF333B">
        <w:t>;</w:t>
      </w:r>
      <w:r w:rsidR="00654DE7">
        <w:fldChar w:fldCharType="begin">
          <w:fldData xml:space="preserve">PEVuZE5vdGU+PENpdGU+PEF1dGhvcj5Eb21tZXR0PC9BdXRob3I+PFllYXI+MjAxOTwvWWVhcj48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</w:fldData>
        </w:fldChar>
      </w:r>
      <w:r w:rsidR="005E54F0">
        <w:instrText xml:space="preserve"> ADDIN EN.CITE </w:instrText>
      </w:r>
      <w:r w:rsidR="005E54F0">
        <w:fldChar w:fldCharType="begin">
          <w:fldData xml:space="preserve">PEVuZE5vdGU+PENpdGU+PEF1dGhvcj5Eb21tZXR0PC9BdXRob3I+PFllYXI+MjAxOTwvWWVhcj48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</w:fldData>
        </w:fldChar>
      </w:r>
      <w:r w:rsidR="005E54F0">
        <w:instrText xml:space="preserve"> ADDIN EN.CITE.DATA </w:instrText>
      </w:r>
      <w:r w:rsidR="005E54F0">
        <w:fldChar w:fldCharType="end"/>
      </w:r>
      <w:r w:rsidR="00654DE7">
        <w:fldChar w:fldCharType="separate"/>
      </w:r>
      <w:r w:rsidR="005E54F0" w:rsidRPr="005E54F0">
        <w:rPr>
          <w:noProof/>
          <w:vertAlign w:val="superscript"/>
        </w:rPr>
        <w:t>276</w:t>
      </w:r>
      <w:r w:rsidR="00654DE7">
        <w:fldChar w:fldCharType="end"/>
      </w:r>
      <w:r w:rsidR="00BF333B">
        <w:t xml:space="preserve"> cancer service</w:t>
      </w:r>
      <w:r w:rsidR="00CE2D5A">
        <w:t>s</w:t>
      </w:r>
      <w:r w:rsidR="00BF333B">
        <w:t xml:space="preserve"> </w:t>
      </w:r>
      <w:r w:rsidR="001944C6">
        <w:t>need</w:t>
      </w:r>
      <w:r w:rsidR="00BF333B">
        <w:t xml:space="preserve"> </w:t>
      </w:r>
      <w:r w:rsidR="00532C22">
        <w:t xml:space="preserve">to be cognisant </w:t>
      </w:r>
      <w:r w:rsidR="00481F3A">
        <w:t>of</w:t>
      </w:r>
      <w:r w:rsidR="00532C22">
        <w:t xml:space="preserve"> this issue</w:t>
      </w:r>
      <w:r w:rsidR="00BF333B">
        <w:t>.</w:t>
      </w:r>
    </w:p>
    <w:p w14:paraId="4B355ABD" w14:textId="1EB6D23C" w:rsidR="00131B41" w:rsidRPr="00433532" w:rsidRDefault="002E01B1" w:rsidP="00433532">
      <w:bookmarkStart w:id="392" w:name="_Hlk74150511"/>
      <w:r w:rsidRPr="0097525E">
        <w:t xml:space="preserve">Visit the </w:t>
      </w:r>
      <w:r w:rsidRPr="00B40E74">
        <w:t>Cancer Council website</w:t>
      </w:r>
      <w:r w:rsidRPr="0097525E">
        <w:t xml:space="preserve"> &lt;www.cancer.org.au/OCP&gt; to view the optimal care pathways for each cancer type</w:t>
      </w:r>
      <w:r w:rsidR="00681E8A">
        <w:t>.</w:t>
      </w:r>
    </w:p>
    <w:bookmarkEnd w:id="392"/>
    <w:p w14:paraId="5286B10C" w14:textId="4FA90C6F" w:rsidR="00C51C9A" w:rsidRDefault="00C51C9A" w:rsidP="00433532">
      <w:pPr>
        <w:pStyle w:val="Heading4"/>
      </w:pPr>
      <w:r>
        <w:t>3.1.2</w:t>
      </w:r>
      <w:r>
        <w:tab/>
        <w:t xml:space="preserve">Genetic testing </w:t>
      </w:r>
    </w:p>
    <w:p w14:paraId="089D4C98" w14:textId="634C524C" w:rsidR="00A959BB" w:rsidRDefault="00A959BB" w:rsidP="00A959BB">
      <w:r>
        <w:t xml:space="preserve">See the section </w:t>
      </w:r>
      <w:r w:rsidRPr="00A959BB">
        <w:rPr>
          <w:i/>
          <w:iCs/>
        </w:rPr>
        <w:t xml:space="preserve">“Unique medical considerations: </w:t>
      </w:r>
      <w:r>
        <w:rPr>
          <w:i/>
          <w:iCs/>
        </w:rPr>
        <w:t>G</w:t>
      </w:r>
      <w:r w:rsidRPr="00A959BB">
        <w:rPr>
          <w:i/>
          <w:iCs/>
        </w:rPr>
        <w:t>enetic predisposition to cancer”</w:t>
      </w:r>
      <w:r>
        <w:rPr>
          <w:i/>
          <w:iCs/>
        </w:rPr>
        <w:t xml:space="preserve"> </w:t>
      </w:r>
      <w:r>
        <w:t>for more information on the rationale and recommendations for genetic testing in AYA with cancer.</w:t>
      </w:r>
    </w:p>
    <w:p w14:paraId="52CE6914" w14:textId="5C2DBA95" w:rsidR="005F6534" w:rsidRDefault="005F6534" w:rsidP="005F6534">
      <w:pPr>
        <w:pStyle w:val="Heading4"/>
      </w:pPr>
      <w:r>
        <w:lastRenderedPageBreak/>
        <w:t>3.1.3</w:t>
      </w:r>
      <w:r>
        <w:tab/>
        <w:t>Pharmacogenetics</w:t>
      </w:r>
      <w:r w:rsidR="00481F3A">
        <w:t xml:space="preserve"> </w:t>
      </w:r>
    </w:p>
    <w:p w14:paraId="01FE2533" w14:textId="13D76090" w:rsidR="003C3E76" w:rsidRDefault="005F6534" w:rsidP="00A959BB">
      <w:r w:rsidRPr="003E3819">
        <w:t xml:space="preserve">Pharmacogenetics describes how individual genetic differences can lead to differences in the way certain medicines interact with the body. Variability in response, and </w:t>
      </w:r>
      <w:r>
        <w:t>adverse drug reaction risk</w:t>
      </w:r>
      <w:r w:rsidRPr="003E3819">
        <w:t xml:space="preserve"> is a feature of </w:t>
      </w:r>
      <w:r>
        <w:t xml:space="preserve">modern </w:t>
      </w:r>
      <w:r w:rsidRPr="003E3819">
        <w:t>therap</w:t>
      </w:r>
      <w:r>
        <w:t>ies (such as anti-cancer care), many of which may</w:t>
      </w:r>
      <w:r w:rsidRPr="003E3819">
        <w:t xml:space="preserve"> include a prominent genetic component.</w:t>
      </w:r>
      <w:r>
        <w:fldChar w:fldCharType="begin">
          <w:fldData xml:space="preserve">PEVuZE5vdGU+PENpdGU+PEF1dGhvcj5Sb2RlbjwvQXV0aG9yPjxZZWFyPjIwMTk8L1llYXI+PFJl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</w:fldData>
        </w:fldChar>
      </w:r>
      <w:r w:rsidR="005E54F0">
        <w:instrText xml:space="preserve"> ADDIN EN.CITE </w:instrText>
      </w:r>
      <w:r w:rsidR="005E54F0">
        <w:fldChar w:fldCharType="begin">
          <w:fldData xml:space="preserve">PEVuZE5vdGU+PENpdGU+PEF1dGhvcj5Sb2RlbjwvQXV0aG9yPjxZZWFyPjIwMTk8L1llYXI+PFJl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</w:fldData>
        </w:fldChar>
      </w:r>
      <w:r w:rsidR="005E54F0">
        <w:instrText xml:space="preserve"> ADDIN EN.CITE.DATA </w:instrText>
      </w:r>
      <w:r w:rsidR="005E54F0">
        <w:fldChar w:fldCharType="end"/>
      </w:r>
      <w:r>
        <w:fldChar w:fldCharType="separate"/>
      </w:r>
      <w:r w:rsidR="005E54F0" w:rsidRPr="005E54F0">
        <w:rPr>
          <w:noProof/>
          <w:vertAlign w:val="superscript"/>
        </w:rPr>
        <w:t>281</w:t>
      </w:r>
      <w:r>
        <w:fldChar w:fldCharType="end"/>
      </w:r>
      <w:r>
        <w:t xml:space="preserve"> </w:t>
      </w:r>
      <w:r w:rsidRPr="003E3819">
        <w:t>Using pharmacogen</w:t>
      </w:r>
      <w:r>
        <w:t>eti</w:t>
      </w:r>
      <w:r w:rsidRPr="003E3819">
        <w:t>cs as a clinical tool to guide drug selection and dosage adjustments may be an effective and potentially cost-saving risk-mitigation strategy.</w:t>
      </w:r>
      <w:r>
        <w:fldChar w:fldCharType="begin">
          <w:fldData xml:space="preserve">PEVuZE5vdGU+PENpdGU+PEF1dGhvcj5Ib2NraW5nczwvQXV0aG9yPjxZZWFyPjIwMjA8L1llYXI+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</w:fldData>
        </w:fldChar>
      </w:r>
      <w:r w:rsidR="005E54F0">
        <w:instrText xml:space="preserve"> ADDIN EN.CITE </w:instrText>
      </w:r>
      <w:r w:rsidR="005E54F0">
        <w:fldChar w:fldCharType="begin">
          <w:fldData xml:space="preserve">PEVuZE5vdGU+PENpdGU+PEF1dGhvcj5Ib2NraW5nczwvQXV0aG9yPjxZZWFyPjIwMjA8L1llYXI+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</w:fldData>
        </w:fldChar>
      </w:r>
      <w:r w:rsidR="005E54F0">
        <w:instrText xml:space="preserve"> ADDIN EN.CITE.DATA </w:instrText>
      </w:r>
      <w:r w:rsidR="005E54F0">
        <w:fldChar w:fldCharType="end"/>
      </w:r>
      <w:r>
        <w:fldChar w:fldCharType="separate"/>
      </w:r>
      <w:r w:rsidR="005E54F0" w:rsidRPr="005E54F0">
        <w:rPr>
          <w:noProof/>
          <w:vertAlign w:val="superscript"/>
        </w:rPr>
        <w:t>282</w:t>
      </w:r>
      <w:r>
        <w:fldChar w:fldCharType="end"/>
      </w:r>
      <w:r w:rsidRPr="003E3819">
        <w:t xml:space="preserve"> </w:t>
      </w:r>
      <w:r w:rsidR="00A4655C">
        <w:t>P</w:t>
      </w:r>
      <w:r>
        <w:t>ersonalised medicine</w:t>
      </w:r>
      <w:r w:rsidR="00A4655C">
        <w:t xml:space="preserve"> is an evolving field </w:t>
      </w:r>
      <w:r w:rsidR="00C1447B">
        <w:t xml:space="preserve">in AYA </w:t>
      </w:r>
      <w:r w:rsidR="001D07F4">
        <w:t xml:space="preserve">cancer </w:t>
      </w:r>
      <w:r w:rsidR="00C1447B">
        <w:t>and at present is limited to a small range of diseases. However, when applicable, this</w:t>
      </w:r>
      <w:r>
        <w:t xml:space="preserve"> approach </w:t>
      </w:r>
      <w:r w:rsidR="00C1447B">
        <w:t>will</w:t>
      </w:r>
      <w:r w:rsidRPr="00E6498C">
        <w:t xml:space="preserve"> </w:t>
      </w:r>
      <w:r w:rsidR="006C265C">
        <w:t>guide health services</w:t>
      </w:r>
      <w:r w:rsidRPr="00E6498C">
        <w:t xml:space="preserve"> </w:t>
      </w:r>
      <w:r w:rsidR="006C265C">
        <w:t xml:space="preserve">to </w:t>
      </w:r>
      <w:r w:rsidRPr="00E6498C">
        <w:t xml:space="preserve">prescribe the most appropriate </w:t>
      </w:r>
      <w:r w:rsidR="00720351">
        <w:t>therapies</w:t>
      </w:r>
      <w:r w:rsidRPr="00E6498C">
        <w:t xml:space="preserve"> at the optimal dose from the beginning of treatment</w:t>
      </w:r>
      <w:r>
        <w:t>.</w:t>
      </w:r>
      <w:r>
        <w:fldChar w:fldCharType="begin"/>
      </w:r>
      <w:r w:rsidR="005E54F0">
        <w:instrText xml:space="preserve"> ADDIN EN.CITE &lt;EndNote&gt;&lt;Cite&gt;&lt;Author&gt;National Health and Medical Research Council (NHMRC)&lt;/Author&gt;&lt;Year&gt;2013&lt;/Year&gt;&lt;RecNum&gt;597&lt;/RecNum&gt;&lt;DisplayText&gt;&lt;style face="superscript"&gt;283&lt;/style&gt;&lt;/DisplayText&gt;&lt;record&gt;&lt;rec-number&gt;597&lt;/rec-number&gt;&lt;foreign-keys&gt;&lt;key app="EN" db-id="2vzr02ev2z9xe3e2ds859xwv9wrsz99pza0t" timestamp="0"&gt;597&lt;/key&gt;&lt;/foreign-keys&gt;&lt;ref-type name="Web Page"&gt;12&lt;/ref-type&gt;&lt;contributors&gt;&lt;authors&gt;&lt;author&gt;National Health and Medical Research Council (NHMRC),&lt;/author&gt;&lt;/authors&gt;&lt;secondary-authors&gt;&lt;author&gt;NHMRC&lt;/author&gt;&lt;/secondary-authors&gt;&lt;/contributors&gt;&lt;titles&gt;&lt;title&gt;Personalised medicine and genetics.&lt;/title&gt;&lt;/titles&gt;&lt;dates&gt;&lt;year&gt;2013&lt;/year&gt;&lt;/dates&gt;&lt;urls&gt;&lt;related-urls&gt;&lt;url&gt;www.nhmrc.gov.au/about-us/publications/personalised-medicine-and-genetics&lt;/url&gt;&lt;/related-urls&gt;&lt;/urls&gt;&lt;/record&gt;&lt;/Cite&gt;&lt;/EndNote&gt;</w:instrText>
      </w:r>
      <w:r>
        <w:fldChar w:fldCharType="separate"/>
      </w:r>
      <w:r w:rsidR="005E54F0" w:rsidRPr="005E54F0">
        <w:rPr>
          <w:noProof/>
          <w:vertAlign w:val="superscript"/>
        </w:rPr>
        <w:t>283</w:t>
      </w:r>
      <w:r>
        <w:fldChar w:fldCharType="end"/>
      </w:r>
    </w:p>
    <w:p w14:paraId="1F9C8718" w14:textId="1A66C5A8" w:rsidR="00B72CB9" w:rsidRDefault="0018622E" w:rsidP="0018622E">
      <w:pPr>
        <w:pStyle w:val="Heading4"/>
      </w:pPr>
      <w:r>
        <w:t>3.1.</w:t>
      </w:r>
      <w:r w:rsidR="005F6534">
        <w:t>4</w:t>
      </w:r>
      <w:r>
        <w:tab/>
        <w:t>Biobanking</w:t>
      </w:r>
    </w:p>
    <w:p w14:paraId="7C28AA48" w14:textId="387625BB" w:rsidR="0018622E" w:rsidRPr="0018622E" w:rsidRDefault="00F408BC" w:rsidP="0018622E">
      <w:r>
        <w:t>Age-related molecular features in AYA cancer remain poorly understood.</w:t>
      </w:r>
      <w:r w:rsidR="00854F37">
        <w:fldChar w:fldCharType="begin"/>
      </w:r>
      <w:r w:rsidR="005E54F0">
        <w:instrText xml:space="preserve"> ADDIN EN.CITE &lt;EndNote&gt;&lt;Cite&gt;&lt;Author&gt;de Rojas&lt;/Author&gt;&lt;Year&gt;2020&lt;/Year&gt;&lt;RecNum&gt;605&lt;/RecNum&gt;&lt;DisplayText&gt;&lt;style face="superscript"&gt;284&lt;/style&gt;&lt;/DisplayText&gt;&lt;record&gt;&lt;rec-number&gt;605&lt;/rec-number&gt;&lt;foreign-keys&gt;&lt;key app="EN" db-id="2vzr02ev2z9xe3e2ds859xwv9wrsz99pza0t" timestamp="0"&gt;605&lt;/key&gt;&lt;/foreign-keys&gt;&lt;ref-type name="Journal Article"&gt;17&lt;/ref-type&gt;&lt;contributors&gt;&lt;authors&gt;&lt;author&gt;de Rojas, Teresa&lt;/author&gt;&lt;author&gt;Kasper, Bernd&lt;/author&gt;&lt;author&gt;Van der Graaf, Winette&lt;/author&gt;&lt;author&gt;Pfister, Stefan M.&lt;/author&gt;&lt;author&gt;Bielle, Franck&lt;/author&gt;&lt;author&gt;Ribalta, Teresa&lt;/author&gt;&lt;author&gt;Shenjere, Patrick&lt;/author&gt;&lt;author&gt;Preusser, Matthias&lt;/author&gt;&lt;author&gt;Fröhling, Stefan&lt;/author&gt;&lt;author&gt;Golfinopoulos, Vassilis&lt;/author&gt;&lt;author&gt;Morfouace, Marie&lt;/author&gt;&lt;author&gt;McCabe, Martin G.&lt;/author&gt;&lt;/authors&gt;&lt;/contributors&gt;&lt;titles&gt;&lt;title&gt;EORTC SPECTA-AYA: A unique molecular profiling platform for adolescents and young adults with cancer in Europe&lt;/title&gt;&lt;secondary-title&gt;International Journal of Cancer&lt;/secondary-title&gt;&lt;/titles&gt;&lt;pages&gt;1180-1184&lt;/pages&gt;&lt;volume&gt;147&lt;/volume&gt;&lt;number&gt;4&lt;/number&gt;&lt;keywords&gt;&lt;keyword&gt;adolescents and young adults&lt;/keyword&gt;&lt;keyword&gt;molecular profiling&lt;/keyword&gt;&lt;keyword&gt;personalized medicine&lt;/keyword&gt;&lt;keyword&gt;high grade glioma&lt;/keyword&gt;&lt;keyword&gt;sarcoma&lt;/keyword&gt;&lt;/keywords&gt;&lt;dates&gt;&lt;year&gt;2020&lt;/year&gt;&lt;pub-dates&gt;&lt;date&gt;2020/08/15&lt;/date&gt;&lt;/pub-dates&gt;&lt;/dates&gt;&lt;publisher&gt;John Wiley &amp;amp; Sons, Ltd&lt;/publisher&gt;&lt;isbn&gt;0020-7136&lt;/isbn&gt;&lt;work-type&gt;https://doi.org/10.1002/ijc.32651&lt;/work-type&gt;&lt;urls&gt;&lt;related-urls&gt;&lt;url&gt;https://doi.org/10.1002/ijc.32651&lt;/url&gt;&lt;/related-urls&gt;&lt;/urls&gt;&lt;electronic-resource-num&gt;https://doi.org/10.1002/ijc.32651&lt;/electronic-resource-num&gt;&lt;access-date&gt;2021/06/09&lt;/access-date&gt;&lt;/record&gt;&lt;/Cite&gt;&lt;/EndNote&gt;</w:instrText>
      </w:r>
      <w:r w:rsidR="00854F37">
        <w:fldChar w:fldCharType="separate"/>
      </w:r>
      <w:r w:rsidR="005E54F0" w:rsidRPr="005E54F0">
        <w:rPr>
          <w:noProof/>
          <w:vertAlign w:val="superscript"/>
        </w:rPr>
        <w:t>284</w:t>
      </w:r>
      <w:r w:rsidR="00854F37">
        <w:fldChar w:fldCharType="end"/>
      </w:r>
      <w:r>
        <w:t xml:space="preserve"> </w:t>
      </w:r>
      <w:r w:rsidR="00B94EF8">
        <w:t>Consideration</w:t>
      </w:r>
      <w:r w:rsidR="00FF6FAD" w:rsidRPr="009B1CA3">
        <w:t xml:space="preserve"> should be </w:t>
      </w:r>
      <w:r w:rsidR="00AB1B80">
        <w:t>made</w:t>
      </w:r>
      <w:r w:rsidR="00FF6FAD">
        <w:t xml:space="preserve"> at </w:t>
      </w:r>
      <w:r w:rsidR="00F81A67">
        <w:t xml:space="preserve">the </w:t>
      </w:r>
      <w:r w:rsidR="008B3F7B">
        <w:t>time of diagnosis</w:t>
      </w:r>
      <w:r w:rsidR="00FF6FAD">
        <w:t xml:space="preserve"> </w:t>
      </w:r>
      <w:r w:rsidR="00550E82">
        <w:t xml:space="preserve">to </w:t>
      </w:r>
      <w:r w:rsidR="00AB1B80">
        <w:t>seek</w:t>
      </w:r>
      <w:r w:rsidR="00FF6FAD">
        <w:t xml:space="preserve"> </w:t>
      </w:r>
      <w:r w:rsidR="00AB1B80">
        <w:t xml:space="preserve">consent </w:t>
      </w:r>
      <w:r w:rsidR="00550E82">
        <w:t>for</w:t>
      </w:r>
      <w:r w:rsidR="00AB1B80">
        <w:t xml:space="preserve"> </w:t>
      </w:r>
      <w:r w:rsidR="00196B98">
        <w:t xml:space="preserve">tumour </w:t>
      </w:r>
      <w:r w:rsidR="00FF6FAD" w:rsidRPr="009B1CA3">
        <w:t>biobankin</w:t>
      </w:r>
      <w:r w:rsidR="00FF6FAD">
        <w:t>g</w:t>
      </w:r>
      <w:r w:rsidR="00481F3A">
        <w:t xml:space="preserve"> for research purposes</w:t>
      </w:r>
      <w:r w:rsidR="005C0918">
        <w:t xml:space="preserve">, </w:t>
      </w:r>
      <w:r w:rsidR="00FF6FAD">
        <w:fldChar w:fldCharType="begin">
          <w:fldData xml:space="preserve">PEVuZE5vdGU+PENpdGU+PEF1dGhvcj5CbGV5ZXI8L0F1dGhvcj48WWVhcj4yMDE4PC9ZZWFyPjxS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5lMjcwNzQ8L3BhZ2VzPjx2b2x1bWU+NjU8L3Zv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</w:fldData>
        </w:fldChar>
      </w:r>
      <w:r w:rsidR="00811D20">
        <w:instrText xml:space="preserve"> ADDIN EN.CITE </w:instrText>
      </w:r>
      <w:r w:rsidR="00811D20">
        <w:fldChar w:fldCharType="begin">
          <w:fldData xml:space="preserve">PEVuZE5vdGU+PENpdGU+PEF1dGhvcj5CbGV5ZXI8L0F1dGhvcj48WWVhcj4yMDE4PC9ZZWFyPjxS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5lMjcwNzQ8L3BhZ2VzPjx2b2x1bWU+NjU8L3Zv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</w:fldData>
        </w:fldChar>
      </w:r>
      <w:r w:rsidR="00811D20">
        <w:instrText xml:space="preserve"> ADDIN EN.CITE.DATA </w:instrText>
      </w:r>
      <w:r w:rsidR="00811D20">
        <w:fldChar w:fldCharType="end"/>
      </w:r>
      <w:r w:rsidR="00FF6FAD">
        <w:fldChar w:fldCharType="separate"/>
      </w:r>
      <w:r w:rsidR="00811D20" w:rsidRPr="00811D20">
        <w:rPr>
          <w:noProof/>
          <w:vertAlign w:val="superscript"/>
        </w:rPr>
        <w:t>109</w:t>
      </w:r>
      <w:r w:rsidR="00FF6FAD">
        <w:fldChar w:fldCharType="end"/>
      </w:r>
      <w:r w:rsidR="00BA07D5">
        <w:t xml:space="preserve"> </w:t>
      </w:r>
      <w:r w:rsidR="005A28D8" w:rsidRPr="005A28D8">
        <w:t xml:space="preserve">to examine </w:t>
      </w:r>
      <w:r w:rsidR="002A0A96">
        <w:t xml:space="preserve">these </w:t>
      </w:r>
      <w:r w:rsidR="005A28D8" w:rsidRPr="005A28D8">
        <w:t>age-related differences</w:t>
      </w:r>
      <w:r w:rsidR="00582E06">
        <w:t xml:space="preserve"> in areas such as</w:t>
      </w:r>
      <w:r w:rsidR="005A28D8" w:rsidRPr="005A28D8">
        <w:t xml:space="preserve"> the biology of disease control, host immune response and susceptibility to late toxicitie</w:t>
      </w:r>
      <w:r w:rsidR="00582E06">
        <w:t>s.</w:t>
      </w:r>
      <w:r w:rsidR="00301F55">
        <w:fldChar w:fldCharType="begin">
          <w:fldData xml:space="preserve">PEVuZE5vdGU+PENpdGU+PEF1dGhvcj5LYWhuPC9BdXRob3I+PFllYXI+MjAxODwvWWVhcj48UmVj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==
</w:fldData>
        </w:fldChar>
      </w:r>
      <w:r w:rsidR="005E54F0">
        <w:instrText xml:space="preserve"> ADDIN EN.CITE </w:instrText>
      </w:r>
      <w:r w:rsidR="005E54F0">
        <w:fldChar w:fldCharType="begin">
          <w:fldData xml:space="preserve">PEVuZE5vdGU+PENpdGU+PEF1dGhvcj5LYWhuPC9BdXRob3I+PFllYXI+MjAxODwvWWVhcj48UmVj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==
</w:fldData>
        </w:fldChar>
      </w:r>
      <w:r w:rsidR="005E54F0">
        <w:instrText xml:space="preserve"> ADDIN EN.CITE.DATA </w:instrText>
      </w:r>
      <w:r w:rsidR="005E54F0">
        <w:fldChar w:fldCharType="end"/>
      </w:r>
      <w:r w:rsidR="00301F55">
        <w:fldChar w:fldCharType="separate"/>
      </w:r>
      <w:r w:rsidR="005E54F0" w:rsidRPr="005E54F0">
        <w:rPr>
          <w:noProof/>
          <w:vertAlign w:val="superscript"/>
        </w:rPr>
        <w:t>285</w:t>
      </w:r>
      <w:r w:rsidR="00301F55">
        <w:fldChar w:fldCharType="end"/>
      </w:r>
      <w:r w:rsidR="00582E06">
        <w:t xml:space="preserve"> </w:t>
      </w:r>
      <w:r w:rsidR="00DA6172">
        <w:t xml:space="preserve">Biobanking </w:t>
      </w:r>
      <w:r w:rsidR="00DE24F7">
        <w:t xml:space="preserve">will </w:t>
      </w:r>
      <w:r w:rsidR="00DA6172">
        <w:t>facilitate research in AYA cancer sub-types</w:t>
      </w:r>
      <w:r w:rsidR="000F3BFB">
        <w:t xml:space="preserve"> that have traditionall</w:t>
      </w:r>
      <w:r w:rsidR="00F51C3D">
        <w:t>y</w:t>
      </w:r>
      <w:r w:rsidR="000F3BFB">
        <w:t xml:space="preserve"> been under-represented</w:t>
      </w:r>
      <w:r w:rsidR="00E7082C">
        <w:t>,</w:t>
      </w:r>
      <w:r w:rsidR="00F51C3D">
        <w:fldChar w:fldCharType="begin">
          <w:fldData xml:space="preserve">PEVuZE5vdGU+PENpdGU+PEF1dGhvcj5CbGV5ZXI8L0F1dGhvcj48WWVhcj4yMDE4PC9ZZWFyPjxS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5lMjcwNzQ8L3BhZ2VzPjx2b2x1bWU+NjU8L3Zv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</w:fldData>
        </w:fldChar>
      </w:r>
      <w:r w:rsidR="00811D20">
        <w:instrText xml:space="preserve"> ADDIN EN.CITE </w:instrText>
      </w:r>
      <w:r w:rsidR="00811D20">
        <w:fldChar w:fldCharType="begin">
          <w:fldData xml:space="preserve">PEVuZE5vdGU+PENpdGU+PEF1dGhvcj5CbGV5ZXI8L0F1dGhvcj48WWVhcj4yMDE4PC9ZZWFyPjxS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wYWdlcz5lMjcwNzQ8L3BhZ2VzPjx2b2x1bWU+NjU8L3Zv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</w:fldData>
        </w:fldChar>
      </w:r>
      <w:r w:rsidR="00811D20">
        <w:instrText xml:space="preserve"> ADDIN EN.CITE.DATA </w:instrText>
      </w:r>
      <w:r w:rsidR="00811D20">
        <w:fldChar w:fldCharType="end"/>
      </w:r>
      <w:r w:rsidR="00F51C3D">
        <w:fldChar w:fldCharType="separate"/>
      </w:r>
      <w:r w:rsidR="00811D20" w:rsidRPr="00811D20">
        <w:rPr>
          <w:noProof/>
          <w:vertAlign w:val="superscript"/>
        </w:rPr>
        <w:t>109</w:t>
      </w:r>
      <w:r w:rsidR="00F51C3D">
        <w:fldChar w:fldCharType="end"/>
      </w:r>
      <w:r w:rsidR="00FE0E75">
        <w:t xml:space="preserve"> </w:t>
      </w:r>
      <w:r w:rsidR="00550E82">
        <w:t xml:space="preserve">and </w:t>
      </w:r>
      <w:r w:rsidR="008A2044">
        <w:t>to study the complexity and heterogeneity of rare cancers.</w:t>
      </w:r>
      <w:r w:rsidR="00D02613">
        <w:fldChar w:fldCharType="begin"/>
      </w:r>
      <w:r w:rsidR="005E54F0">
        <w:instrText xml:space="preserve"> ADDIN EN.CITE &lt;EndNote&gt;&lt;Cite&gt;&lt;Author&gt;Byrne&lt;/Author&gt;&lt;Year&gt;2019&lt;/Year&gt;&lt;RecNum&gt;604&lt;/RecNum&gt;&lt;DisplayText&gt;&lt;style face="superscript"&gt;286&lt;/style&gt;&lt;/DisplayText&gt;&lt;record&gt;&lt;rec-number&gt;604&lt;/rec-number&gt;&lt;foreign-keys&gt;&lt;key app="EN" db-id="2vzr02ev2z9xe3e2ds859xwv9wrsz99pza0t" timestamp="0"&gt;604&lt;/key&gt;&lt;/foreign-keys&gt;&lt;ref-type name="Journal Article"&gt;17&lt;/ref-type&gt;&lt;contributors&gt;&lt;authors&gt;&lt;author&gt;Byrne, Jennifer&lt;/author&gt;&lt;author&gt;Boutros, Rose&lt;/author&gt;&lt;author&gt;Catchpoole, Daniel&lt;/author&gt;&lt;author&gt;Collins, Kiri&lt;/author&gt;&lt;author&gt;Cross, Siobhan&lt;/author&gt;&lt;author&gt;Downie, Peter&lt;/author&gt;&lt;author&gt;Drinkwater, Caroline&lt;/author&gt;&lt;author&gt;Fletcher, Jamie&lt;/author&gt;&lt;author&gt;Gottardo, Nicholas&lt;/author&gt;&lt;author&gt;Hunter, Sarah&lt;/author&gt;&lt;author&gt;Kirby, Maria&lt;/author&gt;&lt;author&gt;Ludlow, Louise&lt;/author&gt;&lt;author&gt;Macnish, Marion&lt;/author&gt;&lt;author&gt;Maybury, Mellissa&lt;/author&gt;&lt;author&gt;Moore, Andrew&lt;/author&gt;&lt;author&gt;Morrin, Helen&lt;/author&gt;&lt;author&gt;Purdy, Sarah&lt;/author&gt;&lt;author&gt;Revesz, Tamas&lt;/author&gt;&lt;author&gt;Saffery, Richard&lt;/author&gt;&lt;author&gt;Strong, Robyn&lt;/author&gt;&lt;author&gt;Trahair, Toby&lt;/author&gt;&lt;author&gt;Wood, Andrew&lt;/author&gt;&lt;author&gt;Byrne, Jennifer&lt;/author&gt;&lt;/authors&gt;&lt;/contributors&gt;&lt;titles&gt;&lt;title&gt;The Australian and New Zealand Children&amp;apos;s Haematology/Oncology Group Biobanking Network&lt;/title&gt;&lt;secondary-title&gt;Biopreservation and Biobanking&lt;/secondary-title&gt;&lt;/titles&gt;&lt;pages&gt;95-97&lt;/pages&gt;&lt;volume&gt;17&lt;/volume&gt;&lt;number&gt;2&lt;/number&gt;&lt;dates&gt;&lt;year&gt;2019&lt;/year&gt;&lt;pub-dates&gt;&lt;date&gt;2019/04/01&lt;/date&gt;&lt;/pub-dates&gt;&lt;/dates&gt;&lt;publisher&gt;Mary Ann Liebert, Inc., publishers&lt;/publisher&gt;&lt;isbn&gt;1947-5535&lt;/isbn&gt;&lt;urls&gt;&lt;related-urls&gt;&lt;url&gt;https://doi.org/10.1089/bio.2019.0013&lt;/url&gt;&lt;/related-urls&gt;&lt;/urls&gt;&lt;electronic-resource-num&gt;10.1089/bio.2019.0013&lt;/electronic-resource-num&gt;&lt;access-date&gt;2021/06/09&lt;/access-date&gt;&lt;/record&gt;&lt;/Cite&gt;&lt;/EndNote&gt;</w:instrText>
      </w:r>
      <w:r w:rsidR="00D02613">
        <w:fldChar w:fldCharType="separate"/>
      </w:r>
      <w:r w:rsidR="005E54F0" w:rsidRPr="005E54F0">
        <w:rPr>
          <w:noProof/>
          <w:vertAlign w:val="superscript"/>
        </w:rPr>
        <w:t>286</w:t>
      </w:r>
      <w:r w:rsidR="00D02613">
        <w:fldChar w:fldCharType="end"/>
      </w:r>
      <w:r w:rsidR="008A2044">
        <w:t xml:space="preserve"> </w:t>
      </w:r>
      <w:r w:rsidR="00FF6FAD">
        <w:t xml:space="preserve">The cancer service should be able to demonstrate access to biobanks with </w:t>
      </w:r>
      <w:r w:rsidR="00690F5B">
        <w:t xml:space="preserve">ethically collected, </w:t>
      </w:r>
      <w:r w:rsidR="00FF6FAD">
        <w:t>high-quality, well</w:t>
      </w:r>
      <w:r w:rsidR="00404266">
        <w:t>-</w:t>
      </w:r>
      <w:r w:rsidR="00FF6FAD">
        <w:t xml:space="preserve">described biospecimens that also collaborate with external institutions to </w:t>
      </w:r>
      <w:r w:rsidR="000D5B69">
        <w:t xml:space="preserve">harmonise </w:t>
      </w:r>
      <w:r w:rsidR="00941E21">
        <w:t xml:space="preserve">collection </w:t>
      </w:r>
      <w:r w:rsidR="000D5B69">
        <w:t xml:space="preserve">processes and </w:t>
      </w:r>
      <w:r w:rsidR="00FF6FAD">
        <w:t>encourage rapid translational research in AYA cancer.</w:t>
      </w:r>
    </w:p>
    <w:p w14:paraId="303DF0CE" w14:textId="584FC7AA" w:rsidR="00B73993" w:rsidRDefault="008D14F8" w:rsidP="00DD1C69">
      <w:pPr>
        <w:pStyle w:val="Heading3"/>
      </w:pPr>
      <w:bookmarkStart w:id="393" w:name="_Toc482951803"/>
      <w:bookmarkStart w:id="394" w:name="_Toc76462604"/>
      <w:bookmarkStart w:id="395" w:name="_Toc76463219"/>
      <w:bookmarkStart w:id="396" w:name="_Toc76733846"/>
      <w:bookmarkStart w:id="397" w:name="_Toc76734230"/>
      <w:bookmarkStart w:id="398" w:name="_Toc79135480"/>
      <w:bookmarkStart w:id="399" w:name="_Toc79135947"/>
      <w:bookmarkStart w:id="400" w:name="_Toc79408428"/>
      <w:bookmarkStart w:id="401" w:name="_Toc79409283"/>
      <w:r w:rsidRPr="00124955">
        <w:t>3.2</w:t>
      </w:r>
      <w:r w:rsidRPr="00124955">
        <w:tab/>
      </w:r>
      <w:r w:rsidR="009C51C3" w:rsidRPr="00124955">
        <w:t>Staging</w:t>
      </w:r>
      <w:r w:rsidR="00720310">
        <w:t>, grading</w:t>
      </w:r>
      <w:r w:rsidR="009C51C3" w:rsidRPr="00124955">
        <w:t xml:space="preserve"> and risk stratification</w:t>
      </w:r>
      <w:bookmarkEnd w:id="393"/>
      <w:bookmarkEnd w:id="394"/>
      <w:bookmarkEnd w:id="395"/>
      <w:bookmarkEnd w:id="396"/>
      <w:bookmarkEnd w:id="397"/>
      <w:bookmarkEnd w:id="398"/>
      <w:bookmarkEnd w:id="399"/>
      <w:bookmarkEnd w:id="400"/>
      <w:bookmarkEnd w:id="401"/>
    </w:p>
    <w:p w14:paraId="1CA1D950" w14:textId="13E074BE" w:rsidR="00B13CA7" w:rsidRDefault="00E121FA" w:rsidP="00302578">
      <w:r w:rsidRPr="00E121FA">
        <w:t>Staging, grading and/or risk stratification</w:t>
      </w:r>
      <w:r w:rsidR="00591C12">
        <w:t xml:space="preserve"> is a critical element in treatment</w:t>
      </w:r>
      <w:r w:rsidRPr="00E121FA">
        <w:t xml:space="preserve"> </w:t>
      </w:r>
      <w:r w:rsidR="0047726E">
        <w:t xml:space="preserve">planning </w:t>
      </w:r>
      <w:r w:rsidR="00471AF6">
        <w:t xml:space="preserve">for all AYA </w:t>
      </w:r>
      <w:r w:rsidRPr="00E121FA">
        <w:t xml:space="preserve">at </w:t>
      </w:r>
      <w:r w:rsidR="00591C12">
        <w:t xml:space="preserve">the time of </w:t>
      </w:r>
      <w:r w:rsidRPr="00E121FA">
        <w:t>diagnosis</w:t>
      </w:r>
      <w:r w:rsidR="0047726E">
        <w:t>. It</w:t>
      </w:r>
      <w:r w:rsidRPr="00E121FA">
        <w:t xml:space="preserve"> must be assessed by a current, internationally recognised, peer-reviewed classification tool</w:t>
      </w:r>
      <w:r w:rsidR="00BA25B1">
        <w:t xml:space="preserve">, </w:t>
      </w:r>
      <w:r w:rsidR="00B44119">
        <w:t xml:space="preserve">ideally within the </w:t>
      </w:r>
      <w:r w:rsidR="009000E4">
        <w:t>context</w:t>
      </w:r>
      <w:r w:rsidR="00613801">
        <w:t xml:space="preserve"> of a clinical trial</w:t>
      </w:r>
      <w:r w:rsidR="00BA25B1">
        <w:t>,</w:t>
      </w:r>
      <w:r w:rsidRPr="00E121FA">
        <w:t xml:space="preserve"> and clearly documented in the patient’s notes</w:t>
      </w:r>
      <w:r w:rsidR="008A3862">
        <w:t>.</w:t>
      </w:r>
    </w:p>
    <w:p w14:paraId="482E149A" w14:textId="694A8944" w:rsidR="00E87F79" w:rsidRDefault="00E87F79" w:rsidP="00302578">
      <w:r w:rsidRPr="00E87F79">
        <w:t xml:space="preserve">There should also be </w:t>
      </w:r>
      <w:r w:rsidR="0068668E">
        <w:t xml:space="preserve">institutional </w:t>
      </w:r>
      <w:r w:rsidRPr="00E87F79">
        <w:t>guidelines for</w:t>
      </w:r>
      <w:r>
        <w:t xml:space="preserve"> all aspects of</w:t>
      </w:r>
      <w:r w:rsidRPr="00E87F79">
        <w:t xml:space="preserve"> staging, grading and/or risk stratification when reporting new diagnoses to cancer registries.</w:t>
      </w:r>
    </w:p>
    <w:p w14:paraId="2FC35D19" w14:textId="6BAEAA85" w:rsidR="00152559" w:rsidRDefault="00917AF7" w:rsidP="00302578">
      <w:r>
        <w:t>F</w:t>
      </w:r>
      <w:r w:rsidR="009757AF">
        <w:t>or f</w:t>
      </w:r>
      <w:r>
        <w:t>urther det</w:t>
      </w:r>
      <w:r w:rsidR="009757AF">
        <w:t>ails, vi</w:t>
      </w:r>
      <w:r w:rsidR="002E01B1" w:rsidRPr="002E01B1">
        <w:t xml:space="preserve">sit the </w:t>
      </w:r>
      <w:hyperlink r:id="rId12" w:history="1">
        <w:r w:rsidR="002E01B1" w:rsidRPr="002E01B1">
          <w:rPr>
            <w:rStyle w:val="Hyperlink"/>
          </w:rPr>
          <w:t>Cancer Council website</w:t>
        </w:r>
      </w:hyperlink>
      <w:r w:rsidR="002E01B1" w:rsidRPr="002E01B1">
        <w:t xml:space="preserve"> &lt;www.cancer.org.au/OCP&gt; to view the optimal care pathways for each cancer type. </w:t>
      </w:r>
    </w:p>
    <w:p w14:paraId="33586536" w14:textId="187ADD7F" w:rsidR="00776134" w:rsidRDefault="00E22C9E" w:rsidP="00776134">
      <w:pPr>
        <w:pStyle w:val="Heading3"/>
      </w:pPr>
      <w:bookmarkStart w:id="402" w:name="_Toc76462605"/>
      <w:bookmarkStart w:id="403" w:name="_Toc76463220"/>
      <w:bookmarkStart w:id="404" w:name="_Toc76733847"/>
      <w:bookmarkStart w:id="405" w:name="_Toc76734231"/>
      <w:bookmarkStart w:id="406" w:name="_Toc79135481"/>
      <w:bookmarkStart w:id="407" w:name="_Toc79135948"/>
      <w:bookmarkStart w:id="408" w:name="_Toc79408429"/>
      <w:bookmarkStart w:id="409" w:name="_Toc79409284"/>
      <w:r>
        <w:t>3.3</w:t>
      </w:r>
      <w:r>
        <w:tab/>
      </w:r>
      <w:r w:rsidR="00003D24">
        <w:t>Performance status</w:t>
      </w:r>
      <w:bookmarkEnd w:id="402"/>
      <w:bookmarkEnd w:id="403"/>
      <w:bookmarkEnd w:id="404"/>
      <w:bookmarkEnd w:id="405"/>
      <w:bookmarkEnd w:id="406"/>
      <w:bookmarkEnd w:id="407"/>
      <w:bookmarkEnd w:id="408"/>
      <w:bookmarkEnd w:id="409"/>
    </w:p>
    <w:p w14:paraId="2597FC48" w14:textId="3BFE1C9A" w:rsidR="00776134" w:rsidRDefault="00C367BD" w:rsidP="00D4567F">
      <w:r>
        <w:t>Functional</w:t>
      </w:r>
      <w:r w:rsidR="00D4567F">
        <w:t xml:space="preserve"> performance status is a central factor in cancer care and should be clearly documented in the patient’s medical record. Performance status should be measured and </w:t>
      </w:r>
      <w:r w:rsidR="00D4567F">
        <w:lastRenderedPageBreak/>
        <w:t>recorded using an established scale such as the Karnofsky scale or the Eastern Cooperative Oncology Group (ECOG) scale.</w:t>
      </w:r>
    </w:p>
    <w:p w14:paraId="6020015E" w14:textId="30DCAADF" w:rsidR="00C33B06" w:rsidRDefault="00C33B06" w:rsidP="00D4567F">
      <w:r>
        <w:t xml:space="preserve">Well-defined, </w:t>
      </w:r>
      <w:r w:rsidR="004B5A8D">
        <w:t>patient-reported outcome measures should also be considered</w:t>
      </w:r>
      <w:r w:rsidR="00550E82">
        <w:t>. These</w:t>
      </w:r>
      <w:r w:rsidR="000D0004">
        <w:t xml:space="preserve"> </w:t>
      </w:r>
      <w:r w:rsidR="000E5CF8">
        <w:t xml:space="preserve">often </w:t>
      </w:r>
      <w:r w:rsidR="000D0004">
        <w:t xml:space="preserve">vary from </w:t>
      </w:r>
      <w:r w:rsidR="00217971">
        <w:t>functional performance status</w:t>
      </w:r>
      <w:r w:rsidR="00A516BE">
        <w:t xml:space="preserve"> and through direct symptom reporting, may </w:t>
      </w:r>
      <w:r w:rsidR="00585BD1">
        <w:t>inform</w:t>
      </w:r>
      <w:r w:rsidR="00A516BE">
        <w:t xml:space="preserve"> more effective </w:t>
      </w:r>
      <w:r w:rsidR="00585BD1">
        <w:t>care when used together</w:t>
      </w:r>
      <w:r w:rsidR="00EF4C32">
        <w:t>.</w:t>
      </w:r>
      <w:r w:rsidR="00EF4C32">
        <w:fldChar w:fldCharType="begin">
          <w:fldData xml:space="preserve">PEVuZE5vdGU+PENpdGU+PEF1dGhvcj5BdGtpbnNvbjwvQXV0aG9yPjxZZWFyPjIwMTU8L1llYXI+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</w:fldData>
        </w:fldChar>
      </w:r>
      <w:r w:rsidR="005E54F0">
        <w:instrText xml:space="preserve"> ADDIN EN.CITE </w:instrText>
      </w:r>
      <w:r w:rsidR="005E54F0">
        <w:fldChar w:fldCharType="begin">
          <w:fldData xml:space="preserve">PEVuZE5vdGU+PENpdGU+PEF1dGhvcj5BdGtpbnNvbjwvQXV0aG9yPjxZZWFyPjIwMTU8L1llYXI+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</w:fldData>
        </w:fldChar>
      </w:r>
      <w:r w:rsidR="005E54F0">
        <w:instrText xml:space="preserve"> ADDIN EN.CITE.DATA </w:instrText>
      </w:r>
      <w:r w:rsidR="005E54F0">
        <w:fldChar w:fldCharType="end"/>
      </w:r>
      <w:r w:rsidR="00EF4C32">
        <w:fldChar w:fldCharType="separate"/>
      </w:r>
      <w:r w:rsidR="005E54F0" w:rsidRPr="005E54F0">
        <w:rPr>
          <w:noProof/>
          <w:vertAlign w:val="superscript"/>
        </w:rPr>
        <w:t>287</w:t>
      </w:r>
      <w:r w:rsidR="00EF4C32">
        <w:fldChar w:fldCharType="end"/>
      </w:r>
    </w:p>
    <w:p w14:paraId="2F19394F" w14:textId="3BE3EB47" w:rsidR="0068094B" w:rsidRDefault="008D14F8" w:rsidP="00244BAC">
      <w:pPr>
        <w:pStyle w:val="Heading3"/>
      </w:pPr>
      <w:bookmarkStart w:id="410" w:name="_Toc482951804"/>
      <w:bookmarkStart w:id="411" w:name="_Toc76462606"/>
      <w:bookmarkStart w:id="412" w:name="_Toc76463221"/>
      <w:bookmarkStart w:id="413" w:name="_Toc76733848"/>
      <w:bookmarkStart w:id="414" w:name="_Toc76734232"/>
      <w:bookmarkStart w:id="415" w:name="_Toc79135482"/>
      <w:bookmarkStart w:id="416" w:name="_Toc79135949"/>
      <w:bookmarkStart w:id="417" w:name="_Toc79408430"/>
      <w:bookmarkStart w:id="418" w:name="_Toc79409285"/>
      <w:r w:rsidRPr="00124955">
        <w:t>3.</w:t>
      </w:r>
      <w:r w:rsidR="00E22C9E">
        <w:t>4</w:t>
      </w:r>
      <w:r w:rsidRPr="00124955">
        <w:tab/>
      </w:r>
      <w:r w:rsidR="0068094B" w:rsidRPr="00124955">
        <w:t>Treatment planning</w:t>
      </w:r>
      <w:bookmarkEnd w:id="410"/>
      <w:bookmarkEnd w:id="411"/>
      <w:bookmarkEnd w:id="412"/>
      <w:bookmarkEnd w:id="413"/>
      <w:bookmarkEnd w:id="414"/>
      <w:bookmarkEnd w:id="415"/>
      <w:bookmarkEnd w:id="416"/>
      <w:bookmarkEnd w:id="417"/>
      <w:bookmarkEnd w:id="418"/>
    </w:p>
    <w:p w14:paraId="0271151E" w14:textId="03B5A082" w:rsidR="00720310" w:rsidRDefault="000C62A5" w:rsidP="000C62A5">
      <w:pPr>
        <w:pStyle w:val="Heading4"/>
      </w:pPr>
      <w:r>
        <w:t>3.4.1.</w:t>
      </w:r>
      <w:r>
        <w:tab/>
        <w:t>Key considerations beyond treatment recommendations</w:t>
      </w:r>
    </w:p>
    <w:p w14:paraId="69DB4E7A" w14:textId="7DFB4E9C" w:rsidR="00F025CE" w:rsidRDefault="000A4CDD" w:rsidP="00F025CE">
      <w:r>
        <w:t xml:space="preserve">Please refer to the </w:t>
      </w:r>
      <w:r w:rsidR="00E40B83">
        <w:rPr>
          <w:i/>
          <w:iCs/>
        </w:rPr>
        <w:t>“P</w:t>
      </w:r>
      <w:r w:rsidRPr="00E40B83">
        <w:rPr>
          <w:i/>
          <w:iCs/>
        </w:rPr>
        <w:t>rinciples of care</w:t>
      </w:r>
      <w:r w:rsidR="00E40B83">
        <w:rPr>
          <w:i/>
          <w:iCs/>
        </w:rPr>
        <w:t>”</w:t>
      </w:r>
      <w:r>
        <w:t xml:space="preserve"> section t</w:t>
      </w:r>
      <w:r w:rsidR="00580E93">
        <w:t xml:space="preserve">hat outlines some of the </w:t>
      </w:r>
      <w:r w:rsidR="00694F7F">
        <w:t xml:space="preserve">key </w:t>
      </w:r>
      <w:r w:rsidR="00E40B83">
        <w:t>concerns</w:t>
      </w:r>
      <w:r w:rsidR="00694F7F">
        <w:t xml:space="preserve"> at diagnosis for AYA, including developmental, health system and biological considerations. </w:t>
      </w:r>
      <w:r w:rsidR="00FD11DC">
        <w:t>Central to this</w:t>
      </w:r>
      <w:r w:rsidR="00DD51A8">
        <w:t xml:space="preserve"> will be the provision of developmentally</w:t>
      </w:r>
      <w:r w:rsidR="004D380F">
        <w:t xml:space="preserve"> </w:t>
      </w:r>
      <w:r w:rsidR="00DD51A8">
        <w:t xml:space="preserve">appropriate </w:t>
      </w:r>
      <w:r w:rsidR="004D380F">
        <w:t>support for decision making.</w:t>
      </w:r>
    </w:p>
    <w:p w14:paraId="4D98FE88" w14:textId="11AB323B" w:rsidR="00F025CE" w:rsidRDefault="00F025CE" w:rsidP="00F025CE">
      <w:pPr>
        <w:pStyle w:val="Heading4"/>
      </w:pPr>
      <w:r>
        <w:t>3.4.2</w:t>
      </w:r>
      <w:r>
        <w:tab/>
        <w:t xml:space="preserve">Timing </w:t>
      </w:r>
      <w:r w:rsidR="008E418E">
        <w:t>of</w:t>
      </w:r>
      <w:r>
        <w:t xml:space="preserve"> </w:t>
      </w:r>
      <w:r w:rsidR="00355DCF">
        <w:t xml:space="preserve">the </w:t>
      </w:r>
      <w:r>
        <w:t xml:space="preserve">multidisciplinary team </w:t>
      </w:r>
      <w:r w:rsidR="00B5076C">
        <w:t>meeting</w:t>
      </w:r>
    </w:p>
    <w:p w14:paraId="4812831F" w14:textId="3CC23018" w:rsidR="009B45BE" w:rsidRDefault="00964FBC" w:rsidP="002F4CAD">
      <w:r>
        <w:t>A</w:t>
      </w:r>
      <w:r w:rsidR="00316B42">
        <w:t xml:space="preserve">ll diagnostic work-up and prospective treatment planning </w:t>
      </w:r>
      <w:r w:rsidR="00D81227">
        <w:t>via a</w:t>
      </w:r>
      <w:r w:rsidR="0026097C">
        <w:t xml:space="preserve"> </w:t>
      </w:r>
      <w:r w:rsidR="00174D72">
        <w:t xml:space="preserve">disease-specific </w:t>
      </w:r>
      <w:r w:rsidR="00D81227">
        <w:t>MDM</w:t>
      </w:r>
      <w:r w:rsidR="00BA5225">
        <w:t xml:space="preserve"> </w:t>
      </w:r>
      <w:r w:rsidR="00316B42">
        <w:t>should occur prior to the ini</w:t>
      </w:r>
      <w:r w:rsidR="00972662">
        <w:t xml:space="preserve">tiation of treatment. </w:t>
      </w:r>
      <w:r w:rsidR="002F4CAD">
        <w:t>However, immediate treatment is often required before a full MD</w:t>
      </w:r>
      <w:r w:rsidR="00D81227">
        <w:t>T</w:t>
      </w:r>
      <w:r w:rsidR="002F4CAD">
        <w:t xml:space="preserve"> ratifies</w:t>
      </w:r>
      <w:r w:rsidR="00032814">
        <w:t xml:space="preserve"> </w:t>
      </w:r>
      <w:r w:rsidR="002F4CAD">
        <w:t xml:space="preserve">details of the </w:t>
      </w:r>
      <w:r w:rsidR="00355DCF">
        <w:t>treatment</w:t>
      </w:r>
      <w:r w:rsidR="002F4CAD">
        <w:t xml:space="preserve"> plan.</w:t>
      </w:r>
      <w:r w:rsidR="00EA1C22" w:rsidRPr="00EA1C22">
        <w:t xml:space="preserve"> Results of all relevant </w:t>
      </w:r>
      <w:r w:rsidR="00EA1C22">
        <w:t>investigations</w:t>
      </w:r>
      <w:r w:rsidR="00EA1C22" w:rsidRPr="00EA1C22">
        <w:t xml:space="preserve"> and access to images should </w:t>
      </w:r>
      <w:r w:rsidR="0023519F">
        <w:t xml:space="preserve">also </w:t>
      </w:r>
      <w:r w:rsidR="00EA1C22" w:rsidRPr="00EA1C22">
        <w:t xml:space="preserve">be available </w:t>
      </w:r>
      <w:r w:rsidR="00EA1C22">
        <w:t>prior to discussion at</w:t>
      </w:r>
      <w:r w:rsidR="00EA1C22" w:rsidRPr="00EA1C22">
        <w:t xml:space="preserve"> </w:t>
      </w:r>
      <w:r w:rsidR="0023519F">
        <w:t xml:space="preserve">a </w:t>
      </w:r>
      <w:r w:rsidR="00EA1C22" w:rsidRPr="00EA1C22">
        <w:t>MDM.</w:t>
      </w:r>
      <w:r w:rsidR="00D74611">
        <w:t xml:space="preserve"> </w:t>
      </w:r>
    </w:p>
    <w:p w14:paraId="07BF3289" w14:textId="5F5C8F35" w:rsidR="009B45BE" w:rsidRDefault="009B45BE" w:rsidP="009B45BE">
      <w:pPr>
        <w:pStyle w:val="Heading4"/>
      </w:pPr>
      <w:r>
        <w:t>3.4.3</w:t>
      </w:r>
      <w:r>
        <w:tab/>
        <w:t>Responsibilities of the multidisciplinary team</w:t>
      </w:r>
    </w:p>
    <w:p w14:paraId="7DA76C1E" w14:textId="7128E3DF" w:rsidR="0057535D" w:rsidRDefault="000A6DA2" w:rsidP="000A6DA2">
      <w:r>
        <w:t>The MD</w:t>
      </w:r>
      <w:r w:rsidR="00AF45B9">
        <w:t>M</w:t>
      </w:r>
      <w:r>
        <w:t xml:space="preserve"> requires administrative support </w:t>
      </w:r>
      <w:r w:rsidR="00E613E2">
        <w:t>in developing the age</w:t>
      </w:r>
      <w:r>
        <w:t>nda for the meeting, for</w:t>
      </w:r>
      <w:r w:rsidR="00E613E2">
        <w:t xml:space="preserve"> </w:t>
      </w:r>
      <w:r>
        <w:t>collating patient information and to ensure appropriate expertise around the table to create an effective</w:t>
      </w:r>
      <w:r w:rsidR="00E613E2">
        <w:t xml:space="preserve"> </w:t>
      </w:r>
      <w:r>
        <w:t>treatment plan for the patient. The MDM has a chair and multiple lead clinicians.</w:t>
      </w:r>
      <w:r w:rsidR="00E613E2">
        <w:t xml:space="preserve"> </w:t>
      </w:r>
      <w:r>
        <w:t>Each case</w:t>
      </w:r>
      <w:r w:rsidR="00E613E2">
        <w:t xml:space="preserve"> </w:t>
      </w:r>
      <w:r>
        <w:t>will be presented by a lead clinician (usually someone who has seen the patient before the MDM). A member of the team records</w:t>
      </w:r>
      <w:r w:rsidR="00E613E2">
        <w:t xml:space="preserve"> </w:t>
      </w:r>
      <w:r>
        <w:t xml:space="preserve">the outcomes of the discussion and treatment plan in the patient </w:t>
      </w:r>
      <w:r w:rsidR="00DE24F7">
        <w:t xml:space="preserve">record </w:t>
      </w:r>
      <w:r>
        <w:t>and ensures these details</w:t>
      </w:r>
      <w:r w:rsidR="00E613E2">
        <w:t xml:space="preserve"> </w:t>
      </w:r>
      <w:r>
        <w:t xml:space="preserve">are communicated to the </w:t>
      </w:r>
      <w:r w:rsidR="0057535D">
        <w:t>AYA’s</w:t>
      </w:r>
      <w:r>
        <w:t xml:space="preserve"> general practitioner</w:t>
      </w:r>
      <w:r w:rsidR="0057535D">
        <w:t xml:space="preserve"> and other primary care providers, as applicable</w:t>
      </w:r>
      <w:r>
        <w:t>. The team should consider the patient’s values,</w:t>
      </w:r>
      <w:r w:rsidR="00E613E2">
        <w:t xml:space="preserve"> </w:t>
      </w:r>
      <w:r>
        <w:t>beliefs</w:t>
      </w:r>
      <w:r w:rsidR="005445A4">
        <w:t>, developmental</w:t>
      </w:r>
      <w:r>
        <w:t xml:space="preserve"> and cultural needs as appropriate to ensure the treatment plan is in line with these. </w:t>
      </w:r>
    </w:p>
    <w:p w14:paraId="290F99D3" w14:textId="13B0A516" w:rsidR="00065CBF" w:rsidRDefault="00065CBF" w:rsidP="00065CBF">
      <w:pPr>
        <w:pStyle w:val="Heading4"/>
      </w:pPr>
      <w:r>
        <w:t>3.4.4</w:t>
      </w:r>
      <w:r>
        <w:tab/>
        <w:t>Members of the multidisciplinary team</w:t>
      </w:r>
      <w:r w:rsidR="00AF45B9">
        <w:t xml:space="preserve"> meeting</w:t>
      </w:r>
      <w:r w:rsidR="001E58B1">
        <w:t xml:space="preserve"> at diagnosis</w:t>
      </w:r>
    </w:p>
    <w:p w14:paraId="54472FBD" w14:textId="270C3FA5" w:rsidR="00255669" w:rsidRDefault="00513C3E" w:rsidP="00513C3E">
      <w:r>
        <w:t>The</w:t>
      </w:r>
      <w:r w:rsidR="00183B26">
        <w:t xml:space="preserve"> team</w:t>
      </w:r>
      <w:r w:rsidR="009411FC">
        <w:t xml:space="preserve"> </w:t>
      </w:r>
      <w:r>
        <w:t xml:space="preserve">should be composed of core </w:t>
      </w:r>
      <w:r w:rsidR="00553971">
        <w:t>specialties</w:t>
      </w:r>
      <w:r>
        <w:t xml:space="preserve"> </w:t>
      </w:r>
      <w:r w:rsidR="00AE5CFF">
        <w:t>(</w:t>
      </w:r>
      <w:r w:rsidR="00135739">
        <w:t>e.g.,</w:t>
      </w:r>
      <w:r w:rsidR="00AE5CFF">
        <w:t xml:space="preserve"> </w:t>
      </w:r>
      <w:r w:rsidR="00A8035C">
        <w:t>oncology, haematology. pathology, radiology</w:t>
      </w:r>
      <w:r w:rsidR="00AE5CFF">
        <w:t>,</w:t>
      </w:r>
      <w:r w:rsidR="000A2C04">
        <w:t xml:space="preserve"> surgery,</w:t>
      </w:r>
      <w:r w:rsidR="00AE5CFF">
        <w:t xml:space="preserve"> nursing,</w:t>
      </w:r>
      <w:r w:rsidR="0047628B">
        <w:t xml:space="preserve"> </w:t>
      </w:r>
      <w:r w:rsidR="008234EF">
        <w:t xml:space="preserve">pharmacy, </w:t>
      </w:r>
      <w:r w:rsidR="0047628B">
        <w:t xml:space="preserve">psychosocial and clinical trials) </w:t>
      </w:r>
      <w:r w:rsidR="00775D45">
        <w:t xml:space="preserve">who are able to demonstrate </w:t>
      </w:r>
      <w:r w:rsidR="00E92B61">
        <w:t>appropriate</w:t>
      </w:r>
      <w:r w:rsidR="002C3BD6">
        <w:t xml:space="preserve"> expertise</w:t>
      </w:r>
      <w:r w:rsidR="004B50EF">
        <w:t xml:space="preserve"> in AYA</w:t>
      </w:r>
      <w:r w:rsidR="001475ED">
        <w:t xml:space="preserve"> cancer</w:t>
      </w:r>
      <w:r w:rsidR="00775D45">
        <w:t>. MDMs are generally</w:t>
      </w:r>
      <w:r w:rsidR="002C3BD6">
        <w:t xml:space="preserve"> </w:t>
      </w:r>
      <w:r w:rsidR="009A5FEE">
        <w:t>tailored</w:t>
      </w:r>
      <w:r w:rsidR="00EA68C1">
        <w:t xml:space="preserve"> to the diagnosis</w:t>
      </w:r>
      <w:r>
        <w:t xml:space="preserve">. </w:t>
      </w:r>
      <w:r w:rsidR="005817AD">
        <w:t>An</w:t>
      </w:r>
      <w:r w:rsidR="002454E6">
        <w:t xml:space="preserve"> AYA coordinator should</w:t>
      </w:r>
      <w:r w:rsidR="000A2C04">
        <w:t xml:space="preserve"> </w:t>
      </w:r>
      <w:r w:rsidR="002454E6">
        <w:t xml:space="preserve">be </w:t>
      </w:r>
      <w:r w:rsidR="007C3F68">
        <w:t xml:space="preserve">available for </w:t>
      </w:r>
      <w:r w:rsidR="00CF6F70">
        <w:t>any</w:t>
      </w:r>
      <w:r w:rsidR="00E838E2">
        <w:t xml:space="preserve"> MDM presenting AYA</w:t>
      </w:r>
      <w:r w:rsidR="001F2C7B">
        <w:t xml:space="preserve"> patients at diagnosis</w:t>
      </w:r>
      <w:r w:rsidR="00DC726A">
        <w:t>. The tea</w:t>
      </w:r>
      <w:r w:rsidR="0036369D">
        <w:t>m</w:t>
      </w:r>
      <w:r w:rsidR="00DC726A">
        <w:t xml:space="preserve"> </w:t>
      </w:r>
      <w:r w:rsidR="00DC726A" w:rsidRPr="00DC726A">
        <w:t>should ideally incorporate input and attendance from both paediatric and adult oncology providers</w:t>
      </w:r>
      <w:r w:rsidR="00036E5F">
        <w:t>.</w:t>
      </w:r>
    </w:p>
    <w:p w14:paraId="6130D7CA" w14:textId="1C3E0DE1" w:rsidR="00255669" w:rsidRDefault="00255669" w:rsidP="00255669">
      <w:pPr>
        <w:pStyle w:val="Heading4"/>
      </w:pPr>
      <w:r>
        <w:lastRenderedPageBreak/>
        <w:t>3.4.5</w:t>
      </w:r>
      <w:r>
        <w:tab/>
        <w:t xml:space="preserve">Role of an AYA-specific </w:t>
      </w:r>
      <w:r w:rsidR="0022264E">
        <w:t>MDM</w:t>
      </w:r>
      <w:r w:rsidRPr="00255669">
        <w:t xml:space="preserve"> at diagnosis</w:t>
      </w:r>
    </w:p>
    <w:p w14:paraId="0C485ED4" w14:textId="70747E1A" w:rsidR="001053AF" w:rsidRDefault="00833005" w:rsidP="005D5615">
      <w:r>
        <w:t>C</w:t>
      </w:r>
      <w:r w:rsidR="00E80ACF">
        <w:t>oncurrent</w:t>
      </w:r>
      <w:r w:rsidR="003A6708">
        <w:t xml:space="preserve"> referral </w:t>
      </w:r>
      <w:r>
        <w:t xml:space="preserve">should be </w:t>
      </w:r>
      <w:r w:rsidR="00210420">
        <w:t xml:space="preserve">made </w:t>
      </w:r>
      <w:r w:rsidR="003A6708">
        <w:t>to a</w:t>
      </w:r>
      <w:r w:rsidR="00B66759">
        <w:t>n</w:t>
      </w:r>
      <w:r w:rsidR="00210420">
        <w:t xml:space="preserve"> AYA-specific multidisciplinary </w:t>
      </w:r>
      <w:r w:rsidR="00235659">
        <w:t>team</w:t>
      </w:r>
      <w:r w:rsidR="00E80ACF">
        <w:t xml:space="preserve"> </w:t>
      </w:r>
      <w:r w:rsidR="004831AB">
        <w:t xml:space="preserve">(as previously discussed) </w:t>
      </w:r>
      <w:r w:rsidR="00E80ACF">
        <w:t>that works in partnership with the disease-specific MDM.</w:t>
      </w:r>
      <w:r w:rsidR="00E80ACF">
        <w:fldChar w:fldCharType="begin"/>
      </w:r>
      <w:r w:rsidR="00ED4CA8">
        <w:instrText xml:space="preserve"> ADDIN EN.CITE &lt;EndNote&gt;&lt;Cite&gt;&lt;Author&gt;Smith&lt;/Author&gt;&lt;Year&gt;2016&lt;/Year&gt;&lt;RecNum&gt;16&lt;/RecNum&gt;&lt;DisplayText&gt;&lt;style face="superscript"&gt;42&lt;/style&gt;&lt;/DisplayText&gt;&lt;record&gt;&lt;rec-number&gt;16&lt;/rec-number&gt;&lt;foreign-keys&gt;&lt;key app="EN" db-id="2vzr02ev2z9xe3e2ds859xwv9wrsz99pza0t" timestamp="0"&gt;16&lt;/key&gt;&lt;/foreign-keys&gt;&lt;ref-type name="Government Document"&gt;46&lt;/ref-type&gt;&lt;contributors&gt;&lt;authors&gt;&lt;author&gt;Smith,S&lt;/author&gt;&lt;author&gt;Cable, M.&lt;/author&gt;&lt;author&gt;Mooney, S.&lt;/author&gt;&lt;author&gt;Taylor, R.&lt;/author&gt;&lt;/authors&gt;&lt;/contributors&gt;&lt;titles&gt;&lt;title&gt;The blueprint of care for teenagers and young adults with cancer, second edition.&lt;/title&gt;&lt;/titles&gt;&lt;dates&gt;&lt;year&gt;2016&lt;/year&gt;&lt;/dates&gt;&lt;publisher&gt;Teenage Cancer Trust.&lt;/publisher&gt;&lt;urls&gt;&lt;related-urls&gt;&lt;url&gt;https://www.teenagecancertrust.org/sites/default/files/BlueprintOfCare_2ndEdition.pdf&lt;/url&gt;&lt;/related-urls&gt;&lt;/urls&gt;&lt;/record&gt;&lt;/Cite&gt;&lt;/EndNote&gt;</w:instrText>
      </w:r>
      <w:r w:rsidR="00E80ACF">
        <w:fldChar w:fldCharType="separate"/>
      </w:r>
      <w:r w:rsidR="00ED4CA8" w:rsidRPr="00ED4CA8">
        <w:rPr>
          <w:noProof/>
          <w:vertAlign w:val="superscript"/>
        </w:rPr>
        <w:t>42</w:t>
      </w:r>
      <w:r w:rsidR="00E80ACF">
        <w:fldChar w:fldCharType="end"/>
      </w:r>
      <w:r w:rsidR="00887FDD">
        <w:t xml:space="preserve"> A</w:t>
      </w:r>
      <w:r w:rsidR="00264F15">
        <w:t xml:space="preserve">n AYA MDT that </w:t>
      </w:r>
      <w:r w:rsidR="00113A7F">
        <w:t>has capacity</w:t>
      </w:r>
      <w:r w:rsidR="00264F15">
        <w:t xml:space="preserve"> to </w:t>
      </w:r>
      <w:r w:rsidR="005847E5">
        <w:t>present</w:t>
      </w:r>
      <w:r w:rsidR="00264F15">
        <w:t xml:space="preserve"> regular case discussions is considered an essential element of the service.</w:t>
      </w:r>
      <w:r w:rsidR="00191110">
        <w:fldChar w:fldCharType="begin"/>
      </w:r>
      <w:r w:rsidR="00727C79">
        <w:instrText xml:space="preserve"> ADDIN EN.CITE &lt;EndNote&gt;&lt;Cite&gt;&lt;Author&gt;Ferrari&lt;/Author&gt;&lt;Year&gt;2021&lt;/Year&gt;&lt;RecNum&gt;548&lt;/RecNum&gt;&lt;DisplayText&gt;&lt;style face="superscript"&gt;9&lt;/style&gt;&lt;/DisplayText&gt;&lt;record&gt;&lt;rec-number&gt;548&lt;/rec-number&gt;&lt;foreign-keys&gt;&lt;key app="EN" db-id="2vzr02ev2z9xe3e2ds859xwv9wrsz99pza0t" timestamp="0"&gt;548&lt;/key&gt;&lt;/foreign-keys&gt;&lt;ref-type name="Journal Article"&gt;17&lt;/ref-type&gt;&lt;contributors&gt;&lt;authors&gt;&lt;author&gt;Ferrari, A.&lt;/author&gt;&lt;author&gt;Stark, D.&lt;/author&gt;&lt;author&gt;Peccatori, F. A.&lt;/author&gt;&lt;author&gt;Fern, L.&lt;/author&gt;&lt;author&gt;Laurence, V.&lt;/author&gt;&lt;author&gt;Gaspar, N.&lt;/author&gt;&lt;author&gt;Bozovic-Spasojevic, I.&lt;/author&gt;&lt;author&gt;Smith, O.&lt;/author&gt;&lt;author&gt;De Munter, J.&lt;/author&gt;&lt;author&gt;Derwich, K.&lt;/author&gt;&lt;author&gt;Hjorth, L.&lt;/author&gt;&lt;author&gt;van der Graaf, W. T. A.&lt;/author&gt;&lt;author&gt;Soanes, L.&lt;/author&gt;&lt;author&gt;Jezdic, S.&lt;/author&gt;&lt;author&gt;Blondeel, A.&lt;/author&gt;&lt;author&gt;Bielack, S.&lt;/author&gt;&lt;author&gt;Douillard, J. Y.&lt;/author&gt;&lt;author&gt;Mountzios, G.&lt;/author&gt;&lt;author&gt;Saloustros, E.&lt;/author&gt;&lt;/authors&gt;&lt;/contributors&gt;&lt;titles&gt;&lt;title&gt;Adolescents and young adults (AYA) with cancer: a position paper from the AYA Working Group of the European Society for Medical Oncology (ESMO) and the European Society for Paediatric Oncology (SIOPE)&lt;/title&gt;&lt;secondary-title&gt;ESMO Open&lt;/secondary-title&gt;&lt;/titles&gt;&lt;pages&gt;100096&lt;/pages&gt;&lt;volume&gt;6&lt;/volume&gt;&lt;number&gt;2&lt;/number&gt;&lt;keywords&gt;&lt;keyword&gt;adolescents and young adults&lt;/keyword&gt;&lt;keyword&gt;cancer&lt;/keyword&gt;&lt;keyword&gt;clinical trials&lt;/keyword&gt;&lt;keyword&gt;education&lt;/keyword&gt;&lt;keyword&gt;interdisciplinary&lt;/keyword&gt;&lt;/keywords&gt;&lt;dates&gt;&lt;year&gt;2021&lt;/year&gt;&lt;pub-dates&gt;&lt;date&gt;2021/04/01/&lt;/date&gt;&lt;/pub-dates&gt;&lt;/dates&gt;&lt;isbn&gt;2059-7029&lt;/isbn&gt;&lt;urls&gt;&lt;related-urls&gt;&lt;url&gt;https://www.sciencedirect.com/science/article/pii/S2059702921000533&lt;/url&gt;&lt;/related-urls&gt;&lt;/urls&gt;&lt;electronic-resource-num&gt;https://doi.org/10.1016/j.esmoop.2021.100096&lt;/electronic-resource-num&gt;&lt;/record&gt;&lt;/Cite&gt;&lt;/EndNote&gt;</w:instrText>
      </w:r>
      <w:r w:rsidR="00191110">
        <w:fldChar w:fldCharType="separate"/>
      </w:r>
      <w:r w:rsidR="005F726C" w:rsidRPr="005F726C">
        <w:rPr>
          <w:noProof/>
          <w:vertAlign w:val="superscript"/>
        </w:rPr>
        <w:t>9</w:t>
      </w:r>
      <w:r w:rsidR="00191110">
        <w:fldChar w:fldCharType="end"/>
      </w:r>
      <w:r w:rsidR="006C2E28" w:rsidRPr="006C2E28">
        <w:t xml:space="preserve"> </w:t>
      </w:r>
      <w:r w:rsidR="00D74A9F">
        <w:t>An AYA MDM will discuss</w:t>
      </w:r>
      <w:r w:rsidR="006C2E28" w:rsidRPr="006C2E28">
        <w:t xml:space="preserve"> </w:t>
      </w:r>
      <w:r w:rsidR="00D74A9F">
        <w:t xml:space="preserve">the </w:t>
      </w:r>
      <w:r w:rsidR="006C2E28" w:rsidRPr="006C2E28">
        <w:t>clinical and supportive care aspects of care, bringing both a disease-specific and age-appropriate, psychosocial focus to</w:t>
      </w:r>
      <w:r w:rsidR="00D27451">
        <w:t xml:space="preserve"> prospective</w:t>
      </w:r>
      <w:r w:rsidR="006C2E28" w:rsidRPr="006C2E28">
        <w:t xml:space="preserve"> treatment planning.</w:t>
      </w:r>
      <w:r w:rsidR="00A36BC8">
        <w:fldChar w:fldCharType="begin"/>
      </w:r>
      <w:r w:rsidR="00ED4CA8">
        <w:instrText xml:space="preserve"> ADDIN EN.CITE &lt;EndNote&gt;&lt;Cite&gt;&lt;Author&gt;Smith&lt;/Author&gt;&lt;Year&gt;2016&lt;/Year&gt;&lt;RecNum&gt;16&lt;/RecNum&gt;&lt;DisplayText&gt;&lt;style face="superscript"&gt;42&lt;/style&gt;&lt;/DisplayText&gt;&lt;record&gt;&lt;rec-number&gt;16&lt;/rec-number&gt;&lt;foreign-keys&gt;&lt;key app="EN" db-id="2vzr02ev2z9xe3e2ds859xwv9wrsz99pza0t" timestamp="0"&gt;16&lt;/key&gt;&lt;/foreign-keys&gt;&lt;ref-type name="Government Document"&gt;46&lt;/ref-type&gt;&lt;contributors&gt;&lt;authors&gt;&lt;author&gt;Smith,S&lt;/author&gt;&lt;author&gt;Cable, M.&lt;/author&gt;&lt;author&gt;Mooney, S.&lt;/author&gt;&lt;author&gt;Taylor, R.&lt;/author&gt;&lt;/authors&gt;&lt;/contributors&gt;&lt;titles&gt;&lt;title&gt;The blueprint of care for teenagers and young adults with cancer, second edition.&lt;/title&gt;&lt;/titles&gt;&lt;dates&gt;&lt;year&gt;2016&lt;/year&gt;&lt;/dates&gt;&lt;publisher&gt;Teenage Cancer Trust.&lt;/publisher&gt;&lt;urls&gt;&lt;related-urls&gt;&lt;url&gt;https://www.teenagecancertrust.org/sites/default/files/BlueprintOfCare_2ndEdition.pdf&lt;/url&gt;&lt;/related-urls&gt;&lt;/urls&gt;&lt;/record&gt;&lt;/Cite&gt;&lt;/EndNote&gt;</w:instrText>
      </w:r>
      <w:r w:rsidR="00A36BC8">
        <w:fldChar w:fldCharType="separate"/>
      </w:r>
      <w:r w:rsidR="00ED4CA8" w:rsidRPr="00ED4CA8">
        <w:rPr>
          <w:noProof/>
          <w:vertAlign w:val="superscript"/>
        </w:rPr>
        <w:t>42</w:t>
      </w:r>
      <w:r w:rsidR="00A36BC8">
        <w:fldChar w:fldCharType="end"/>
      </w:r>
      <w:r w:rsidR="008B45A1">
        <w:t xml:space="preserve"> </w:t>
      </w:r>
    </w:p>
    <w:p w14:paraId="67AC4AF9" w14:textId="4649BE34" w:rsidR="005B31DC" w:rsidRDefault="005B31DC" w:rsidP="005D5615">
      <w:r>
        <w:t>See appendix B: ‘The AYA multidisciplinary team’ for more information.</w:t>
      </w:r>
    </w:p>
    <w:p w14:paraId="200F9125" w14:textId="564D047D" w:rsidR="00065CBF" w:rsidRPr="00065CBF" w:rsidRDefault="00D60747" w:rsidP="00065CBF">
      <w:pPr>
        <w:pStyle w:val="Heading3"/>
      </w:pPr>
      <w:bookmarkStart w:id="419" w:name="_Toc76462607"/>
      <w:bookmarkStart w:id="420" w:name="_Toc76463222"/>
      <w:bookmarkStart w:id="421" w:name="_Toc76733849"/>
      <w:bookmarkStart w:id="422" w:name="_Toc76734233"/>
      <w:bookmarkStart w:id="423" w:name="_Toc79135483"/>
      <w:bookmarkStart w:id="424" w:name="_Toc79135950"/>
      <w:bookmarkStart w:id="425" w:name="_Toc79408431"/>
      <w:bookmarkStart w:id="426" w:name="_Toc79409286"/>
      <w:r>
        <w:t>3.5</w:t>
      </w:r>
      <w:r>
        <w:tab/>
        <w:t>Research and clinical trials</w:t>
      </w:r>
      <w:bookmarkEnd w:id="419"/>
      <w:bookmarkEnd w:id="420"/>
      <w:bookmarkEnd w:id="421"/>
      <w:bookmarkEnd w:id="422"/>
      <w:bookmarkEnd w:id="423"/>
      <w:bookmarkEnd w:id="424"/>
      <w:bookmarkEnd w:id="425"/>
      <w:bookmarkEnd w:id="426"/>
    </w:p>
    <w:p w14:paraId="1940AAAB" w14:textId="65712A26" w:rsidR="006D396D" w:rsidRDefault="00347FE6" w:rsidP="00F235E2">
      <w:r>
        <w:t>Patients should be encouraged to participate in research or clinical trials where available and appropriate</w:t>
      </w:r>
      <w:r w:rsidR="00CE0C4B">
        <w:t xml:space="preserve">. </w:t>
      </w:r>
      <w:r w:rsidR="009F3CDB">
        <w:t>Clinical trial discussions</w:t>
      </w:r>
      <w:r w:rsidR="00585BE3">
        <w:t xml:space="preserve"> should </w:t>
      </w:r>
      <w:r w:rsidR="007F1973">
        <w:t>be</w:t>
      </w:r>
      <w:r w:rsidR="008333E0">
        <w:t xml:space="preserve"> part of the MDM agenda </w:t>
      </w:r>
      <w:r w:rsidR="00C06195">
        <w:t>and be documented</w:t>
      </w:r>
      <w:r w:rsidR="008333E0">
        <w:t xml:space="preserve">. </w:t>
      </w:r>
      <w:r w:rsidR="00E6490E" w:rsidRPr="00E6490E">
        <w:t>For those who do not meet eligibility criteria, or where a clinical trial is not open, the patient should follow the most recently completed and published ‘standard of care’ treatment protocol off</w:t>
      </w:r>
      <w:r w:rsidR="008223C2">
        <w:t>e</w:t>
      </w:r>
      <w:r w:rsidR="00E6490E" w:rsidRPr="00E6490E">
        <w:t>ring the best possible outcome.</w:t>
      </w:r>
      <w:r w:rsidR="00E6490E">
        <w:t xml:space="preserve"> </w:t>
      </w:r>
    </w:p>
    <w:p w14:paraId="1A1FA0CB" w14:textId="5A7246DC" w:rsidR="00F979B6" w:rsidRDefault="006D396D" w:rsidP="00F235E2">
      <w:r w:rsidRPr="006D396D">
        <w:t>Access to trials may involve referral</w:t>
      </w:r>
      <w:r w:rsidR="00E61CD1">
        <w:t xml:space="preserve"> to</w:t>
      </w:r>
      <w:r w:rsidR="00A76D68">
        <w:t xml:space="preserve"> or collaboration with</w:t>
      </w:r>
      <w:r w:rsidRPr="006D396D">
        <w:t xml:space="preserve"> </w:t>
      </w:r>
      <w:r w:rsidR="00E61CD1">
        <w:t>an external paediatric or adult cancer centre.</w:t>
      </w:r>
    </w:p>
    <w:p w14:paraId="10AB1713" w14:textId="455EBD0B" w:rsidR="004554A7" w:rsidRPr="00E55E92" w:rsidRDefault="004554A7" w:rsidP="00F235E2">
      <w:r>
        <w:t xml:space="preserve">See </w:t>
      </w:r>
      <w:r w:rsidR="0026295C">
        <w:t xml:space="preserve">the </w:t>
      </w:r>
      <w:r w:rsidR="009173DE">
        <w:t>P</w:t>
      </w:r>
      <w:r w:rsidR="0026295C">
        <w:t>rinciple</w:t>
      </w:r>
      <w:r w:rsidR="009173DE">
        <w:t xml:space="preserve"> 7 ‘Research and Clinical Trials’</w:t>
      </w:r>
      <w:r w:rsidR="0026295C">
        <w:t xml:space="preserve"> for more informatio</w:t>
      </w:r>
      <w:r w:rsidR="00AF21D2">
        <w:t>n</w:t>
      </w:r>
      <w:r w:rsidR="0026295C">
        <w:t>.</w:t>
      </w:r>
    </w:p>
    <w:p w14:paraId="55649D36" w14:textId="63FE7869" w:rsidR="0068094B" w:rsidRDefault="008D14F8" w:rsidP="00244BAC">
      <w:pPr>
        <w:pStyle w:val="Heading3"/>
      </w:pPr>
      <w:bookmarkStart w:id="427" w:name="_Toc482951805"/>
      <w:bookmarkStart w:id="428" w:name="_Toc76462608"/>
      <w:bookmarkStart w:id="429" w:name="_Toc76463223"/>
      <w:bookmarkStart w:id="430" w:name="_Toc76733850"/>
      <w:bookmarkStart w:id="431" w:name="_Toc76734234"/>
      <w:bookmarkStart w:id="432" w:name="_Toc79135484"/>
      <w:bookmarkStart w:id="433" w:name="_Toc79135951"/>
      <w:bookmarkStart w:id="434" w:name="_Toc79408432"/>
      <w:bookmarkStart w:id="435" w:name="_Toc79409287"/>
      <w:r w:rsidRPr="00124955">
        <w:t>3.</w:t>
      </w:r>
      <w:r w:rsidR="007D0B5C">
        <w:t>6</w:t>
      </w:r>
      <w:r w:rsidRPr="00124955">
        <w:tab/>
      </w:r>
      <w:r w:rsidR="00645106" w:rsidRPr="00124955">
        <w:t>Support</w:t>
      </w:r>
      <w:bookmarkEnd w:id="427"/>
      <w:r w:rsidR="00901CFE">
        <w:t xml:space="preserve"> and communication</w:t>
      </w:r>
      <w:bookmarkEnd w:id="428"/>
      <w:bookmarkEnd w:id="429"/>
      <w:bookmarkEnd w:id="430"/>
      <w:bookmarkEnd w:id="431"/>
      <w:bookmarkEnd w:id="432"/>
      <w:bookmarkEnd w:id="433"/>
      <w:bookmarkEnd w:id="434"/>
      <w:bookmarkEnd w:id="435"/>
    </w:p>
    <w:p w14:paraId="73C3A220" w14:textId="4EA8DAC3" w:rsidR="00EC5007" w:rsidRPr="00EC5007" w:rsidRDefault="0004569A" w:rsidP="0004569A">
      <w:pPr>
        <w:pStyle w:val="Heading4"/>
      </w:pPr>
      <w:r>
        <w:t>3.</w:t>
      </w:r>
      <w:r w:rsidR="007D0B5C">
        <w:t>6</w:t>
      </w:r>
      <w:r>
        <w:t>.1</w:t>
      </w:r>
      <w:r>
        <w:tab/>
        <w:t>Supportive care</w:t>
      </w:r>
    </w:p>
    <w:p w14:paraId="4F206669" w14:textId="2FA58EDC" w:rsidR="00857F18" w:rsidRDefault="002A126D" w:rsidP="00720310">
      <w:r>
        <w:t xml:space="preserve">A </w:t>
      </w:r>
      <w:r w:rsidR="00C10AEF">
        <w:t xml:space="preserve">comprehensive, multidisciplinary, age-appropriate </w:t>
      </w:r>
      <w:r>
        <w:t xml:space="preserve">supportive care </w:t>
      </w:r>
      <w:r w:rsidR="00C10AEF">
        <w:t>asses</w:t>
      </w:r>
      <w:r w:rsidR="002D5240">
        <w:t xml:space="preserve">sment is undertaken </w:t>
      </w:r>
      <w:r w:rsidR="00BD34EE">
        <w:t>a</w:t>
      </w:r>
      <w:r w:rsidR="002B5F95">
        <w:t>nd documented a</w:t>
      </w:r>
      <w:r w:rsidR="00BD34EE">
        <w:t>t the time of diagnosis</w:t>
      </w:r>
      <w:r>
        <w:t>.</w:t>
      </w:r>
      <w:r w:rsidR="00BD34EE">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rsidR="00BD34EE">
        <w:fldChar w:fldCharType="separate"/>
      </w:r>
      <w:r w:rsidR="00E3323E" w:rsidRPr="00E3323E">
        <w:rPr>
          <w:noProof/>
          <w:vertAlign w:val="superscript"/>
        </w:rPr>
        <w:t>29</w:t>
      </w:r>
      <w:r w:rsidR="00BD34EE">
        <w:fldChar w:fldCharType="end"/>
      </w:r>
      <w:r w:rsidR="00BD34EE">
        <w:t xml:space="preserve"> </w:t>
      </w:r>
      <w:r>
        <w:t xml:space="preserve">This assessment should </w:t>
      </w:r>
      <w:r w:rsidR="002B5F95">
        <w:t xml:space="preserve">align to </w:t>
      </w:r>
      <w:r>
        <w:t>each of</w:t>
      </w:r>
      <w:r w:rsidR="00BD34EE">
        <w:t xml:space="preserve"> the </w:t>
      </w:r>
      <w:r w:rsidR="00F74D34">
        <w:t xml:space="preserve">principles of care previously described </w:t>
      </w:r>
      <w:r w:rsidR="008D394B">
        <w:t>with</w:t>
      </w:r>
      <w:r w:rsidR="00F74D34">
        <w:t>in this document</w:t>
      </w:r>
      <w:r w:rsidR="00096089">
        <w:t xml:space="preserve">, to </w:t>
      </w:r>
      <w:r w:rsidR="008D394B">
        <w:t>help support</w:t>
      </w:r>
      <w:r w:rsidR="00096089">
        <w:t xml:space="preserve"> prospective treatment plan</w:t>
      </w:r>
      <w:r w:rsidR="008D394B">
        <w:t>ning</w:t>
      </w:r>
      <w:r w:rsidR="00096089">
        <w:t>.</w:t>
      </w:r>
    </w:p>
    <w:p w14:paraId="272B6661" w14:textId="24353120" w:rsidR="0004569A" w:rsidRDefault="0004569A" w:rsidP="0004569A">
      <w:pPr>
        <w:pStyle w:val="Heading4"/>
      </w:pPr>
      <w:r>
        <w:t>3.</w:t>
      </w:r>
      <w:r w:rsidR="007D0B5C">
        <w:t>6</w:t>
      </w:r>
      <w:r>
        <w:t>.2</w:t>
      </w:r>
      <w:r>
        <w:tab/>
        <w:t xml:space="preserve">Fertility </w:t>
      </w:r>
      <w:r w:rsidR="00A4151E">
        <w:t>preservation</w:t>
      </w:r>
      <w:r w:rsidR="00351E00">
        <w:t xml:space="preserve"> and contr</w:t>
      </w:r>
      <w:r w:rsidR="00F37465">
        <w:t>aception</w:t>
      </w:r>
    </w:p>
    <w:p w14:paraId="33BBE866" w14:textId="65FE3D67" w:rsidR="0022086B" w:rsidRDefault="00DE4E09" w:rsidP="0004569A">
      <w:r>
        <w:t>Access to fertility information is a priority issue for AYA with cancer.</w:t>
      </w:r>
      <w:r>
        <w:fldChar w:fldCharType="begin"/>
      </w:r>
      <w:r w:rsidR="00665736">
        <w:instrText xml:space="preserve"> ADDIN EN.CITE &lt;EndNote&gt;&lt;Cite&gt;&lt;Author&gt;Bibby&lt;/Author&gt;&lt;Year&gt;2017&lt;/Year&gt;&lt;RecNum&gt;13&lt;/RecNum&gt;&lt;DisplayText&gt;&lt;style face="superscript"&gt;25&lt;/style&gt;&lt;/DisplayText&gt;&lt;record&gt;&lt;rec-number&gt;13&lt;/rec-number&gt;&lt;foreign-keys&gt;&lt;key app="EN" db-id="2vzr02ev2z9xe3e2ds859xwv9wrsz99pza0t" timestamp="0"&gt;13&lt;/key&gt;&lt;/foreign-keys&gt;&lt;ref-type name="Journal Article"&gt;17&lt;/ref-type&gt;&lt;contributors&gt;&lt;authors&gt;&lt;author&gt;Bibby, H.&lt;/author&gt;&lt;author&gt;White, V.&lt;/author&gt;&lt;author&gt;Thompson, K.&lt;/author&gt;&lt;author&gt;Anazodo,A.&lt;/author&gt;&lt;/authors&gt;&lt;/contributors&gt;&lt;titles&gt;&lt;title&gt;What Are the Unmet Needs and Care Experiences of Adolescents and Young Adults with Cancer? A Systematic Review&lt;/title&gt;&lt;/titles&gt;&lt;pages&gt;6-30&lt;/pages&gt;&lt;volume&gt;6&lt;/volume&gt;&lt;number&gt;1&lt;/number&gt;&lt;keywords&gt;&lt;keyword&gt;supportive care,standard of care,psychosocial review&lt;/keyword&gt;&lt;/keywords&gt;&lt;dates&gt;&lt;year&gt;2017&lt;/year&gt;&lt;/dates&gt;&lt;accession-num&gt;27454408&lt;/accession-num&gt;&lt;urls&gt;&lt;related-urls&gt;&lt;url&gt;https://www.liebertpub.com/doi/abs/10.1089/jayao.2016.0012&lt;/url&gt;&lt;/related-urls&gt;&lt;/urls&gt;&lt;electronic-resource-num&gt;10.1089/jayao.2016.0012&lt;/electronic-resource-num&gt;&lt;/record&gt;&lt;/Cite&gt;&lt;/EndNote&gt;</w:instrText>
      </w:r>
      <w:r>
        <w:fldChar w:fldCharType="separate"/>
      </w:r>
      <w:r w:rsidR="00665736" w:rsidRPr="00665736">
        <w:rPr>
          <w:noProof/>
          <w:vertAlign w:val="superscript"/>
        </w:rPr>
        <w:t>25</w:t>
      </w:r>
      <w:r>
        <w:fldChar w:fldCharType="end"/>
      </w:r>
      <w:r w:rsidR="00AE1094">
        <w:t xml:space="preserve"> See “</w:t>
      </w:r>
      <w:r w:rsidR="00B03440" w:rsidRPr="003E0D64">
        <w:t>F</w:t>
      </w:r>
      <w:r w:rsidR="004009D6" w:rsidRPr="003E0D64">
        <w:t xml:space="preserve">ertility </w:t>
      </w:r>
      <w:r w:rsidR="00A4151E">
        <w:t>preservation”</w:t>
      </w:r>
      <w:r w:rsidR="004009D6">
        <w:t xml:space="preserve"> </w:t>
      </w:r>
      <w:r w:rsidR="00B03440">
        <w:t>and “</w:t>
      </w:r>
      <w:r w:rsidR="00B03440" w:rsidRPr="003E0D64">
        <w:t>Sexuality and sexual health</w:t>
      </w:r>
      <w:r w:rsidR="00B03440">
        <w:t xml:space="preserve">” </w:t>
      </w:r>
      <w:r w:rsidR="005F5A87">
        <w:t>in the principle</w:t>
      </w:r>
      <w:r w:rsidR="003E0D64">
        <w:t>s</w:t>
      </w:r>
      <w:r w:rsidR="005F5A87">
        <w:t xml:space="preserve"> of care </w:t>
      </w:r>
      <w:r w:rsidR="009B329A">
        <w:t xml:space="preserve">section </w:t>
      </w:r>
      <w:r w:rsidR="00B03440">
        <w:t>for more information.</w:t>
      </w:r>
    </w:p>
    <w:p w14:paraId="38906319" w14:textId="74F36F88" w:rsidR="0004569A" w:rsidRDefault="0004569A" w:rsidP="0004569A">
      <w:pPr>
        <w:pStyle w:val="Heading4"/>
      </w:pPr>
      <w:r>
        <w:t>3.</w:t>
      </w:r>
      <w:r w:rsidR="007D0B5C">
        <w:t>6</w:t>
      </w:r>
      <w:r>
        <w:t>.3</w:t>
      </w:r>
      <w:r>
        <w:tab/>
        <w:t>Communication</w:t>
      </w:r>
    </w:p>
    <w:p w14:paraId="1EA9E8D9" w14:textId="4415B184" w:rsidR="00780000" w:rsidRDefault="00FC3570" w:rsidP="00FC3570">
      <w:r>
        <w:t xml:space="preserve">In discussion with the </w:t>
      </w:r>
      <w:r w:rsidR="008A290B">
        <w:t>AYA</w:t>
      </w:r>
      <w:r w:rsidR="000733A4">
        <w:t xml:space="preserve"> and, as applicable, their family</w:t>
      </w:r>
      <w:r>
        <w:t>, the lead clinician</w:t>
      </w:r>
      <w:r w:rsidR="000733A4">
        <w:t xml:space="preserve"> and AYA coordinator</w:t>
      </w:r>
      <w:r>
        <w:t xml:space="preserve"> should undertake the following:</w:t>
      </w:r>
    </w:p>
    <w:p w14:paraId="659819DC" w14:textId="0824D430" w:rsidR="00780000" w:rsidRDefault="00FC3570" w:rsidP="0063001A">
      <w:pPr>
        <w:pStyle w:val="ListParagraph"/>
        <w:numPr>
          <w:ilvl w:val="0"/>
          <w:numId w:val="41"/>
        </w:numPr>
      </w:pPr>
      <w:r>
        <w:t xml:space="preserve">establish if the </w:t>
      </w:r>
      <w:r w:rsidR="00780000">
        <w:t>AYA</w:t>
      </w:r>
      <w:r>
        <w:t xml:space="preserve"> has a regular or preferred </w:t>
      </w:r>
      <w:r w:rsidR="00550E82">
        <w:t>GP</w:t>
      </w:r>
      <w:r>
        <w:t xml:space="preserve"> and if the patient does not have one, encourage them to find one</w:t>
      </w:r>
    </w:p>
    <w:p w14:paraId="5C73F7C4" w14:textId="46AC5C8C" w:rsidR="009E5BE4" w:rsidRDefault="00597691" w:rsidP="0063001A">
      <w:pPr>
        <w:pStyle w:val="ListParagraph"/>
        <w:numPr>
          <w:ilvl w:val="0"/>
          <w:numId w:val="41"/>
        </w:numPr>
      </w:pPr>
      <w:r>
        <w:lastRenderedPageBreak/>
        <w:t xml:space="preserve">explore information preferences and </w:t>
      </w:r>
      <w:r w:rsidR="00FC3570">
        <w:t>provide</w:t>
      </w:r>
      <w:r w:rsidR="004761A2">
        <w:t xml:space="preserve"> age-appropriate</w:t>
      </w:r>
      <w:r w:rsidR="00FC3570">
        <w:t xml:space="preserve"> written information about the diagnosis</w:t>
      </w:r>
      <w:r w:rsidR="002C1B14">
        <w:t xml:space="preserve">, </w:t>
      </w:r>
      <w:r w:rsidR="00FC3570">
        <w:t>treatment</w:t>
      </w:r>
      <w:r w:rsidR="00D51556">
        <w:t>, treatment intent</w:t>
      </w:r>
      <w:r w:rsidR="002C1B14">
        <w:t xml:space="preserve"> and prognosis</w:t>
      </w:r>
    </w:p>
    <w:p w14:paraId="24EA9DAA" w14:textId="4902FFEE" w:rsidR="00DB16CC" w:rsidRDefault="00FC3570" w:rsidP="0063001A">
      <w:pPr>
        <w:pStyle w:val="ListParagraph"/>
        <w:numPr>
          <w:ilvl w:val="0"/>
          <w:numId w:val="41"/>
        </w:numPr>
      </w:pPr>
      <w:r>
        <w:t xml:space="preserve">provide a treatment care plan including contact details for the treating team and information on when to call the hospital </w:t>
      </w:r>
    </w:p>
    <w:p w14:paraId="1321183E" w14:textId="6682367C" w:rsidR="008C4798" w:rsidRDefault="008C4798" w:rsidP="0063001A">
      <w:pPr>
        <w:pStyle w:val="ListParagraph"/>
        <w:numPr>
          <w:ilvl w:val="0"/>
          <w:numId w:val="41"/>
        </w:numPr>
      </w:pPr>
      <w:r>
        <w:t xml:space="preserve">discuss how they wish to </w:t>
      </w:r>
      <w:r w:rsidR="00C13E0B">
        <w:t>have their family engaged in confidential</w:t>
      </w:r>
      <w:r w:rsidR="00920E39">
        <w:t xml:space="preserve"> and private discussions</w:t>
      </w:r>
    </w:p>
    <w:p w14:paraId="768C5015" w14:textId="0A63D6FB" w:rsidR="00720310" w:rsidRDefault="00FC3570" w:rsidP="0063001A">
      <w:pPr>
        <w:pStyle w:val="ListParagraph"/>
        <w:numPr>
          <w:ilvl w:val="0"/>
          <w:numId w:val="41"/>
        </w:numPr>
      </w:pPr>
      <w:r>
        <w:t>discuss the benefits of multidisciplinary care and gain the patient</w:t>
      </w:r>
      <w:r w:rsidR="00AD6C43">
        <w:t>’s</w:t>
      </w:r>
      <w:r w:rsidR="007170CA">
        <w:t xml:space="preserve"> and/or parent</w:t>
      </w:r>
      <w:r w:rsidR="00AD6C43">
        <w:t>’s</w:t>
      </w:r>
      <w:r w:rsidR="000C38FE">
        <w:t xml:space="preserve"> </w:t>
      </w:r>
      <w:r>
        <w:t>consent before presenting their case at an MD</w:t>
      </w:r>
      <w:r w:rsidR="00A01EA1">
        <w:t>M</w:t>
      </w:r>
      <w:r w:rsidR="00920E39">
        <w:t>.</w:t>
      </w:r>
    </w:p>
    <w:p w14:paraId="7A3C137C" w14:textId="69B9E012" w:rsidR="00A01EA1" w:rsidRDefault="0027064A" w:rsidP="007624B8">
      <w:r>
        <w:t xml:space="preserve">Discussions around prognosis </w:t>
      </w:r>
      <w:r w:rsidR="0002451E">
        <w:t>should</w:t>
      </w:r>
      <w:r w:rsidR="007B39BF">
        <w:t xml:space="preserve"> be revisited with AYA over time as they become more a</w:t>
      </w:r>
      <w:r w:rsidR="00377AF8">
        <w:t xml:space="preserve">ccustomed to </w:t>
      </w:r>
      <w:r w:rsidR="0054331C">
        <w:t>their diagnosis.</w:t>
      </w:r>
      <w:r w:rsidR="0054331C">
        <w:fldChar w:fldCharType="begin">
          <w:fldData xml:space="preserve">PEVuZE5vdGU+PENpdGU+PEF1dGhvcj5TaXNrPC9BdXRob3I+PFllYXI+MjAyMDwvWWVhcj48UmVj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==
</w:fldData>
        </w:fldChar>
      </w:r>
      <w:r w:rsidR="005E54F0">
        <w:instrText xml:space="preserve"> ADDIN EN.CITE </w:instrText>
      </w:r>
      <w:r w:rsidR="005E54F0">
        <w:fldChar w:fldCharType="begin">
          <w:fldData xml:space="preserve">PEVuZE5vdGU+PENpdGU+PEF1dGhvcj5TaXNrPC9BdXRob3I+PFllYXI+MjAyMDwvWWVhcj48UmVj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==
</w:fldData>
        </w:fldChar>
      </w:r>
      <w:r w:rsidR="005E54F0">
        <w:instrText xml:space="preserve"> ADDIN EN.CITE.DATA </w:instrText>
      </w:r>
      <w:r w:rsidR="005E54F0">
        <w:fldChar w:fldCharType="end"/>
      </w:r>
      <w:r w:rsidR="0054331C">
        <w:fldChar w:fldCharType="separate"/>
      </w:r>
      <w:r w:rsidR="005E54F0" w:rsidRPr="005E54F0">
        <w:rPr>
          <w:noProof/>
          <w:vertAlign w:val="superscript"/>
        </w:rPr>
        <w:t>102, 288</w:t>
      </w:r>
      <w:r w:rsidR="0054331C">
        <w:fldChar w:fldCharType="end"/>
      </w:r>
    </w:p>
    <w:p w14:paraId="4C26D82B" w14:textId="7A016D78" w:rsidR="00781E82" w:rsidRDefault="00781E82" w:rsidP="007624B8"/>
    <w:p w14:paraId="23D18C55" w14:textId="3901568C" w:rsidR="00CD3E3D" w:rsidRDefault="00CD3E3D" w:rsidP="007624B8"/>
    <w:p w14:paraId="0361FF25" w14:textId="766EAC2C" w:rsidR="00CD3E3D" w:rsidRDefault="00CD3E3D" w:rsidP="007624B8"/>
    <w:p w14:paraId="0ED00488" w14:textId="3ED279F1" w:rsidR="00CD3E3D" w:rsidRDefault="00CD3E3D" w:rsidP="007624B8"/>
    <w:p w14:paraId="2B9CE62C" w14:textId="3D99F8B9" w:rsidR="00CD3E3D" w:rsidRDefault="00CD3E3D" w:rsidP="007624B8"/>
    <w:p w14:paraId="56E7B4B6" w14:textId="6F7CC7FF" w:rsidR="00CD3E3D" w:rsidRDefault="00CD3E3D" w:rsidP="007624B8"/>
    <w:p w14:paraId="21117507" w14:textId="0D302A21" w:rsidR="00CD3E3D" w:rsidRDefault="00CD3E3D" w:rsidP="007624B8"/>
    <w:p w14:paraId="0BCCF421" w14:textId="2E78AB31" w:rsidR="00CD3E3D" w:rsidRDefault="00CD3E3D" w:rsidP="007624B8"/>
    <w:p w14:paraId="664C5535" w14:textId="65060B2C" w:rsidR="00CD3E3D" w:rsidRDefault="00CD3E3D" w:rsidP="007624B8"/>
    <w:p w14:paraId="33E77219" w14:textId="43D19B2B" w:rsidR="00CD3E3D" w:rsidRDefault="00CD3E3D" w:rsidP="007624B8"/>
    <w:p w14:paraId="5B3A9D3B" w14:textId="3848078F" w:rsidR="00CD3E3D" w:rsidRDefault="00CD3E3D" w:rsidP="007624B8"/>
    <w:p w14:paraId="3E56C36E" w14:textId="72EEEFFA" w:rsidR="00CD3E3D" w:rsidRDefault="00CD3E3D" w:rsidP="007624B8"/>
    <w:p w14:paraId="537934F8" w14:textId="421B28AC" w:rsidR="00CD3E3D" w:rsidRDefault="00CD3E3D" w:rsidP="007624B8"/>
    <w:p w14:paraId="22D104AB" w14:textId="09CFD318" w:rsidR="00CD3E3D" w:rsidRDefault="00CD3E3D" w:rsidP="007624B8"/>
    <w:p w14:paraId="04E1E44A" w14:textId="77777777" w:rsidR="00CD3E3D" w:rsidRPr="00720310" w:rsidRDefault="00CD3E3D" w:rsidP="007624B8"/>
    <w:p w14:paraId="696AA729" w14:textId="21219845" w:rsidR="00336D1E" w:rsidRDefault="00EF2FBF" w:rsidP="00720310">
      <w:pPr>
        <w:pStyle w:val="Heading2"/>
      </w:pPr>
      <w:bookmarkStart w:id="436" w:name="_Toc79409288"/>
      <w:r w:rsidRPr="00124955">
        <w:lastRenderedPageBreak/>
        <w:t>Step 4: T</w:t>
      </w:r>
      <w:r w:rsidR="00336D1E" w:rsidRPr="00124955">
        <w:t>reatment</w:t>
      </w:r>
      <w:bookmarkEnd w:id="436"/>
    </w:p>
    <w:p w14:paraId="37E15793" w14:textId="5ECDE297" w:rsidR="00367E91" w:rsidRDefault="007369A9" w:rsidP="00720310">
      <w:r w:rsidRPr="007369A9">
        <w:t xml:space="preserve">Step 4 </w:t>
      </w:r>
      <w:r w:rsidR="001D13FE">
        <w:t>addresses key aspects of care when treating AYA</w:t>
      </w:r>
      <w:r w:rsidR="0006328B">
        <w:t xml:space="preserve"> with cancer</w:t>
      </w:r>
      <w:r w:rsidRPr="007369A9">
        <w:t>.</w:t>
      </w:r>
      <w:r w:rsidR="006036A6">
        <w:t xml:space="preserve"> </w:t>
      </w:r>
      <w:r w:rsidR="002E01B1" w:rsidRPr="002E01B1">
        <w:t>Visit the</w:t>
      </w:r>
      <w:r w:rsidR="006E3D20">
        <w:t xml:space="preserve"> </w:t>
      </w:r>
      <w:hyperlink w:history="1">
        <w:r w:rsidR="006E3D20" w:rsidRPr="006410A0">
          <w:rPr>
            <w:rStyle w:val="Hyperlink"/>
          </w:rPr>
          <w:t>Cancer Council website</w:t>
        </w:r>
      </w:hyperlink>
      <w:r w:rsidR="002E01B1" w:rsidRPr="002E01B1">
        <w:t xml:space="preserve"> &lt;www.cancer.org.au/OCP&gt; to view the optimal care pathways for each cancer type. </w:t>
      </w:r>
    </w:p>
    <w:p w14:paraId="44EE1FCC" w14:textId="3A631851" w:rsidR="00336D1E" w:rsidRDefault="008D14F8" w:rsidP="00244BAC">
      <w:pPr>
        <w:pStyle w:val="Heading3"/>
      </w:pPr>
      <w:bookmarkStart w:id="437" w:name="_Toc482951808"/>
      <w:bookmarkStart w:id="438" w:name="_Toc76462610"/>
      <w:bookmarkStart w:id="439" w:name="_Toc76463225"/>
      <w:bookmarkStart w:id="440" w:name="_Toc76733852"/>
      <w:bookmarkStart w:id="441" w:name="_Toc76734236"/>
      <w:bookmarkStart w:id="442" w:name="_Toc79135486"/>
      <w:bookmarkStart w:id="443" w:name="_Toc79135953"/>
      <w:bookmarkStart w:id="444" w:name="_Toc79408434"/>
      <w:bookmarkStart w:id="445" w:name="_Toc79409289"/>
      <w:r w:rsidRPr="00124955">
        <w:t>4.1</w:t>
      </w:r>
      <w:r w:rsidRPr="00124955">
        <w:tab/>
      </w:r>
      <w:r w:rsidR="00336D1E" w:rsidRPr="00124955">
        <w:t>Treatment intent</w:t>
      </w:r>
      <w:bookmarkEnd w:id="437"/>
      <w:bookmarkEnd w:id="438"/>
      <w:bookmarkEnd w:id="439"/>
      <w:bookmarkEnd w:id="440"/>
      <w:bookmarkEnd w:id="441"/>
      <w:bookmarkEnd w:id="442"/>
      <w:bookmarkEnd w:id="443"/>
      <w:bookmarkEnd w:id="444"/>
      <w:bookmarkEnd w:id="445"/>
    </w:p>
    <w:p w14:paraId="004B17C5" w14:textId="77777777" w:rsidR="00DC2DD4" w:rsidRDefault="007716B1" w:rsidP="007716B1">
      <w:r>
        <w:t>The intent of treatment can be defined as one of the following:</w:t>
      </w:r>
    </w:p>
    <w:p w14:paraId="61FCF241" w14:textId="720A56DE" w:rsidR="00DC2DD4" w:rsidRDefault="00DC2DD4" w:rsidP="0063001A">
      <w:pPr>
        <w:pStyle w:val="ListParagraph"/>
        <w:numPr>
          <w:ilvl w:val="0"/>
          <w:numId w:val="42"/>
        </w:numPr>
      </w:pPr>
      <w:r>
        <w:t>c</w:t>
      </w:r>
      <w:r w:rsidR="007716B1">
        <w:t xml:space="preserve">urative </w:t>
      </w:r>
    </w:p>
    <w:p w14:paraId="11B382B4" w14:textId="68FF9092" w:rsidR="00687CBE" w:rsidRDefault="00B004A7" w:rsidP="0063001A">
      <w:pPr>
        <w:pStyle w:val="ListParagraph"/>
        <w:numPr>
          <w:ilvl w:val="0"/>
          <w:numId w:val="42"/>
        </w:numPr>
      </w:pPr>
      <w:r>
        <w:t>treatment for AYA with uncertain or poor prognosis</w:t>
      </w:r>
      <w:r w:rsidR="00367C9A">
        <w:fldChar w:fldCharType="begin"/>
      </w:r>
      <w:r w:rsidR="005E54F0">
        <w:instrText xml:space="preserve"> ADDIN EN.CITE &lt;EndNote&gt;&lt;Cite&gt;&lt;Author&gt;Burgers&lt;/Author&gt;&lt;Year&gt;2021&lt;/Year&gt;&lt;RecNum&gt;665&lt;/RecNum&gt;&lt;DisplayText&gt;&lt;style face="superscript"&gt;289&lt;/style&gt;&lt;/DisplayText&gt;&lt;record&gt;&lt;rec-number&gt;665&lt;/rec-number&gt;&lt;foreign-keys&gt;&lt;key app="EN" db-id="2vzr02ev2z9xe3e2ds859xwv9wrsz99pza0t" timestamp="0"&gt;665&lt;/key&gt;&lt;/foreign-keys&gt;&lt;ref-type name="Journal Article"&gt;17&lt;/ref-type&gt;&lt;contributors&gt;&lt;authors&gt;&lt;author&gt;Burgers, V. W. G.&lt;/author&gt;&lt;author&gt;van der Graaf, W. T. A.&lt;/author&gt;&lt;author&gt;van der Meer, D. J.&lt;/author&gt;&lt;author&gt;McCabe, M. G.&lt;/author&gt;&lt;author&gt;Rijneveld, A. W.&lt;/author&gt;&lt;author&gt;van den Bent, M. J.&lt;/author&gt;&lt;author&gt;Husson, O.&lt;/author&gt;&lt;/authors&gt;&lt;/contributors&gt;&lt;auth-address&gt;Department of Psychosocial Research and Epidemiology, Netherlands Cancer Institute.&amp;#xD;Department of Medical Oncology, Netherlands Cancer Institute - Antoni van Leeuwenhoek, Amsterdam, and.&amp;#xD;Department of Medical Oncology, Erasmus MC Cancer Institute, Erasmus University Medical Center, Rotterdam, the Netherlands.&amp;#xD;Division of Cancer Sciences, University of Manchester, Manchester, United Kingdom.&amp;#xD;Department of Hematology, and.&amp;#xD;Department of Neurology, Erasmus University Medical Center, Rotterdam, the Netherlands; and.&amp;#xD;Division of Clinical Studies, Institute of Cancer Research, and the Royal Marsden NHS Foundation Trust, London, United Kingdom.&lt;/auth-address&gt;&lt;titles&gt;&lt;title&gt;Adolescents and Young Adults Living With an Uncertain or Poor Cancer Prognosis: The &amp;quot;New&amp;quot; Lost Tribe&lt;/title&gt;&lt;secondary-title&gt;J Natl Compr Canc Netw&lt;/secondary-title&gt;&lt;alt-title&gt;Journal of the National Comprehensive Cancer Network : JNCCN&lt;/alt-title&gt;&lt;/titles&gt;&lt;pages&gt;240-246&lt;/pages&gt;&lt;volume&gt;19&lt;/volume&gt;&lt;number&gt;3&lt;/number&gt;&lt;edition&gt;2021/03/06&lt;/edition&gt;&lt;dates&gt;&lt;year&gt;2021&lt;/year&gt;&lt;pub-dates&gt;&lt;date&gt;Mar 2&lt;/date&gt;&lt;/pub-dates&gt;&lt;/dates&gt;&lt;isbn&gt;1540-1405&lt;/isbn&gt;&lt;accession-num&gt;33668023&lt;/accession-num&gt;&lt;urls&gt;&lt;/urls&gt;&lt;electronic-resource-num&gt;10.6004/jnccn.2020.7696&lt;/electronic-resource-num&gt;&lt;remote-database-provider&gt;NLM&lt;/remote-database-provider&gt;&lt;language&gt;eng&lt;/language&gt;&lt;/record&gt;&lt;/Cite&gt;&lt;/EndNote&gt;</w:instrText>
      </w:r>
      <w:r w:rsidR="00367C9A">
        <w:fldChar w:fldCharType="separate"/>
      </w:r>
      <w:r w:rsidR="005E54F0" w:rsidRPr="005E54F0">
        <w:rPr>
          <w:noProof/>
          <w:vertAlign w:val="superscript"/>
        </w:rPr>
        <w:t>289</w:t>
      </w:r>
      <w:r w:rsidR="00367C9A">
        <w:fldChar w:fldCharType="end"/>
      </w:r>
    </w:p>
    <w:p w14:paraId="5F9C7E6B" w14:textId="0B55A39C" w:rsidR="00DC2DD4" w:rsidRDefault="007716B1" w:rsidP="0063001A">
      <w:pPr>
        <w:pStyle w:val="ListParagraph"/>
        <w:numPr>
          <w:ilvl w:val="0"/>
          <w:numId w:val="42"/>
        </w:numPr>
      </w:pPr>
      <w:r>
        <w:t>therapy to improve quality of life and/or longevity without expectation of cure</w:t>
      </w:r>
    </w:p>
    <w:p w14:paraId="1C864F92" w14:textId="4418448B" w:rsidR="00504A60" w:rsidRDefault="007716B1" w:rsidP="0063001A">
      <w:pPr>
        <w:pStyle w:val="ListParagraph"/>
        <w:numPr>
          <w:ilvl w:val="0"/>
          <w:numId w:val="42"/>
        </w:numPr>
      </w:pPr>
      <w:r>
        <w:t>symptom palliation</w:t>
      </w:r>
      <w:r w:rsidR="00687CBE">
        <w:t>.</w:t>
      </w:r>
    </w:p>
    <w:p w14:paraId="390F11C1" w14:textId="52000319" w:rsidR="007716B1" w:rsidRDefault="007716B1" w:rsidP="007716B1">
      <w:r>
        <w:t xml:space="preserve">The treatment intent should be established </w:t>
      </w:r>
      <w:r w:rsidR="00D0270B">
        <w:t xml:space="preserve">within the </w:t>
      </w:r>
      <w:r w:rsidR="00627FBD">
        <w:t>initial MDM</w:t>
      </w:r>
      <w:r>
        <w:t xml:space="preserve">, documented in the patient’s medical record and conveyed to the </w:t>
      </w:r>
      <w:r w:rsidR="00820DC4">
        <w:t>AYA and their family</w:t>
      </w:r>
      <w:r w:rsidR="00781E82">
        <w:t>.</w:t>
      </w:r>
    </w:p>
    <w:p w14:paraId="1E3A9266" w14:textId="7E88B06E" w:rsidR="003A4DAB" w:rsidRDefault="00914E8A" w:rsidP="00244BAC">
      <w:pPr>
        <w:pStyle w:val="Heading3"/>
      </w:pPr>
      <w:bookmarkStart w:id="446" w:name="_Toc482951812"/>
      <w:bookmarkStart w:id="447" w:name="_Toc76462611"/>
      <w:bookmarkStart w:id="448" w:name="_Toc76463226"/>
      <w:bookmarkStart w:id="449" w:name="_Toc76733853"/>
      <w:bookmarkStart w:id="450" w:name="_Toc76734237"/>
      <w:bookmarkStart w:id="451" w:name="_Toc79135487"/>
      <w:bookmarkStart w:id="452" w:name="_Toc79135954"/>
      <w:bookmarkStart w:id="453" w:name="_Toc79408435"/>
      <w:bookmarkStart w:id="454" w:name="_Toc79409290"/>
      <w:r>
        <w:t>4.</w:t>
      </w:r>
      <w:r w:rsidR="00D852A0">
        <w:t>2</w:t>
      </w:r>
      <w:r w:rsidR="008D14F8" w:rsidRPr="00124955">
        <w:tab/>
      </w:r>
      <w:bookmarkEnd w:id="446"/>
      <w:r w:rsidR="00102E22">
        <w:t>Treatment options</w:t>
      </w:r>
      <w:bookmarkEnd w:id="447"/>
      <w:bookmarkEnd w:id="448"/>
      <w:bookmarkEnd w:id="449"/>
      <w:bookmarkEnd w:id="450"/>
      <w:bookmarkEnd w:id="451"/>
      <w:bookmarkEnd w:id="452"/>
      <w:bookmarkEnd w:id="453"/>
      <w:bookmarkEnd w:id="454"/>
    </w:p>
    <w:p w14:paraId="282E25ED" w14:textId="0757DE06" w:rsidR="0011486E" w:rsidRDefault="003848F6" w:rsidP="004841BA">
      <w:r>
        <w:t xml:space="preserve">AYA may tolerate </w:t>
      </w:r>
      <w:r w:rsidR="00DB7698">
        <w:t>more intensive therapy</w:t>
      </w:r>
      <w:r w:rsidR="00F73C4D">
        <w:t xml:space="preserve">, have </w:t>
      </w:r>
      <w:r w:rsidR="00612CD5">
        <w:t>better organ function</w:t>
      </w:r>
      <w:r w:rsidR="000A6535">
        <w:t xml:space="preserve"> and experience fewer comorbidities that may limit treatment options in older patients</w:t>
      </w:r>
      <w:r w:rsidR="003D17CB">
        <w:t>.</w:t>
      </w:r>
      <w:r w:rsidR="009C32AA">
        <w:fldChar w:fldCharType="begin"/>
      </w:r>
      <w:r w:rsidR="005E54F0">
        <w:instrText xml:space="preserve"> ADDIN EN.CITE &lt;EndNote&gt;&lt;Cite&gt;&lt;Author&gt;Bleyer&lt;/Author&gt;&lt;Year&gt;2007&lt;/Year&gt;&lt;RecNum&gt;617&lt;/RecNum&gt;&lt;DisplayText&gt;&lt;style face="superscript"&gt;290&lt;/style&gt;&lt;/DisplayText&gt;&lt;record&gt;&lt;rec-number&gt;617&lt;/rec-number&gt;&lt;foreign-keys&gt;&lt;key app="EN" db-id="2vzr02ev2z9xe3e2ds859xwv9wrsz99pza0t" timestamp="0"&gt;617&lt;/key&gt;&lt;/foreign-keys&gt;&lt;ref-type name="Journal Article"&gt;17&lt;/ref-type&gt;&lt;contributors&gt;&lt;authors&gt;&lt;author&gt;Bleyer, A.&lt;/author&gt;&lt;/authors&gt;&lt;/contributors&gt;&lt;auth-address&gt;Cancer Treatment Center, St. Charles Medical Center, Bend, OR, USA.&lt;/auth-address&gt;&lt;titles&gt;&lt;title&gt;Young adult oncology: the patients and their survival challenges&lt;/title&gt;&lt;secondary-title&gt;CA Cancer J Clin&lt;/secondary-title&gt;&lt;alt-title&gt;CA: a cancer journal for clinicians&lt;/alt-title&gt;&lt;/titles&gt;&lt;pages&gt;242-55&lt;/pages&gt;&lt;volume&gt;57&lt;/volume&gt;&lt;number&gt;4&lt;/number&gt;&lt;edition&gt;2007/07/13&lt;/edition&gt;&lt;keywords&gt;&lt;keyword&gt;Adolescent&lt;/keyword&gt;&lt;keyword&gt;Adult&lt;/keyword&gt;&lt;keyword&gt;Age Factors&lt;/keyword&gt;&lt;keyword&gt;Humans&lt;/keyword&gt;&lt;keyword&gt;Incidence&lt;/keyword&gt;&lt;keyword&gt;Medical Oncology/standards&lt;/keyword&gt;&lt;keyword&gt;*Neoplasms/diagnosis/economics/mortality/psychology&lt;/keyword&gt;&lt;keyword&gt;*Quality of Health Care&lt;/keyword&gt;&lt;keyword&gt;*Quality of Life&lt;/keyword&gt;&lt;keyword&gt;Risk Factors&lt;/keyword&gt;&lt;keyword&gt;Survival Analysis&lt;/keyword&gt;&lt;keyword&gt;Time Factors&lt;/keyword&gt;&lt;keyword&gt;United States/epidemiology&lt;/keyword&gt;&lt;/keywords&gt;&lt;dates&gt;&lt;year&gt;2007&lt;/year&gt;&lt;pub-dates&gt;&lt;date&gt;Jul-Aug&lt;/date&gt;&lt;/pub-dates&gt;&lt;/dates&gt;&lt;isbn&gt;0007-9235 (Print)&amp;#xD;0007-9235&lt;/isbn&gt;&lt;accession-num&gt;17626120&lt;/accession-num&gt;&lt;urls&gt;&lt;/urls&gt;&lt;electronic-resource-num&gt;10.3322/canjclin.57.4.242&lt;/electronic-resource-num&gt;&lt;remote-database-provider&gt;NLM&lt;/remote-database-provider&gt;&lt;language&gt;eng&lt;/language&gt;&lt;/record&gt;&lt;/Cite&gt;&lt;/EndNote&gt;</w:instrText>
      </w:r>
      <w:r w:rsidR="009C32AA">
        <w:fldChar w:fldCharType="separate"/>
      </w:r>
      <w:r w:rsidR="005E54F0" w:rsidRPr="005E54F0">
        <w:rPr>
          <w:noProof/>
          <w:vertAlign w:val="superscript"/>
        </w:rPr>
        <w:t>290</w:t>
      </w:r>
      <w:r w:rsidR="009C32AA">
        <w:fldChar w:fldCharType="end"/>
      </w:r>
      <w:r w:rsidR="0083461B">
        <w:t xml:space="preserve"> </w:t>
      </w:r>
      <w:r w:rsidR="00587F9A">
        <w:t>Increased</w:t>
      </w:r>
      <w:r w:rsidR="003D17CB">
        <w:t xml:space="preserve"> </w:t>
      </w:r>
      <w:r w:rsidR="00587F9A">
        <w:t xml:space="preserve">treatment </w:t>
      </w:r>
      <w:r w:rsidR="003D17CB">
        <w:t>intensity</w:t>
      </w:r>
      <w:r w:rsidR="00587F9A">
        <w:t xml:space="preserve"> </w:t>
      </w:r>
      <w:r w:rsidR="0083461B">
        <w:t>may favour outcomes in some disease groups</w:t>
      </w:r>
      <w:r w:rsidR="0083461B">
        <w:fldChar w:fldCharType="begin">
          <w:fldData xml:space="preserve">PEVuZE5vdGU+PENpdGU+PEF1dGhvcj5NY05lZXI8L0F1dGhvcj48WWVhcj4yMDE4PC9ZZWFyPjxS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</w:fldData>
        </w:fldChar>
      </w:r>
      <w:r w:rsidR="005E54F0">
        <w:instrText xml:space="preserve"> ADDIN EN.CITE </w:instrText>
      </w:r>
      <w:r w:rsidR="005E54F0">
        <w:fldChar w:fldCharType="begin">
          <w:fldData xml:space="preserve">PEVuZE5vdGU+PENpdGU+PEF1dGhvcj5NY05lZXI8L0F1dGhvcj48WWVhcj4yMDE4PC9ZZWFyPjxS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</w:fldData>
        </w:fldChar>
      </w:r>
      <w:r w:rsidR="005E54F0">
        <w:instrText xml:space="preserve"> ADDIN EN.CITE.DATA </w:instrText>
      </w:r>
      <w:r w:rsidR="005E54F0">
        <w:fldChar w:fldCharType="end"/>
      </w:r>
      <w:r w:rsidR="0083461B">
        <w:fldChar w:fldCharType="separate"/>
      </w:r>
      <w:r w:rsidR="005E54F0" w:rsidRPr="005E54F0">
        <w:rPr>
          <w:noProof/>
          <w:vertAlign w:val="superscript"/>
        </w:rPr>
        <w:t>291</w:t>
      </w:r>
      <w:r w:rsidR="0083461B">
        <w:fldChar w:fldCharType="end"/>
      </w:r>
      <w:r w:rsidR="006E6E99">
        <w:t xml:space="preserve"> </w:t>
      </w:r>
      <w:r w:rsidR="00587F9A">
        <w:t xml:space="preserve">and should be considered where it </w:t>
      </w:r>
      <w:r w:rsidR="006E17A1">
        <w:t>demonstrates improved</w:t>
      </w:r>
      <w:r w:rsidR="00587F9A">
        <w:t xml:space="preserve"> outcomes</w:t>
      </w:r>
      <w:r w:rsidR="006E17A1">
        <w:t xml:space="preserve"> </w:t>
      </w:r>
      <w:r w:rsidR="00830545">
        <w:t>with acceptable s</w:t>
      </w:r>
      <w:r w:rsidR="004910CE">
        <w:t>i</w:t>
      </w:r>
      <w:r w:rsidR="00830545">
        <w:t>de effect profile</w:t>
      </w:r>
      <w:r w:rsidR="00587F9A">
        <w:t>.</w:t>
      </w:r>
      <w:r w:rsidR="004910CE">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rsidR="004910CE">
        <w:fldChar w:fldCharType="separate"/>
      </w:r>
      <w:r w:rsidR="00E3323E" w:rsidRPr="00E3323E">
        <w:rPr>
          <w:noProof/>
          <w:vertAlign w:val="superscript"/>
        </w:rPr>
        <w:t>29</w:t>
      </w:r>
      <w:r w:rsidR="004910CE">
        <w:fldChar w:fldCharType="end"/>
      </w:r>
      <w:r w:rsidR="00587F9A">
        <w:t xml:space="preserve"> </w:t>
      </w:r>
      <w:r w:rsidR="006E6E99">
        <w:t xml:space="preserve">As previously discussed, there are also unique pharmacokinetic and pharmacodynamic </w:t>
      </w:r>
      <w:r w:rsidR="00AD6C43">
        <w:t xml:space="preserve">factors </w:t>
      </w:r>
      <w:r w:rsidR="006E6E99">
        <w:t>in this age group that may impact on efficacy and toxicity of chemotherapy and biotherapy dosing.</w:t>
      </w:r>
      <w:r w:rsidR="006E6E99">
        <w:fldChar w:fldCharType="begin">
          <w:fldData xml:space="preserve">PEVuZE5vdGU+PENpdGU+PEF1dGhvcj5GZXJyYXJpPC9BdXRob3I+PFllYXI+MjAyMTwvWWVhcj48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</w:fldData>
        </w:fldChar>
      </w:r>
      <w:r w:rsidR="005E54F0">
        <w:instrText xml:space="preserve"> ADDIN EN.CITE </w:instrText>
      </w:r>
      <w:r w:rsidR="005E54F0">
        <w:fldChar w:fldCharType="begin">
          <w:fldData xml:space="preserve">PEVuZE5vdGU+PENpdGU+PEF1dGhvcj5GZXJyYXJpPC9BdXRob3I+PFllYXI+MjAyMTwvWWVhcj48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</w:fldData>
        </w:fldChar>
      </w:r>
      <w:r w:rsidR="005E54F0">
        <w:instrText xml:space="preserve"> ADDIN EN.CITE.DATA </w:instrText>
      </w:r>
      <w:r w:rsidR="005E54F0">
        <w:fldChar w:fldCharType="end"/>
      </w:r>
      <w:r w:rsidR="006E6E99">
        <w:fldChar w:fldCharType="separate"/>
      </w:r>
      <w:r w:rsidR="005E54F0" w:rsidRPr="005E54F0">
        <w:rPr>
          <w:noProof/>
          <w:vertAlign w:val="superscript"/>
        </w:rPr>
        <w:t>9, 233, 234</w:t>
      </w:r>
      <w:r w:rsidR="006E6E99">
        <w:fldChar w:fldCharType="end"/>
      </w:r>
      <w:r w:rsidR="006E6E99">
        <w:t xml:space="preserve"> </w:t>
      </w:r>
      <w:r w:rsidR="002C43D2">
        <w:t>Treatment options</w:t>
      </w:r>
      <w:r w:rsidR="00481E8C">
        <w:t xml:space="preserve"> in AYA</w:t>
      </w:r>
      <w:r w:rsidR="00217AFF">
        <w:t xml:space="preserve"> </w:t>
      </w:r>
      <w:r w:rsidR="004542E3">
        <w:t xml:space="preserve">also </w:t>
      </w:r>
      <w:r w:rsidR="00481E8C">
        <w:t xml:space="preserve">need to </w:t>
      </w:r>
      <w:r w:rsidR="004542E3">
        <w:t xml:space="preserve">consider </w:t>
      </w:r>
      <w:r w:rsidR="00C84CAB">
        <w:t xml:space="preserve">the </w:t>
      </w:r>
      <w:r w:rsidR="00737CE3">
        <w:t xml:space="preserve">increased </w:t>
      </w:r>
      <w:r w:rsidR="00933A4C">
        <w:t>risk</w:t>
      </w:r>
      <w:r w:rsidR="00C75203">
        <w:t>s</w:t>
      </w:r>
      <w:r w:rsidR="00933A4C">
        <w:t xml:space="preserve"> of late effects </w:t>
      </w:r>
      <w:r w:rsidR="00E62CE1">
        <w:fldChar w:fldCharType="begin">
          <w:fldData xml:space="preserve">PEVuZE5vdGU+PENpdGU+PEF1dGhvcj5Sb2Jpc29uPC9BdXRob3I+PFllYXI+MjAxNDwvWWVhcj48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</w:fldData>
        </w:fldChar>
      </w:r>
      <w:r w:rsidR="005E54F0">
        <w:instrText xml:space="preserve"> ADDIN EN.CITE </w:instrText>
      </w:r>
      <w:r w:rsidR="005E54F0">
        <w:fldChar w:fldCharType="begin">
          <w:fldData xml:space="preserve">PEVuZE5vdGU+PENpdGU+PEF1dGhvcj5Sb2Jpc29uPC9BdXRob3I+PFllYXI+MjAxNDwvWWVhcj48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</w:fldData>
        </w:fldChar>
      </w:r>
      <w:r w:rsidR="005E54F0">
        <w:instrText xml:space="preserve"> ADDIN EN.CITE.DATA </w:instrText>
      </w:r>
      <w:r w:rsidR="005E54F0">
        <w:fldChar w:fldCharType="end"/>
      </w:r>
      <w:r w:rsidR="00E62CE1">
        <w:fldChar w:fldCharType="separate"/>
      </w:r>
      <w:r w:rsidR="005E54F0" w:rsidRPr="005E54F0">
        <w:rPr>
          <w:noProof/>
          <w:vertAlign w:val="superscript"/>
        </w:rPr>
        <w:t>292, 293</w:t>
      </w:r>
      <w:r w:rsidR="00E62CE1">
        <w:fldChar w:fldCharType="end"/>
      </w:r>
      <w:r w:rsidR="00680C39">
        <w:t xml:space="preserve"> and both disease</w:t>
      </w:r>
      <w:r w:rsidR="00036E5F">
        <w:t xml:space="preserve"> </w:t>
      </w:r>
      <w:r w:rsidR="0000285D">
        <w:fldChar w:fldCharType="begin">
          <w:fldData xml:space="preserve">PEVuZE5vdGU+PENpdGU+PEF1dGhvcj5Bcm1lbmlhbjwvQXV0aG9yPjxZZWFyPjIwMjA8L1llYXI+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</w:fldData>
        </w:fldChar>
      </w:r>
      <w:r w:rsidR="005E54F0">
        <w:instrText xml:space="preserve"> ADDIN EN.CITE </w:instrText>
      </w:r>
      <w:r w:rsidR="005E54F0">
        <w:fldChar w:fldCharType="begin">
          <w:fldData xml:space="preserve">PEVuZE5vdGU+PENpdGU+PEF1dGhvcj5Bcm1lbmlhbjwvQXV0aG9yPjxZZWFyPjIwMjA8L1llYXI+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</w:fldData>
        </w:fldChar>
      </w:r>
      <w:r w:rsidR="005E54F0">
        <w:instrText xml:space="preserve"> ADDIN EN.CITE.DATA </w:instrText>
      </w:r>
      <w:r w:rsidR="005E54F0">
        <w:fldChar w:fldCharType="end"/>
      </w:r>
      <w:r w:rsidR="0000285D">
        <w:fldChar w:fldCharType="separate"/>
      </w:r>
      <w:r w:rsidR="005E54F0" w:rsidRPr="005E54F0">
        <w:rPr>
          <w:noProof/>
          <w:vertAlign w:val="superscript"/>
        </w:rPr>
        <w:t>294</w:t>
      </w:r>
      <w:r w:rsidR="0000285D">
        <w:fldChar w:fldCharType="end"/>
      </w:r>
      <w:r w:rsidR="00680C39">
        <w:t xml:space="preserve"> and non-disease related mortality</w:t>
      </w:r>
      <w:r w:rsidR="00DF5E23">
        <w:fldChar w:fldCharType="begin">
          <w:fldData xml:space="preserve">PEVuZE5vdGU+PENpdGU+PEF1dGhvcj5BbmRlcnNvbjwvQXV0aG9yPjxZZWFyPjIwMTk8L1llYXI+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</w:fldData>
        </w:fldChar>
      </w:r>
      <w:r w:rsidR="005E54F0">
        <w:instrText xml:space="preserve"> ADDIN EN.CITE </w:instrText>
      </w:r>
      <w:r w:rsidR="005E54F0">
        <w:fldChar w:fldCharType="begin">
          <w:fldData xml:space="preserve">PEVuZE5vdGU+PENpdGU+PEF1dGhvcj5BbmRlcnNvbjwvQXV0aG9yPjxZZWFyPjIwMTk8L1llYXI+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</w:fldData>
        </w:fldChar>
      </w:r>
      <w:r w:rsidR="005E54F0">
        <w:instrText xml:space="preserve"> ADDIN EN.CITE.DATA </w:instrText>
      </w:r>
      <w:r w:rsidR="005E54F0">
        <w:fldChar w:fldCharType="end"/>
      </w:r>
      <w:r w:rsidR="00DF5E23">
        <w:fldChar w:fldCharType="separate"/>
      </w:r>
      <w:r w:rsidR="005E54F0" w:rsidRPr="005E54F0">
        <w:rPr>
          <w:noProof/>
          <w:vertAlign w:val="superscript"/>
        </w:rPr>
        <w:t>295</w:t>
      </w:r>
      <w:r w:rsidR="00DF5E23">
        <w:fldChar w:fldCharType="end"/>
      </w:r>
      <w:r w:rsidR="00DF5E23">
        <w:t xml:space="preserve"> </w:t>
      </w:r>
      <w:r w:rsidR="00E824E4">
        <w:t>associated</w:t>
      </w:r>
      <w:r w:rsidR="00186BDB">
        <w:t xml:space="preserve"> with </w:t>
      </w:r>
      <w:r w:rsidR="0080684E">
        <w:t>this age group.</w:t>
      </w:r>
      <w:r w:rsidR="00101BA9" w:rsidRPr="004841BA">
        <w:t xml:space="preserve"> </w:t>
      </w:r>
    </w:p>
    <w:p w14:paraId="4B3CCE1F" w14:textId="1422F502" w:rsidR="00F4147D" w:rsidRPr="004841BA" w:rsidRDefault="00BD7641" w:rsidP="004841BA">
      <w:r w:rsidRPr="00BD7641">
        <w:t>When</w:t>
      </w:r>
      <w:r w:rsidR="00DB17C9">
        <w:t>ever</w:t>
      </w:r>
      <w:r w:rsidRPr="00BD7641">
        <w:t xml:space="preserve"> possible, AYA patients should </w:t>
      </w:r>
      <w:r w:rsidR="00E52383">
        <w:t>have a carefully planned path to enrolment in</w:t>
      </w:r>
      <w:r w:rsidR="006214AC">
        <w:t xml:space="preserve"> </w:t>
      </w:r>
      <w:r w:rsidRPr="00BD7641">
        <w:t>clinical trials for their specific disease.</w:t>
      </w:r>
      <w:r w:rsidR="00DB17C9" w:rsidRPr="004841BA">
        <w:t xml:space="preserve"> </w:t>
      </w:r>
    </w:p>
    <w:p w14:paraId="05A79E10" w14:textId="73F575E2" w:rsidR="00914E8A" w:rsidRDefault="00914E8A" w:rsidP="00143847">
      <w:pPr>
        <w:pStyle w:val="Heading4"/>
      </w:pPr>
      <w:bookmarkStart w:id="455" w:name="_Toc76462612"/>
      <w:bookmarkStart w:id="456" w:name="_Toc76463227"/>
      <w:bookmarkStart w:id="457" w:name="_Toc76733854"/>
      <w:bookmarkStart w:id="458" w:name="_Toc76734238"/>
      <w:bookmarkStart w:id="459" w:name="_Toc79135488"/>
      <w:bookmarkStart w:id="460" w:name="_Toc79135955"/>
      <w:r>
        <w:t>4.</w:t>
      </w:r>
      <w:r w:rsidR="0022720F">
        <w:t>2.1</w:t>
      </w:r>
      <w:r>
        <w:tab/>
        <w:t>Surgery</w:t>
      </w:r>
      <w:bookmarkEnd w:id="455"/>
      <w:bookmarkEnd w:id="456"/>
      <w:bookmarkEnd w:id="457"/>
      <w:bookmarkEnd w:id="458"/>
      <w:bookmarkEnd w:id="459"/>
      <w:bookmarkEnd w:id="460"/>
    </w:p>
    <w:p w14:paraId="3CD27E46" w14:textId="3B31C93F" w:rsidR="00914E8A" w:rsidRPr="00914E8A" w:rsidRDefault="00DF5C84" w:rsidP="00EC2A66">
      <w:r>
        <w:t>Surgery</w:t>
      </w:r>
      <w:r w:rsidR="00056823">
        <w:t xml:space="preserve"> plays a critical role in many common AYA cancers, such as sarcomas, CNS tumours, </w:t>
      </w:r>
      <w:r>
        <w:t xml:space="preserve">breast cancer, colorectal and thyroid cancer. </w:t>
      </w:r>
      <w:r w:rsidR="00BC4D12" w:rsidRPr="00BC4D12">
        <w:t>The surgeon is</w:t>
      </w:r>
      <w:r w:rsidR="007B4317">
        <w:t xml:space="preserve"> considered</w:t>
      </w:r>
      <w:r w:rsidR="00BC4D12" w:rsidRPr="00BC4D12">
        <w:t xml:space="preserve"> a c</w:t>
      </w:r>
      <w:r w:rsidR="007B4317">
        <w:t>o</w:t>
      </w:r>
      <w:r w:rsidR="00BC4D12" w:rsidRPr="00BC4D12">
        <w:t>re member of the multidisciplinary team</w:t>
      </w:r>
      <w:r w:rsidR="00670649">
        <w:t xml:space="preserve"> and participates in the</w:t>
      </w:r>
      <w:r w:rsidR="00E3737A" w:rsidRPr="00E3737A">
        <w:t xml:space="preserve"> diagnostic/treatment planning MDM</w:t>
      </w:r>
      <w:r w:rsidR="00BC4D12" w:rsidRPr="00BC4D12">
        <w:t>.</w:t>
      </w:r>
      <w:r w:rsidR="00BC4D12">
        <w:t xml:space="preserve"> </w:t>
      </w:r>
      <w:r>
        <w:t xml:space="preserve">Surgical interventions </w:t>
      </w:r>
      <w:r w:rsidR="006867CE">
        <w:t xml:space="preserve">in the </w:t>
      </w:r>
      <w:r w:rsidR="00E403E9">
        <w:t>emerging</w:t>
      </w:r>
      <w:r w:rsidR="00DF4992">
        <w:t xml:space="preserve"> AYA </w:t>
      </w:r>
      <w:r w:rsidR="00177A8E">
        <w:t xml:space="preserve">(such as limb-sparing procedures in bone sarcomas) </w:t>
      </w:r>
      <w:r w:rsidR="00B176B6">
        <w:t xml:space="preserve">need careful planning as they </w:t>
      </w:r>
      <w:r w:rsidR="00DF4992">
        <w:t xml:space="preserve">may </w:t>
      </w:r>
      <w:r w:rsidR="00505CE4">
        <w:t>lead to greater late effects than the older AYA</w:t>
      </w:r>
      <w:r w:rsidR="00B176B6">
        <w:t xml:space="preserve"> or adult</w:t>
      </w:r>
      <w:r w:rsidR="00505CE4">
        <w:t>.</w:t>
      </w:r>
      <w:r w:rsidR="00B176B6">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rsidR="00B176B6">
        <w:fldChar w:fldCharType="separate"/>
      </w:r>
      <w:r w:rsidR="00E3323E" w:rsidRPr="00E3323E">
        <w:rPr>
          <w:noProof/>
          <w:vertAlign w:val="superscript"/>
        </w:rPr>
        <w:t>29</w:t>
      </w:r>
      <w:r w:rsidR="00B176B6">
        <w:fldChar w:fldCharType="end"/>
      </w:r>
      <w:r w:rsidR="00B176B6">
        <w:t xml:space="preserve"> </w:t>
      </w:r>
      <w:r w:rsidR="00FA7E26">
        <w:t>When considering the location of surgery</w:t>
      </w:r>
      <w:r w:rsidR="0045759E">
        <w:t xml:space="preserve"> in AYA</w:t>
      </w:r>
      <w:r w:rsidR="00214AEE">
        <w:t xml:space="preserve"> cancers</w:t>
      </w:r>
      <w:r w:rsidR="00FA7E26">
        <w:t xml:space="preserve">, </w:t>
      </w:r>
      <w:r w:rsidR="00726358">
        <w:t xml:space="preserve">level of complexity and </w:t>
      </w:r>
      <w:r w:rsidR="00FA7E26">
        <w:t>the i</w:t>
      </w:r>
      <w:r w:rsidR="00EC2A66">
        <w:t>nstitutional</w:t>
      </w:r>
      <w:r w:rsidR="00FA7E26">
        <w:t xml:space="preserve"> </w:t>
      </w:r>
      <w:r w:rsidR="00EC2A66">
        <w:t xml:space="preserve">volume </w:t>
      </w:r>
      <w:r w:rsidR="004345D8">
        <w:t>or caseload</w:t>
      </w:r>
      <w:r w:rsidR="001D4D87">
        <w:t xml:space="preserve"> </w:t>
      </w:r>
      <w:r w:rsidR="00EC2A66">
        <w:t>of patients should be considered</w:t>
      </w:r>
      <w:r w:rsidR="002A6B44">
        <w:t>,</w:t>
      </w:r>
      <w:r w:rsidR="00EC2A66">
        <w:t xml:space="preserve"> alongside services</w:t>
      </w:r>
      <w:r w:rsidR="00FA7E26">
        <w:t xml:space="preserve"> </w:t>
      </w:r>
      <w:r w:rsidR="00EC2A66">
        <w:t xml:space="preserve">that encourage and support speciality </w:t>
      </w:r>
      <w:r w:rsidR="00FA7E26">
        <w:t xml:space="preserve">AYA care under a MDT </w:t>
      </w:r>
      <w:r w:rsidR="00EC2A66">
        <w:t>structure</w:t>
      </w:r>
      <w:r w:rsidR="002A6B44">
        <w:t xml:space="preserve"> </w:t>
      </w:r>
      <w:r w:rsidR="0077694C">
        <w:t xml:space="preserve">with an active clinical </w:t>
      </w:r>
      <w:r w:rsidR="0077694C">
        <w:lastRenderedPageBreak/>
        <w:t>trials focus</w:t>
      </w:r>
      <w:r w:rsidR="003C6FFC">
        <w:t xml:space="preserve"> and </w:t>
      </w:r>
      <w:r w:rsidR="00AB054B">
        <w:t>access to rehabilitative services</w:t>
      </w:r>
      <w:r w:rsidR="0077694C">
        <w:t>.</w:t>
      </w:r>
      <w:r w:rsidR="00DD6081">
        <w:t xml:space="preserve"> </w:t>
      </w:r>
      <w:r w:rsidR="000A49CD">
        <w:t>Surgical v</w:t>
      </w:r>
      <w:r w:rsidR="00DD6081">
        <w:t xml:space="preserve">olume effect </w:t>
      </w:r>
      <w:r w:rsidR="00D21F89">
        <w:t xml:space="preserve">in </w:t>
      </w:r>
      <w:r w:rsidR="00D235E7">
        <w:t xml:space="preserve">speciality referral centres </w:t>
      </w:r>
      <w:r w:rsidR="00DD6081">
        <w:t xml:space="preserve">may have </w:t>
      </w:r>
      <w:r w:rsidR="000A49CD">
        <w:t>a positive association with outcomes</w:t>
      </w:r>
      <w:r w:rsidR="006F511E">
        <w:t xml:space="preserve"> in areas such as sarcoma or central nervous system tumours</w:t>
      </w:r>
      <w:r w:rsidR="000A49CD">
        <w:t>.</w:t>
      </w:r>
      <w:r w:rsidR="000A49CD">
        <w:fldChar w:fldCharType="begin">
          <w:fldData xml:space="preserve">PEVuZE5vdGU+PENpdGU+PEF1dGhvcj5CbGF5PC9BdXRob3I+PFllYXI+MjAxOTwvWWVhcj48UmVj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</w:fldData>
        </w:fldChar>
      </w:r>
      <w:r w:rsidR="00B1559F">
        <w:instrText xml:space="preserve"> ADDIN EN.CITE </w:instrText>
      </w:r>
      <w:r w:rsidR="00B1559F">
        <w:fldChar w:fldCharType="begin">
          <w:fldData xml:space="preserve">PEVuZE5vdGU+PENpdGU+PEF1dGhvcj5CbGF5PC9BdXRob3I+PFllYXI+MjAxOTwvWWVhcj48UmVj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</w:fldData>
        </w:fldChar>
      </w:r>
      <w:r w:rsidR="00B1559F">
        <w:instrText xml:space="preserve"> ADDIN EN.CITE.DATA </w:instrText>
      </w:r>
      <w:r w:rsidR="00B1559F">
        <w:fldChar w:fldCharType="end"/>
      </w:r>
      <w:r w:rsidR="000A49CD">
        <w:fldChar w:fldCharType="separate"/>
      </w:r>
      <w:r w:rsidR="00B1559F" w:rsidRPr="00B1559F">
        <w:rPr>
          <w:noProof/>
          <w:vertAlign w:val="superscript"/>
        </w:rPr>
        <w:t>191, 192</w:t>
      </w:r>
      <w:r w:rsidR="000A49CD">
        <w:fldChar w:fldCharType="end"/>
      </w:r>
      <w:r w:rsidR="00A80411">
        <w:t xml:space="preserve"> </w:t>
      </w:r>
      <w:r w:rsidR="008D2297">
        <w:t>Institution</w:t>
      </w:r>
      <w:r w:rsidR="00B56E1D">
        <w:t>s</w:t>
      </w:r>
      <w:r w:rsidR="008D2297">
        <w:t xml:space="preserve"> without </w:t>
      </w:r>
      <w:r w:rsidR="00DA4936">
        <w:t>appropriate</w:t>
      </w:r>
      <w:r w:rsidR="00B56E1D">
        <w:t xml:space="preserve"> caseload and service</w:t>
      </w:r>
      <w:r w:rsidR="00DA4936">
        <w:t xml:space="preserve"> capability should </w:t>
      </w:r>
      <w:r w:rsidR="00B56E1D">
        <w:t xml:space="preserve">have </w:t>
      </w:r>
      <w:r w:rsidR="00DA4936">
        <w:t>establish</w:t>
      </w:r>
      <w:r w:rsidR="00B56E1D">
        <w:t>ed processes for routine referral to high-volume centres.</w:t>
      </w:r>
    </w:p>
    <w:p w14:paraId="1A359EE0" w14:textId="654602E1" w:rsidR="00FA3A54" w:rsidRDefault="00914E8A" w:rsidP="00143847">
      <w:pPr>
        <w:pStyle w:val="Heading4"/>
      </w:pPr>
      <w:bookmarkStart w:id="461" w:name="_Toc482951813"/>
      <w:bookmarkStart w:id="462" w:name="_Toc76462613"/>
      <w:bookmarkStart w:id="463" w:name="_Toc76463228"/>
      <w:bookmarkStart w:id="464" w:name="_Toc76733855"/>
      <w:bookmarkStart w:id="465" w:name="_Toc76734239"/>
      <w:bookmarkStart w:id="466" w:name="_Toc79135489"/>
      <w:bookmarkStart w:id="467" w:name="_Toc79135956"/>
      <w:r>
        <w:t>4.</w:t>
      </w:r>
      <w:r w:rsidR="00143847">
        <w:t>2.2</w:t>
      </w:r>
      <w:r w:rsidR="008D14F8" w:rsidRPr="00124955">
        <w:tab/>
      </w:r>
      <w:r w:rsidR="00E82866" w:rsidRPr="00124955">
        <w:t>Radiotherapy</w:t>
      </w:r>
      <w:bookmarkEnd w:id="461"/>
      <w:bookmarkEnd w:id="462"/>
      <w:bookmarkEnd w:id="463"/>
      <w:bookmarkEnd w:id="464"/>
      <w:bookmarkEnd w:id="465"/>
      <w:bookmarkEnd w:id="466"/>
      <w:bookmarkEnd w:id="467"/>
    </w:p>
    <w:p w14:paraId="76453736" w14:textId="30FAA2C6" w:rsidR="00914E8A" w:rsidRDefault="00846145" w:rsidP="00914E8A">
      <w:r>
        <w:t xml:space="preserve">Radiotherapy is indicated for the treatment of many AYA cancers. </w:t>
      </w:r>
      <w:r w:rsidR="006F511E">
        <w:t>However, the</w:t>
      </w:r>
      <w:r w:rsidR="00702532">
        <w:t xml:space="preserve"> use of radiotherapy in AYA with cancer</w:t>
      </w:r>
      <w:r w:rsidR="001563AA">
        <w:t xml:space="preserve"> (dependant </w:t>
      </w:r>
      <w:r w:rsidR="001B3B3A">
        <w:t>on</w:t>
      </w:r>
      <w:r w:rsidR="001563AA">
        <w:t xml:space="preserve"> </w:t>
      </w:r>
      <w:r w:rsidR="00744CDE">
        <w:t xml:space="preserve">dose, </w:t>
      </w:r>
      <w:r w:rsidR="001563AA">
        <w:t>field and technique)</w:t>
      </w:r>
      <w:r w:rsidR="00702532">
        <w:t xml:space="preserve"> has been associated with </w:t>
      </w:r>
      <w:r w:rsidR="00265641">
        <w:t xml:space="preserve">increased risk of </w:t>
      </w:r>
      <w:r w:rsidR="00C03C4E">
        <w:t>second malignant neoplasms (</w:t>
      </w:r>
      <w:r w:rsidR="00BE591F">
        <w:t>SMN</w:t>
      </w:r>
      <w:r w:rsidR="00C03C4E">
        <w:t>)</w:t>
      </w:r>
      <w:r w:rsidR="00BE591F">
        <w:t xml:space="preserve"> mortality</w:t>
      </w:r>
      <w:r w:rsidR="00845AB4">
        <w:t>,</w:t>
      </w:r>
      <w:r w:rsidR="00BE591F">
        <w:fldChar w:fldCharType="begin">
          <w:fldData xml:space="preserve">PEVuZE5vdGU+PENpdGU+PEF1dGhvcj5Bcm1lbmlhbjwvQXV0aG9yPjxZZWFyPjIwMjA8L1llYXI+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</w:fldData>
        </w:fldChar>
      </w:r>
      <w:r w:rsidR="005E54F0">
        <w:instrText xml:space="preserve"> ADDIN EN.CITE </w:instrText>
      </w:r>
      <w:r w:rsidR="005E54F0">
        <w:fldChar w:fldCharType="begin">
          <w:fldData xml:space="preserve">PEVuZE5vdGU+PENpdGU+PEF1dGhvcj5Bcm1lbmlhbjwvQXV0aG9yPjxZZWFyPjIwMjA8L1llYXI+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</w:fldData>
        </w:fldChar>
      </w:r>
      <w:r w:rsidR="005E54F0">
        <w:instrText xml:space="preserve"> ADDIN EN.CITE.DATA </w:instrText>
      </w:r>
      <w:r w:rsidR="005E54F0">
        <w:fldChar w:fldCharType="end"/>
      </w:r>
      <w:r w:rsidR="00BE591F">
        <w:fldChar w:fldCharType="separate"/>
      </w:r>
      <w:r w:rsidR="005E54F0" w:rsidRPr="005E54F0">
        <w:rPr>
          <w:noProof/>
          <w:vertAlign w:val="superscript"/>
        </w:rPr>
        <w:t>294</w:t>
      </w:r>
      <w:r w:rsidR="00BE591F">
        <w:fldChar w:fldCharType="end"/>
      </w:r>
      <w:r w:rsidR="00845AB4">
        <w:t xml:space="preserve"> </w:t>
      </w:r>
      <w:r w:rsidR="00265641">
        <w:t>cerebrovascular disease</w:t>
      </w:r>
      <w:r w:rsidR="00265641">
        <w:fldChar w:fldCharType="begin">
          <w:fldData xml:space="preserve">PEVuZE5vdGU+PENpdGU+PEF1dGhvcj5CcmlnaHQ8L0F1dGhvcj48WWVhcj4yMDE3PC9ZZWFyPjxS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</w:fldData>
        </w:fldChar>
      </w:r>
      <w:r w:rsidR="005E54F0">
        <w:instrText xml:space="preserve"> ADDIN EN.CITE </w:instrText>
      </w:r>
      <w:r w:rsidR="005E54F0">
        <w:fldChar w:fldCharType="begin">
          <w:fldData xml:space="preserve">PEVuZE5vdGU+PENpdGU+PEF1dGhvcj5CcmlnaHQ8L0F1dGhvcj48WWVhcj4yMDE3PC9ZZWFyPjxS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</w:fldData>
        </w:fldChar>
      </w:r>
      <w:r w:rsidR="005E54F0">
        <w:instrText xml:space="preserve"> ADDIN EN.CITE.DATA </w:instrText>
      </w:r>
      <w:r w:rsidR="005E54F0">
        <w:fldChar w:fldCharType="end"/>
      </w:r>
      <w:r w:rsidR="00265641">
        <w:fldChar w:fldCharType="separate"/>
      </w:r>
      <w:r w:rsidR="005E54F0" w:rsidRPr="005E54F0">
        <w:rPr>
          <w:noProof/>
          <w:vertAlign w:val="superscript"/>
        </w:rPr>
        <w:t>296</w:t>
      </w:r>
      <w:r w:rsidR="00265641">
        <w:fldChar w:fldCharType="end"/>
      </w:r>
      <w:r w:rsidR="00265641">
        <w:t xml:space="preserve"> infertility</w:t>
      </w:r>
      <w:r w:rsidR="00265641">
        <w:fldChar w:fldCharType="begin"/>
      </w:r>
      <w:r w:rsidR="00811D20">
        <w:instrText xml:space="preserve"> ADDIN EN.CITE &lt;EndNote&gt;&lt;Cite&gt;&lt;Author&gt;Poorvu&lt;/Author&gt;&lt;Year&gt;2019&lt;/Year&gt;&lt;RecNum&gt;369&lt;/RecNum&gt;&lt;DisplayText&gt;&lt;style face="superscript"&gt;136&lt;/style&gt;&lt;/DisplayText&gt;&lt;record&gt;&lt;rec-number&gt;369&lt;/rec-number&gt;&lt;foreign-keys&gt;&lt;key app="EN" db-id="2vzr02ev2z9xe3e2ds859xwv9wrsz99pza0t" timestamp="0"&gt;369&lt;/key&gt;&lt;/foreign-keys&gt;&lt;ref-type name="Journal Article"&gt;17&lt;/ref-type&gt;&lt;contributors&gt;&lt;authors&gt;&lt;author&gt;Poorvu, Philip D&lt;/author&gt;&lt;author&gt;Frazier, A Lindsay&lt;/author&gt;&lt;author&gt;Feraco, Angela M&lt;/author&gt;&lt;author&gt;Manley, Peter E&lt;/author&gt;&lt;author&gt;Ginsburg, Elizabeth S&lt;/author&gt;&lt;author&gt;Laufer, Marc R&lt;/author&gt;&lt;author&gt;LaCasce, Ann S&lt;/author&gt;&lt;author&gt;Diller, Lisa R&lt;/author&gt;&lt;author&gt;Partridge, Ann H&lt;/author&gt;&lt;/authors&gt;&lt;/contributors&gt;&lt;titles&gt;&lt;title&gt;Cancer Treatment-Related Infertility: A Critical Review of the Evidence&lt;/title&gt;&lt;secondary-title&gt;JNCI Cancer Spectrum&lt;/secondary-title&gt;&lt;/titles&gt;&lt;volume&gt;3&lt;/volume&gt;&lt;number&gt;1&lt;/number&gt;&lt;dates&gt;&lt;year&gt;2019&lt;/year&gt;&lt;/dates&gt;&lt;isbn&gt;2515-5091&lt;/isbn&gt;&lt;urls&gt;&lt;related-urls&gt;&lt;url&gt;https://doi.org/10.1093/jncics/pkz008&lt;/url&gt;&lt;/related-urls&gt;&lt;/urls&gt;&lt;custom1&gt;pkz008 %J JNCI Cancer Spectrum&lt;/custom1&gt;&lt;electronic-resource-num&gt;10.1093/jncics/pkz008&lt;/electronic-resource-num&gt;&lt;access-date&gt;1/22/2021&lt;/access-date&gt;&lt;/record&gt;&lt;/Cite&gt;&lt;/EndNote&gt;</w:instrText>
      </w:r>
      <w:r w:rsidR="00265641">
        <w:fldChar w:fldCharType="separate"/>
      </w:r>
      <w:r w:rsidR="00811D20" w:rsidRPr="00811D20">
        <w:rPr>
          <w:noProof/>
          <w:vertAlign w:val="superscript"/>
        </w:rPr>
        <w:t>136</w:t>
      </w:r>
      <w:r w:rsidR="00265641">
        <w:fldChar w:fldCharType="end"/>
      </w:r>
      <w:r w:rsidR="00126ACD">
        <w:t xml:space="preserve"> and pulmonary, cardiac and </w:t>
      </w:r>
      <w:r w:rsidR="0031562E">
        <w:t>thyroid dysfunction</w:t>
      </w:r>
      <w:r w:rsidR="001103E4">
        <w:t>.</w:t>
      </w:r>
      <w:r w:rsidR="001103E4">
        <w:fldChar w:fldCharType="begin"/>
      </w:r>
      <w:r w:rsidR="005E54F0">
        <w:instrText xml:space="preserve"> ADDIN EN.CITE &lt;EndNote&gt;&lt;Cite&gt;&lt;Author&gt;Armstrong&lt;/Author&gt;&lt;Year&gt;2010&lt;/Year&gt;&lt;RecNum&gt;620&lt;/RecNum&gt;&lt;DisplayText&gt;&lt;style face="superscript"&gt;297&lt;/style&gt;&lt;/DisplayText&gt;&lt;record&gt;&lt;rec-number&gt;620&lt;/rec-number&gt;&lt;foreign-keys&gt;&lt;key app="EN" db-id="2vzr02ev2z9xe3e2ds859xwv9wrsz99pza0t" timestamp="0"&gt;620&lt;/key&gt;&lt;/foreign-keys&gt;&lt;ref-type name="Journal Article"&gt;17&lt;/ref-type&gt;&lt;contributors&gt;&lt;authors&gt;&lt;author&gt;Armstrong, G. T.&lt;/author&gt;&lt;author&gt;Stovall, M.&lt;/author&gt;&lt;author&gt;Robison, L. L.&lt;/author&gt;&lt;/authors&gt;&lt;/contributors&gt;&lt;auth-address&gt;Department of Epidemiology, St. Jude Children&amp;apos;s Research Hospital, Memphis, Tennessee 38105, USA. greg.armstrong@stjude.org&lt;/auth-address&gt;&lt;titles&gt;&lt;title&gt;Long-term effects of radiation exposure among adult survivors of childhood cancer: results from the childhood cancer survivor study&lt;/title&gt;&lt;secondary-title&gt;Radiat Res&lt;/secondary-title&gt;&lt;alt-title&gt;Radiation research&lt;/alt-title&gt;&lt;/titles&gt;&lt;pages&gt;840-50&lt;/pages&gt;&lt;volume&gt;174&lt;/volume&gt;&lt;number&gt;6&lt;/number&gt;&lt;edition&gt;2010/12/07&lt;/edition&gt;&lt;keywords&gt;&lt;keyword&gt;Adult&lt;/keyword&gt;&lt;keyword&gt;Child&lt;/keyword&gt;&lt;keyword&gt;Cohort Studies&lt;/keyword&gt;&lt;keyword&gt;Cranial Irradiation/adverse effects&lt;/keyword&gt;&lt;keyword&gt;Heart/radiation effects&lt;/keyword&gt;&lt;keyword&gt;Humans&lt;/keyword&gt;&lt;keyword&gt;Lung/radiation effects&lt;/keyword&gt;&lt;keyword&gt;Neoplasms/mortality/*radiotherapy&lt;/keyword&gt;&lt;keyword&gt;Neoplasms, Second Primary/etiology&lt;/keyword&gt;&lt;keyword&gt;Obesity/etiology&lt;/keyword&gt;&lt;keyword&gt;Radiotherapy/adverse effects&lt;/keyword&gt;&lt;keyword&gt;Retrospective Studies&lt;/keyword&gt;&lt;keyword&gt;*Survivors&lt;/keyword&gt;&lt;keyword&gt;Thyroid Gland/physiology/radiation effects&lt;/keyword&gt;&lt;/keywords&gt;&lt;dates&gt;&lt;year&gt;2010&lt;/year&gt;&lt;pub-dates&gt;&lt;date&gt;Dec&lt;/date&gt;&lt;/pub-dates&gt;&lt;/dates&gt;&lt;isbn&gt;0033-7587 (Print)&amp;#xD;0033-7587&lt;/isbn&gt;&lt;accession-num&gt;21128808&lt;/accession-num&gt;&lt;urls&gt;&lt;/urls&gt;&lt;custom2&gt;PMC3080029&lt;/custom2&gt;&lt;custom6&gt;NIHMS256760&lt;/custom6&gt;&lt;electronic-resource-num&gt;10.1667/rr1903.1&lt;/electronic-resource-num&gt;&lt;remote-database-provider&gt;NLM&lt;/remote-database-provider&gt;&lt;language&gt;eng&lt;/language&gt;&lt;/record&gt;&lt;/Cite&gt;&lt;/EndNote&gt;</w:instrText>
      </w:r>
      <w:r w:rsidR="001103E4">
        <w:fldChar w:fldCharType="separate"/>
      </w:r>
      <w:r w:rsidR="005E54F0" w:rsidRPr="005E54F0">
        <w:rPr>
          <w:noProof/>
          <w:vertAlign w:val="superscript"/>
        </w:rPr>
        <w:t>297</w:t>
      </w:r>
      <w:r w:rsidR="001103E4">
        <w:fldChar w:fldCharType="end"/>
      </w:r>
      <w:r w:rsidR="005D4715">
        <w:t xml:space="preserve"> AYA who have received radiotherapy as part of their treatment plan will need </w:t>
      </w:r>
      <w:r w:rsidR="001B58CB">
        <w:t>ongoing</w:t>
      </w:r>
      <w:r w:rsidR="00237042">
        <w:t xml:space="preserve"> </w:t>
      </w:r>
      <w:r w:rsidR="007F362B">
        <w:t xml:space="preserve">engagement with </w:t>
      </w:r>
      <w:r w:rsidR="00513D64">
        <w:t>a</w:t>
      </w:r>
      <w:r w:rsidR="007F362B">
        <w:t xml:space="preserve"> </w:t>
      </w:r>
      <w:r w:rsidR="00237042">
        <w:t>survivorship service</w:t>
      </w:r>
      <w:r w:rsidR="001B58CB">
        <w:t xml:space="preserve">. </w:t>
      </w:r>
      <w:r w:rsidR="00237042">
        <w:t xml:space="preserve"> </w:t>
      </w:r>
      <w:r w:rsidR="00767E6E">
        <w:t xml:space="preserve">Radiotherapy planning discussions should be </w:t>
      </w:r>
      <w:r w:rsidR="001E1E3E">
        <w:t xml:space="preserve">discussed within the context of the </w:t>
      </w:r>
      <w:r w:rsidR="00C0158B">
        <w:t xml:space="preserve">diagnostic/treatment planning </w:t>
      </w:r>
      <w:r w:rsidR="001E1E3E">
        <w:t xml:space="preserve">MDM where the radiation oncologist is </w:t>
      </w:r>
      <w:r w:rsidR="00C0158B">
        <w:t xml:space="preserve">considered </w:t>
      </w:r>
      <w:r w:rsidR="00134447">
        <w:t xml:space="preserve">a </w:t>
      </w:r>
      <w:r w:rsidR="00C0158B">
        <w:t>c</w:t>
      </w:r>
      <w:r w:rsidR="003E179A">
        <w:t>o</w:t>
      </w:r>
      <w:r w:rsidR="00C0158B">
        <w:t>re</w:t>
      </w:r>
      <w:r w:rsidR="001E1E3E">
        <w:t xml:space="preserve"> member of the </w:t>
      </w:r>
      <w:r w:rsidR="0055277C">
        <w:t xml:space="preserve">diagnostic/treatment planning </w:t>
      </w:r>
      <w:r w:rsidR="001E1E3E">
        <w:t>MDT.</w:t>
      </w:r>
      <w:r w:rsidR="00C0158B">
        <w:t xml:space="preserve"> </w:t>
      </w:r>
    </w:p>
    <w:p w14:paraId="22D455D0" w14:textId="0458D205" w:rsidR="004A1CD2" w:rsidRDefault="004A1CD2" w:rsidP="00143847">
      <w:pPr>
        <w:pStyle w:val="Heading4"/>
      </w:pPr>
      <w:bookmarkStart w:id="468" w:name="_Toc76462614"/>
      <w:bookmarkStart w:id="469" w:name="_Toc76463229"/>
      <w:bookmarkStart w:id="470" w:name="_Toc76733856"/>
      <w:bookmarkStart w:id="471" w:name="_Toc76734240"/>
      <w:bookmarkStart w:id="472" w:name="_Toc79135490"/>
      <w:bookmarkStart w:id="473" w:name="_Toc79135957"/>
      <w:r>
        <w:t>4.</w:t>
      </w:r>
      <w:r w:rsidR="00143847">
        <w:t>2.3</w:t>
      </w:r>
      <w:r>
        <w:tab/>
      </w:r>
      <w:r w:rsidR="001D4B43">
        <w:t>Systemic therapy</w:t>
      </w:r>
      <w:bookmarkEnd w:id="468"/>
      <w:bookmarkEnd w:id="469"/>
      <w:bookmarkEnd w:id="470"/>
      <w:bookmarkEnd w:id="471"/>
      <w:bookmarkEnd w:id="472"/>
      <w:bookmarkEnd w:id="473"/>
    </w:p>
    <w:p w14:paraId="34603D84" w14:textId="2B7B6397" w:rsidR="004A1CD2" w:rsidRDefault="009D26CE" w:rsidP="004A1CD2">
      <w:r>
        <w:t>Evidence</w:t>
      </w:r>
      <w:r w:rsidR="00974D1C">
        <w:t>-based supportive care guidelines should be followed to mitigate the potential toxicities of systemic therapy in the treatment of AYA cancer</w:t>
      </w:r>
      <w:r w:rsidR="00306A66">
        <w:t>, and e</w:t>
      </w:r>
      <w:r w:rsidR="00A374DD">
        <w:t>very attempt should be made to maintain dose intensity</w:t>
      </w:r>
      <w:r w:rsidR="00306A66">
        <w:t xml:space="preserve"> unless contraindicated.</w:t>
      </w:r>
      <w:r w:rsidR="00306A66">
        <w:fldChar w:fldCharType="begin"/>
      </w:r>
      <w:r w:rsidR="00E3323E">
        <w:instrText xml:space="preserve"> ADDIN EN.CITE &lt;EndNote&gt;&lt;Cite&gt;&lt;Author&gt;Hughes&lt;/Author&gt;&lt;Year&gt;2018&lt;/Year&gt;&lt;RecNum&gt;106&lt;/RecNum&gt;&lt;DisplayText&gt;&lt;style face="superscript"&gt;1, 29&lt;/style&gt;&lt;/DisplayText&gt;&lt;record&gt;&lt;rec-number&gt;106&lt;/rec-number&gt;&lt;foreign-keys&gt;&lt;key app="EN" db-id="2vzr02ev2z9xe3e2ds859xwv9wrsz99pza0t" timestamp="0"&gt;106&lt;/key&gt;&lt;/foreign-keys&gt;&lt;ref-type name="Journal Article"&gt;17&lt;/ref-type&gt;&lt;contributors&gt;&lt;authors&gt;&lt;author&gt;Hughes, N.&lt;/author&gt;&lt;author&gt;Stark, D.&lt;/author&gt;&lt;/authors&gt;&lt;/contributors&gt;&lt;titles&gt;&lt;title&gt;The Management of Adolescents and Young Adults with Cancer&lt;/title&gt;&lt;secondary-title&gt;Cancer Treatment Reviews&lt;/secondary-title&gt;&lt;/titles&gt;&lt;pages&gt;45-53&lt;/pages&gt;&lt;volume&gt;67&lt;/volume&gt;&lt;dates&gt;&lt;year&gt;2018&lt;/year&gt;&lt;/dates&gt;&lt;urls&gt;&lt;/urls&gt;&lt;/record&gt;&lt;/Cite&gt;&lt;Cite&gt;&lt;Author&gt;National Comprehensive Cancer Network&lt;/Author&gt;&lt;Year&gt;2020&lt;/Year&gt;&lt;RecNum&gt;41&lt;/RecNum&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rsidR="00306A66">
        <w:fldChar w:fldCharType="separate"/>
      </w:r>
      <w:r w:rsidR="00E3323E" w:rsidRPr="00E3323E">
        <w:rPr>
          <w:noProof/>
          <w:vertAlign w:val="superscript"/>
        </w:rPr>
        <w:t>1, 29</w:t>
      </w:r>
      <w:r w:rsidR="00306A66">
        <w:fldChar w:fldCharType="end"/>
      </w:r>
      <w:r w:rsidR="00D57571">
        <w:t xml:space="preserve"> </w:t>
      </w:r>
      <w:r w:rsidR="00435F9D">
        <w:t>L</w:t>
      </w:r>
      <w:r w:rsidR="0095673A">
        <w:t>ess</w:t>
      </w:r>
      <w:r w:rsidR="00E432AE">
        <w:t>-</w:t>
      </w:r>
      <w:r w:rsidR="0095673A">
        <w:t>complex components of system</w:t>
      </w:r>
      <w:r w:rsidR="00E432AE">
        <w:t>i</w:t>
      </w:r>
      <w:r w:rsidR="0095673A">
        <w:t xml:space="preserve">c therapy </w:t>
      </w:r>
      <w:r w:rsidR="00AD6C43">
        <w:t xml:space="preserve">could </w:t>
      </w:r>
      <w:r w:rsidR="003F5D5B">
        <w:t xml:space="preserve">be administered </w:t>
      </w:r>
      <w:r w:rsidR="0095673A">
        <w:t>within a shared care</w:t>
      </w:r>
      <w:r w:rsidR="00E432AE">
        <w:t>, telehealth-based</w:t>
      </w:r>
      <w:r w:rsidR="0095673A">
        <w:t xml:space="preserve"> model for AYA from </w:t>
      </w:r>
      <w:r w:rsidR="00AD6C43">
        <w:t>appropriately-equipped</w:t>
      </w:r>
      <w:r w:rsidR="0095673A">
        <w:t xml:space="preserve"> regional </w:t>
      </w:r>
      <w:r w:rsidR="00E432AE">
        <w:t>centres.</w:t>
      </w:r>
      <w:r w:rsidR="003F5D5B">
        <w:t xml:space="preserve"> </w:t>
      </w:r>
      <w:r w:rsidR="004672FC">
        <w:t>As previously discussed, t</w:t>
      </w:r>
      <w:r w:rsidR="00495D41">
        <w:t xml:space="preserve">he service needs to be cognisant of the risk </w:t>
      </w:r>
      <w:r w:rsidR="001B3B3A">
        <w:t>to</w:t>
      </w:r>
      <w:r w:rsidR="00495D41">
        <w:t xml:space="preserve"> treatment adherence in AYA</w:t>
      </w:r>
      <w:r w:rsidR="004672FC">
        <w:t xml:space="preserve">, </w:t>
      </w:r>
      <w:r w:rsidR="00F06E16">
        <w:t>particularly in the administration of systemic oral therapies a</w:t>
      </w:r>
      <w:r w:rsidR="009C59BE">
        <w:t>n</w:t>
      </w:r>
      <w:r w:rsidR="00F06E16">
        <w:t>d supportive car</w:t>
      </w:r>
      <w:r w:rsidR="009C59BE">
        <w:t xml:space="preserve">e medicines </w:t>
      </w:r>
      <w:r w:rsidR="00F06E16">
        <w:t>in the home</w:t>
      </w:r>
      <w:r w:rsidR="00ED4287">
        <w:t xml:space="preserve">, as well as those AYA </w:t>
      </w:r>
      <w:r w:rsidR="00B93926">
        <w:t xml:space="preserve">on long-term, targeted oral therapies for disease control. </w:t>
      </w:r>
    </w:p>
    <w:p w14:paraId="1B626C1E" w14:textId="783A80A5" w:rsidR="0002306B" w:rsidRDefault="0002306B" w:rsidP="004F63AB">
      <w:pPr>
        <w:pStyle w:val="Heading4"/>
      </w:pPr>
      <w:bookmarkStart w:id="474" w:name="_Toc76462615"/>
      <w:bookmarkStart w:id="475" w:name="_Toc76463230"/>
      <w:bookmarkStart w:id="476" w:name="_Toc76733857"/>
      <w:bookmarkStart w:id="477" w:name="_Toc76734241"/>
      <w:bookmarkStart w:id="478" w:name="_Toc79135491"/>
      <w:bookmarkStart w:id="479" w:name="_Toc79135958"/>
      <w:r>
        <w:t>4.</w:t>
      </w:r>
      <w:r w:rsidR="004F63AB">
        <w:t>2.4</w:t>
      </w:r>
      <w:r>
        <w:tab/>
        <w:t>Haematopoietic stem cell transplant</w:t>
      </w:r>
      <w:r w:rsidR="008055AE">
        <w:t xml:space="preserve"> (HSCT)</w:t>
      </w:r>
      <w:bookmarkEnd w:id="474"/>
      <w:bookmarkEnd w:id="475"/>
      <w:bookmarkEnd w:id="476"/>
      <w:bookmarkEnd w:id="477"/>
      <w:bookmarkEnd w:id="478"/>
      <w:bookmarkEnd w:id="479"/>
    </w:p>
    <w:p w14:paraId="1C236502" w14:textId="0B38CA87" w:rsidR="0002306B" w:rsidRDefault="000578D5" w:rsidP="0002306B">
      <w:r>
        <w:t xml:space="preserve">AYA have </w:t>
      </w:r>
      <w:r w:rsidR="008055AE">
        <w:t>higher</w:t>
      </w:r>
      <w:r w:rsidR="008055AE" w:rsidRPr="008055AE">
        <w:t xml:space="preserve"> </w:t>
      </w:r>
      <w:r>
        <w:t xml:space="preserve">HSCT-associated </w:t>
      </w:r>
      <w:r w:rsidR="00124F65">
        <w:t xml:space="preserve">treatment </w:t>
      </w:r>
      <w:r w:rsidR="008055AE">
        <w:t>toxicit</w:t>
      </w:r>
      <w:r w:rsidR="00146D38">
        <w:t>ies</w:t>
      </w:r>
      <w:r w:rsidR="00124F65">
        <w:t xml:space="preserve"> compared to children and some studies suggest an increase in</w:t>
      </w:r>
      <w:r w:rsidR="00593511">
        <w:t xml:space="preserve"> graft versus host disease (which may be attributable to </w:t>
      </w:r>
      <w:r w:rsidR="008055AE">
        <w:t>adherence</w:t>
      </w:r>
      <w:r w:rsidR="00593511">
        <w:t xml:space="preserve"> </w:t>
      </w:r>
      <w:r w:rsidR="00737258">
        <w:t>to supportive care medicines</w:t>
      </w:r>
      <w:r w:rsidR="00593511">
        <w:t>).</w:t>
      </w:r>
      <w:r w:rsidR="008055AE">
        <w:fldChar w:fldCharType="begin">
          <w:fldData xml:space="preserve">PEVuZE5vdGU+PENpdGU+PEF1dGhvcj5NZWh0YTwvQXV0aG9yPjxZZWFyPjIwMTg8L1llYXI+PFJl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=
</w:fldData>
        </w:fldChar>
      </w:r>
      <w:r w:rsidR="005E54F0">
        <w:instrText xml:space="preserve"> ADDIN EN.CITE </w:instrText>
      </w:r>
      <w:r w:rsidR="005E54F0">
        <w:fldChar w:fldCharType="begin">
          <w:fldData xml:space="preserve">PEVuZE5vdGU+PENpdGU+PEF1dGhvcj5NZWh0YTwvQXV0aG9yPjxZZWFyPjIwMTg8L1llYXI+PFJl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=
</w:fldData>
        </w:fldChar>
      </w:r>
      <w:r w:rsidR="005E54F0">
        <w:instrText xml:space="preserve"> ADDIN EN.CITE.DATA </w:instrText>
      </w:r>
      <w:r w:rsidR="005E54F0">
        <w:fldChar w:fldCharType="end"/>
      </w:r>
      <w:r w:rsidR="008055AE">
        <w:fldChar w:fldCharType="separate"/>
      </w:r>
      <w:r w:rsidR="005E54F0" w:rsidRPr="005E54F0">
        <w:rPr>
          <w:noProof/>
          <w:vertAlign w:val="superscript"/>
        </w:rPr>
        <w:t>298</w:t>
      </w:r>
      <w:r w:rsidR="008055AE">
        <w:fldChar w:fldCharType="end"/>
      </w:r>
      <w:r w:rsidR="00593511">
        <w:t xml:space="preserve"> </w:t>
      </w:r>
      <w:r w:rsidR="00DF79D0">
        <w:t>D</w:t>
      </w:r>
      <w:r w:rsidR="003E7870">
        <w:t xml:space="preserve">espite </w:t>
      </w:r>
      <w:r w:rsidR="00651D51">
        <w:t>AYA having</w:t>
      </w:r>
      <w:r w:rsidR="003E7870">
        <w:t xml:space="preserve"> </w:t>
      </w:r>
      <w:r w:rsidR="00FA5BB5">
        <w:t>higher</w:t>
      </w:r>
      <w:r w:rsidR="003E7870">
        <w:t xml:space="preserve"> </w:t>
      </w:r>
      <w:r w:rsidR="00DF79D0">
        <w:t xml:space="preserve">physical well-being </w:t>
      </w:r>
      <w:r w:rsidR="00CA205F">
        <w:t xml:space="preserve">and activity </w:t>
      </w:r>
      <w:r w:rsidR="00DF79D0">
        <w:t>outcomes than older adult</w:t>
      </w:r>
      <w:r w:rsidR="00CA205F">
        <w:t>s</w:t>
      </w:r>
      <w:r w:rsidR="00DF79D0">
        <w:t xml:space="preserve">, </w:t>
      </w:r>
      <w:r w:rsidR="00DF79D0" w:rsidRPr="00DF79D0">
        <w:t>HSCT</w:t>
      </w:r>
      <w:r w:rsidR="00CD3EA2">
        <w:t xml:space="preserve"> </w:t>
      </w:r>
      <w:r w:rsidR="003D309D">
        <w:t xml:space="preserve">can have a greater impact on </w:t>
      </w:r>
      <w:r w:rsidR="004B20FD">
        <w:t>personal development, autonomy and maintenance of social contacts</w:t>
      </w:r>
      <w:r w:rsidR="00F23C82">
        <w:fldChar w:fldCharType="begin">
          <w:fldData xml:space="preserve">PEVuZE5vdGU+PENpdGU+PEF1dGhvcj5QdWxld2thPC9BdXRob3I+PFllYXI+MjAxNzwvWWVhcj48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</w:fldData>
        </w:fldChar>
      </w:r>
      <w:r w:rsidR="005E54F0">
        <w:instrText xml:space="preserve"> ADDIN EN.CITE </w:instrText>
      </w:r>
      <w:r w:rsidR="005E54F0">
        <w:fldChar w:fldCharType="begin">
          <w:fldData xml:space="preserve">PEVuZE5vdGU+PENpdGU+PEF1dGhvcj5QdWxld2thPC9BdXRob3I+PFllYXI+MjAxNzwvWWVhcj48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</w:fldData>
        </w:fldChar>
      </w:r>
      <w:r w:rsidR="005E54F0">
        <w:instrText xml:space="preserve"> ADDIN EN.CITE.DATA </w:instrText>
      </w:r>
      <w:r w:rsidR="005E54F0">
        <w:fldChar w:fldCharType="end"/>
      </w:r>
      <w:r w:rsidR="00F23C82">
        <w:fldChar w:fldCharType="separate"/>
      </w:r>
      <w:r w:rsidR="005E54F0" w:rsidRPr="005E54F0">
        <w:rPr>
          <w:noProof/>
          <w:vertAlign w:val="superscript"/>
        </w:rPr>
        <w:t>299</w:t>
      </w:r>
      <w:r w:rsidR="00F23C82">
        <w:fldChar w:fldCharType="end"/>
      </w:r>
      <w:r w:rsidR="00456BA5">
        <w:t xml:space="preserve"> with reports of lower social functioning </w:t>
      </w:r>
      <w:r w:rsidR="0022275C">
        <w:t>of long-term survivors</w:t>
      </w:r>
      <w:r w:rsidR="00B874AC">
        <w:t xml:space="preserve"> of HSCT </w:t>
      </w:r>
      <w:r w:rsidR="005510C2">
        <w:t>undertaken during AYA.</w:t>
      </w:r>
      <w:r w:rsidR="005510C2">
        <w:fldChar w:fldCharType="begin">
          <w:fldData xml:space="preserve">PEVuZE5vdGU+PENpdGU+PEF1dGhvcj5XYWxzaDwvQXV0aG9yPjxZZWFyPjIwMjA8L1llYXI+PFJl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</w:fldData>
        </w:fldChar>
      </w:r>
      <w:r w:rsidR="005E54F0">
        <w:instrText xml:space="preserve"> ADDIN EN.CITE </w:instrText>
      </w:r>
      <w:r w:rsidR="005E54F0">
        <w:fldChar w:fldCharType="begin">
          <w:fldData xml:space="preserve">PEVuZE5vdGU+PENpdGU+PEF1dGhvcj5XYWxzaDwvQXV0aG9yPjxZZWFyPjIwMjA8L1llYXI+PFJl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</w:fldData>
        </w:fldChar>
      </w:r>
      <w:r w:rsidR="005E54F0">
        <w:instrText xml:space="preserve"> ADDIN EN.CITE.DATA </w:instrText>
      </w:r>
      <w:r w:rsidR="005E54F0">
        <w:fldChar w:fldCharType="end"/>
      </w:r>
      <w:r w:rsidR="005510C2">
        <w:fldChar w:fldCharType="separate"/>
      </w:r>
      <w:r w:rsidR="005E54F0" w:rsidRPr="005E54F0">
        <w:rPr>
          <w:noProof/>
          <w:vertAlign w:val="superscript"/>
        </w:rPr>
        <w:t>300</w:t>
      </w:r>
      <w:r w:rsidR="005510C2">
        <w:fldChar w:fldCharType="end"/>
      </w:r>
      <w:r w:rsidR="009B326C">
        <w:t xml:space="preserve"> </w:t>
      </w:r>
      <w:r w:rsidR="00BA7113">
        <w:t xml:space="preserve">Despite the multidisciplinary input and intensity of HSCT therapy, AYA still report </w:t>
      </w:r>
      <w:r w:rsidR="00A17F43">
        <w:t xml:space="preserve">unmet </w:t>
      </w:r>
      <w:r w:rsidR="00D2772E">
        <w:t xml:space="preserve">informational </w:t>
      </w:r>
      <w:r w:rsidR="00A17F43">
        <w:t>needs</w:t>
      </w:r>
      <w:r w:rsidR="0060659E">
        <w:t xml:space="preserve">, needs that differ from </w:t>
      </w:r>
      <w:r w:rsidR="001B4126">
        <w:t xml:space="preserve">older </w:t>
      </w:r>
      <w:r w:rsidR="00D2772E">
        <w:t>adult recipients of HSCT</w:t>
      </w:r>
      <w:r w:rsidR="00E00803">
        <w:t>, demanding an age-appropriate approach</w:t>
      </w:r>
      <w:r w:rsidR="00FA0E92">
        <w:t xml:space="preserve"> from an AYA MDT</w:t>
      </w:r>
      <w:r w:rsidR="00E00803">
        <w:t>.</w:t>
      </w:r>
      <w:r w:rsidR="00A90A12">
        <w:t xml:space="preserve"> </w:t>
      </w:r>
    </w:p>
    <w:p w14:paraId="502B7766" w14:textId="2ED2D227" w:rsidR="00F74B8D" w:rsidRDefault="00F74B8D" w:rsidP="00F74B8D">
      <w:pPr>
        <w:pStyle w:val="Heading3"/>
      </w:pPr>
      <w:bookmarkStart w:id="480" w:name="_Toc79408436"/>
      <w:bookmarkStart w:id="481" w:name="_Toc79409291"/>
      <w:bookmarkStart w:id="482" w:name="_Toc76462616"/>
      <w:bookmarkStart w:id="483" w:name="_Toc76463231"/>
      <w:bookmarkStart w:id="484" w:name="_Toc76733858"/>
      <w:bookmarkStart w:id="485" w:name="_Toc76734242"/>
      <w:bookmarkStart w:id="486" w:name="_Toc79135492"/>
      <w:bookmarkStart w:id="487" w:name="_Toc79135959"/>
      <w:r>
        <w:lastRenderedPageBreak/>
        <w:t>4.</w:t>
      </w:r>
      <w:r w:rsidR="008B2C5E">
        <w:t>3</w:t>
      </w:r>
      <w:r>
        <w:tab/>
        <w:t>Rehabilitation</w:t>
      </w:r>
      <w:bookmarkEnd w:id="480"/>
      <w:bookmarkEnd w:id="481"/>
      <w:r w:rsidR="00DF33FF">
        <w:t xml:space="preserve"> </w:t>
      </w:r>
      <w:bookmarkEnd w:id="482"/>
      <w:bookmarkEnd w:id="483"/>
      <w:bookmarkEnd w:id="484"/>
      <w:bookmarkEnd w:id="485"/>
      <w:bookmarkEnd w:id="486"/>
      <w:bookmarkEnd w:id="487"/>
    </w:p>
    <w:p w14:paraId="1E753E20" w14:textId="176E277B" w:rsidR="00BB1142" w:rsidRDefault="00BB1142" w:rsidP="00DF33FF">
      <w:r>
        <w:t xml:space="preserve">Physical </w:t>
      </w:r>
      <w:r w:rsidR="00D82E30">
        <w:t>deficits</w:t>
      </w:r>
      <w:r>
        <w:t xml:space="preserve"> from disease and/or treatment </w:t>
      </w:r>
      <w:r w:rsidR="00D82E30">
        <w:t xml:space="preserve">in AYA, at a time of </w:t>
      </w:r>
      <w:r w:rsidR="00B83DCF">
        <w:t>developing</w:t>
      </w:r>
      <w:r w:rsidR="00D82E30">
        <w:t xml:space="preserve"> autonomy and </w:t>
      </w:r>
      <w:r w:rsidR="00987C5F">
        <w:t>independence</w:t>
      </w:r>
      <w:r w:rsidR="00F54C29">
        <w:t>,</w:t>
      </w:r>
      <w:r w:rsidR="00D82E30">
        <w:t xml:space="preserve"> can have a devastating impact.</w:t>
      </w:r>
      <w:r w:rsidR="00C65991">
        <w:fldChar w:fldCharType="begin"/>
      </w:r>
      <w:r w:rsidR="00ED4CA8">
        <w:instrText xml:space="preserve"> ADDIN EN.CITE &lt;EndNote&gt;&lt;Cite&gt;&lt;Author&gt;Smith&lt;/Author&gt;&lt;Year&gt;2016&lt;/Year&gt;&lt;RecNum&gt;16&lt;/RecNum&gt;&lt;DisplayText&gt;&lt;style face="superscript"&gt;42&lt;/style&gt;&lt;/DisplayText&gt;&lt;record&gt;&lt;rec-number&gt;16&lt;/rec-number&gt;&lt;foreign-keys&gt;&lt;key app="EN" db-id="2vzr02ev2z9xe3e2ds859xwv9wrsz99pza0t" timestamp="0"&gt;16&lt;/key&gt;&lt;/foreign-keys&gt;&lt;ref-type name="Government Document"&gt;46&lt;/ref-type&gt;&lt;contributors&gt;&lt;authors&gt;&lt;author&gt;Smith,S&lt;/author&gt;&lt;author&gt;Cable, M.&lt;/author&gt;&lt;author&gt;Mooney, S.&lt;/author&gt;&lt;author&gt;Taylor, R.&lt;/author&gt;&lt;/authors&gt;&lt;/contributors&gt;&lt;titles&gt;&lt;title&gt;The blueprint of care for teenagers and young adults with cancer, second edition.&lt;/title&gt;&lt;/titles&gt;&lt;dates&gt;&lt;year&gt;2016&lt;/year&gt;&lt;/dates&gt;&lt;publisher&gt;Teenage Cancer Trust.&lt;/publisher&gt;&lt;urls&gt;&lt;related-urls&gt;&lt;url&gt;https://www.teenagecancertrust.org/sites/default/files/BlueprintOfCare_2ndEdition.pdf&lt;/url&gt;&lt;/related-urls&gt;&lt;/urls&gt;&lt;/record&gt;&lt;/Cite&gt;&lt;/EndNote&gt;</w:instrText>
      </w:r>
      <w:r w:rsidR="00C65991">
        <w:fldChar w:fldCharType="separate"/>
      </w:r>
      <w:r w:rsidR="00ED4CA8" w:rsidRPr="00ED4CA8">
        <w:rPr>
          <w:noProof/>
          <w:vertAlign w:val="superscript"/>
        </w:rPr>
        <w:t>42</w:t>
      </w:r>
      <w:r w:rsidR="00C65991">
        <w:fldChar w:fldCharType="end"/>
      </w:r>
      <w:r w:rsidR="00C65991">
        <w:t xml:space="preserve"> </w:t>
      </w:r>
      <w:r w:rsidR="00C66DA1">
        <w:t>Unmet p</w:t>
      </w:r>
      <w:r w:rsidR="00C65991">
        <w:t>hysical needs in AYA with cancer have been shown to be an important predictor o</w:t>
      </w:r>
      <w:r w:rsidR="00DF70F9">
        <w:t>f</w:t>
      </w:r>
      <w:r w:rsidR="00C65991">
        <w:t xml:space="preserve"> distress</w:t>
      </w:r>
      <w:r w:rsidR="00DF70F9">
        <w:t>,</w:t>
      </w:r>
      <w:r w:rsidR="00C66DA1">
        <w:fldChar w:fldCharType="begin"/>
      </w:r>
      <w:r w:rsidR="00CE0C56">
        <w:instrText xml:space="preserve"> ADDIN EN.CITE &lt;EndNote&gt;&lt;Cite&gt;&lt;Author&gt;Dyson&lt;/Author&gt;&lt;Year&gt;2012&lt;/Year&gt;&lt;RecNum&gt;377&lt;/RecNum&gt;&lt;DisplayText&gt;&lt;style face="superscript"&gt;70&lt;/style&gt;&lt;/DisplayText&gt;&lt;record&gt;&lt;rec-number&gt;377&lt;/rec-number&gt;&lt;foreign-keys&gt;&lt;key app="EN" db-id="2vzr02ev2z9xe3e2ds859xwv9wrsz99pza0t" timestamp="0"&gt;377&lt;/key&gt;&lt;/foreign-keys&gt;&lt;ref-type name="Journal Article"&gt;17&lt;/ref-type&gt;&lt;contributors&gt;&lt;authors&gt;&lt;author&gt;Dyson, Gavin J.&lt;/author&gt;&lt;author&gt;Thompson, Kate&lt;/author&gt;&lt;author&gt;Palmer, Susan&lt;/author&gt;&lt;author&gt;Thomas, David M.&lt;/author&gt;&lt;author&gt;Schofield, Penelope&lt;/author&gt;&lt;/authors&gt;&lt;/contributors&gt;&lt;titles&gt;&lt;title&gt;The relationship between unmet needs and distress amongst young people with cancer&lt;/title&gt;&lt;secondary-title&gt;Supportive Care in Cancer&lt;/secondary-title&gt;&lt;/titles&gt;&lt;pages&gt;75-85&lt;/pages&gt;&lt;volume&gt;20&lt;/volume&gt;&lt;number&gt;1&lt;/number&gt;&lt;dates&gt;&lt;year&gt;2012&lt;/year&gt;&lt;pub-dates&gt;&lt;date&gt;2012/01/01&lt;/date&gt;&lt;/pub-dates&gt;&lt;/dates&gt;&lt;isbn&gt;1433-7339&lt;/isbn&gt;&lt;urls&gt;&lt;related-urls&gt;&lt;url&gt;https://doi.org/10.1007/s00520-010-1059-7&lt;/url&gt;&lt;/related-urls&gt;&lt;/urls&gt;&lt;electronic-resource-num&gt;10.1007/s00520-010-1059-7&lt;/electronic-resource-num&gt;&lt;/record&gt;&lt;/Cite&gt;&lt;/EndNote&gt;</w:instrText>
      </w:r>
      <w:r w:rsidR="00C66DA1">
        <w:fldChar w:fldCharType="separate"/>
      </w:r>
      <w:r w:rsidR="00CE0C56" w:rsidRPr="00CE0C56">
        <w:rPr>
          <w:noProof/>
          <w:vertAlign w:val="superscript"/>
        </w:rPr>
        <w:t>70</w:t>
      </w:r>
      <w:r w:rsidR="00C66DA1">
        <w:fldChar w:fldCharType="end"/>
      </w:r>
      <w:r w:rsidR="00DF70F9">
        <w:t xml:space="preserve"> whilst </w:t>
      </w:r>
      <w:r w:rsidR="004A15CA">
        <w:t xml:space="preserve">AYA with </w:t>
      </w:r>
      <w:r w:rsidR="00DF70F9">
        <w:t>greater levels of physical burde</w:t>
      </w:r>
      <w:r w:rsidR="00012803">
        <w:t xml:space="preserve">n </w:t>
      </w:r>
      <w:r w:rsidR="004A15CA">
        <w:t>may be more vulnerable to poor adjustment to diagnosis</w:t>
      </w:r>
      <w:r w:rsidR="00762A46">
        <w:t xml:space="preserve"> and poorer psychosocial outcomes.</w:t>
      </w:r>
      <w:r w:rsidR="00762A46">
        <w:fldChar w:fldCharType="begin"/>
      </w:r>
      <w:r w:rsidR="005E54F0">
        <w:instrText xml:space="preserve"> ADDIN EN.CITE &lt;EndNote&gt;&lt;Cite&gt;&lt;Author&gt;Wesley&lt;/Author&gt;&lt;Year&gt;2013&lt;/Year&gt;&lt;RecNum&gt;640&lt;/RecNum&gt;&lt;DisplayText&gt;&lt;style face="superscript"&gt;301&lt;/style&gt;&lt;/DisplayText&gt;&lt;record&gt;&lt;rec-number&gt;640&lt;/rec-number&gt;&lt;foreign-keys&gt;&lt;key app="EN" db-id="2vzr02ev2z9xe3e2ds859xwv9wrsz99pza0t" timestamp="0"&gt;640&lt;/key&gt;&lt;/foreign-keys&gt;&lt;ref-type name="Journal Article"&gt;17&lt;/ref-type&gt;&lt;contributors&gt;&lt;authors&gt;&lt;author&gt;Wesley, K. M.&lt;/author&gt;&lt;author&gt;Zelikovsky, N.&lt;/author&gt;&lt;author&gt;Schwartz, L. A.&lt;/author&gt;&lt;/authors&gt;&lt;/contributors&gt;&lt;auth-address&gt;Department of Psychology, La Salle University, Philadelphia, PA 19141, USA. wesleyk1@student.lasalle.edu&lt;/auth-address&gt;&lt;titles&gt;&lt;title&gt;Physical symptoms, perceived social support, and affect in adolescents with cancer&lt;/title&gt;&lt;secondary-title&gt;J Psychosoc Oncol&lt;/secondary-title&gt;&lt;alt-title&gt;Journal of psychosocial oncology&lt;/alt-title&gt;&lt;/titles&gt;&lt;pages&gt;451-67&lt;/pages&gt;&lt;volume&gt;31&lt;/volume&gt;&lt;number&gt;4&lt;/number&gt;&lt;edition&gt;2013/07/13&lt;/edition&gt;&lt;keywords&gt;&lt;keyword&gt;*Adaptation, Psychological&lt;/keyword&gt;&lt;keyword&gt;Adolescent&lt;/keyword&gt;&lt;keyword&gt;*Affect&lt;/keyword&gt;&lt;keyword&gt;Family/psychology&lt;/keyword&gt;&lt;keyword&gt;Fatigue/etiology&lt;/keyword&gt;&lt;keyword&gt;Female&lt;/keyword&gt;&lt;keyword&gt;Friends/psychology&lt;/keyword&gt;&lt;keyword&gt;Humans&lt;/keyword&gt;&lt;keyword&gt;Life Change Events&lt;/keyword&gt;&lt;keyword&gt;Male&lt;/keyword&gt;&lt;keyword&gt;Nausea/etiology&lt;/keyword&gt;&lt;keyword&gt;Neoplasms/*complications/*psychology&lt;/keyword&gt;&lt;keyword&gt;Pain/etiology&lt;/keyword&gt;&lt;keyword&gt;*Social Support&lt;/keyword&gt;&lt;keyword&gt;Young Adult&lt;/keyword&gt;&lt;/keywords&gt;&lt;dates&gt;&lt;year&gt;2013&lt;/year&gt;&lt;/dates&gt;&lt;isbn&gt;0734-7332 (Print)&amp;#xD;0734-7332&lt;/isbn&gt;&lt;accession-num&gt;23844924&lt;/accession-num&gt;&lt;urls&gt;&lt;/urls&gt;&lt;custom2&gt;PMC4479176&lt;/custom2&gt;&lt;custom6&gt;NIHMS698490&lt;/custom6&gt;&lt;electronic-resource-num&gt;10.1080/07347332.2013.798761&lt;/electronic-resource-num&gt;&lt;remote-database-provider&gt;NLM&lt;/remote-database-provider&gt;&lt;language&gt;eng&lt;/language&gt;&lt;/record&gt;&lt;/Cite&gt;&lt;/EndNote&gt;</w:instrText>
      </w:r>
      <w:r w:rsidR="00762A46">
        <w:fldChar w:fldCharType="separate"/>
      </w:r>
      <w:r w:rsidR="005E54F0" w:rsidRPr="005E54F0">
        <w:rPr>
          <w:noProof/>
          <w:vertAlign w:val="superscript"/>
        </w:rPr>
        <w:t>301</w:t>
      </w:r>
      <w:r w:rsidR="00762A46">
        <w:fldChar w:fldCharType="end"/>
      </w:r>
    </w:p>
    <w:p w14:paraId="3DC68806" w14:textId="2CDDC82B" w:rsidR="00F74B8D" w:rsidRDefault="00DF33FF" w:rsidP="00DF33FF">
      <w:r>
        <w:t>Rehabilitation may be required at any point of the care pathway. All members of the multidisciplinary team have an important role in promoting rehabilitation.</w:t>
      </w:r>
      <w:r w:rsidR="000B4309">
        <w:t xml:space="preserve"> </w:t>
      </w:r>
      <w:r>
        <w:t>Team members may include</w:t>
      </w:r>
      <w:r w:rsidR="009E7D23">
        <w:t xml:space="preserve"> prosthetics, orthotics,</w:t>
      </w:r>
      <w:r>
        <w:t xml:space="preserve"> occupational therapists, speech pathologists, dietitians, social workers, psychologists, physiotherapists, exercise physiologists and rehabilitation specialists.</w:t>
      </w:r>
    </w:p>
    <w:p w14:paraId="67525F32" w14:textId="383B8F17" w:rsidR="00762A46" w:rsidRDefault="00641418" w:rsidP="00DF33FF">
      <w:r>
        <w:t xml:space="preserve">High-risk groups </w:t>
      </w:r>
      <w:r w:rsidR="00A4058A">
        <w:t xml:space="preserve">in AYA </w:t>
      </w:r>
      <w:r>
        <w:t xml:space="preserve">that require referral to specific rehabilitation programs include </w:t>
      </w:r>
      <w:r w:rsidR="00A4058A">
        <w:t xml:space="preserve">those undergoing neurosurgery, bone sarcomas (and subsequent </w:t>
      </w:r>
      <w:r w:rsidR="00450799">
        <w:t xml:space="preserve">limb salvage or amputation), HSCT (and deconditioning) and </w:t>
      </w:r>
      <w:r w:rsidR="009E7D23">
        <w:t xml:space="preserve">avascular </w:t>
      </w:r>
      <w:r w:rsidR="00450799">
        <w:t xml:space="preserve">necrosis </w:t>
      </w:r>
      <w:r w:rsidR="00B83A96">
        <w:t>in those receiving high-dose steroids</w:t>
      </w:r>
      <w:r w:rsidR="002C3431">
        <w:t xml:space="preserve"> for haematological malignancies</w:t>
      </w:r>
      <w:r w:rsidR="00B83A96">
        <w:t>.</w:t>
      </w:r>
      <w:r w:rsidR="00B83A96">
        <w:fldChar w:fldCharType="begin"/>
      </w:r>
      <w:r w:rsidR="00ED4CA8">
        <w:instrText xml:space="preserve"> ADDIN EN.CITE &lt;EndNote&gt;&lt;Cite&gt;&lt;Author&gt;Smith&lt;/Author&gt;&lt;Year&gt;2016&lt;/Year&gt;&lt;RecNum&gt;16&lt;/RecNum&gt;&lt;DisplayText&gt;&lt;style face="superscript"&gt;42&lt;/style&gt;&lt;/DisplayText&gt;&lt;record&gt;&lt;rec-number&gt;16&lt;/rec-number&gt;&lt;foreign-keys&gt;&lt;key app="EN" db-id="2vzr02ev2z9xe3e2ds859xwv9wrsz99pza0t" timestamp="0"&gt;16&lt;/key&gt;&lt;/foreign-keys&gt;&lt;ref-type name="Government Document"&gt;46&lt;/ref-type&gt;&lt;contributors&gt;&lt;authors&gt;&lt;author&gt;Smith,S&lt;/author&gt;&lt;author&gt;Cable, M.&lt;/author&gt;&lt;author&gt;Mooney, S.&lt;/author&gt;&lt;author&gt;Taylor, R.&lt;/author&gt;&lt;/authors&gt;&lt;/contributors&gt;&lt;titles&gt;&lt;title&gt;The blueprint of care for teenagers and young adults with cancer, second edition.&lt;/title&gt;&lt;/titles&gt;&lt;dates&gt;&lt;year&gt;2016&lt;/year&gt;&lt;/dates&gt;&lt;publisher&gt;Teenage Cancer Trust.&lt;/publisher&gt;&lt;urls&gt;&lt;related-urls&gt;&lt;url&gt;https://www.teenagecancertrust.org/sites/default/files/BlueprintOfCare_2ndEdition.pdf&lt;/url&gt;&lt;/related-urls&gt;&lt;/urls&gt;&lt;/record&gt;&lt;/Cite&gt;&lt;/EndNote&gt;</w:instrText>
      </w:r>
      <w:r w:rsidR="00B83A96">
        <w:fldChar w:fldCharType="separate"/>
      </w:r>
      <w:r w:rsidR="00ED4CA8" w:rsidRPr="00ED4CA8">
        <w:rPr>
          <w:noProof/>
          <w:vertAlign w:val="superscript"/>
        </w:rPr>
        <w:t>42</w:t>
      </w:r>
      <w:r w:rsidR="00B83A96">
        <w:fldChar w:fldCharType="end"/>
      </w:r>
    </w:p>
    <w:p w14:paraId="4A300208" w14:textId="1B3A9C40" w:rsidR="00912FB8" w:rsidRPr="00F74B8D" w:rsidRDefault="00B83A96" w:rsidP="00DF33FF">
      <w:r>
        <w:t xml:space="preserve">See the </w:t>
      </w:r>
      <w:r w:rsidR="00FD3FFD">
        <w:t>p</w:t>
      </w:r>
      <w:r>
        <w:t>rinciple</w:t>
      </w:r>
      <w:r w:rsidR="00FD3FFD">
        <w:t xml:space="preserve"> 4 ‘Supportive Care’ </w:t>
      </w:r>
      <w:r w:rsidR="005204FC">
        <w:t>for more information on exercise.</w:t>
      </w:r>
      <w:r>
        <w:t xml:space="preserve"> </w:t>
      </w:r>
    </w:p>
    <w:p w14:paraId="71C36523" w14:textId="4C61DB15" w:rsidR="007920DB" w:rsidRDefault="004A1CD2" w:rsidP="00244BAC">
      <w:pPr>
        <w:pStyle w:val="Heading3"/>
      </w:pPr>
      <w:bookmarkStart w:id="488" w:name="_Toc482951814"/>
      <w:bookmarkStart w:id="489" w:name="_Toc76462617"/>
      <w:bookmarkStart w:id="490" w:name="_Toc76463232"/>
      <w:bookmarkStart w:id="491" w:name="_Toc76733859"/>
      <w:bookmarkStart w:id="492" w:name="_Toc76734243"/>
      <w:bookmarkStart w:id="493" w:name="_Toc79135493"/>
      <w:bookmarkStart w:id="494" w:name="_Toc79135960"/>
      <w:bookmarkStart w:id="495" w:name="_Toc79408437"/>
      <w:bookmarkStart w:id="496" w:name="_Toc79409292"/>
      <w:r>
        <w:t>4.</w:t>
      </w:r>
      <w:r w:rsidR="008B2C5E">
        <w:t>4</w:t>
      </w:r>
      <w:r w:rsidR="008D14F8" w:rsidRPr="00124955">
        <w:tab/>
      </w:r>
      <w:r w:rsidR="007920DB" w:rsidRPr="00124955">
        <w:t>Place of care</w:t>
      </w:r>
      <w:bookmarkEnd w:id="488"/>
      <w:bookmarkEnd w:id="489"/>
      <w:bookmarkEnd w:id="490"/>
      <w:bookmarkEnd w:id="491"/>
      <w:bookmarkEnd w:id="492"/>
      <w:bookmarkEnd w:id="493"/>
      <w:bookmarkEnd w:id="494"/>
      <w:bookmarkEnd w:id="495"/>
      <w:bookmarkEnd w:id="496"/>
    </w:p>
    <w:p w14:paraId="37A15813" w14:textId="75866706" w:rsidR="00E91362" w:rsidRDefault="00E91362" w:rsidP="00E91362">
      <w:r>
        <w:t xml:space="preserve">As previously discussed, </w:t>
      </w:r>
      <w:r w:rsidR="00321BC3">
        <w:t>care directed by</w:t>
      </w:r>
      <w:r w:rsidR="004E5ECC">
        <w:t xml:space="preserve"> a</w:t>
      </w:r>
      <w:r w:rsidR="005D792D">
        <w:t xml:space="preserve"> tertiary referral centre specialising in AYA cancer </w:t>
      </w:r>
      <w:r w:rsidR="000823E4">
        <w:t>should be considered</w:t>
      </w:r>
      <w:r>
        <w:t xml:space="preserve"> for those </w:t>
      </w:r>
      <w:r w:rsidR="0097741B">
        <w:t>with</w:t>
      </w:r>
      <w:r>
        <w:t xml:space="preserve"> advanced stage disease, complex inpatient and ambulatory therapies,</w:t>
      </w:r>
      <w:r>
        <w:fldChar w:fldCharType="begin"/>
      </w:r>
      <w:r w:rsidR="00B1559F">
        <w:instrText xml:space="preserve"> ADDIN EN.CITE &lt;EndNote&gt;&lt;Cite&gt;&lt;Author&gt;Coccia&lt;/Author&gt;&lt;Year&gt;2019&lt;/Year&gt;&lt;RecNum&gt;128&lt;/RecNum&gt;&lt;DisplayText&gt;&lt;style face="superscript"&gt;195&lt;/style&gt;&lt;/DisplayText&gt;&lt;record&gt;&lt;rec-number&gt;128&lt;/rec-number&gt;&lt;foreign-keys&gt;&lt;key app="EN" db-id="2vzr02ev2z9xe3e2ds859xwv9wrsz99pza0t" timestamp="0"&gt;128&lt;/key&gt;&lt;/foreign-keys&gt;&lt;ref-type name="Journal Article"&gt;17&lt;/ref-type&gt;&lt;contributors&gt;&lt;authors&gt;&lt;author&gt;Coccia, Peter F.&lt;/author&gt;&lt;/authors&gt;&lt;/contributors&gt;&lt;titles&gt;&lt;title&gt;Overview of Adolescent and Young Adult Oncology&lt;/title&gt;&lt;secondary-title&gt;Journal of Oncology Practice&lt;/secondary-title&gt;&lt;/titles&gt;&lt;pages&gt;235-237&lt;/pages&gt;&lt;volume&gt;15&lt;/volume&gt;&lt;number&gt;5&lt;/number&gt;&lt;dates&gt;&lt;year&gt;2019&lt;/year&gt;&lt;pub-dates&gt;&lt;date&gt;2019/05/01&lt;/date&gt;&lt;/pub-dates&gt;&lt;/dates&gt;&lt;publisher&gt;American Society of Clinical Oncology&lt;/publisher&gt;&lt;isbn&gt;1554-7477&lt;/isbn&gt;&lt;urls&gt;&lt;related-urls&gt;&lt;url&gt;https://doi.org/10.1200/JOP.19.00075&lt;/url&gt;&lt;/related-urls&gt;&lt;/urls&gt;&lt;electronic-resource-num&gt;10.1200/JOP.19.00075&lt;/electronic-resource-num&gt;&lt;access-date&gt;2020/11/18&lt;/access-date&gt;&lt;/record&gt;&lt;/Cite&gt;&lt;/EndNote&gt;</w:instrText>
      </w:r>
      <w:r>
        <w:fldChar w:fldCharType="separate"/>
      </w:r>
      <w:r w:rsidR="00B1559F" w:rsidRPr="00B1559F">
        <w:rPr>
          <w:noProof/>
          <w:vertAlign w:val="superscript"/>
        </w:rPr>
        <w:t>195</w:t>
      </w:r>
      <w:r>
        <w:fldChar w:fldCharType="end"/>
      </w:r>
      <w:r>
        <w:t xml:space="preserve"> specific disease groups such as bone and soft tissue sarcomas,</w:t>
      </w:r>
      <w:r>
        <w:fldChar w:fldCharType="begin"/>
      </w:r>
      <w:r w:rsidR="00B1559F">
        <w:instrText xml:space="preserve"> ADDIN EN.CITE &lt;EndNote&gt;&lt;Cite&gt;&lt;Author&gt;Reed&lt;/Author&gt;&lt;Year&gt;2019&lt;/Year&gt;&lt;RecNum&gt;135&lt;/RecNum&gt;&lt;DisplayText&gt;&lt;style face="superscript"&gt;196&lt;/style&gt;&lt;/DisplayText&gt;&lt;record&gt;&lt;rec-number&gt;135&lt;/rec-number&gt;&lt;foreign-keys&gt;&lt;key app="EN" db-id="2vzr02ev2z9xe3e2ds859xwv9wrsz99pza0t" timestamp="0"&gt;135&lt;/key&gt;&lt;/foreign-keys&gt;&lt;ref-type name="Journal Article"&gt;17&lt;/ref-type&gt;&lt;contributors&gt;&lt;authors&gt;&lt;author&gt;Reed, Damon R.&lt;/author&gt;&lt;author&gt;Naghavi, Arash&lt;/author&gt;&lt;author&gt;Binitie, Odion&lt;/author&gt;&lt;/authors&gt;&lt;/contributors&gt;&lt;titles&gt;&lt;title&gt;Sarcoma as a Model for Adolescent and Young Adult Care&lt;/title&gt;&lt;secondary-title&gt;Journal of Oncology Practice&lt;/secondary-title&gt;&lt;/titles&gt;&lt;pages&gt;239-247&lt;/pages&gt;&lt;volume&gt;15&lt;/volume&gt;&lt;number&gt;5&lt;/number&gt;&lt;dates&gt;&lt;year&gt;2019&lt;/year&gt;&lt;pub-dates&gt;&lt;date&gt;2019/05/01&lt;/date&gt;&lt;/pub-dates&gt;&lt;/dates&gt;&lt;publisher&gt;American Society of Clinical Oncology&lt;/publisher&gt;&lt;isbn&gt;1554-7477&lt;/isbn&gt;&lt;urls&gt;&lt;related-urls&gt;&lt;url&gt;https://doi.org/10.1200/JOP.18.00684&lt;/url&gt;&lt;/related-urls&gt;&lt;/urls&gt;&lt;electronic-resource-num&gt;10.1200/JOP.18.00684&lt;/electronic-resource-num&gt;&lt;access-date&gt;2020/11/18&lt;/access-date&gt;&lt;/record&gt;&lt;/Cite&gt;&lt;/EndNote&gt;</w:instrText>
      </w:r>
      <w:r>
        <w:fldChar w:fldCharType="separate"/>
      </w:r>
      <w:r w:rsidR="00B1559F" w:rsidRPr="00B1559F">
        <w:rPr>
          <w:noProof/>
          <w:vertAlign w:val="superscript"/>
        </w:rPr>
        <w:t>196</w:t>
      </w:r>
      <w:r>
        <w:fldChar w:fldCharType="end"/>
      </w:r>
      <w:r>
        <w:t xml:space="preserve"> cancer during pregnancy, complex paediatric cancer types in young adults</w:t>
      </w:r>
      <w:r>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fldChar w:fldCharType="separate"/>
      </w:r>
      <w:r w:rsidR="00E3323E" w:rsidRPr="00E3323E">
        <w:rPr>
          <w:noProof/>
          <w:vertAlign w:val="superscript"/>
        </w:rPr>
        <w:t>29</w:t>
      </w:r>
      <w:r>
        <w:fldChar w:fldCharType="end"/>
      </w:r>
      <w:r>
        <w:t xml:space="preserve"> and those with high pre-existing co-morbidities</w:t>
      </w:r>
      <w:r w:rsidR="000823E4">
        <w:t xml:space="preserve">. </w:t>
      </w:r>
      <w:r w:rsidR="00244056">
        <w:t>Centralising</w:t>
      </w:r>
      <w:r w:rsidR="000823E4">
        <w:t xml:space="preserve"> care may also be the determinant for</w:t>
      </w:r>
      <w:r w:rsidR="00CC1FE7">
        <w:t xml:space="preserve"> increasing</w:t>
      </w:r>
      <w:r w:rsidR="000823E4">
        <w:t xml:space="preserve"> access </w:t>
      </w:r>
      <w:r w:rsidR="00D71DB9">
        <w:t xml:space="preserve">to </w:t>
      </w:r>
      <w:r w:rsidR="00F54B19">
        <w:t>clinical</w:t>
      </w:r>
      <w:r w:rsidR="000823E4">
        <w:t xml:space="preserve"> trial</w:t>
      </w:r>
      <w:r w:rsidR="00CC1FE7">
        <w:t>s</w:t>
      </w:r>
      <w:r w:rsidR="00111277">
        <w:t xml:space="preserve"> and </w:t>
      </w:r>
      <w:r w:rsidR="00AF285A">
        <w:t>novel</w:t>
      </w:r>
      <w:r w:rsidR="002C63AB" w:rsidRPr="002C63AB">
        <w:t xml:space="preserve"> therapies that </w:t>
      </w:r>
      <w:r w:rsidR="00D905DA">
        <w:t>would otherwise be unavailable</w:t>
      </w:r>
      <w:r w:rsidR="00111277">
        <w:t>.</w:t>
      </w:r>
      <w:r w:rsidR="00111277">
        <w:fldChar w:fldCharType="begin"/>
      </w:r>
      <w:r w:rsidR="00727C79">
        <w:instrText xml:space="preserve"> ADDIN EN.CITE &lt;EndNote&gt;&lt;Cite&gt;&lt;Author&gt;Ferrari&lt;/Author&gt;&lt;Year&gt;2021&lt;/Year&gt;&lt;RecNum&gt;548&lt;/RecNum&gt;&lt;DisplayText&gt;&lt;style face="superscript"&gt;9&lt;/style&gt;&lt;/DisplayText&gt;&lt;record&gt;&lt;rec-number&gt;548&lt;/rec-number&gt;&lt;foreign-keys&gt;&lt;key app="EN" db-id="2vzr02ev2z9xe3e2ds859xwv9wrsz99pza0t" timestamp="0"&gt;548&lt;/key&gt;&lt;/foreign-keys&gt;&lt;ref-type name="Journal Article"&gt;17&lt;/ref-type&gt;&lt;contributors&gt;&lt;authors&gt;&lt;author&gt;Ferrari, A.&lt;/author&gt;&lt;author&gt;Stark, D.&lt;/author&gt;&lt;author&gt;Peccatori, F. A.&lt;/author&gt;&lt;author&gt;Fern, L.&lt;/author&gt;&lt;author&gt;Laurence, V.&lt;/author&gt;&lt;author&gt;Gaspar, N.&lt;/author&gt;&lt;author&gt;Bozovic-Spasojevic, I.&lt;/author&gt;&lt;author&gt;Smith, O.&lt;/author&gt;&lt;author&gt;De Munter, J.&lt;/author&gt;&lt;author&gt;Derwich, K.&lt;/author&gt;&lt;author&gt;Hjorth, L.&lt;/author&gt;&lt;author&gt;van der Graaf, W. T. A.&lt;/author&gt;&lt;author&gt;Soanes, L.&lt;/author&gt;&lt;author&gt;Jezdic, S.&lt;/author&gt;&lt;author&gt;Blondeel, A.&lt;/author&gt;&lt;author&gt;Bielack, S.&lt;/author&gt;&lt;author&gt;Douillard, J. Y.&lt;/author&gt;&lt;author&gt;Mountzios, G.&lt;/author&gt;&lt;author&gt;Saloustros, E.&lt;/author&gt;&lt;/authors&gt;&lt;/contributors&gt;&lt;titles&gt;&lt;title&gt;Adolescents and young adults (AYA) with cancer: a position paper from the AYA Working Group of the European Society for Medical Oncology (ESMO) and the European Society for Paediatric Oncology (SIOPE)&lt;/title&gt;&lt;secondary-title&gt;ESMO Open&lt;/secondary-title&gt;&lt;/titles&gt;&lt;pages&gt;100096&lt;/pages&gt;&lt;volume&gt;6&lt;/volume&gt;&lt;number&gt;2&lt;/number&gt;&lt;keywords&gt;&lt;keyword&gt;adolescents and young adults&lt;/keyword&gt;&lt;keyword&gt;cancer&lt;/keyword&gt;&lt;keyword&gt;clinical trials&lt;/keyword&gt;&lt;keyword&gt;education&lt;/keyword&gt;&lt;keyword&gt;interdisciplinary&lt;/keyword&gt;&lt;/keywords&gt;&lt;dates&gt;&lt;year&gt;2021&lt;/year&gt;&lt;pub-dates&gt;&lt;date&gt;2021/04/01/&lt;/date&gt;&lt;/pub-dates&gt;&lt;/dates&gt;&lt;isbn&gt;2059-7029&lt;/isbn&gt;&lt;urls&gt;&lt;related-urls&gt;&lt;url&gt;https://www.sciencedirect.com/science/article/pii/S2059702921000533&lt;/url&gt;&lt;/related-urls&gt;&lt;/urls&gt;&lt;electronic-resource-num&gt;https://doi.org/10.1016/j.esmoop.2021.100096&lt;/electronic-resource-num&gt;&lt;/record&gt;&lt;/Cite&gt;&lt;/EndNote&gt;</w:instrText>
      </w:r>
      <w:r w:rsidR="00111277">
        <w:fldChar w:fldCharType="separate"/>
      </w:r>
      <w:r w:rsidR="005F726C" w:rsidRPr="005F726C">
        <w:rPr>
          <w:noProof/>
          <w:vertAlign w:val="superscript"/>
        </w:rPr>
        <w:t>9</w:t>
      </w:r>
      <w:r w:rsidR="00111277">
        <w:fldChar w:fldCharType="end"/>
      </w:r>
    </w:p>
    <w:p w14:paraId="2BA16282" w14:textId="6B694D7B" w:rsidR="005A08EF" w:rsidRPr="00F46014" w:rsidRDefault="005A08EF" w:rsidP="005A08EF">
      <w:pPr>
        <w:pStyle w:val="Heading3"/>
      </w:pPr>
      <w:bookmarkStart w:id="497" w:name="_Toc76462618"/>
      <w:bookmarkStart w:id="498" w:name="_Toc76463233"/>
      <w:bookmarkStart w:id="499" w:name="_Toc76733860"/>
      <w:bookmarkStart w:id="500" w:name="_Toc76734244"/>
      <w:bookmarkStart w:id="501" w:name="_Toc79135494"/>
      <w:bookmarkStart w:id="502" w:name="_Toc79135961"/>
      <w:bookmarkStart w:id="503" w:name="_Toc79408438"/>
      <w:bookmarkStart w:id="504" w:name="_Toc79409293"/>
      <w:r>
        <w:t>4.</w:t>
      </w:r>
      <w:r w:rsidR="008B2C5E">
        <w:t>5</w:t>
      </w:r>
      <w:r>
        <w:tab/>
        <w:t>Palliative care</w:t>
      </w:r>
      <w:bookmarkEnd w:id="497"/>
      <w:bookmarkEnd w:id="498"/>
      <w:bookmarkEnd w:id="499"/>
      <w:bookmarkEnd w:id="500"/>
      <w:bookmarkEnd w:id="501"/>
      <w:bookmarkEnd w:id="502"/>
      <w:bookmarkEnd w:id="503"/>
      <w:bookmarkEnd w:id="504"/>
    </w:p>
    <w:p w14:paraId="7F9931D1" w14:textId="50E5D83F" w:rsidR="00554E58" w:rsidRDefault="00C0298E">
      <w:r>
        <w:t xml:space="preserve">The emerging trend </w:t>
      </w:r>
      <w:r w:rsidR="009D7363">
        <w:t xml:space="preserve">in AYA cancer </w:t>
      </w:r>
      <w:r>
        <w:t>of s</w:t>
      </w:r>
      <w:r w:rsidR="00E31DE5">
        <w:t xml:space="preserve">tandardising care to meet the unique </w:t>
      </w:r>
      <w:r>
        <w:t xml:space="preserve">psychosocial and supportive care </w:t>
      </w:r>
      <w:r w:rsidR="00E31DE5">
        <w:t xml:space="preserve">needs of </w:t>
      </w:r>
      <w:r w:rsidR="009D7363">
        <w:t>the patient</w:t>
      </w:r>
      <w:r w:rsidR="00E31DE5">
        <w:t xml:space="preserve"> provide</w:t>
      </w:r>
      <w:r>
        <w:t>s</w:t>
      </w:r>
      <w:r w:rsidR="00E31DE5">
        <w:t xml:space="preserve"> </w:t>
      </w:r>
      <w:r w:rsidR="004E741D">
        <w:t xml:space="preserve">the </w:t>
      </w:r>
      <w:r w:rsidR="00E31DE5">
        <w:t xml:space="preserve">opportunity </w:t>
      </w:r>
      <w:r w:rsidR="00FB3106">
        <w:t xml:space="preserve">and rationale </w:t>
      </w:r>
      <w:r>
        <w:t>for</w:t>
      </w:r>
      <w:r w:rsidR="00D502D3">
        <w:t xml:space="preserve"> early</w:t>
      </w:r>
      <w:r>
        <w:t xml:space="preserve"> </w:t>
      </w:r>
      <w:r w:rsidR="00D502D3">
        <w:t>collaboration with palliative care services</w:t>
      </w:r>
      <w:r w:rsidR="00651D51">
        <w:t xml:space="preserve"> where appropriate</w:t>
      </w:r>
      <w:r w:rsidR="00D502D3">
        <w:t>.</w:t>
      </w:r>
      <w:r w:rsidR="00D502D3">
        <w:fldChar w:fldCharType="begin"/>
      </w:r>
      <w:r w:rsidR="005E54F0">
        <w:instrText xml:space="preserve"> ADDIN EN.CITE &lt;EndNote&gt;&lt;Cite&gt;&lt;Author&gt;Donovan&lt;/Author&gt;&lt;Year&gt;2015&lt;/Year&gt;&lt;RecNum&gt;630&lt;/RecNum&gt;&lt;DisplayText&gt;&lt;style face="superscript"&gt;302&lt;/style&gt;&lt;/DisplayText&gt;&lt;record&gt;&lt;rec-number&gt;630&lt;/rec-number&gt;&lt;foreign-keys&gt;&lt;key app="EN" db-id="2vzr02ev2z9xe3e2ds859xwv9wrsz99pza0t" timestamp="0"&gt;630&lt;/key&gt;&lt;/foreign-keys&gt;&lt;ref-type name="Journal Article"&gt;17&lt;/ref-type&gt;&lt;contributors&gt;&lt;authors&gt;&lt;author&gt;Donovan, K. A.&lt;/author&gt;&lt;author&gt;Knight, D.&lt;/author&gt;&lt;author&gt;Quinn, G. P.&lt;/author&gt;&lt;/authors&gt;&lt;/contributors&gt;&lt;auth-address&gt;Moffitt Cancer Center, Tampa, FL. Kristine.Donovan@Moffitt.org.&lt;/auth-address&gt;&lt;titles&gt;&lt;title&gt;Palliative Care in Adolescents and Young Adults With Cancer&lt;/title&gt;&lt;secondary-title&gt;Cancer Control&lt;/secondary-title&gt;&lt;alt-title&gt;Cancer control : journal of the Moffitt Cancer Center&lt;/alt-title&gt;&lt;/titles&gt;&lt;pages&gt;475-9&lt;/pages&gt;&lt;volume&gt;22&lt;/volume&gt;&lt;number&gt;4&lt;/number&gt;&lt;edition&gt;2015/12/19&lt;/edition&gt;&lt;keywords&gt;&lt;keyword&gt;Adolescent&lt;/keyword&gt;&lt;keyword&gt;Humans&lt;/keyword&gt;&lt;keyword&gt;Medical Oncology/standards&lt;/keyword&gt;&lt;keyword&gt;Neoplasms/mortality/*therapy&lt;/keyword&gt;&lt;keyword&gt;Palliative Care/*standards&lt;/keyword&gt;&lt;keyword&gt;Quality of Life&lt;/keyword&gt;&lt;keyword&gt;Survival Rate&lt;/keyword&gt;&lt;keyword&gt;Young Adult&lt;/keyword&gt;&lt;/keywords&gt;&lt;dates&gt;&lt;year&gt;2015&lt;/year&gt;&lt;pub-dates&gt;&lt;date&gt;Oct&lt;/date&gt;&lt;/pub-dates&gt;&lt;/dates&gt;&lt;isbn&gt;1073-2748&lt;/isbn&gt;&lt;accession-num&gt;26678974&lt;/accession-num&gt;&lt;urls&gt;&lt;/urls&gt;&lt;electronic-resource-num&gt;10.1177/107327481502200413&lt;/electronic-resource-num&gt;&lt;remote-database-provider&gt;NLM&lt;/remote-database-provider&gt;&lt;language&gt;eng&lt;/language&gt;&lt;/record&gt;&lt;/Cite&gt;&lt;/EndNote&gt;</w:instrText>
      </w:r>
      <w:r w:rsidR="00D502D3">
        <w:fldChar w:fldCharType="separate"/>
      </w:r>
      <w:r w:rsidR="005E54F0" w:rsidRPr="005E54F0">
        <w:rPr>
          <w:noProof/>
          <w:vertAlign w:val="superscript"/>
        </w:rPr>
        <w:t>302</w:t>
      </w:r>
      <w:r w:rsidR="00D502D3">
        <w:fldChar w:fldCharType="end"/>
      </w:r>
      <w:r w:rsidR="0049355B">
        <w:t xml:space="preserve"> </w:t>
      </w:r>
      <w:r w:rsidR="00433FE7">
        <w:t xml:space="preserve">Regular, early and routine </w:t>
      </w:r>
      <w:r w:rsidR="00BC3E34">
        <w:t>assessment</w:t>
      </w:r>
      <w:r w:rsidR="00433FE7">
        <w:t xml:space="preserve"> should be undertaken </w:t>
      </w:r>
      <w:r w:rsidR="003F4520">
        <w:t>to determine</w:t>
      </w:r>
      <w:r w:rsidR="00F3685E">
        <w:t xml:space="preserve"> referral to a palliative care program</w:t>
      </w:r>
      <w:r w:rsidR="002B08E5">
        <w:t>.</w:t>
      </w:r>
      <w:r w:rsidR="00A71C41">
        <w:fldChar w:fldCharType="begin"/>
      </w:r>
      <w:r w:rsidR="005E54F0">
        <w:instrText xml:space="preserve"> ADDIN EN.CITE &lt;EndNote&gt;&lt;Cite&gt;&lt;Author&gt;Rosenberg&lt;/Author&gt;&lt;Year&gt;2013&lt;/Year&gt;&lt;RecNum&gt;634&lt;/RecNum&gt;&lt;DisplayText&gt;&lt;style face="superscript"&gt;303&lt;/style&gt;&lt;/DisplayText&gt;&lt;record&gt;&lt;rec-number&gt;634&lt;/rec-number&gt;&lt;foreign-keys&gt;&lt;key app="EN" db-id="2vzr02ev2z9xe3e2ds859xwv9wrsz99pza0t" timestamp="0"&gt;634&lt;/key&gt;&lt;/foreign-keys&gt;&lt;ref-type name="Journal Article"&gt;17&lt;/ref-type&gt;&lt;contributors&gt;&lt;authors&gt;&lt;author&gt;Rosenberg, A. R.&lt;/author&gt;&lt;author&gt;Wolfe, J.&lt;/author&gt;&lt;/authors&gt;&lt;/contributors&gt;&lt;auth-address&gt;Division of Pediatric Hematology/ Oncology, Seattle Children&amp;apos;s Hospital, Seattle, WA.&amp;#xD;Clinical Research Division, Fred Hutchinson Cancer Research Center, Seattle, WA.&amp;#xD;Department of Pediatrics, University of Washington, Seattle, WA.&amp;#xD;Department of Psychosocial Oncology and Palliative Care/Division of Pediatric Palliative Care, Dana-Farber Cancer Institute, Boston, MA.&amp;#xD;Department of Medicine/Division of Hematology/Oncology, Boston Children&amp;apos;s Hospital, Boston, MA.&amp;#xD;Department of Pediatrics, Harvard University School of Medicine, Boston, MA, USA.&lt;/auth-address&gt;&lt;titles&gt;&lt;title&gt;Palliative care for adolescents and young adults with cancer&lt;/title&gt;&lt;secondary-title&gt;Clin Oncol Adolesc Young Adults&lt;/secondary-title&gt;&lt;alt-title&gt;Clinical oncology in adolescents and young adults&lt;/alt-title&gt;&lt;/titles&gt;&lt;pages&gt;41-48&lt;/pages&gt;&lt;volume&gt;2013&lt;/volume&gt;&lt;number&gt;3&lt;/number&gt;&lt;edition&gt;2013/01/01&lt;/edition&gt;&lt;keywords&gt;&lt;keyword&gt;end of life&lt;/keyword&gt;&lt;keyword&gt;pediatric oncology&lt;/keyword&gt;&lt;keyword&gt;psychosocial needs&lt;/keyword&gt;&lt;keyword&gt;psychosocial oncology&lt;/keyword&gt;&lt;keyword&gt;psychosocial outcomes&lt;/keyword&gt;&lt;keyword&gt;quality of life&lt;/keyword&gt;&lt;keyword&gt;supportive care&lt;/keyword&gt;&lt;/keywords&gt;&lt;dates&gt;&lt;year&gt;2013&lt;/year&gt;&lt;/dates&gt;&lt;isbn&gt;2230-2263 (Print)&amp;#xD;2230-2263&lt;/isbn&gt;&lt;accession-num&gt;29657924&lt;/accession-num&gt;&lt;urls&gt;&lt;/urls&gt;&lt;custom2&gt;PMC5898449&lt;/custom2&gt;&lt;custom6&gt;NIHMS908381&lt;/custom6&gt;&lt;electronic-resource-num&gt;10.2147/coaya.S29757&lt;/electronic-resource-num&gt;&lt;remote-database-provider&gt;NLM&lt;/remote-database-provider&gt;&lt;language&gt;eng&lt;/language&gt;&lt;/record&gt;&lt;/Cite&gt;&lt;/EndNote&gt;</w:instrText>
      </w:r>
      <w:r w:rsidR="00A71C41">
        <w:fldChar w:fldCharType="separate"/>
      </w:r>
      <w:r w:rsidR="005E54F0" w:rsidRPr="005E54F0">
        <w:rPr>
          <w:noProof/>
          <w:vertAlign w:val="superscript"/>
        </w:rPr>
        <w:t>303</w:t>
      </w:r>
      <w:r w:rsidR="00A71C41">
        <w:fldChar w:fldCharType="end"/>
      </w:r>
      <w:r w:rsidR="002B08E5">
        <w:t xml:space="preserve"> Triggers for </w:t>
      </w:r>
      <w:r w:rsidR="00BC3E34">
        <w:t>r</w:t>
      </w:r>
      <w:r w:rsidR="002B08E5">
        <w:t xml:space="preserve">eferral </w:t>
      </w:r>
      <w:r w:rsidR="00FE043B">
        <w:t>should include those with advanced cancer</w:t>
      </w:r>
      <w:r w:rsidR="000C77F3">
        <w:t xml:space="preserve">, </w:t>
      </w:r>
      <w:r w:rsidR="00A97762">
        <w:t xml:space="preserve">current </w:t>
      </w:r>
      <w:r w:rsidR="000C77F3">
        <w:t xml:space="preserve">high symptom burden and/or </w:t>
      </w:r>
      <w:r w:rsidR="00A70DB4">
        <w:t xml:space="preserve">AYA </w:t>
      </w:r>
      <w:r w:rsidR="00FC6472">
        <w:t xml:space="preserve">undergoing therapies </w:t>
      </w:r>
      <w:r w:rsidR="00F84C27">
        <w:t>associated</w:t>
      </w:r>
      <w:r w:rsidR="000C77F3">
        <w:t xml:space="preserve"> </w:t>
      </w:r>
      <w:r w:rsidR="00F84C27">
        <w:t>with</w:t>
      </w:r>
      <w:r w:rsidR="00B517D4">
        <w:t xml:space="preserve"> high</w:t>
      </w:r>
      <w:r w:rsidR="003426E5">
        <w:t xml:space="preserve"> </w:t>
      </w:r>
      <w:r w:rsidR="00426301">
        <w:t>levels of physical</w:t>
      </w:r>
      <w:r w:rsidR="00505B1A">
        <w:t xml:space="preserve"> and </w:t>
      </w:r>
      <w:r w:rsidR="00426301">
        <w:t xml:space="preserve">psychological </w:t>
      </w:r>
      <w:r w:rsidR="002371D9">
        <w:t>distress</w:t>
      </w:r>
      <w:r w:rsidR="00D73F8B">
        <w:t xml:space="preserve"> (</w:t>
      </w:r>
      <w:r w:rsidR="00F84C27">
        <w:t>such as HSCT</w:t>
      </w:r>
      <w:r w:rsidR="00D73F8B">
        <w:t>)</w:t>
      </w:r>
      <w:r w:rsidR="00B517D4">
        <w:t xml:space="preserve"> </w:t>
      </w:r>
      <w:r w:rsidR="00E8632E">
        <w:t>despite their curative intent</w:t>
      </w:r>
      <w:r w:rsidR="00B517D4">
        <w:t>.</w:t>
      </w:r>
      <w:r w:rsidR="00FB62E6">
        <w:t xml:space="preserve"> </w:t>
      </w:r>
      <w:r w:rsidR="00B517D4">
        <w:t xml:space="preserve">Referral should not </w:t>
      </w:r>
      <w:r w:rsidR="00881A11">
        <w:t xml:space="preserve">be based solely </w:t>
      </w:r>
      <w:r w:rsidR="00F40742">
        <w:t xml:space="preserve">on </w:t>
      </w:r>
      <w:r w:rsidR="00563461">
        <w:t>prognosis</w:t>
      </w:r>
      <w:r w:rsidR="00FE0636">
        <w:t>.</w:t>
      </w:r>
      <w:r w:rsidR="00D73F8B">
        <w:t xml:space="preserve"> </w:t>
      </w:r>
    </w:p>
    <w:p w14:paraId="2C0CBA47" w14:textId="202348FE" w:rsidR="007B0E2A" w:rsidRPr="00914E8A" w:rsidRDefault="003F7FBD">
      <w:r>
        <w:lastRenderedPageBreak/>
        <w:t>I</w:t>
      </w:r>
      <w:r w:rsidR="00E32F1F">
        <w:t xml:space="preserve">nvolvement of </w:t>
      </w:r>
      <w:r w:rsidR="00265662">
        <w:t xml:space="preserve">a specialty palliative care service </w:t>
      </w:r>
      <w:r w:rsidR="00AB00AF">
        <w:t xml:space="preserve">for </w:t>
      </w:r>
      <w:r w:rsidR="00D50461">
        <w:t>AYA</w:t>
      </w:r>
      <w:r w:rsidR="00265662">
        <w:t xml:space="preserve"> </w:t>
      </w:r>
      <w:r w:rsidR="005D167C">
        <w:t>with cancer is associated with less intensive care admissions at end of life, more advance care planning</w:t>
      </w:r>
      <w:r w:rsidR="00C65C4B">
        <w:t xml:space="preserve"> and fewer in-hospital deaths.</w:t>
      </w:r>
      <w:r w:rsidR="00C65C4B">
        <w:fldChar w:fldCharType="begin"/>
      </w:r>
      <w:r w:rsidR="005E54F0">
        <w:instrText xml:space="preserve"> ADDIN EN.CITE &lt;EndNote&gt;&lt;Cite&gt;&lt;Author&gt;Taylor&lt;/Author&gt;&lt;Year&gt;2020&lt;/Year&gt;&lt;RecNum&gt;673&lt;/RecNum&gt;&lt;DisplayText&gt;&lt;style face="superscript"&gt;304&lt;/style&gt;&lt;/DisplayText&gt;&lt;record&gt;&lt;rec-number&gt;673&lt;/rec-number&gt;&lt;foreign-keys&gt;&lt;key app="EN" db-id="2vzr02ev2z9xe3e2ds859xwv9wrsz99pza0t" timestamp="0"&gt;673&lt;/key&gt;&lt;/foreign-keys&gt;&lt;ref-type name="Journal Article"&gt;17&lt;/ref-type&gt;&lt;contributors&gt;&lt;authors&gt;&lt;author&gt;Taylor, Johanna&lt;/author&gt;&lt;author&gt;Booth, Alison&lt;/author&gt;&lt;author&gt;Beresford, Bryony&lt;/author&gt;&lt;author&gt;Phillips, Bob&lt;/author&gt;&lt;author&gt;Wright, Kath&lt;/author&gt;&lt;author&gt;Fraser, Lorna&lt;/author&gt;&lt;/authors&gt;&lt;/contributors&gt;&lt;titles&gt;&lt;title&gt;Specialist paediatric palliative care for children and young people with cancer: A mixed-methods systematic review&lt;/title&gt;&lt;secondary-title&gt;Palliative Medicine&lt;/secondary-title&gt;&lt;/titles&gt;&lt;pages&gt;731-775&lt;/pages&gt;&lt;volume&gt;34&lt;/volume&gt;&lt;number&gt;6&lt;/number&gt;&lt;dates&gt;&lt;year&gt;2020&lt;/year&gt;&lt;pub-dates&gt;&lt;date&gt;2020/06/01&lt;/date&gt;&lt;/pub-dates&gt;&lt;/dates&gt;&lt;publisher&gt;SAGE Publications Ltd STM&lt;/publisher&gt;&lt;isbn&gt;0269-2163&lt;/isbn&gt;&lt;urls&gt;&lt;related-urls&gt;&lt;url&gt;https://doi.org/10.1177/0269216320908490&lt;/url&gt;&lt;/related-urls&gt;&lt;/urls&gt;&lt;electronic-resource-num&gt;10.1177/0269216320908490&lt;/electronic-resource-num&gt;&lt;access-date&gt;2021/07/04&lt;/access-date&gt;&lt;/record&gt;&lt;/Cite&gt;&lt;/EndNote&gt;</w:instrText>
      </w:r>
      <w:r w:rsidR="00C65C4B">
        <w:fldChar w:fldCharType="separate"/>
      </w:r>
      <w:r w:rsidR="005E54F0" w:rsidRPr="005E54F0">
        <w:rPr>
          <w:noProof/>
          <w:vertAlign w:val="superscript"/>
        </w:rPr>
        <w:t>304</w:t>
      </w:r>
      <w:r w:rsidR="00C65C4B">
        <w:fldChar w:fldCharType="end"/>
      </w:r>
      <w:r w:rsidR="005D167C">
        <w:t xml:space="preserve"> </w:t>
      </w:r>
      <w:r w:rsidR="00241DD5">
        <w:t>Early i</w:t>
      </w:r>
      <w:r w:rsidR="00966782">
        <w:t>ntegration with</w:t>
      </w:r>
      <w:r w:rsidR="00554E58">
        <w:t xml:space="preserve"> a </w:t>
      </w:r>
      <w:r w:rsidR="00F95116">
        <w:t xml:space="preserve">multidisciplinary </w:t>
      </w:r>
      <w:r w:rsidR="00554E58">
        <w:t>palliative care program</w:t>
      </w:r>
      <w:r w:rsidR="00966782">
        <w:t xml:space="preserve"> </w:t>
      </w:r>
      <w:r w:rsidR="002B39FB">
        <w:t>(</w:t>
      </w:r>
      <w:r w:rsidR="00966782">
        <w:t xml:space="preserve">with age-specific </w:t>
      </w:r>
      <w:r w:rsidR="002B39FB">
        <w:t xml:space="preserve">provider </w:t>
      </w:r>
      <w:r w:rsidR="00966782">
        <w:t>training</w:t>
      </w:r>
      <w:r w:rsidR="002B39FB">
        <w:t>)</w:t>
      </w:r>
      <w:r w:rsidR="00E00263">
        <w:t xml:space="preserve"> should be offered</w:t>
      </w:r>
      <w:r w:rsidR="00F40742">
        <w:t>, as required,</w:t>
      </w:r>
      <w:r w:rsidR="00E00263">
        <w:t xml:space="preserve"> across the whole care </w:t>
      </w:r>
      <w:r w:rsidR="006C2730">
        <w:t>continuum</w:t>
      </w:r>
      <w:r w:rsidR="00F40742">
        <w:t xml:space="preserve"> </w:t>
      </w:r>
      <w:r w:rsidR="006C2730">
        <w:t xml:space="preserve">and complement the existing supportive care program of an AYA-specific cancer service. </w:t>
      </w:r>
      <w:r w:rsidR="001C3DF5">
        <w:t>Representatives from the palliative care team should be considered core members of the AYA cancer MDT.</w:t>
      </w:r>
      <w:r w:rsidR="007B0E2A">
        <w:br w:type="page"/>
      </w:r>
    </w:p>
    <w:p w14:paraId="25A7E1C1" w14:textId="7F966685" w:rsidR="00B63294" w:rsidRDefault="00EF2FBF" w:rsidP="00244BAC">
      <w:pPr>
        <w:pStyle w:val="Heading2"/>
      </w:pPr>
      <w:bookmarkStart w:id="505" w:name="_Toc79409294"/>
      <w:r w:rsidRPr="00124955">
        <w:lastRenderedPageBreak/>
        <w:t>Step 5: C</w:t>
      </w:r>
      <w:r w:rsidR="00B63294" w:rsidRPr="00124955">
        <w:t xml:space="preserve">are after </w:t>
      </w:r>
      <w:r w:rsidR="007F73FC">
        <w:t>initial treatment and r</w:t>
      </w:r>
      <w:r w:rsidR="00F638B7">
        <w:t>e</w:t>
      </w:r>
      <w:r w:rsidR="007F73FC">
        <w:t>covery</w:t>
      </w:r>
      <w:bookmarkEnd w:id="505"/>
    </w:p>
    <w:p w14:paraId="2BE3C92B" w14:textId="462B8E27" w:rsidR="00FD7F98" w:rsidRDefault="00D55F11" w:rsidP="00914E8A">
      <w:r>
        <w:t>AYA</w:t>
      </w:r>
      <w:r w:rsidR="001B67EF">
        <w:t xml:space="preserve"> with cancer experience </w:t>
      </w:r>
      <w:r w:rsidR="00855DEC">
        <w:t xml:space="preserve">the adverse </w:t>
      </w:r>
      <w:r w:rsidR="002B7D9A">
        <w:t>effects o</w:t>
      </w:r>
      <w:r w:rsidR="00855DEC">
        <w:t xml:space="preserve">f cancer and </w:t>
      </w:r>
      <w:r w:rsidR="00453F65">
        <w:t>its</w:t>
      </w:r>
      <w:r w:rsidR="001B67EF">
        <w:t xml:space="preserve"> treatment</w:t>
      </w:r>
      <w:r w:rsidR="002B7D9A">
        <w:t xml:space="preserve"> at a dynamic timepoint</w:t>
      </w:r>
      <w:r w:rsidR="00453F65">
        <w:t xml:space="preserve">, impacting or delaying key </w:t>
      </w:r>
      <w:r w:rsidR="009C0B87">
        <w:t xml:space="preserve">developmental </w:t>
      </w:r>
      <w:r w:rsidR="00453F65">
        <w:t>milestones</w:t>
      </w:r>
      <w:r w:rsidR="00BE32A8">
        <w:t>.</w:t>
      </w:r>
      <w:r w:rsidR="00360220">
        <w:fldChar w:fldCharType="begin">
          <w:fldData xml:space="preserve">PEVuZE5vdGU+PENpdGU+PEF1dGhvcj5Kb25lczwvQXV0aG9yPjxZZWFyPjIwMjA8L1llYXI+PFJl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</w:fldData>
        </w:fldChar>
      </w:r>
      <w:r w:rsidR="00CE0C56">
        <w:instrText xml:space="preserve"> ADDIN EN.CITE </w:instrText>
      </w:r>
      <w:r w:rsidR="00CE0C56">
        <w:fldChar w:fldCharType="begin">
          <w:fldData xml:space="preserve">PEVuZE5vdGU+PENpdGU+PEF1dGhvcj5Kb25lczwvQXV0aG9yPjxZZWFyPjIwMjA8L1llYXI+PFJl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</w:fldData>
        </w:fldChar>
      </w:r>
      <w:r w:rsidR="00CE0C56">
        <w:instrText xml:space="preserve"> ADDIN EN.CITE.DATA </w:instrText>
      </w:r>
      <w:r w:rsidR="00CE0C56">
        <w:fldChar w:fldCharType="end"/>
      </w:r>
      <w:r w:rsidR="00360220">
        <w:fldChar w:fldCharType="separate"/>
      </w:r>
      <w:r w:rsidR="00CE0C56" w:rsidRPr="00CE0C56">
        <w:rPr>
          <w:noProof/>
          <w:vertAlign w:val="superscript"/>
        </w:rPr>
        <w:t>81</w:t>
      </w:r>
      <w:r w:rsidR="00360220">
        <w:fldChar w:fldCharType="end"/>
      </w:r>
      <w:r w:rsidR="00BE32A8">
        <w:t xml:space="preserve"> These effects</w:t>
      </w:r>
      <w:r w:rsidR="00946B3D">
        <w:t xml:space="preserve"> </w:t>
      </w:r>
      <w:r w:rsidR="00A91920">
        <w:t xml:space="preserve">can </w:t>
      </w:r>
      <w:r w:rsidR="00BE32A8">
        <w:t xml:space="preserve">persist </w:t>
      </w:r>
      <w:r w:rsidR="00A91920">
        <w:t xml:space="preserve">well </w:t>
      </w:r>
      <w:r w:rsidR="00BE32A8">
        <w:t>beyond the completion of treatment</w:t>
      </w:r>
      <w:r w:rsidR="00A91920">
        <w:t xml:space="preserve">. </w:t>
      </w:r>
      <w:r w:rsidR="00803724">
        <w:t xml:space="preserve">AYA survivors report </w:t>
      </w:r>
      <w:r w:rsidR="00CD1604">
        <w:t>difficulties in employment, finances, education and relatio</w:t>
      </w:r>
      <w:r w:rsidR="00377089">
        <w:t>ns</w:t>
      </w:r>
      <w:r w:rsidR="00CD1604">
        <w:t>hips.</w:t>
      </w:r>
      <w:r w:rsidR="00377089">
        <w:fldChar w:fldCharType="begin"/>
      </w:r>
      <w:r w:rsidR="00E3323E">
        <w:instrText xml:space="preserve"> ADDIN EN.CITE &lt;EndNote&gt;&lt;Cite&gt;&lt;Author&gt;Warner&lt;/Author&gt;&lt;Year&gt;2016&lt;/Year&gt;&lt;RecNum&gt;72&lt;/RecNum&gt;&lt;DisplayText&gt;&lt;style face="superscript"&gt;33&lt;/style&gt;&lt;/DisplayText&gt;&lt;record&gt;&lt;rec-number&gt;72&lt;/rec-number&gt;&lt;foreign-keys&gt;&lt;key app="EN" db-id="2vzr02ev2z9xe3e2ds859xwv9wrsz99pza0t" timestamp="0"&gt;72&lt;/key&gt;&lt;/foreign-keys&gt;&lt;ref-type name="Journal Article"&gt;17&lt;/ref-type&gt;&lt;contributors&gt;&lt;authors&gt;&lt;author&gt;Warner, Echo L.&lt;/author&gt;&lt;author&gt;Kent, Erin E.&lt;/author&gt;&lt;author&gt;Trevino, Kelly M.&lt;/author&gt;&lt;author&gt;Parsons, Helen M.&lt;/author&gt;&lt;author&gt;Zebrack, Bradley J.&lt;/author&gt;&lt;author&gt;Kirchhoff, Anne C.&lt;/author&gt;&lt;/authors&gt;&lt;/contributors&gt;&lt;titles&gt;&lt;title&gt;Social well-being among adolescents and young adults with cancer: A systematic review&lt;/title&gt;&lt;secondary-title&gt;Cancer&lt;/secondary-title&gt;&lt;/titles&gt;&lt;pages&gt;1029-1037&lt;/pages&gt;&lt;volume&gt;122&lt;/volume&gt;&lt;number&gt;7&lt;/number&gt;&lt;keywords&gt;&lt;keyword&gt;adolescent and young adult&lt;/keyword&gt;&lt;keyword&gt;cancer&lt;/keyword&gt;&lt;keyword&gt;education&lt;/keyword&gt;&lt;keyword&gt;employment&lt;/keyword&gt;&lt;keyword&gt;social support&lt;/keyword&gt;&lt;/keywords&gt;&lt;dates&gt;&lt;year&gt;2016&lt;/year&gt;&lt;pub-dates&gt;&lt;date&gt;2016/04/01&lt;/date&gt;&lt;/pub-dates&gt;&lt;/dates&gt;&lt;publisher&gt;John Wiley &amp;amp; Sons, Ltd&lt;/publisher&gt;&lt;isbn&gt;0008-543X&lt;/isbn&gt;&lt;work-type&gt;https://doi.org/10.1002/cncr.29866&lt;/work-type&gt;&lt;urls&gt;&lt;related-urls&gt;&lt;url&gt;https://doi.org/10.1002/cncr.29866&lt;/url&gt;&lt;/related-urls&gt;&lt;/urls&gt;&lt;electronic-resource-num&gt;https://doi.org/10.1002/cncr.29866&lt;/electronic-resource-num&gt;&lt;access-date&gt;2020/11/11&lt;/access-date&gt;&lt;/record&gt;&lt;/Cite&gt;&lt;/EndNote&gt;</w:instrText>
      </w:r>
      <w:r w:rsidR="00377089">
        <w:fldChar w:fldCharType="separate"/>
      </w:r>
      <w:r w:rsidR="00E3323E" w:rsidRPr="00E3323E">
        <w:rPr>
          <w:noProof/>
          <w:vertAlign w:val="superscript"/>
        </w:rPr>
        <w:t>33</w:t>
      </w:r>
      <w:r w:rsidR="00377089">
        <w:fldChar w:fldCharType="end"/>
      </w:r>
      <w:r w:rsidR="00CD1604">
        <w:t xml:space="preserve"> </w:t>
      </w:r>
      <w:r w:rsidR="00A90039">
        <w:t>Compared to their health</w:t>
      </w:r>
      <w:r w:rsidR="00A91920">
        <w:t>y</w:t>
      </w:r>
      <w:r w:rsidR="00A90039">
        <w:t xml:space="preserve"> peers, </w:t>
      </w:r>
      <w:r w:rsidR="00682849">
        <w:t xml:space="preserve">AYA </w:t>
      </w:r>
      <w:r w:rsidR="00C806DB">
        <w:t xml:space="preserve">with </w:t>
      </w:r>
      <w:r w:rsidR="00682849">
        <w:t xml:space="preserve">cancer </w:t>
      </w:r>
      <w:r w:rsidR="00C05926">
        <w:t xml:space="preserve">can </w:t>
      </w:r>
      <w:r w:rsidR="00682849">
        <w:t xml:space="preserve">experience significant burden </w:t>
      </w:r>
      <w:r w:rsidR="00D126D7">
        <w:t>as long-term survivors</w:t>
      </w:r>
      <w:r w:rsidR="00D475DD">
        <w:t>, including:</w:t>
      </w:r>
    </w:p>
    <w:p w14:paraId="07FE4520" w14:textId="00895337" w:rsidR="00D475DD" w:rsidRDefault="00A05824" w:rsidP="0063001A">
      <w:pPr>
        <w:pStyle w:val="ListParagraph"/>
        <w:numPr>
          <w:ilvl w:val="0"/>
          <w:numId w:val="45"/>
        </w:numPr>
      </w:pPr>
      <w:r>
        <w:t xml:space="preserve">increased </w:t>
      </w:r>
      <w:r w:rsidR="00D475DD">
        <w:t>long-term, non-cancer mortality risk</w:t>
      </w:r>
      <w:r w:rsidR="00D475DD">
        <w:fldChar w:fldCharType="begin">
          <w:fldData xml:space="preserve">PEVuZE5vdGU+PENpdGU+PEF1dGhvcj5BbmRlcnNvbjwvQXV0aG9yPjxZZWFyPjIwMTk8L1llYXI+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</w:fldData>
        </w:fldChar>
      </w:r>
      <w:r w:rsidR="005E54F0">
        <w:instrText xml:space="preserve"> ADDIN EN.CITE </w:instrText>
      </w:r>
      <w:r w:rsidR="005E54F0">
        <w:fldChar w:fldCharType="begin">
          <w:fldData xml:space="preserve">PEVuZE5vdGU+PENpdGU+PEF1dGhvcj5BbmRlcnNvbjwvQXV0aG9yPjxZZWFyPjIwMTk8L1llYXI+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</w:fldData>
        </w:fldChar>
      </w:r>
      <w:r w:rsidR="005E54F0">
        <w:instrText xml:space="preserve"> ADDIN EN.CITE.DATA </w:instrText>
      </w:r>
      <w:r w:rsidR="005E54F0">
        <w:fldChar w:fldCharType="end"/>
      </w:r>
      <w:r w:rsidR="00D475DD">
        <w:fldChar w:fldCharType="separate"/>
      </w:r>
      <w:r w:rsidR="005E54F0" w:rsidRPr="005E54F0">
        <w:rPr>
          <w:noProof/>
          <w:vertAlign w:val="superscript"/>
        </w:rPr>
        <w:t>295</w:t>
      </w:r>
      <w:r w:rsidR="00D475DD">
        <w:fldChar w:fldCharType="end"/>
      </w:r>
    </w:p>
    <w:p w14:paraId="21E65451" w14:textId="5B4B518D" w:rsidR="00D475DD" w:rsidRDefault="00A05824" w:rsidP="0063001A">
      <w:pPr>
        <w:pStyle w:val="ListParagraph"/>
        <w:numPr>
          <w:ilvl w:val="0"/>
          <w:numId w:val="45"/>
        </w:numPr>
      </w:pPr>
      <w:r>
        <w:t xml:space="preserve">increased risk of </w:t>
      </w:r>
      <w:r w:rsidR="00D475DD">
        <w:t>s</w:t>
      </w:r>
      <w:r w:rsidR="00375790">
        <w:t>econdary malignant neoplams</w:t>
      </w:r>
      <w:r>
        <w:fldChar w:fldCharType="begin"/>
      </w:r>
      <w:r w:rsidR="005E54F0">
        <w:instrText xml:space="preserve"> ADDIN EN.CITE &lt;EndNote&gt;&lt;Cite&gt;&lt;Author&gt;Bright&lt;/Author&gt;&lt;Year&gt;2019&lt;/Year&gt;&lt;RecNum&gt;558&lt;/RecNum&gt;&lt;DisplayText&gt;&lt;style face="superscript"&gt;305&lt;/style&gt;&lt;/DisplayText&gt;&lt;record&gt;&lt;rec-number&gt;558&lt;/rec-number&gt;&lt;foreign-keys&gt;&lt;key app="EN" db-id="2vzr02ev2z9xe3e2ds859xwv9wrsz99pza0t" timestamp="0"&gt;558&lt;/key&gt;&lt;/foreign-keys&gt;&lt;ref-type name="Journal Article"&gt;17&lt;/ref-type&gt;&lt;contributors&gt;&lt;authors&gt;&lt;author&gt;Bright, Chloe J.&lt;/author&gt;&lt;author&gt;Reulen, Raoul C.&lt;/author&gt;&lt;author&gt;Winter, David L.&lt;/author&gt;&lt;author&gt;Stark, Daniel P.&lt;/author&gt;&lt;author&gt;McCabe, Martin G.&lt;/author&gt;&lt;author&gt;Edgar, Angela B.&lt;/author&gt;&lt;author&gt;Frobisher, Clare&lt;/author&gt;&lt;author&gt;Hawkins, Michael M.&lt;/author&gt;&lt;/authors&gt;&lt;/contributors&gt;&lt;titles&gt;&lt;title&gt;Risk of subsequent primary neoplasms in survivors of adolescent and young adult cancer (Teenage and Young Adult Cancer Survivor Study): a population-based, cohort study&lt;/title&gt;&lt;secondary-title&gt;The Lancet Oncology&lt;/secondary-title&gt;&lt;/titles&gt;&lt;pages&gt;531-545&lt;/pages&gt;&lt;volume&gt;20&lt;/volume&gt;&lt;number&gt;4&lt;/number&gt;&lt;section&gt;531&lt;/section&gt;&lt;dates&gt;&lt;year&gt;2019&lt;/year&gt;&lt;/dates&gt;&lt;isbn&gt;14702045&lt;/isbn&gt;&lt;urls&gt;&lt;/urls&gt;&lt;electronic-resource-num&gt;10.1016/s1470-2045(18)30903-3&lt;/electronic-resource-num&gt;&lt;/record&gt;&lt;/Cite&gt;&lt;/EndNote&gt;</w:instrText>
      </w:r>
      <w:r>
        <w:fldChar w:fldCharType="separate"/>
      </w:r>
      <w:r w:rsidR="005E54F0" w:rsidRPr="005E54F0">
        <w:rPr>
          <w:noProof/>
          <w:vertAlign w:val="superscript"/>
        </w:rPr>
        <w:t>305</w:t>
      </w:r>
      <w:r>
        <w:fldChar w:fldCharType="end"/>
      </w:r>
    </w:p>
    <w:p w14:paraId="6AAC5FF7" w14:textId="2B0F54C6" w:rsidR="009012AF" w:rsidRDefault="009012AF" w:rsidP="0063001A">
      <w:pPr>
        <w:pStyle w:val="ListParagraph"/>
        <w:numPr>
          <w:ilvl w:val="0"/>
          <w:numId w:val="45"/>
        </w:numPr>
      </w:pPr>
      <w:r>
        <w:t>increased risk of all-cause mortality</w:t>
      </w:r>
      <w:r>
        <w:fldChar w:fldCharType="begin">
          <w:fldData xml:space="preserve">PEVuZE5vdGU+PENpdGU+PEF1dGhvcj5Bcm1lbmlhbjwvQXV0aG9yPjxZZWFyPjIwMjA8L1llYXI+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</w:fldData>
        </w:fldChar>
      </w:r>
      <w:r w:rsidR="005E54F0">
        <w:instrText xml:space="preserve"> ADDIN EN.CITE </w:instrText>
      </w:r>
      <w:r w:rsidR="005E54F0">
        <w:fldChar w:fldCharType="begin">
          <w:fldData xml:space="preserve">PEVuZE5vdGU+PENpdGU+PEF1dGhvcj5Bcm1lbmlhbjwvQXV0aG9yPjxZZWFyPjIwMjA8L1llYXI+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</w:fldData>
        </w:fldChar>
      </w:r>
      <w:r w:rsidR="005E54F0">
        <w:instrText xml:space="preserve"> ADDIN EN.CITE.DATA </w:instrText>
      </w:r>
      <w:r w:rsidR="005E54F0">
        <w:fldChar w:fldCharType="end"/>
      </w:r>
      <w:r>
        <w:fldChar w:fldCharType="separate"/>
      </w:r>
      <w:r w:rsidR="005E54F0" w:rsidRPr="005E54F0">
        <w:rPr>
          <w:noProof/>
          <w:vertAlign w:val="superscript"/>
        </w:rPr>
        <w:t>294</w:t>
      </w:r>
      <w:r>
        <w:fldChar w:fldCharType="end"/>
      </w:r>
    </w:p>
    <w:p w14:paraId="3E21412B" w14:textId="12B33785" w:rsidR="00C806DB" w:rsidRDefault="00C806DB" w:rsidP="0063001A">
      <w:pPr>
        <w:pStyle w:val="ListParagraph"/>
        <w:numPr>
          <w:ilvl w:val="0"/>
          <w:numId w:val="45"/>
        </w:numPr>
      </w:pPr>
      <w:r>
        <w:t>higher hospitalisation rates</w:t>
      </w:r>
      <w:r w:rsidR="00D126D7">
        <w:fldChar w:fldCharType="begin">
          <w:fldData xml:space="preserve">PEVuZE5vdGU+PENpdGU+PEF1dGhvcj5SaWNoYXJkc29uPC9BdXRob3I+PFllYXI+MjAxNTwvWWVh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</w:fldData>
        </w:fldChar>
      </w:r>
      <w:r w:rsidR="005E54F0">
        <w:instrText xml:space="preserve"> ADDIN EN.CITE </w:instrText>
      </w:r>
      <w:r w:rsidR="005E54F0">
        <w:fldChar w:fldCharType="begin">
          <w:fldData xml:space="preserve">PEVuZE5vdGU+PENpdGU+PEF1dGhvcj5SaWNoYXJkc29uPC9BdXRob3I+PFllYXI+MjAxNTwvWWVh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</w:fldData>
        </w:fldChar>
      </w:r>
      <w:r w:rsidR="005E54F0">
        <w:instrText xml:space="preserve"> ADDIN EN.CITE.DATA </w:instrText>
      </w:r>
      <w:r w:rsidR="005E54F0">
        <w:fldChar w:fldCharType="end"/>
      </w:r>
      <w:r w:rsidR="00D126D7">
        <w:fldChar w:fldCharType="separate"/>
      </w:r>
      <w:r w:rsidR="005E54F0" w:rsidRPr="005E54F0">
        <w:rPr>
          <w:noProof/>
          <w:vertAlign w:val="superscript"/>
        </w:rPr>
        <w:t>306, 307</w:t>
      </w:r>
      <w:r w:rsidR="00D126D7">
        <w:fldChar w:fldCharType="end"/>
      </w:r>
    </w:p>
    <w:p w14:paraId="221CF628" w14:textId="5A3E9BE9" w:rsidR="00D126D7" w:rsidRDefault="00D126D7" w:rsidP="0063001A">
      <w:pPr>
        <w:pStyle w:val="ListParagraph"/>
        <w:numPr>
          <w:ilvl w:val="0"/>
          <w:numId w:val="45"/>
        </w:numPr>
      </w:pPr>
      <w:r>
        <w:t>higher self-reported measures of poor</w:t>
      </w:r>
      <w:r w:rsidR="00A91920">
        <w:t xml:space="preserve"> health</w:t>
      </w:r>
      <w:r w:rsidR="00A91920">
        <w:fldChar w:fldCharType="begin">
          <w:fldData xml:space="preserve">PEVuZE5vdGU+PENpdGU+PEF1dGhvcj5UYWk8L0F1dGhvcj48WWVhcj4yMDEyPC9ZZWFyPjxSZWNO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</w:fldData>
        </w:fldChar>
      </w:r>
      <w:r w:rsidR="005E54F0">
        <w:instrText xml:space="preserve"> ADDIN EN.CITE </w:instrText>
      </w:r>
      <w:r w:rsidR="005E54F0">
        <w:fldChar w:fldCharType="begin">
          <w:fldData xml:space="preserve">PEVuZE5vdGU+PENpdGU+PEF1dGhvcj5UYWk8L0F1dGhvcj48WWVhcj4yMDEyPC9ZZWFyPjxSZWNO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</w:fldData>
        </w:fldChar>
      </w:r>
      <w:r w:rsidR="005E54F0">
        <w:instrText xml:space="preserve"> ADDIN EN.CITE.DATA </w:instrText>
      </w:r>
      <w:r w:rsidR="005E54F0">
        <w:fldChar w:fldCharType="end"/>
      </w:r>
      <w:r w:rsidR="00A91920">
        <w:fldChar w:fldCharType="separate"/>
      </w:r>
      <w:r w:rsidR="005E54F0" w:rsidRPr="005E54F0">
        <w:rPr>
          <w:noProof/>
          <w:vertAlign w:val="superscript"/>
        </w:rPr>
        <w:t>308</w:t>
      </w:r>
      <w:r w:rsidR="00A91920">
        <w:fldChar w:fldCharType="end"/>
      </w:r>
    </w:p>
    <w:p w14:paraId="2EF43C45" w14:textId="4997E968" w:rsidR="00695ADD" w:rsidRDefault="00695ADD" w:rsidP="0063001A">
      <w:pPr>
        <w:pStyle w:val="ListParagraph"/>
        <w:numPr>
          <w:ilvl w:val="0"/>
          <w:numId w:val="45"/>
        </w:numPr>
      </w:pPr>
      <w:r>
        <w:t>poorer psychosocial functioning</w:t>
      </w:r>
      <w:r w:rsidR="00C670E1">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rsidR="00C670E1">
        <w:fldChar w:fldCharType="separate"/>
      </w:r>
      <w:r w:rsidR="00E3323E" w:rsidRPr="00E3323E">
        <w:rPr>
          <w:noProof/>
          <w:vertAlign w:val="superscript"/>
        </w:rPr>
        <w:t>29</w:t>
      </w:r>
      <w:r w:rsidR="00C670E1">
        <w:fldChar w:fldCharType="end"/>
      </w:r>
    </w:p>
    <w:p w14:paraId="3455928C" w14:textId="00E7EC3D" w:rsidR="00D857BB" w:rsidRDefault="00D857BB" w:rsidP="0063001A">
      <w:pPr>
        <w:pStyle w:val="ListParagraph"/>
        <w:numPr>
          <w:ilvl w:val="0"/>
          <w:numId w:val="45"/>
        </w:numPr>
      </w:pPr>
      <w:r>
        <w:t xml:space="preserve">increased </w:t>
      </w:r>
      <w:r w:rsidR="009C2172">
        <w:t xml:space="preserve">risk of </w:t>
      </w:r>
      <w:r w:rsidR="00DA75FF">
        <w:t>cerebrovascular events</w:t>
      </w:r>
      <w:r w:rsidR="00DA75FF">
        <w:fldChar w:fldCharType="begin">
          <w:fldData xml:space="preserve">PEVuZE5vdGU+PENpdGU+PEF1dGhvcj5CcmlnaHQ8L0F1dGhvcj48WWVhcj4yMDE3PC9ZZWFyPjxS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</w:fldData>
        </w:fldChar>
      </w:r>
      <w:r w:rsidR="005E54F0">
        <w:instrText xml:space="preserve"> ADDIN EN.CITE </w:instrText>
      </w:r>
      <w:r w:rsidR="005E54F0">
        <w:fldChar w:fldCharType="begin">
          <w:fldData xml:space="preserve">PEVuZE5vdGU+PENpdGU+PEF1dGhvcj5CcmlnaHQ8L0F1dGhvcj48WWVhcj4yMDE3PC9ZZWFyPjxS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</w:fldData>
        </w:fldChar>
      </w:r>
      <w:r w:rsidR="005E54F0">
        <w:instrText xml:space="preserve"> ADDIN EN.CITE.DATA </w:instrText>
      </w:r>
      <w:r w:rsidR="005E54F0">
        <w:fldChar w:fldCharType="end"/>
      </w:r>
      <w:r w:rsidR="00DA75FF">
        <w:fldChar w:fldCharType="separate"/>
      </w:r>
      <w:r w:rsidR="005E54F0" w:rsidRPr="005E54F0">
        <w:rPr>
          <w:noProof/>
          <w:vertAlign w:val="superscript"/>
        </w:rPr>
        <w:t>296</w:t>
      </w:r>
      <w:r w:rsidR="00DA75FF">
        <w:fldChar w:fldCharType="end"/>
      </w:r>
    </w:p>
    <w:p w14:paraId="348C6641" w14:textId="2A8AE310" w:rsidR="004E2F44" w:rsidRDefault="008D14F8" w:rsidP="00244BAC">
      <w:pPr>
        <w:pStyle w:val="Heading3"/>
      </w:pPr>
      <w:bookmarkStart w:id="506" w:name="_Toc76462620"/>
      <w:bookmarkStart w:id="507" w:name="_Toc76463235"/>
      <w:bookmarkStart w:id="508" w:name="_Toc76733862"/>
      <w:bookmarkStart w:id="509" w:name="_Toc76734246"/>
      <w:bookmarkStart w:id="510" w:name="_Toc79135496"/>
      <w:bookmarkStart w:id="511" w:name="_Toc79135963"/>
      <w:bookmarkStart w:id="512" w:name="_Toc79408440"/>
      <w:bookmarkStart w:id="513" w:name="_Toc79409295"/>
      <w:r w:rsidRPr="00124955">
        <w:t>5.1</w:t>
      </w:r>
      <w:r w:rsidRPr="00124955">
        <w:tab/>
      </w:r>
      <w:r w:rsidR="008F2354">
        <w:t>Transitioning from active treatment</w:t>
      </w:r>
      <w:bookmarkStart w:id="514" w:name="_Toc482951819"/>
      <w:bookmarkEnd w:id="506"/>
      <w:bookmarkEnd w:id="507"/>
      <w:bookmarkEnd w:id="508"/>
      <w:bookmarkEnd w:id="509"/>
      <w:bookmarkEnd w:id="510"/>
      <w:bookmarkEnd w:id="511"/>
      <w:bookmarkEnd w:id="512"/>
      <w:bookmarkEnd w:id="513"/>
      <w:r w:rsidR="001A17B5" w:rsidRPr="00124955">
        <w:t xml:space="preserve"> </w:t>
      </w:r>
      <w:bookmarkEnd w:id="514"/>
    </w:p>
    <w:p w14:paraId="630D8FC7" w14:textId="7BB515A1" w:rsidR="00914E8A" w:rsidRDefault="006E6270" w:rsidP="00914E8A">
      <w:r>
        <w:t>The period</w:t>
      </w:r>
      <w:r w:rsidR="001718FC">
        <w:t xml:space="preserve"> immediately after the completion of treatment </w:t>
      </w:r>
      <w:r w:rsidR="000B78A3">
        <w:t xml:space="preserve">and early post-treatment </w:t>
      </w:r>
      <w:r w:rsidR="001718FC">
        <w:t xml:space="preserve">can be </w:t>
      </w:r>
      <w:r w:rsidR="000B78A3">
        <w:t>particularly</w:t>
      </w:r>
      <w:r w:rsidR="001718FC">
        <w:t xml:space="preserve"> challenging</w:t>
      </w:r>
      <w:r w:rsidR="000B78A3">
        <w:t xml:space="preserve"> for AYA cancer survivors.</w:t>
      </w:r>
      <w:r w:rsidR="000B78A3">
        <w:fldChar w:fldCharType="begin"/>
      </w:r>
      <w:r w:rsidR="005E54F0">
        <w:instrText xml:space="preserve"> ADDIN EN.CITE &lt;EndNote&gt;&lt;Cite&gt;&lt;Author&gt;Walker A.J&lt;/Author&gt;&lt;Year&gt;2016&lt;/Year&gt;&lt;RecNum&gt;253&lt;/RecNum&gt;&lt;DisplayText&gt;&lt;style face="superscript"&gt;309&lt;/style&gt;&lt;/DisplayText&gt;&lt;record&gt;&lt;rec-number&gt;253&lt;/rec-number&gt;&lt;foreign-keys&gt;&lt;key app="EN" db-id="2vzr02ev2z9xe3e2ds859xwv9wrsz99pza0t" timestamp="0"&gt;253&lt;/key&gt;&lt;/foreign-keys&gt;&lt;ref-type name="Journal Article"&gt;17&lt;/ref-type&gt;&lt;contributors&gt;&lt;authors&gt;&lt;author&gt;Walker A.J,&lt;/author&gt;&lt;author&gt; Lewis F.M,&lt;/author&gt;&lt;/authors&gt;&lt;/contributors&gt;&lt;titles&gt;&lt;title&gt;Adolescent and young adult cancer survivorship: Asystematic review of end-of-treatment and early posttreatment&lt;/title&gt;&lt;secondary-title&gt;Nurs Palliat Care&lt;/secondary-title&gt;&lt;/titles&gt;&lt;volume&gt;1&lt;/volume&gt;&lt;number&gt;1&lt;/number&gt;&lt;dates&gt;&lt;year&gt;2016&lt;/year&gt;&lt;/dates&gt;&lt;urls&gt;&lt;/urls&gt;&lt;electronic-resource-num&gt;doi: 10.15761/.1000101&lt;/electronic-resource-num&gt;&lt;/record&gt;&lt;/Cite&gt;&lt;/EndNote&gt;</w:instrText>
      </w:r>
      <w:r w:rsidR="000B78A3">
        <w:fldChar w:fldCharType="separate"/>
      </w:r>
      <w:r w:rsidR="005E54F0" w:rsidRPr="005E54F0">
        <w:rPr>
          <w:noProof/>
          <w:vertAlign w:val="superscript"/>
        </w:rPr>
        <w:t>309</w:t>
      </w:r>
      <w:r w:rsidR="000B78A3">
        <w:fldChar w:fldCharType="end"/>
      </w:r>
      <w:r w:rsidR="00A25B4C">
        <w:t xml:space="preserve"> It has been described as </w:t>
      </w:r>
      <w:r w:rsidR="00DD0494">
        <w:t xml:space="preserve">a time of </w:t>
      </w:r>
      <w:r w:rsidR="00A25B4C">
        <w:t>feeling abandon</w:t>
      </w:r>
      <w:r w:rsidR="00E101DE">
        <w:t>ed</w:t>
      </w:r>
      <w:r w:rsidR="00CB5C22">
        <w:t xml:space="preserve"> </w:t>
      </w:r>
      <w:r w:rsidR="00A25B4C">
        <w:t xml:space="preserve">by the </w:t>
      </w:r>
      <w:r w:rsidR="00E101DE">
        <w:t>healthcare team,</w:t>
      </w:r>
      <w:r w:rsidR="00E101DE">
        <w:fldChar w:fldCharType="begin"/>
      </w:r>
      <w:r w:rsidR="005E54F0">
        <w:instrText xml:space="preserve"> ADDIN EN.CITE &lt;EndNote&gt;&lt;Cite&gt;&lt;Author&gt;Walker A.J&lt;/Author&gt;&lt;Year&gt;2016&lt;/Year&gt;&lt;RecNum&gt;253&lt;/RecNum&gt;&lt;DisplayText&gt;&lt;style face="superscript"&gt;309&lt;/style&gt;&lt;/DisplayText&gt;&lt;record&gt;&lt;rec-number&gt;253&lt;/rec-number&gt;&lt;foreign-keys&gt;&lt;key app="EN" db-id="2vzr02ev2z9xe3e2ds859xwv9wrsz99pza0t" timestamp="0"&gt;253&lt;/key&gt;&lt;/foreign-keys&gt;&lt;ref-type name="Journal Article"&gt;17&lt;/ref-type&gt;&lt;contributors&gt;&lt;authors&gt;&lt;author&gt;Walker A.J,&lt;/author&gt;&lt;author&gt; Lewis F.M,&lt;/author&gt;&lt;/authors&gt;&lt;/contributors&gt;&lt;titles&gt;&lt;title&gt;Adolescent and young adult cancer survivorship: Asystematic review of end-of-treatment and early posttreatment&lt;/title&gt;&lt;secondary-title&gt;Nurs Palliat Care&lt;/secondary-title&gt;&lt;/titles&gt;&lt;volume&gt;1&lt;/volume&gt;&lt;number&gt;1&lt;/number&gt;&lt;dates&gt;&lt;year&gt;2016&lt;/year&gt;&lt;/dates&gt;&lt;urls&gt;&lt;/urls&gt;&lt;electronic-resource-num&gt;doi: 10.15761/.1000101&lt;/electronic-resource-num&gt;&lt;/record&gt;&lt;/Cite&gt;&lt;/EndNote&gt;</w:instrText>
      </w:r>
      <w:r w:rsidR="00E101DE">
        <w:fldChar w:fldCharType="separate"/>
      </w:r>
      <w:r w:rsidR="005E54F0" w:rsidRPr="005E54F0">
        <w:rPr>
          <w:noProof/>
          <w:vertAlign w:val="superscript"/>
        </w:rPr>
        <w:t>309</w:t>
      </w:r>
      <w:r w:rsidR="00E101DE">
        <w:fldChar w:fldCharType="end"/>
      </w:r>
      <w:r w:rsidR="00E0413F">
        <w:t xml:space="preserve"> </w:t>
      </w:r>
      <w:r w:rsidR="00CB5C22">
        <w:t xml:space="preserve">a hiatus in </w:t>
      </w:r>
      <w:r w:rsidR="00D96B2B">
        <w:t>(</w:t>
      </w:r>
      <w:r w:rsidR="00CB5C22">
        <w:t>cancer</w:t>
      </w:r>
      <w:r w:rsidR="00D96B2B">
        <w:t>)</w:t>
      </w:r>
      <w:r w:rsidR="00CB5C22">
        <w:t xml:space="preserve"> care</w:t>
      </w:r>
      <w:r w:rsidR="00402855">
        <w:t>,</w:t>
      </w:r>
      <w:r w:rsidR="00CB5C22">
        <w:fldChar w:fldCharType="begin"/>
      </w:r>
      <w:r w:rsidR="005E54F0">
        <w:instrText xml:space="preserve"> ADDIN EN.CITE &lt;EndNote&gt;&lt;Cite&gt;&lt;Author&gt;Ismail&lt;/Author&gt;&lt;Year&gt;2018&lt;/Year&gt;&lt;RecNum&gt;92&lt;/RecNum&gt;&lt;DisplayText&gt;&lt;style face="superscript"&gt;310&lt;/style&gt;&lt;/DisplayText&gt;&lt;record&gt;&lt;rec-number&gt;92&lt;/rec-number&gt;&lt;foreign-keys&gt;&lt;key app="EN" db-id="2vzr02ev2z9xe3e2ds859xwv9wrsz99pza0t" timestamp="0"&gt;92&lt;/key&gt;&lt;/foreign-keys&gt;&lt;ref-type name="Journal Article"&gt;17&lt;/ref-type&gt;&lt;contributors&gt;&lt;authors&gt;&lt;author&gt;Ismail, Y.&lt;/author&gt;&lt;author&gt;Hendry, J.&lt;/author&gt;&lt;/authors&gt;&lt;/contributors&gt;&lt;titles&gt;&lt;title&gt;Support needs of adolescents&amp;apos; post-cancer treatment: A systematic review&lt;/title&gt;&lt;secondary-title&gt;Radiography&lt;/secondary-title&gt;&lt;/titles&gt;&lt;pages&gt;175-183&lt;/pages&gt;&lt;volume&gt;24&lt;/volume&gt;&lt;number&gt;2&lt;/number&gt;&lt;keywords&gt;&lt;keyword&gt;Survivorship&lt;/keyword&gt;&lt;keyword&gt;Quality of life&lt;/keyword&gt;&lt;keyword&gt;Psychosocial issues&lt;/keyword&gt;&lt;keyword&gt;Support needs&lt;/keyword&gt;&lt;keyword&gt;Support options&lt;/keyword&gt;&lt;/keywords&gt;&lt;dates&gt;&lt;year&gt;2018&lt;/year&gt;&lt;pub-dates&gt;&lt;date&gt;2018/05/01/&lt;/date&gt;&lt;/pub-dates&gt;&lt;/dates&gt;&lt;isbn&gt;1078-8174&lt;/isbn&gt;&lt;urls&gt;&lt;related-urls&gt;&lt;url&gt;http://www.sciencedirect.com/science/article/pii/S1078817417301785&lt;/url&gt;&lt;/related-urls&gt;&lt;/urls&gt;&lt;electronic-resource-num&gt;https://doi.org/10.1016/j.radi.2017.12.004&lt;/electronic-resource-num&gt;&lt;/record&gt;&lt;/Cite&gt;&lt;/EndNote&gt;</w:instrText>
      </w:r>
      <w:r w:rsidR="00CB5C22">
        <w:fldChar w:fldCharType="separate"/>
      </w:r>
      <w:r w:rsidR="005E54F0" w:rsidRPr="005E54F0">
        <w:rPr>
          <w:noProof/>
          <w:vertAlign w:val="superscript"/>
        </w:rPr>
        <w:t>310</w:t>
      </w:r>
      <w:r w:rsidR="00CB5C22">
        <w:fldChar w:fldCharType="end"/>
      </w:r>
      <w:r w:rsidR="00DD61E9">
        <w:t xml:space="preserve"> </w:t>
      </w:r>
      <w:r w:rsidR="00E0413F">
        <w:t xml:space="preserve">and </w:t>
      </w:r>
      <w:r w:rsidR="00402855">
        <w:t>feeling underprepared</w:t>
      </w:r>
      <w:r w:rsidR="001A41AE">
        <w:t xml:space="preserve"> for the issues t</w:t>
      </w:r>
      <w:r w:rsidR="00EA52DE">
        <w:t>hey experience</w:t>
      </w:r>
      <w:r w:rsidR="001A41AE">
        <w:fldChar w:fldCharType="begin"/>
      </w:r>
      <w:r w:rsidR="005E54F0">
        <w:instrText xml:space="preserve"> ADDIN EN.CITE &lt;EndNote&gt;&lt;Cite&gt;&lt;Author&gt;Lea&lt;/Author&gt;&lt;Year&gt;2018&lt;/Year&gt;&lt;RecNum&gt;79&lt;/RecNum&gt;&lt;DisplayText&gt;&lt;style face="superscript"&gt;311&lt;/style&gt;&lt;/DisplayText&gt;&lt;record&gt;&lt;rec-number&gt;79&lt;/rec-number&gt;&lt;foreign-keys&gt;&lt;key app="EN" db-id="2vzr02ev2z9xe3e2ds859xwv9wrsz99pza0t" timestamp="0"&gt;79&lt;/key&gt;&lt;/foreign-keys&gt;&lt;ref-type name="Journal Article"&gt;17&lt;/ref-type&gt;&lt;contributors&gt;&lt;authors&gt;&lt;author&gt;Lea, Sarah&lt;/author&gt;&lt;author&gt;Martins, Ana&lt;/author&gt;&lt;author&gt;Bassett, Matt&lt;/author&gt;&lt;author&gt;Cable, Maria&lt;/author&gt;&lt;author&gt;Doig, Gary&lt;/author&gt;&lt;author&gt;Fern, Lorna A.&lt;/author&gt;&lt;author&gt;Morgan, Sue&lt;/author&gt;&lt;author&gt;Soanes, Louise&lt;/author&gt;&lt;author&gt;Smith, Sam&lt;/author&gt;&lt;author&gt;Whelan, Michael&lt;/author&gt;&lt;author&gt;Taylor, Rachel M.&lt;/author&gt;&lt;/authors&gt;&lt;/contributors&gt;&lt;titles&gt;&lt;title&gt;Issues experienced and support provided to adolescents and young adults at the end of active treatment for cancer: A rapid review of the literature&lt;/title&gt;&lt;secondary-title&gt;European Journal of Cancer Care&lt;/secondary-title&gt;&lt;/titles&gt;&lt;pages&gt;e12972&lt;/pages&gt;&lt;volume&gt;27&lt;/volume&gt;&lt;number&gt;6&lt;/number&gt;&lt;keywords&gt;&lt;keyword&gt;early consequences&lt;/keyword&gt;&lt;keyword&gt;early survivorship&lt;/keyword&gt;&lt;keyword&gt;end of treatment&lt;/keyword&gt;&lt;keyword&gt;teenagers&lt;/keyword&gt;&lt;keyword&gt;transition&lt;/keyword&gt;&lt;keyword&gt;young people&lt;/keyword&gt;&lt;/keywords&gt;&lt;dates&gt;&lt;year&gt;2018&lt;/year&gt;&lt;pub-dates&gt;&lt;date&gt;2018/11/01&lt;/date&gt;&lt;/pub-dates&gt;&lt;/dates&gt;&lt;publisher&gt;John Wiley &amp;amp; Sons, Ltd&lt;/publisher&gt;&lt;isbn&gt;0961-5423&lt;/isbn&gt;&lt;work-type&gt;https://doi.org/10.1111/ecc.12972&lt;/work-type&gt;&lt;urls&gt;&lt;related-urls&gt;&lt;url&gt;https://doi.org/10.1111/ecc.12972&lt;/url&gt;&lt;/related-urls&gt;&lt;/urls&gt;&lt;electronic-resource-num&gt;https://doi.org/10.1111/ecc.12972&lt;/electronic-resource-num&gt;&lt;access-date&gt;2020/11/11&lt;/access-date&gt;&lt;/record&gt;&lt;/Cite&gt;&lt;/EndNote&gt;</w:instrText>
      </w:r>
      <w:r w:rsidR="001A41AE">
        <w:fldChar w:fldCharType="separate"/>
      </w:r>
      <w:r w:rsidR="005E54F0" w:rsidRPr="005E54F0">
        <w:rPr>
          <w:noProof/>
          <w:vertAlign w:val="superscript"/>
        </w:rPr>
        <w:t>311</w:t>
      </w:r>
      <w:r w:rsidR="001A41AE">
        <w:fldChar w:fldCharType="end"/>
      </w:r>
      <w:r w:rsidR="00DD61E9">
        <w:t xml:space="preserve"> </w:t>
      </w:r>
      <w:r w:rsidR="00EA52DE">
        <w:t xml:space="preserve">at a time </w:t>
      </w:r>
      <w:r w:rsidR="00DD0494">
        <w:t xml:space="preserve">when </w:t>
      </w:r>
      <w:r w:rsidR="00DD61E9">
        <w:t xml:space="preserve">they feel </w:t>
      </w:r>
      <w:r w:rsidR="00DD0494">
        <w:t>‘</w:t>
      </w:r>
      <w:r w:rsidR="00DD61E9">
        <w:t>neither sick nor healthy</w:t>
      </w:r>
      <w:r w:rsidR="00DD0494">
        <w:t>’</w:t>
      </w:r>
      <w:r w:rsidR="00DD61E9">
        <w:t>.</w:t>
      </w:r>
      <w:r w:rsidR="00DD61E9">
        <w:fldChar w:fldCharType="begin">
          <w:fldData xml:space="preserve">PEVuZE5vdGU+PENpdGU+PEF1dGhvcj5Kb25lczwvQXV0aG9yPjxZZWFyPjIwMjA8L1llYXI+PFJl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</w:fldData>
        </w:fldChar>
      </w:r>
      <w:r w:rsidR="00CE0C56">
        <w:instrText xml:space="preserve"> ADDIN EN.CITE </w:instrText>
      </w:r>
      <w:r w:rsidR="00CE0C56">
        <w:fldChar w:fldCharType="begin">
          <w:fldData xml:space="preserve">PEVuZE5vdGU+PENpdGU+PEF1dGhvcj5Kb25lczwvQXV0aG9yPjxZZWFyPjIwMjA8L1llYXI+PFJl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</w:fldData>
        </w:fldChar>
      </w:r>
      <w:r w:rsidR="00CE0C56">
        <w:instrText xml:space="preserve"> ADDIN EN.CITE.DATA </w:instrText>
      </w:r>
      <w:r w:rsidR="00CE0C56">
        <w:fldChar w:fldCharType="end"/>
      </w:r>
      <w:r w:rsidR="00DD61E9">
        <w:fldChar w:fldCharType="separate"/>
      </w:r>
      <w:r w:rsidR="00CE0C56" w:rsidRPr="00CE0C56">
        <w:rPr>
          <w:noProof/>
          <w:vertAlign w:val="superscript"/>
        </w:rPr>
        <w:t>81</w:t>
      </w:r>
      <w:r w:rsidR="00DD61E9">
        <w:fldChar w:fldCharType="end"/>
      </w:r>
    </w:p>
    <w:p w14:paraId="6B0F44F3" w14:textId="3B5E054E" w:rsidR="006E7BD1" w:rsidRDefault="000B5A1A" w:rsidP="00914E8A">
      <w:r>
        <w:t>At the end of treatment,</w:t>
      </w:r>
      <w:r w:rsidR="00D030C2">
        <w:t xml:space="preserve"> nearly all AYA still experience at </w:t>
      </w:r>
      <w:r w:rsidR="00473F2B">
        <w:t>least</w:t>
      </w:r>
      <w:r w:rsidR="00D030C2">
        <w:t xml:space="preserve"> one physical, emotional and practical concer</w:t>
      </w:r>
      <w:r w:rsidR="00350A0C">
        <w:t xml:space="preserve">n and </w:t>
      </w:r>
      <w:r w:rsidR="00473F2B">
        <w:t xml:space="preserve">often </w:t>
      </w:r>
      <w:r w:rsidR="00C075E6">
        <w:t>do not seek</w:t>
      </w:r>
      <w:r w:rsidR="00473F2B">
        <w:t xml:space="preserve"> help</w:t>
      </w:r>
      <w:r w:rsidR="00350A0C">
        <w:t>,</w:t>
      </w:r>
      <w:r w:rsidR="0018398D">
        <w:t xml:space="preserve"> </w:t>
      </w:r>
      <w:r w:rsidR="00B83DCF">
        <w:t xml:space="preserve">with </w:t>
      </w:r>
      <w:r w:rsidR="00732828">
        <w:t>many</w:t>
      </w:r>
      <w:r w:rsidR="00350A0C">
        <w:t xml:space="preserve"> </w:t>
      </w:r>
      <w:r w:rsidR="00473F2B">
        <w:t xml:space="preserve">accepting </w:t>
      </w:r>
      <w:r w:rsidR="00B83DCF">
        <w:t>this</w:t>
      </w:r>
      <w:r w:rsidR="00473F2B">
        <w:t xml:space="preserve"> as a normal burden of cancer survivorship.</w:t>
      </w:r>
      <w:r w:rsidR="00473F2B">
        <w:fldChar w:fldCharType="begin">
          <w:fldData xml:space="preserve">PEVuZE5vdGU+PENpdGU+PEF1dGhvcj5Kb25lczwvQXV0aG9yPjxZZWFyPjIwMjA8L1llYXI+PFJl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</w:fldData>
        </w:fldChar>
      </w:r>
      <w:r w:rsidR="00CE0C56">
        <w:instrText xml:space="preserve"> ADDIN EN.CITE </w:instrText>
      </w:r>
      <w:r w:rsidR="00CE0C56">
        <w:fldChar w:fldCharType="begin">
          <w:fldData xml:space="preserve">PEVuZE5vdGU+PENpdGU+PEF1dGhvcj5Kb25lczwvQXV0aG9yPjxZZWFyPjIwMjA8L1llYXI+PFJl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</w:fldData>
        </w:fldChar>
      </w:r>
      <w:r w:rsidR="00CE0C56">
        <w:instrText xml:space="preserve"> ADDIN EN.CITE.DATA </w:instrText>
      </w:r>
      <w:r w:rsidR="00CE0C56">
        <w:fldChar w:fldCharType="end"/>
      </w:r>
      <w:r w:rsidR="00473F2B">
        <w:fldChar w:fldCharType="separate"/>
      </w:r>
      <w:r w:rsidR="00CE0C56" w:rsidRPr="00CE0C56">
        <w:rPr>
          <w:noProof/>
          <w:vertAlign w:val="superscript"/>
        </w:rPr>
        <w:t>81</w:t>
      </w:r>
      <w:r w:rsidR="00473F2B">
        <w:fldChar w:fldCharType="end"/>
      </w:r>
      <w:r w:rsidR="00473F2B">
        <w:t xml:space="preserve"> </w:t>
      </w:r>
      <w:r w:rsidR="009B20FD">
        <w:t>N</w:t>
      </w:r>
      <w:r w:rsidR="00C15924">
        <w:t>eeds</w:t>
      </w:r>
      <w:r w:rsidR="00CF1775">
        <w:t xml:space="preserve"> </w:t>
      </w:r>
      <w:r w:rsidR="00C15924">
        <w:t>at this time for AYA include individualised information and advice, counselling and psychological support</w:t>
      </w:r>
      <w:r w:rsidR="009C1635">
        <w:t>,</w:t>
      </w:r>
      <w:r w:rsidR="00C15924">
        <w:t xml:space="preserve"> and social support</w:t>
      </w:r>
      <w:r w:rsidR="00F3216F">
        <w:t>/</w:t>
      </w:r>
      <w:r w:rsidR="00C15924">
        <w:t>relationships</w:t>
      </w:r>
      <w:r w:rsidR="006A3FB6">
        <w:t xml:space="preserve">, </w:t>
      </w:r>
      <w:r w:rsidR="00C15924">
        <w:t xml:space="preserve">different </w:t>
      </w:r>
      <w:r w:rsidR="00682FDA">
        <w:t>needs than</w:t>
      </w:r>
      <w:r w:rsidR="0079430F">
        <w:t xml:space="preserve"> experienced by </w:t>
      </w:r>
      <w:r w:rsidR="00F3216F">
        <w:t xml:space="preserve">older </w:t>
      </w:r>
      <w:r w:rsidR="00C15924">
        <w:t xml:space="preserve">adult </w:t>
      </w:r>
      <w:r w:rsidR="00682FDA">
        <w:t>survivors</w:t>
      </w:r>
      <w:r w:rsidR="00C15924">
        <w:t>.</w:t>
      </w:r>
      <w:r w:rsidR="00C15924">
        <w:fldChar w:fldCharType="begin"/>
      </w:r>
      <w:r w:rsidR="005E54F0">
        <w:instrText xml:space="preserve"> ADDIN EN.CITE &lt;EndNote&gt;&lt;Cite&gt;&lt;Author&gt;Galán&lt;/Author&gt;&lt;Year&gt;2018&lt;/Year&gt;&lt;RecNum&gt;76&lt;/RecNum&gt;&lt;DisplayText&gt;&lt;style face="superscript"&gt;312&lt;/style&gt;&lt;/DisplayText&gt;&lt;record&gt;&lt;rec-number&gt;76&lt;/rec-number&gt;&lt;foreign-keys&gt;&lt;key app="EN" db-id="2vzr02ev2z9xe3e2ds859xwv9wrsz99pza0t" timestamp="0"&gt;76&lt;/key&gt;&lt;/foreign-keys&gt;&lt;ref-type name="Journal Article"&gt;17&lt;/ref-type&gt;&lt;contributors&gt;&lt;authors&gt;&lt;author&gt;Galán, S.&lt;/author&gt;&lt;author&gt;de la Vega, R.&lt;/author&gt;&lt;author&gt;Miró, J.&lt;/author&gt;&lt;/authors&gt;&lt;/contributors&gt;&lt;titles&gt;&lt;title&gt;Needs of adolescents and young adults after cancer treatment: a systematic review&lt;/title&gt;&lt;secondary-title&gt;European Journal of Cancer Care&lt;/secondary-title&gt;&lt;/titles&gt;&lt;pages&gt;e12558&lt;/pages&gt;&lt;volume&gt;27&lt;/volume&gt;&lt;number&gt;6&lt;/number&gt;&lt;keywords&gt;&lt;keyword&gt;adolescent&lt;/keyword&gt;&lt;keyword&gt;cancer survivor&lt;/keyword&gt;&lt;keyword&gt;needs&lt;/keyword&gt;&lt;keyword&gt;systematic review&lt;/keyword&gt;&lt;keyword&gt;young adults&lt;/keyword&gt;&lt;/keywords&gt;&lt;dates&gt;&lt;year&gt;2018&lt;/year&gt;&lt;pub-dates&gt;&lt;date&gt;2018/11/01&lt;/date&gt;&lt;/pub-dates&gt;&lt;/dates&gt;&lt;publisher&gt;John Wiley &amp;amp; Sons, Ltd&lt;/publisher&gt;&lt;isbn&gt;0961-5423&lt;/isbn&gt;&lt;work-type&gt;https://doi.org/10.1111/ecc.12558&lt;/work-type&gt;&lt;urls&gt;&lt;related-urls&gt;&lt;url&gt;https://doi.org/10.1111/ecc.12558&lt;/url&gt;&lt;/related-urls&gt;&lt;/urls&gt;&lt;electronic-resource-num&gt;https://doi.org/10.1111/ecc.12558&lt;/electronic-resource-num&gt;&lt;access-date&gt;2020/11/11&lt;/access-date&gt;&lt;/record&gt;&lt;/Cite&gt;&lt;/EndNote&gt;</w:instrText>
      </w:r>
      <w:r w:rsidR="00C15924">
        <w:fldChar w:fldCharType="separate"/>
      </w:r>
      <w:r w:rsidR="005E54F0" w:rsidRPr="005E54F0">
        <w:rPr>
          <w:noProof/>
          <w:vertAlign w:val="superscript"/>
        </w:rPr>
        <w:t>312</w:t>
      </w:r>
      <w:r w:rsidR="00C15924">
        <w:fldChar w:fldCharType="end"/>
      </w:r>
    </w:p>
    <w:p w14:paraId="469C5712" w14:textId="7862EDBF" w:rsidR="006E7BD1" w:rsidRDefault="006E7BD1" w:rsidP="00914E8A">
      <w:r>
        <w:t>Recommended strategies during this period include:</w:t>
      </w:r>
      <w:r w:rsidR="00E81222">
        <w:fldChar w:fldCharType="begin">
          <w:fldData xml:space="preserve">PEVuZE5vdGU+PENpdGU+PEF1dGhvcj5Kb25lczwvQXV0aG9yPjxZZWFyPjIwMjA8L1llYXI+PFJl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</w:fldData>
        </w:fldChar>
      </w:r>
      <w:r w:rsidR="005E54F0">
        <w:instrText xml:space="preserve"> ADDIN EN.CITE </w:instrText>
      </w:r>
      <w:r w:rsidR="005E54F0">
        <w:fldChar w:fldCharType="begin">
          <w:fldData xml:space="preserve">PEVuZE5vdGU+PENpdGU+PEF1dGhvcj5Kb25lczwvQXV0aG9yPjxZZWFyPjIwMjA8L1llYXI+PFJl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</w:fldData>
        </w:fldChar>
      </w:r>
      <w:r w:rsidR="005E54F0">
        <w:instrText xml:space="preserve"> ADDIN EN.CITE.DATA </w:instrText>
      </w:r>
      <w:r w:rsidR="005E54F0">
        <w:fldChar w:fldCharType="end"/>
      </w:r>
      <w:r w:rsidR="00E81222">
        <w:fldChar w:fldCharType="separate"/>
      </w:r>
      <w:r w:rsidR="005E54F0" w:rsidRPr="005E54F0">
        <w:rPr>
          <w:noProof/>
          <w:vertAlign w:val="superscript"/>
        </w:rPr>
        <w:t>81, 310, 311, 313</w:t>
      </w:r>
      <w:r w:rsidR="00E81222">
        <w:fldChar w:fldCharType="end"/>
      </w:r>
    </w:p>
    <w:p w14:paraId="70C3B04B" w14:textId="31602E5D" w:rsidR="00EA52DE" w:rsidRDefault="00E81222" w:rsidP="0063001A">
      <w:pPr>
        <w:pStyle w:val="ListParagraph"/>
        <w:numPr>
          <w:ilvl w:val="0"/>
          <w:numId w:val="43"/>
        </w:numPr>
      </w:pPr>
      <w:r>
        <w:t>integrated</w:t>
      </w:r>
      <w:r w:rsidR="00D91E64">
        <w:t>,</w:t>
      </w:r>
      <w:r>
        <w:t xml:space="preserve"> systematic </w:t>
      </w:r>
      <w:r w:rsidR="00D91E64">
        <w:t xml:space="preserve">screening during acute and follow-up care to identify </w:t>
      </w:r>
      <w:r w:rsidR="00651D51">
        <w:t xml:space="preserve">medical and psychosocial </w:t>
      </w:r>
      <w:r w:rsidR="00D91E64">
        <w:t>issues</w:t>
      </w:r>
    </w:p>
    <w:p w14:paraId="2503F0DA" w14:textId="5CB3D895" w:rsidR="00D91E64" w:rsidRDefault="0042105E" w:rsidP="0063001A">
      <w:pPr>
        <w:pStyle w:val="ListParagraph"/>
        <w:numPr>
          <w:ilvl w:val="0"/>
          <w:numId w:val="43"/>
        </w:numPr>
      </w:pPr>
      <w:r>
        <w:t xml:space="preserve">increased </w:t>
      </w:r>
      <w:r w:rsidR="00E34E29">
        <w:t>consultation time with their oncologist</w:t>
      </w:r>
      <w:r>
        <w:t xml:space="preserve"> at the end of treatment</w:t>
      </w:r>
    </w:p>
    <w:p w14:paraId="20EABD4A" w14:textId="17EBA23A" w:rsidR="00487EF1" w:rsidRDefault="00487EF1" w:rsidP="0063001A">
      <w:pPr>
        <w:pStyle w:val="ListParagraph"/>
        <w:numPr>
          <w:ilvl w:val="0"/>
          <w:numId w:val="43"/>
        </w:numPr>
      </w:pPr>
      <w:r>
        <w:t>targeted, age-</w:t>
      </w:r>
      <w:r w:rsidR="00E651D1">
        <w:t>appropriate,</w:t>
      </w:r>
      <w:r>
        <w:t xml:space="preserve"> and accessible information </w:t>
      </w:r>
      <w:r w:rsidR="00856099">
        <w:t xml:space="preserve">on topics </w:t>
      </w:r>
      <w:r>
        <w:t>that meet the identified needs</w:t>
      </w:r>
    </w:p>
    <w:p w14:paraId="4B2EFBAE" w14:textId="68B1C0FC" w:rsidR="00651D51" w:rsidRDefault="00651D51" w:rsidP="0063001A">
      <w:pPr>
        <w:pStyle w:val="ListParagraph"/>
        <w:numPr>
          <w:ilvl w:val="0"/>
          <w:numId w:val="43"/>
        </w:numPr>
      </w:pPr>
      <w:r>
        <w:t>discuss</w:t>
      </w:r>
      <w:r w:rsidR="007C202A">
        <w:t>ing</w:t>
      </w:r>
      <w:r>
        <w:t xml:space="preserve"> strategies to support return to education and/or employment</w:t>
      </w:r>
    </w:p>
    <w:p w14:paraId="5F6B44FC" w14:textId="2530F375" w:rsidR="00651D51" w:rsidRDefault="00651D51" w:rsidP="0063001A">
      <w:pPr>
        <w:pStyle w:val="ListParagraph"/>
        <w:numPr>
          <w:ilvl w:val="0"/>
          <w:numId w:val="43"/>
        </w:numPr>
      </w:pPr>
      <w:r>
        <w:t>discuss</w:t>
      </w:r>
      <w:r w:rsidR="007C202A">
        <w:t xml:space="preserve">ing </w:t>
      </w:r>
      <w:r>
        <w:t xml:space="preserve">nutrition and physical activity </w:t>
      </w:r>
      <w:r w:rsidR="00CC5C9C">
        <w:t xml:space="preserve"> </w:t>
      </w:r>
    </w:p>
    <w:p w14:paraId="26A06A8D" w14:textId="2DF9002F" w:rsidR="00592EAC" w:rsidRDefault="00592EAC" w:rsidP="0063001A">
      <w:pPr>
        <w:pStyle w:val="ListParagraph"/>
        <w:numPr>
          <w:ilvl w:val="0"/>
          <w:numId w:val="43"/>
        </w:numPr>
      </w:pPr>
      <w:r>
        <w:lastRenderedPageBreak/>
        <w:t xml:space="preserve">ensuring careful planning </w:t>
      </w:r>
      <w:r w:rsidR="00CB442C">
        <w:t xml:space="preserve">and navigation </w:t>
      </w:r>
      <w:r>
        <w:t>for younger AYA</w:t>
      </w:r>
      <w:r w:rsidR="00CB442C">
        <w:t xml:space="preserve"> transitioning </w:t>
      </w:r>
      <w:r w:rsidR="004D0B3E">
        <w:t xml:space="preserve">at end </w:t>
      </w:r>
      <w:r w:rsidR="00CB442C">
        <w:t>of treatment to an adult health service</w:t>
      </w:r>
    </w:p>
    <w:p w14:paraId="2353B485" w14:textId="03A46576" w:rsidR="0018422E" w:rsidRDefault="007C70D0" w:rsidP="0063001A">
      <w:pPr>
        <w:pStyle w:val="ListParagraph"/>
        <w:numPr>
          <w:ilvl w:val="0"/>
          <w:numId w:val="43"/>
        </w:numPr>
      </w:pPr>
      <w:r>
        <w:t>identifying</w:t>
      </w:r>
      <w:r w:rsidR="0018422E">
        <w:t xml:space="preserve"> the AYA’s preferred GP</w:t>
      </w:r>
      <w:r w:rsidR="00713052">
        <w:t xml:space="preserve"> (or encouragement to engage in one) </w:t>
      </w:r>
      <w:r w:rsidR="0018422E">
        <w:t xml:space="preserve">and </w:t>
      </w:r>
      <w:r>
        <w:t>discussion of their role during follow-up</w:t>
      </w:r>
    </w:p>
    <w:p w14:paraId="5948E912" w14:textId="51509C6D" w:rsidR="00812056" w:rsidRDefault="00856099" w:rsidP="0063001A">
      <w:pPr>
        <w:pStyle w:val="ListParagraph"/>
        <w:numPr>
          <w:ilvl w:val="0"/>
          <w:numId w:val="43"/>
        </w:numPr>
      </w:pPr>
      <w:r>
        <w:t xml:space="preserve">the </w:t>
      </w:r>
      <w:r w:rsidR="00A37323">
        <w:t xml:space="preserve">key </w:t>
      </w:r>
      <w:r w:rsidR="00812056">
        <w:t xml:space="preserve">role of key </w:t>
      </w:r>
      <w:r w:rsidR="00A45CA9">
        <w:t xml:space="preserve">AYA </w:t>
      </w:r>
      <w:r w:rsidR="00812056">
        <w:t>workers</w:t>
      </w:r>
      <w:r w:rsidR="00A45CA9">
        <w:t>/navigators</w:t>
      </w:r>
      <w:r w:rsidR="00812056">
        <w:t xml:space="preserve"> in the health team at end of treatment </w:t>
      </w:r>
    </w:p>
    <w:p w14:paraId="53AF74F0" w14:textId="2AE5EC0E" w:rsidR="00A45CA9" w:rsidRDefault="00D9209F" w:rsidP="0063001A">
      <w:pPr>
        <w:pStyle w:val="ListParagraph"/>
        <w:numPr>
          <w:ilvl w:val="0"/>
          <w:numId w:val="43"/>
        </w:numPr>
      </w:pPr>
      <w:r>
        <w:t xml:space="preserve">professional development opportunities and </w:t>
      </w:r>
      <w:r w:rsidRPr="00D9209F">
        <w:t xml:space="preserve">specific and direct guidance </w:t>
      </w:r>
      <w:r w:rsidR="00A45CA9">
        <w:t>for healthcare providers involved</w:t>
      </w:r>
      <w:r w:rsidR="00DE77D7">
        <w:t xml:space="preserve"> at this timepoint</w:t>
      </w:r>
      <w:r w:rsidR="00592EAC">
        <w:t>.</w:t>
      </w:r>
    </w:p>
    <w:p w14:paraId="23F6F50D" w14:textId="4009F7E8" w:rsidR="00B63294" w:rsidRDefault="00914E8A" w:rsidP="00244BAC">
      <w:pPr>
        <w:pStyle w:val="Heading3"/>
      </w:pPr>
      <w:bookmarkStart w:id="515" w:name="_Toc482951821"/>
      <w:bookmarkStart w:id="516" w:name="_Toc76462621"/>
      <w:bookmarkStart w:id="517" w:name="_Toc76463236"/>
      <w:bookmarkStart w:id="518" w:name="_Toc76733863"/>
      <w:bookmarkStart w:id="519" w:name="_Toc76734247"/>
      <w:bookmarkStart w:id="520" w:name="_Toc79135497"/>
      <w:bookmarkStart w:id="521" w:name="_Toc79135964"/>
      <w:bookmarkStart w:id="522" w:name="_Toc79408441"/>
      <w:bookmarkStart w:id="523" w:name="_Toc79409296"/>
      <w:r>
        <w:t>5.2</w:t>
      </w:r>
      <w:r w:rsidR="008D14F8" w:rsidRPr="00124955">
        <w:tab/>
      </w:r>
      <w:bookmarkEnd w:id="515"/>
      <w:r w:rsidR="00AC4461">
        <w:t>Follow-up care</w:t>
      </w:r>
      <w:bookmarkEnd w:id="516"/>
      <w:bookmarkEnd w:id="517"/>
      <w:bookmarkEnd w:id="518"/>
      <w:bookmarkEnd w:id="519"/>
      <w:bookmarkEnd w:id="520"/>
      <w:bookmarkEnd w:id="521"/>
      <w:bookmarkEnd w:id="522"/>
      <w:bookmarkEnd w:id="523"/>
    </w:p>
    <w:p w14:paraId="48D1E204" w14:textId="142CCF49" w:rsidR="002E0255" w:rsidRDefault="002E0255" w:rsidP="002E0255">
      <w:pPr>
        <w:pStyle w:val="Heading4"/>
      </w:pPr>
      <w:r>
        <w:t>5.2.1</w:t>
      </w:r>
      <w:r>
        <w:tab/>
        <w:t>Cancer surveillance</w:t>
      </w:r>
    </w:p>
    <w:p w14:paraId="2A21AA63" w14:textId="0B72A934" w:rsidR="002E0255" w:rsidRDefault="002E0255" w:rsidP="002E0255">
      <w:r>
        <w:t xml:space="preserve">After completing initial treatment, the AYA should be provided with a treatment summary and a surveillance roadmap. These documents are key resources for the AYA and their healthcare providers and can be used to improve communication and care coordination. </w:t>
      </w:r>
    </w:p>
    <w:p w14:paraId="68925E52" w14:textId="1E20FA91" w:rsidR="002E0255" w:rsidRDefault="002E0255" w:rsidP="002E0255">
      <w:r>
        <w:t>The treatment summary should include:</w:t>
      </w:r>
      <w:r>
        <w:fldChar w:fldCharType="begin"/>
      </w:r>
      <w:r w:rsidR="005E54F0">
        <w:instrText xml:space="preserve"> ADDIN EN.CITE &lt;EndNote&gt;&lt;Cite&gt;&lt;Author&gt;Paediatric Integrated Cancer Service&lt;/Author&gt;&lt;Year&gt;2019&lt;/Year&gt;&lt;RecNum&gt;27&lt;/RecNum&gt;&lt;DisplayText&gt;&lt;style face="superscript"&gt;314&lt;/style&gt;&lt;/DisplayText&gt;&lt;record&gt;&lt;rec-number&gt;27&lt;/rec-number&gt;&lt;foreign-keys&gt;&lt;key app="EN" db-id="2vzr02ev2z9xe3e2ds859xwv9wrsz99pza0t" timestamp="0"&gt;27&lt;/key&gt;&lt;/foreign-keys&gt;&lt;ref-type name="Electronic Article"&gt;43&lt;/ref-type&gt;&lt;contributors&gt;&lt;authors&gt;&lt;author&gt;Paediatric Integrated Cancer Service,&lt;/author&gt;&lt;/authors&gt;&lt;/contributors&gt;&lt;titles&gt;&lt;title&gt;Victorian paediatric oncology care pathways: Providing optimal care for children and adolescents: Acute leukaemia, central nervous system tumours and solid tumours.&lt;/title&gt;&lt;/titles&gt;&lt;dates&gt;&lt;year&gt;2019&lt;/year&gt;&lt;/dates&gt;&lt;urls&gt;&lt;related-urls&gt;&lt;url&gt;www.vics.org.au/pics&lt;/url&gt;&lt;/related-urls&gt;&lt;/urls&gt;&lt;/record&gt;&lt;/Cite&gt;&lt;/EndNote&gt;</w:instrText>
      </w:r>
      <w:r>
        <w:fldChar w:fldCharType="separate"/>
      </w:r>
      <w:r w:rsidR="005E54F0" w:rsidRPr="005E54F0">
        <w:rPr>
          <w:noProof/>
          <w:vertAlign w:val="superscript"/>
        </w:rPr>
        <w:t>314</w:t>
      </w:r>
      <w:r>
        <w:fldChar w:fldCharType="end"/>
      </w:r>
    </w:p>
    <w:p w14:paraId="52395F22" w14:textId="77777777" w:rsidR="002E0255" w:rsidRDefault="002E0255" w:rsidP="0063001A">
      <w:pPr>
        <w:pStyle w:val="ListParagraph"/>
        <w:numPr>
          <w:ilvl w:val="0"/>
          <w:numId w:val="44"/>
        </w:numPr>
      </w:pPr>
      <w:r>
        <w:t>the date of diagnosis</w:t>
      </w:r>
    </w:p>
    <w:p w14:paraId="7E03720A" w14:textId="77777777" w:rsidR="002E0255" w:rsidRDefault="002E0255" w:rsidP="0063001A">
      <w:pPr>
        <w:pStyle w:val="ListParagraph"/>
        <w:numPr>
          <w:ilvl w:val="0"/>
          <w:numId w:val="44"/>
        </w:numPr>
      </w:pPr>
      <w:r>
        <w:t>the age at diagnosis</w:t>
      </w:r>
    </w:p>
    <w:p w14:paraId="653AEFE7" w14:textId="1B3F1147" w:rsidR="002E0255" w:rsidRDefault="002E0255" w:rsidP="0063001A">
      <w:pPr>
        <w:pStyle w:val="ListParagraph"/>
        <w:numPr>
          <w:ilvl w:val="0"/>
          <w:numId w:val="44"/>
        </w:numPr>
      </w:pPr>
      <w:r>
        <w:t xml:space="preserve">the type and if applicable, site, of cancer, </w:t>
      </w:r>
      <w:r w:rsidR="004F43AE">
        <w:t xml:space="preserve">its </w:t>
      </w:r>
      <w:r>
        <w:t>histology, staging, grading and/or risk stratification</w:t>
      </w:r>
    </w:p>
    <w:p w14:paraId="21125DF1" w14:textId="77777777" w:rsidR="002E0255" w:rsidRDefault="002E0255" w:rsidP="0063001A">
      <w:pPr>
        <w:pStyle w:val="ListParagraph"/>
        <w:numPr>
          <w:ilvl w:val="0"/>
          <w:numId w:val="44"/>
        </w:numPr>
      </w:pPr>
      <w:r>
        <w:t xml:space="preserve">date and type of any surgery </w:t>
      </w:r>
    </w:p>
    <w:p w14:paraId="58AAA50A" w14:textId="4FC2EAB7" w:rsidR="002E0255" w:rsidRDefault="002E0255" w:rsidP="0063001A">
      <w:pPr>
        <w:pStyle w:val="ListParagraph"/>
        <w:numPr>
          <w:ilvl w:val="0"/>
          <w:numId w:val="44"/>
        </w:numPr>
      </w:pPr>
      <w:r>
        <w:t>the treatment protocol, including clinical trial enrolment</w:t>
      </w:r>
      <w:r w:rsidR="004F43AE">
        <w:t xml:space="preserve"> if applicable</w:t>
      </w:r>
    </w:p>
    <w:p w14:paraId="258A5D35" w14:textId="77777777" w:rsidR="002E0255" w:rsidRDefault="002E0255" w:rsidP="0063001A">
      <w:pPr>
        <w:pStyle w:val="ListParagraph"/>
        <w:numPr>
          <w:ilvl w:val="0"/>
          <w:numId w:val="44"/>
        </w:numPr>
      </w:pPr>
      <w:r>
        <w:t>chemotherapy (if applicable), including agents administered and cumulative doses</w:t>
      </w:r>
    </w:p>
    <w:p w14:paraId="4826754C" w14:textId="50B7D3E7" w:rsidR="002E0255" w:rsidRDefault="002E0255" w:rsidP="0063001A">
      <w:pPr>
        <w:pStyle w:val="ListParagraph"/>
        <w:numPr>
          <w:ilvl w:val="0"/>
          <w:numId w:val="44"/>
        </w:numPr>
      </w:pPr>
      <w:r>
        <w:t>radiotherapy, as applicable, including all radiation fields, dose of radiation of at-risk organs and target volumes, as well as age at first dose</w:t>
      </w:r>
    </w:p>
    <w:p w14:paraId="066EC38C" w14:textId="77777777" w:rsidR="002E0255" w:rsidRDefault="002E0255" w:rsidP="0063001A">
      <w:pPr>
        <w:pStyle w:val="ListParagraph"/>
        <w:numPr>
          <w:ilvl w:val="0"/>
          <w:numId w:val="44"/>
        </w:numPr>
      </w:pPr>
      <w:r>
        <w:t>significant morbidities and/or adverse events experienced during treatment</w:t>
      </w:r>
    </w:p>
    <w:p w14:paraId="62508AA7" w14:textId="3319DCA6" w:rsidR="002E0255" w:rsidRDefault="002E0255" w:rsidP="0063001A">
      <w:pPr>
        <w:pStyle w:val="ListParagraph"/>
        <w:numPr>
          <w:ilvl w:val="0"/>
          <w:numId w:val="44"/>
        </w:numPr>
      </w:pPr>
      <w:r>
        <w:t xml:space="preserve">fertility </w:t>
      </w:r>
      <w:r w:rsidR="00A4151E">
        <w:t xml:space="preserve">preservation </w:t>
      </w:r>
      <w:r>
        <w:t>strategies if applicable</w:t>
      </w:r>
    </w:p>
    <w:p w14:paraId="46E41CBB" w14:textId="77777777" w:rsidR="002E0255" w:rsidRDefault="002E0255" w:rsidP="0063001A">
      <w:pPr>
        <w:pStyle w:val="ListParagraph"/>
        <w:numPr>
          <w:ilvl w:val="0"/>
          <w:numId w:val="44"/>
        </w:numPr>
      </w:pPr>
      <w:r>
        <w:t>the treatment end date</w:t>
      </w:r>
    </w:p>
    <w:p w14:paraId="382F19A3" w14:textId="77777777" w:rsidR="002E0255" w:rsidRDefault="002E0255" w:rsidP="0063001A">
      <w:pPr>
        <w:pStyle w:val="ListParagraph"/>
        <w:numPr>
          <w:ilvl w:val="0"/>
          <w:numId w:val="44"/>
        </w:numPr>
      </w:pPr>
      <w:r>
        <w:t>contacts at each speciality service where treatment was undertaken</w:t>
      </w:r>
    </w:p>
    <w:p w14:paraId="11286A6D" w14:textId="58C19DB8" w:rsidR="004D1814" w:rsidRPr="004D1814" w:rsidRDefault="003F0B05" w:rsidP="004D1814">
      <w:r>
        <w:t>The surveillance roadmap</w:t>
      </w:r>
      <w:r w:rsidR="00625B22">
        <w:t xml:space="preserve"> may cover a </w:t>
      </w:r>
      <w:r w:rsidR="00DE6904">
        <w:t>period</w:t>
      </w:r>
      <w:r w:rsidR="00625B22">
        <w:t xml:space="preserve"> </w:t>
      </w:r>
      <w:r w:rsidR="00DE6904">
        <w:t>of five or more years depending on disease, and</w:t>
      </w:r>
      <w:r>
        <w:t xml:space="preserve"> should</w:t>
      </w:r>
      <w:r w:rsidR="004D1814">
        <w:t xml:space="preserve"> include </w:t>
      </w:r>
      <w:r w:rsidR="004D1814" w:rsidRPr="004D1814">
        <w:t>timings for clinical reviews, tests</w:t>
      </w:r>
      <w:r w:rsidR="004D1814">
        <w:t xml:space="preserve"> </w:t>
      </w:r>
      <w:r w:rsidR="004D1814" w:rsidRPr="004D1814">
        <w:t>and investigations required after completion of treatment.</w:t>
      </w:r>
      <w:r w:rsidR="004D1814">
        <w:t xml:space="preserve"> The roadmap is tailored according to the AYA’s </w:t>
      </w:r>
      <w:r w:rsidR="003D3E52">
        <w:t xml:space="preserve">diagnosis </w:t>
      </w:r>
      <w:r w:rsidR="004D1814">
        <w:t>and treatment and</w:t>
      </w:r>
      <w:r w:rsidR="003D3E52">
        <w:t>,</w:t>
      </w:r>
      <w:r w:rsidR="004D1814">
        <w:t xml:space="preserve"> ideally, is </w:t>
      </w:r>
      <w:r w:rsidR="007B2E24">
        <w:t>determined by the respective</w:t>
      </w:r>
      <w:r w:rsidR="00EC7AE8">
        <w:t xml:space="preserve"> clinical trial</w:t>
      </w:r>
      <w:r w:rsidR="007B2E24">
        <w:t xml:space="preserve"> protocol</w:t>
      </w:r>
      <w:r w:rsidR="00EC7AE8">
        <w:t>.</w:t>
      </w:r>
      <w:r w:rsidR="003D3E52">
        <w:t xml:space="preserve"> Copies should be provided to the GP to support a shared model of care</w:t>
      </w:r>
      <w:r w:rsidR="0046784A">
        <w:t xml:space="preserve"> with the cancer service.</w:t>
      </w:r>
    </w:p>
    <w:p w14:paraId="519E5B48" w14:textId="4A856DEE" w:rsidR="002E0255" w:rsidRDefault="00EC7AE8" w:rsidP="00EC7AE8">
      <w:pPr>
        <w:pStyle w:val="Heading4"/>
      </w:pPr>
      <w:r>
        <w:lastRenderedPageBreak/>
        <w:t>5.2.2</w:t>
      </w:r>
      <w:r>
        <w:tab/>
      </w:r>
      <w:r w:rsidR="003D3E52">
        <w:t>Cancer survivorship</w:t>
      </w:r>
    </w:p>
    <w:p w14:paraId="74A472CB" w14:textId="56E5203D" w:rsidR="005A33E7" w:rsidRDefault="001E651B" w:rsidP="005A33E7">
      <w:r>
        <w:t>Following</w:t>
      </w:r>
      <w:r w:rsidR="0046784A">
        <w:t xml:space="preserve"> </w:t>
      </w:r>
      <w:r>
        <w:t xml:space="preserve">surveillance, a </w:t>
      </w:r>
      <w:r w:rsidR="005A33E7">
        <w:t>p</w:t>
      </w:r>
      <w:r w:rsidR="005A33E7" w:rsidRPr="00FD2CDC">
        <w:t xml:space="preserve">eriodic evaluation with </w:t>
      </w:r>
      <w:r w:rsidR="00C600A4">
        <w:t xml:space="preserve">a </w:t>
      </w:r>
      <w:r w:rsidR="005A33E7" w:rsidRPr="00FD2CDC">
        <w:t xml:space="preserve">focused history, physical examination, and </w:t>
      </w:r>
      <w:r w:rsidR="005A33E7">
        <w:t xml:space="preserve">risk-based </w:t>
      </w:r>
      <w:r w:rsidR="005A33E7" w:rsidRPr="00FD2CDC">
        <w:t xml:space="preserve">screening </w:t>
      </w:r>
      <w:r w:rsidR="003615B6">
        <w:t>(</w:t>
      </w:r>
      <w:r w:rsidR="005A33E7" w:rsidRPr="00FD2CDC">
        <w:t xml:space="preserve">based on </w:t>
      </w:r>
      <w:r w:rsidR="005A33E7">
        <w:t>diagnosis and treatment</w:t>
      </w:r>
      <w:r w:rsidR="003615B6">
        <w:t>)</w:t>
      </w:r>
      <w:r w:rsidR="005A33E7" w:rsidRPr="00FD2CDC">
        <w:t xml:space="preserve"> should be </w:t>
      </w:r>
      <w:r w:rsidR="00C51AA0">
        <w:t>facilitated</w:t>
      </w:r>
      <w:r w:rsidR="005A33E7">
        <w:t>.</w:t>
      </w:r>
      <w:r w:rsidR="005A33E7">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rsidR="005A33E7">
        <w:fldChar w:fldCharType="separate"/>
      </w:r>
      <w:r w:rsidR="00E3323E" w:rsidRPr="00E3323E">
        <w:rPr>
          <w:noProof/>
          <w:vertAlign w:val="superscript"/>
        </w:rPr>
        <w:t>29</w:t>
      </w:r>
      <w:r w:rsidR="005A33E7">
        <w:fldChar w:fldCharType="end"/>
      </w:r>
      <w:r w:rsidR="005A33E7">
        <w:t xml:space="preserve"> </w:t>
      </w:r>
      <w:r w:rsidR="009F31B3">
        <w:t>High prio</w:t>
      </w:r>
      <w:r w:rsidR="00A00CD6">
        <w:t>rity targets for consideration in AYA cancer survivorship</w:t>
      </w:r>
      <w:r w:rsidR="009C1AC4">
        <w:t xml:space="preserve"> screening</w:t>
      </w:r>
      <w:r w:rsidR="002A042F">
        <w:t xml:space="preserve"> include </w:t>
      </w:r>
      <w:r w:rsidR="00FA061A">
        <w:t xml:space="preserve">secondary cancers, </w:t>
      </w:r>
      <w:r w:rsidR="009C1AC4">
        <w:t xml:space="preserve">cardiovascular toxicity, </w:t>
      </w:r>
      <w:r w:rsidR="00FE2C7F">
        <w:t xml:space="preserve">respiratory toxicity, </w:t>
      </w:r>
      <w:r w:rsidR="009C1AC4">
        <w:t>endocrine</w:t>
      </w:r>
      <w:r w:rsidR="005E2410">
        <w:t xml:space="preserve"> screening</w:t>
      </w:r>
      <w:r w:rsidR="002A7DDA">
        <w:t xml:space="preserve"> and neurocognitive screening.</w:t>
      </w:r>
      <w:r w:rsidR="009F6237">
        <w:fldChar w:fldCharType="begin"/>
      </w:r>
      <w:r w:rsidR="005E54F0">
        <w:instrText xml:space="preserve"> ADDIN EN.CITE &lt;EndNote&gt;&lt;Cite&gt;&lt;Author&gt;Adams&lt;/Author&gt;&lt;Year&gt;2020&lt;/Year&gt;&lt;RecNum&gt;685&lt;/RecNum&gt;&lt;DisplayText&gt;&lt;style face="superscript"&gt;315&lt;/style&gt;&lt;/DisplayText&gt;&lt;record&gt;&lt;rec-number&gt;685&lt;/rec-number&gt;&lt;foreign-keys&gt;&lt;key app="EN" db-id="2vzr02ev2z9xe3e2ds859xwv9wrsz99pza0t" timestamp="0"&gt;685&lt;/key&gt;&lt;/foreign-keys&gt;&lt;ref-type name="Journal Article"&gt;17&lt;/ref-type&gt;&lt;contributors&gt;&lt;authors&gt;&lt;author&gt;Adams, Scott C&lt;/author&gt;&lt;author&gt;Herman, Jennifer&lt;/author&gt;&lt;author&gt;Lega, Iliana C&lt;/author&gt;&lt;author&gt;Mitchell, Laura&lt;/author&gt;&lt;author&gt;Hodgson, David&lt;/author&gt;&lt;author&gt;Edelstein, Kim&lt;/author&gt;&lt;author&gt;Travis, Lois B&lt;/author&gt;&lt;author&gt;Sabiston, Catherine M&lt;/author&gt;&lt;author&gt;Thavendiranathan, Paaladinesh&lt;/author&gt;&lt;author&gt;Gupta, Abha A&lt;/author&gt;&lt;/authors&gt;&lt;/contributors&gt;&lt;titles&gt;&lt;title&gt;Young Adult Cancer Survivorship: Recommendations for Patient Follow-up, Exercise Therapy, and Research&lt;/title&gt;&lt;secondary-title&gt;JNCI Cancer Spectrum&lt;/secondary-title&gt;&lt;/titles&gt;&lt;volume&gt;5&lt;/volume&gt;&lt;number&gt;1&lt;/number&gt;&lt;dates&gt;&lt;year&gt;2020&lt;/year&gt;&lt;/dates&gt;&lt;isbn&gt;2515-5091&lt;/isbn&gt;&lt;urls&gt;&lt;related-urls&gt;&lt;url&gt;https://doi.org/10.1093/jncics/pkaa099&lt;/url&gt;&lt;/related-urls&gt;&lt;/urls&gt;&lt;custom1&gt;pkaa099 %J JNCI Cancer Spectrum&lt;/custom1&gt;&lt;electronic-resource-num&gt;10.1093/jncics/pkaa099&lt;/electronic-resource-num&gt;&lt;access-date&gt;7/16/2021&lt;/access-date&gt;&lt;/record&gt;&lt;/Cite&gt;&lt;/EndNote&gt;</w:instrText>
      </w:r>
      <w:r w:rsidR="009F6237">
        <w:fldChar w:fldCharType="separate"/>
      </w:r>
      <w:r w:rsidR="005E54F0" w:rsidRPr="005E54F0">
        <w:rPr>
          <w:noProof/>
          <w:vertAlign w:val="superscript"/>
        </w:rPr>
        <w:t>315</w:t>
      </w:r>
      <w:r w:rsidR="009F6237">
        <w:fldChar w:fldCharType="end"/>
      </w:r>
      <w:r w:rsidR="00A00CD6">
        <w:t xml:space="preserve"> </w:t>
      </w:r>
      <w:r w:rsidR="005A33E7">
        <w:t>Evaluation should be life-</w:t>
      </w:r>
      <w:r w:rsidR="002A7DDA">
        <w:t>long and</w:t>
      </w:r>
      <w:r w:rsidR="005A33E7">
        <w:t xml:space="preserve"> based on evidence-based screening recommendations. </w:t>
      </w:r>
    </w:p>
    <w:p w14:paraId="22CB7A2E" w14:textId="3C8AA784" w:rsidR="002B5E92" w:rsidRDefault="007A0B73" w:rsidP="002B5E92">
      <w:r>
        <w:t>Th</w:t>
      </w:r>
      <w:r w:rsidR="00F567D4">
        <w:t>e</w:t>
      </w:r>
      <w:r w:rsidR="00C82324">
        <w:t xml:space="preserve"> </w:t>
      </w:r>
      <w:r>
        <w:t>s</w:t>
      </w:r>
      <w:r w:rsidRPr="00D42CAD">
        <w:t xml:space="preserve">urvivorship </w:t>
      </w:r>
      <w:r>
        <w:t>p</w:t>
      </w:r>
      <w:r w:rsidRPr="00D42CAD">
        <w:t xml:space="preserve">lan </w:t>
      </w:r>
      <w:r>
        <w:t>should also cover, but is not limited to</w:t>
      </w:r>
      <w:r w:rsidRPr="004B7A56">
        <w:t>:</w:t>
      </w:r>
    </w:p>
    <w:p w14:paraId="564FE790" w14:textId="20E9077F" w:rsidR="00BF0108" w:rsidRDefault="00BF0108" w:rsidP="0063001A">
      <w:pPr>
        <w:pStyle w:val="ListParagraph"/>
        <w:numPr>
          <w:ilvl w:val="0"/>
          <w:numId w:val="46"/>
        </w:numPr>
      </w:pPr>
      <w:r>
        <w:t xml:space="preserve">timing for </w:t>
      </w:r>
      <w:r w:rsidR="007A0B73" w:rsidRPr="004B7A56">
        <w:t xml:space="preserve">surveillance </w:t>
      </w:r>
      <w:r w:rsidR="005C21F0">
        <w:t xml:space="preserve">of </w:t>
      </w:r>
      <w:r w:rsidR="00C03C4E">
        <w:t xml:space="preserve">potential </w:t>
      </w:r>
      <w:r w:rsidR="00726E3F">
        <w:t xml:space="preserve">primary and </w:t>
      </w:r>
      <w:r w:rsidR="00B53161">
        <w:t>secondary malignant neoplasms (SMN)</w:t>
      </w:r>
      <w:r w:rsidR="007A0B73" w:rsidRPr="004B7A56">
        <w:t xml:space="preserve"> </w:t>
      </w:r>
    </w:p>
    <w:p w14:paraId="5017FDFD" w14:textId="234B3A21" w:rsidR="002B5E92" w:rsidRDefault="00BF0108" w:rsidP="0063001A">
      <w:pPr>
        <w:pStyle w:val="ListParagraph"/>
        <w:numPr>
          <w:ilvl w:val="0"/>
          <w:numId w:val="46"/>
        </w:numPr>
      </w:pPr>
      <w:r>
        <w:t xml:space="preserve">timing </w:t>
      </w:r>
      <w:r w:rsidR="00C97189">
        <w:t xml:space="preserve">of evidence-based screening recommendations for </w:t>
      </w:r>
      <w:r w:rsidR="00FC7D8D">
        <w:t>potential late effects, tailored for the AYA</w:t>
      </w:r>
      <w:r w:rsidR="005C21F0">
        <w:t>’s disease, treatment and age at diagnosis</w:t>
      </w:r>
      <w:r w:rsidR="009F6237">
        <w:fldChar w:fldCharType="begin"/>
      </w:r>
      <w:r w:rsidR="005E54F0">
        <w:instrText xml:space="preserve"> ADDIN EN.CITE &lt;EndNote&gt;&lt;Cite&gt;&lt;Author&gt;Adams&lt;/Author&gt;&lt;Year&gt;2020&lt;/Year&gt;&lt;RecNum&gt;685&lt;/RecNum&gt;&lt;DisplayText&gt;&lt;style face="superscript"&gt;315&lt;/style&gt;&lt;/DisplayText&gt;&lt;record&gt;&lt;rec-number&gt;685&lt;/rec-number&gt;&lt;foreign-keys&gt;&lt;key app="EN" db-id="2vzr02ev2z9xe3e2ds859xwv9wrsz99pza0t" timestamp="0"&gt;685&lt;/key&gt;&lt;/foreign-keys&gt;&lt;ref-type name="Journal Article"&gt;17&lt;/ref-type&gt;&lt;contributors&gt;&lt;authors&gt;&lt;author&gt;Adams, Scott C&lt;/author&gt;&lt;author&gt;Herman, Jennifer&lt;/author&gt;&lt;author&gt;Lega, Iliana C&lt;/author&gt;&lt;author&gt;Mitchell, Laura&lt;/author&gt;&lt;author&gt;Hodgson, David&lt;/author&gt;&lt;author&gt;Edelstein, Kim&lt;/author&gt;&lt;author&gt;Travis, Lois B&lt;/author&gt;&lt;author&gt;Sabiston, Catherine M&lt;/author&gt;&lt;author&gt;Thavendiranathan, Paaladinesh&lt;/author&gt;&lt;author&gt;Gupta, Abha A&lt;/author&gt;&lt;/authors&gt;&lt;/contributors&gt;&lt;titles&gt;&lt;title&gt;Young Adult Cancer Survivorship: Recommendations for Patient Follow-up, Exercise Therapy, and Research&lt;/title&gt;&lt;secondary-title&gt;JNCI Cancer Spectrum&lt;/secondary-title&gt;&lt;/titles&gt;&lt;volume&gt;5&lt;/volume&gt;&lt;number&gt;1&lt;/number&gt;&lt;dates&gt;&lt;year&gt;2020&lt;/year&gt;&lt;/dates&gt;&lt;isbn&gt;2515-5091&lt;/isbn&gt;&lt;urls&gt;&lt;related-urls&gt;&lt;url&gt;https://doi.org/10.1093/jncics/pkaa099&lt;/url&gt;&lt;/related-urls&gt;&lt;/urls&gt;&lt;custom1&gt;pkaa099 %J JNCI Cancer Spectrum&lt;/custom1&gt;&lt;electronic-resource-num&gt;10.1093/jncics/pkaa099&lt;/electronic-resource-num&gt;&lt;access-date&gt;7/16/2021&lt;/access-date&gt;&lt;/record&gt;&lt;/Cite&gt;&lt;/EndNote&gt;</w:instrText>
      </w:r>
      <w:r w:rsidR="009F6237">
        <w:fldChar w:fldCharType="separate"/>
      </w:r>
      <w:r w:rsidR="005E54F0" w:rsidRPr="005E54F0">
        <w:rPr>
          <w:noProof/>
          <w:vertAlign w:val="superscript"/>
        </w:rPr>
        <w:t>315</w:t>
      </w:r>
      <w:r w:rsidR="009F6237">
        <w:fldChar w:fldCharType="end"/>
      </w:r>
    </w:p>
    <w:p w14:paraId="34501CF9" w14:textId="7A020591" w:rsidR="00050039" w:rsidRDefault="007A0B73" w:rsidP="0063001A">
      <w:pPr>
        <w:pStyle w:val="ListParagraph"/>
        <w:numPr>
          <w:ilvl w:val="0"/>
          <w:numId w:val="46"/>
        </w:numPr>
      </w:pPr>
      <w:r w:rsidRPr="004E5636">
        <w:t xml:space="preserve">wellbeing, primary and secondary prevention health recommendations </w:t>
      </w:r>
      <w:r>
        <w:t>that align with chronic disease management principles</w:t>
      </w:r>
      <w:r w:rsidR="00691F1C">
        <w:t>.</w:t>
      </w:r>
    </w:p>
    <w:p w14:paraId="0D15D257" w14:textId="0E5A8C4A" w:rsidR="00FA1191" w:rsidRDefault="0049354A" w:rsidP="00914E8A">
      <w:r>
        <w:t xml:space="preserve">Place </w:t>
      </w:r>
      <w:r w:rsidR="003251D8">
        <w:t xml:space="preserve">and responsibility </w:t>
      </w:r>
      <w:r>
        <w:t>of</w:t>
      </w:r>
      <w:r w:rsidR="007F2CF1">
        <w:t xml:space="preserve"> care</w:t>
      </w:r>
      <w:r w:rsidR="00B26F2A">
        <w:t xml:space="preserve"> in AYA </w:t>
      </w:r>
      <w:r>
        <w:t xml:space="preserve">survivorship </w:t>
      </w:r>
      <w:r w:rsidR="00B26F2A">
        <w:t xml:space="preserve">should be </w:t>
      </w:r>
      <w:r w:rsidR="00BC3460">
        <w:t>risk stratified</w:t>
      </w:r>
      <w:r w:rsidR="007F2CF1">
        <w:t>. T</w:t>
      </w:r>
      <w:r w:rsidR="00126037">
        <w:t xml:space="preserve">hose with low-risk of late effects </w:t>
      </w:r>
      <w:r w:rsidR="00FE2C7F">
        <w:t xml:space="preserve">can </w:t>
      </w:r>
      <w:r w:rsidR="0074172F">
        <w:t xml:space="preserve">be </w:t>
      </w:r>
      <w:r w:rsidR="00126037">
        <w:t>transitioned to their GP</w:t>
      </w:r>
      <w:r w:rsidR="007F2CF1">
        <w:t xml:space="preserve"> with documentation;</w:t>
      </w:r>
      <w:r w:rsidR="004802F0">
        <w:t xml:space="preserve"> those with </w:t>
      </w:r>
      <w:r w:rsidR="007F2CF1">
        <w:t>medium</w:t>
      </w:r>
      <w:r w:rsidR="004802F0">
        <w:t xml:space="preserve">-risk </w:t>
      </w:r>
      <w:r w:rsidR="00646D5D">
        <w:t>should be seen within a shared-care model between a cancer survivorship service and their GP, whilst those with high-risk of late effects (such as HSCT</w:t>
      </w:r>
      <w:r w:rsidR="009C6388">
        <w:t xml:space="preserve">, high-dose chemotherapy and radiotherapy) should remain engaged with cancer survivorship </w:t>
      </w:r>
      <w:r w:rsidR="001B14F9">
        <w:t>care</w:t>
      </w:r>
      <w:r w:rsidR="009C6388">
        <w:t>.</w:t>
      </w:r>
      <w:r>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fldChar w:fldCharType="separate"/>
      </w:r>
      <w:r w:rsidR="00E3323E" w:rsidRPr="00E3323E">
        <w:rPr>
          <w:noProof/>
          <w:vertAlign w:val="superscript"/>
        </w:rPr>
        <w:t>29</w:t>
      </w:r>
      <w:r>
        <w:fldChar w:fldCharType="end"/>
      </w:r>
    </w:p>
    <w:p w14:paraId="4F5D516F" w14:textId="0E14D90A" w:rsidR="009E2DC8" w:rsidRDefault="009E2DC8" w:rsidP="009E2DC8">
      <w:pPr>
        <w:pStyle w:val="Heading4"/>
      </w:pPr>
      <w:r>
        <w:t>5.2.1</w:t>
      </w:r>
      <w:r>
        <w:tab/>
        <w:t xml:space="preserve">Optimising well-being and preventing </w:t>
      </w:r>
      <w:r w:rsidR="00063214">
        <w:t xml:space="preserve">subsequent </w:t>
      </w:r>
      <w:r>
        <w:t xml:space="preserve">cancer </w:t>
      </w:r>
      <w:r w:rsidR="00063214">
        <w:t>development</w:t>
      </w:r>
    </w:p>
    <w:p w14:paraId="4A988EEB" w14:textId="006E3E40" w:rsidR="00044064" w:rsidRDefault="00044064" w:rsidP="00044064">
      <w:r>
        <w:t>Not smoking, eating a healthy diet, being sun smart, avoiding or limiting alcohol intake</w:t>
      </w:r>
      <w:r w:rsidR="00D13D80">
        <w:t xml:space="preserve"> and other substances</w:t>
      </w:r>
      <w:r>
        <w:t xml:space="preserve">, being physically active and maintaining a healthy body weight may help reduce the risk of SMN. </w:t>
      </w:r>
    </w:p>
    <w:p w14:paraId="50D71299" w14:textId="61C86042" w:rsidR="00B36C5E" w:rsidRPr="00B36C5E" w:rsidRDefault="00CB0725" w:rsidP="00044064">
      <w:r>
        <w:t>Ca</w:t>
      </w:r>
      <w:r w:rsidR="00044064">
        <w:t xml:space="preserve">ncer survivors </w:t>
      </w:r>
      <w:r>
        <w:t xml:space="preserve">should be encouraged </w:t>
      </w:r>
      <w:r w:rsidR="00044064">
        <w:t>to reduce modifiable risk factors for recurrence as well as other chronic diseases. Ongoing coordination of care between providers should also deal with any comorbidities, particularly ongoing complex and life-threatening comorbid conditions.</w:t>
      </w:r>
    </w:p>
    <w:p w14:paraId="777B2A9D" w14:textId="1A556375" w:rsidR="00B63294" w:rsidRDefault="00914E8A" w:rsidP="00244BAC">
      <w:pPr>
        <w:pStyle w:val="Heading3"/>
      </w:pPr>
      <w:bookmarkStart w:id="524" w:name="_Transition"/>
      <w:bookmarkStart w:id="525" w:name="_Toc482951822"/>
      <w:bookmarkStart w:id="526" w:name="_Toc76462622"/>
      <w:bookmarkStart w:id="527" w:name="_Toc76463237"/>
      <w:bookmarkStart w:id="528" w:name="_Toc76733864"/>
      <w:bookmarkStart w:id="529" w:name="_Toc76734248"/>
      <w:bookmarkStart w:id="530" w:name="_Toc79135498"/>
      <w:bookmarkStart w:id="531" w:name="_Toc79135965"/>
      <w:bookmarkStart w:id="532" w:name="_Toc79408442"/>
      <w:bookmarkStart w:id="533" w:name="_Toc79409297"/>
      <w:bookmarkEnd w:id="524"/>
      <w:r>
        <w:t>5.3</w:t>
      </w:r>
      <w:r w:rsidR="008D14F8" w:rsidRPr="00124955">
        <w:tab/>
      </w:r>
      <w:bookmarkEnd w:id="525"/>
      <w:r w:rsidR="00326427">
        <w:t>Research and clinical trials</w:t>
      </w:r>
      <w:bookmarkEnd w:id="526"/>
      <w:bookmarkEnd w:id="527"/>
      <w:bookmarkEnd w:id="528"/>
      <w:bookmarkEnd w:id="529"/>
      <w:bookmarkEnd w:id="530"/>
      <w:bookmarkEnd w:id="531"/>
      <w:bookmarkEnd w:id="532"/>
      <w:bookmarkEnd w:id="533"/>
    </w:p>
    <w:p w14:paraId="650E8341" w14:textId="60DE54BB" w:rsidR="00914E8A" w:rsidRDefault="002D749F" w:rsidP="00914E8A">
      <w:r>
        <w:t xml:space="preserve">Like many </w:t>
      </w:r>
      <w:r w:rsidR="00CF035F">
        <w:t xml:space="preserve">other </w:t>
      </w:r>
      <w:r>
        <w:t xml:space="preserve">facets of AYA cancer care, the period </w:t>
      </w:r>
      <w:r w:rsidR="004D2E4B">
        <w:t>at</w:t>
      </w:r>
      <w:r>
        <w:t xml:space="preserve"> end of treatment and survivorship remains under-researched.</w:t>
      </w:r>
      <w:r w:rsidR="00D20BA0">
        <w:fldChar w:fldCharType="begin">
          <w:fldData xml:space="preserve">PEVuZE5vdGU+PENpdGU+PEF1dGhvcj5CYXJuZXR0PC9BdXRob3I+PFllYXI+MjAxNjwvWWVhcj48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</w:fldData>
        </w:fldChar>
      </w:r>
      <w:r w:rsidR="00CE0C56">
        <w:instrText xml:space="preserve"> ADDIN EN.CITE </w:instrText>
      </w:r>
      <w:r w:rsidR="00CE0C56">
        <w:fldChar w:fldCharType="begin">
          <w:fldData xml:space="preserve">PEVuZE5vdGU+PENpdGU+PEF1dGhvcj5CYXJuZXR0PC9BdXRob3I+PFllYXI+MjAxNjwvWWVhcj48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</w:fldData>
        </w:fldChar>
      </w:r>
      <w:r w:rsidR="00CE0C56">
        <w:instrText xml:space="preserve"> ADDIN EN.CITE.DATA </w:instrText>
      </w:r>
      <w:r w:rsidR="00CE0C56">
        <w:fldChar w:fldCharType="end"/>
      </w:r>
      <w:r w:rsidR="00D20BA0">
        <w:fldChar w:fldCharType="separate"/>
      </w:r>
      <w:r w:rsidR="00CE0C56" w:rsidRPr="00CE0C56">
        <w:rPr>
          <w:noProof/>
          <w:vertAlign w:val="superscript"/>
        </w:rPr>
        <w:t>15, 75</w:t>
      </w:r>
      <w:r w:rsidR="00D20BA0">
        <w:fldChar w:fldCharType="end"/>
      </w:r>
    </w:p>
    <w:p w14:paraId="7E5ED8A1" w14:textId="21789674" w:rsidR="004D2E4B" w:rsidRDefault="00DC57D1" w:rsidP="004D2E4B">
      <w:r>
        <w:t>Health services should encourage AYA</w:t>
      </w:r>
      <w:r w:rsidR="004D2E4B" w:rsidRPr="004D2E4B">
        <w:t xml:space="preserve"> cancer survivors to participate in research or clinical trials where they are available and</w:t>
      </w:r>
      <w:r w:rsidR="004D2E4B">
        <w:t xml:space="preserve"> </w:t>
      </w:r>
      <w:r w:rsidR="004D2E4B" w:rsidRPr="004D2E4B">
        <w:t>appropriate. These might include studies to understand survivors’ issues, to better manage</w:t>
      </w:r>
      <w:r w:rsidR="004D2E4B">
        <w:t xml:space="preserve"> </w:t>
      </w:r>
      <w:r w:rsidR="004D2E4B" w:rsidRPr="004D2E4B">
        <w:t xml:space="preserve">treatment side effects, or to improve models of care and </w:t>
      </w:r>
      <w:r w:rsidR="004D2E4B" w:rsidRPr="004D2E4B">
        <w:lastRenderedPageBreak/>
        <w:t>quality of life.</w:t>
      </w:r>
      <w:r w:rsidR="004B3267">
        <w:t xml:space="preserve"> It is important that </w:t>
      </w:r>
      <w:r w:rsidR="00C55E2F">
        <w:t xml:space="preserve">survivorship models of care are </w:t>
      </w:r>
      <w:r w:rsidR="00D04B94">
        <w:t>continually evaluated for clinical effectiveness.</w:t>
      </w:r>
      <w:r w:rsidR="0090132D">
        <w:fldChar w:fldCharType="begin">
          <w:fldData xml:space="preserve">PEVuZE5vdGU+PENpdGU+PEF1dGhvcj5LZTwvQXV0aG9yPjxZZWFyPjIwMTg8L1llYXI+PFJlY051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</w:fldData>
        </w:fldChar>
      </w:r>
      <w:r w:rsidR="005E54F0">
        <w:instrText xml:space="preserve"> ADDIN EN.CITE </w:instrText>
      </w:r>
      <w:r w:rsidR="005E54F0">
        <w:fldChar w:fldCharType="begin">
          <w:fldData xml:space="preserve">PEVuZE5vdGU+PENpdGU+PEF1dGhvcj5LZTwvQXV0aG9yPjxZZWFyPjIwMTg8L1llYXI+PFJlY051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</w:fldData>
        </w:fldChar>
      </w:r>
      <w:r w:rsidR="005E54F0">
        <w:instrText xml:space="preserve"> ADDIN EN.CITE.DATA </w:instrText>
      </w:r>
      <w:r w:rsidR="005E54F0">
        <w:fldChar w:fldCharType="end"/>
      </w:r>
      <w:r w:rsidR="0090132D">
        <w:fldChar w:fldCharType="separate"/>
      </w:r>
      <w:r w:rsidR="005E54F0" w:rsidRPr="005E54F0">
        <w:rPr>
          <w:noProof/>
          <w:vertAlign w:val="superscript"/>
        </w:rPr>
        <w:t>316</w:t>
      </w:r>
      <w:r w:rsidR="0090132D">
        <w:fldChar w:fldCharType="end"/>
      </w:r>
      <w:r w:rsidR="003C640A">
        <w:t xml:space="preserve"> </w:t>
      </w:r>
      <w:r w:rsidR="009F519D">
        <w:t>and to ensure the needs of the AYA are met</w:t>
      </w:r>
      <w:r w:rsidR="00691F1C">
        <w:t>.</w:t>
      </w:r>
      <w:r w:rsidR="009F519D">
        <w:t xml:space="preserve"> </w:t>
      </w:r>
      <w:r w:rsidR="00E9329A">
        <w:fldChar w:fldCharType="begin"/>
      </w:r>
      <w:r w:rsidR="005E54F0">
        <w:instrText xml:space="preserve"> ADDIN EN.CITE &lt;EndNote&gt;&lt;Cite&gt;&lt;Author&gt;Zhou&lt;/Author&gt;&lt;Year&gt;2018&lt;/Year&gt;&lt;RecNum&gt;575&lt;/RecNum&gt;&lt;DisplayText&gt;&lt;style face="superscript"&gt;273&lt;/style&gt;&lt;/DisplayText&gt;&lt;record&gt;&lt;rec-number&gt;575&lt;/rec-number&gt;&lt;foreign-keys&gt;&lt;key app="EN" db-id="2vzr02ev2z9xe3e2ds859xwv9wrsz99pza0t" timestamp="0"&gt;575&lt;/key&gt;&lt;/foreign-keys&gt;&lt;ref-type name="Journal Article"&gt;17&lt;/ref-type&gt;&lt;contributors&gt;&lt;authors&gt;&lt;author&gt;Zhou, Y.&lt;/author&gt;&lt;author&gt;Mendonca, S. C.&lt;/author&gt;&lt;author&gt;Abel, G. A.&lt;/author&gt;&lt;author&gt;Hamilton, W.&lt;/author&gt;&lt;author&gt;Walter, F. M.&lt;/author&gt;&lt;author&gt;Johnson, S.&lt;/author&gt;&lt;author&gt;Shelton, J.&lt;/author&gt;&lt;author&gt;Elliss-Brookes, L.&lt;/author&gt;&lt;author&gt;McPhail, S.&lt;/author&gt;&lt;author&gt;Lyratzopoulos, G.&lt;/author&gt;&lt;/authors&gt;&lt;/contributors&gt;&lt;titles&gt;&lt;title&gt;Variation in ‘fast-track’ referrals for suspected cancer by patient characteristic and cancer diagnosis: evidence from 670 000 patients with cancers of 35 different sites&lt;/title&gt;&lt;secondary-title&gt;British Journal of Cancer&lt;/secondary-title&gt;&lt;/titles&gt;&lt;pages&gt;24-31&lt;/pages&gt;&lt;volume&gt;118&lt;/volume&gt;&lt;number&gt;1&lt;/number&gt;&lt;dates&gt;&lt;year&gt;2018&lt;/year&gt;&lt;pub-dates&gt;&lt;date&gt;2018/01/01&lt;/date&gt;&lt;/pub-dates&gt;&lt;/dates&gt;&lt;isbn&gt;1532-1827&lt;/isbn&gt;&lt;urls&gt;&lt;related-urls&gt;&lt;url&gt;https://doi.org/10.1038/bjc.2017.381&lt;/url&gt;&lt;/related-urls&gt;&lt;/urls&gt;&lt;electronic-resource-num&gt;10.1038/bjc.2017.381&lt;/electronic-resource-num&gt;&lt;/record&gt;&lt;/Cite&gt;&lt;/EndNote&gt;</w:instrText>
      </w:r>
      <w:r w:rsidR="00E9329A">
        <w:fldChar w:fldCharType="separate"/>
      </w:r>
      <w:r w:rsidR="005E54F0" w:rsidRPr="005E54F0">
        <w:rPr>
          <w:noProof/>
          <w:vertAlign w:val="superscript"/>
        </w:rPr>
        <w:t>273</w:t>
      </w:r>
      <w:r w:rsidR="00E9329A">
        <w:fldChar w:fldCharType="end"/>
      </w:r>
      <w:r w:rsidR="007864FD">
        <w:t xml:space="preserve"> </w:t>
      </w:r>
    </w:p>
    <w:p w14:paraId="7D2BB4D0" w14:textId="1D9A3CB3" w:rsidR="00AC2DEE" w:rsidRPr="00914E8A" w:rsidRDefault="00AC2DEE" w:rsidP="00AC2DEE">
      <w:pPr>
        <w:pStyle w:val="Heading3"/>
      </w:pPr>
      <w:bookmarkStart w:id="534" w:name="_Toc76462623"/>
      <w:bookmarkStart w:id="535" w:name="_Toc76463238"/>
      <w:bookmarkStart w:id="536" w:name="_Toc76733865"/>
      <w:bookmarkStart w:id="537" w:name="_Toc76734249"/>
      <w:bookmarkStart w:id="538" w:name="_Toc79135499"/>
      <w:bookmarkStart w:id="539" w:name="_Toc79135966"/>
      <w:bookmarkStart w:id="540" w:name="_Toc79408443"/>
      <w:bookmarkStart w:id="541" w:name="_Toc79409298"/>
      <w:r>
        <w:t>5.4</w:t>
      </w:r>
      <w:r>
        <w:tab/>
        <w:t>Support and communication</w:t>
      </w:r>
      <w:bookmarkEnd w:id="534"/>
      <w:bookmarkEnd w:id="535"/>
      <w:bookmarkEnd w:id="536"/>
      <w:bookmarkEnd w:id="537"/>
      <w:bookmarkEnd w:id="538"/>
      <w:bookmarkEnd w:id="539"/>
      <w:bookmarkEnd w:id="540"/>
      <w:bookmarkEnd w:id="541"/>
    </w:p>
    <w:p w14:paraId="23D6EFD0" w14:textId="77777777" w:rsidR="006B133A" w:rsidRDefault="005A77DE" w:rsidP="005A77DE">
      <w:pPr>
        <w:pStyle w:val="Heading4"/>
      </w:pPr>
      <w:r>
        <w:t>5.4.1</w:t>
      </w:r>
      <w:r>
        <w:tab/>
        <w:t>Supportive care</w:t>
      </w:r>
    </w:p>
    <w:p w14:paraId="5D6F6725" w14:textId="22F00EEE" w:rsidR="006B133A" w:rsidRDefault="00767556" w:rsidP="006B133A">
      <w:r>
        <w:t>Validated screening tools</w:t>
      </w:r>
      <w:r w:rsidR="00BC5E3E">
        <w:t xml:space="preserve"> </w:t>
      </w:r>
      <w:r w:rsidR="0029003C">
        <w:t>should</w:t>
      </w:r>
      <w:r>
        <w:t xml:space="preserve"> continue to be utilised during both surveillance and survivorship, as a standard of care.</w:t>
      </w:r>
      <w:r w:rsidR="0029003C" w:rsidRPr="0029003C">
        <w:t xml:space="preserve"> See supportive care tools mentioned in Principle 4: ‘Supportive care’.</w:t>
      </w:r>
      <w:r w:rsidR="00AA6B6E" w:rsidRPr="00AA6B6E">
        <w:t xml:space="preserve"> For additional information on supportive care and needs that may arise for different population groups, see appendix A.</w:t>
      </w:r>
    </w:p>
    <w:p w14:paraId="5B55B712" w14:textId="77777777" w:rsidR="00A20324" w:rsidRDefault="006B133A" w:rsidP="0007060A">
      <w:pPr>
        <w:pStyle w:val="Heading4"/>
      </w:pPr>
      <w:r>
        <w:t>5.4.2</w:t>
      </w:r>
      <w:r>
        <w:tab/>
        <w:t>Communication with the AYA and their family</w:t>
      </w:r>
    </w:p>
    <w:p w14:paraId="616074CB" w14:textId="5FD610A9" w:rsidR="00F3681B" w:rsidRPr="006A1A89" w:rsidRDefault="00F3681B" w:rsidP="00A20324">
      <w:r w:rsidRPr="006A1A89">
        <w:t>The lead clinician</w:t>
      </w:r>
      <w:r w:rsidR="00F51A8D">
        <w:t xml:space="preserve"> responsible for care </w:t>
      </w:r>
      <w:r w:rsidRPr="006A1A89">
        <w:t>(themselves or by delegation) should</w:t>
      </w:r>
      <w:r>
        <w:t xml:space="preserve"> take responsibility for</w:t>
      </w:r>
      <w:r w:rsidRPr="006A1A89">
        <w:t>:</w:t>
      </w:r>
    </w:p>
    <w:p w14:paraId="4C6D77F9" w14:textId="77777777" w:rsidR="00F3681B" w:rsidRPr="006A1A89" w:rsidRDefault="00F3681B" w:rsidP="00F21E52">
      <w:pPr>
        <w:pStyle w:val="OCPbodylist"/>
        <w:numPr>
          <w:ilvl w:val="0"/>
          <w:numId w:val="47"/>
        </w:numPr>
      </w:pPr>
      <w:r w:rsidRPr="0057318E">
        <w:t>explaining the model of post</w:t>
      </w:r>
      <w:r>
        <w:t>-</w:t>
      </w:r>
      <w:r w:rsidRPr="0057318E">
        <w:t>treatment care and the roles of health</w:t>
      </w:r>
      <w:r>
        <w:t xml:space="preserve"> </w:t>
      </w:r>
      <w:r w:rsidRPr="0057318E">
        <w:t>professionals involved in post</w:t>
      </w:r>
      <w:r>
        <w:t>-</w:t>
      </w:r>
      <w:r w:rsidRPr="0057318E">
        <w:t xml:space="preserve">treatment care including the role of </w:t>
      </w:r>
      <w:r>
        <w:t xml:space="preserve">general practice </w:t>
      </w:r>
    </w:p>
    <w:p w14:paraId="1EA05856" w14:textId="7F24F04B" w:rsidR="00F3681B" w:rsidRDefault="00F3681B" w:rsidP="00F21E52">
      <w:pPr>
        <w:pStyle w:val="OCPbodylist"/>
        <w:numPr>
          <w:ilvl w:val="0"/>
          <w:numId w:val="47"/>
        </w:numPr>
      </w:pPr>
      <w:r w:rsidRPr="006A1A89">
        <w:t>explain</w:t>
      </w:r>
      <w:r>
        <w:t>ing</w:t>
      </w:r>
      <w:r w:rsidRPr="006A1A89">
        <w:t xml:space="preserve"> the treatment summary</w:t>
      </w:r>
      <w:r w:rsidR="00970872">
        <w:t>, surveillance and survivorship roadmaps</w:t>
      </w:r>
    </w:p>
    <w:p w14:paraId="08699CA9" w14:textId="77777777" w:rsidR="00F3681B" w:rsidRPr="004C7024" w:rsidRDefault="00F3681B" w:rsidP="00F21E52">
      <w:pPr>
        <w:pStyle w:val="OCPbodylist"/>
        <w:numPr>
          <w:ilvl w:val="0"/>
          <w:numId w:val="47"/>
        </w:numPr>
      </w:pPr>
      <w:r w:rsidRPr="004C7024">
        <w:t>discussing the development of a shared follow-up and survivorship care plan where a model of shared follow-up care has been agreed</w:t>
      </w:r>
    </w:p>
    <w:p w14:paraId="56ABA276" w14:textId="77777777" w:rsidR="00F3681B" w:rsidRPr="006A1A89" w:rsidRDefault="00F3681B" w:rsidP="00F21E52">
      <w:pPr>
        <w:pStyle w:val="OCPbodylist"/>
        <w:numPr>
          <w:ilvl w:val="0"/>
          <w:numId w:val="47"/>
        </w:numPr>
      </w:pPr>
      <w:r w:rsidRPr="006A1A89">
        <w:t>discuss</w:t>
      </w:r>
      <w:r>
        <w:t>ing</w:t>
      </w:r>
      <w:r w:rsidRPr="006A1A89">
        <w:t xml:space="preserve"> </w:t>
      </w:r>
      <w:r>
        <w:t>how to manage</w:t>
      </w:r>
      <w:r w:rsidRPr="006A1A89">
        <w:t xml:space="preserve"> any of the</w:t>
      </w:r>
      <w:r>
        <w:t xml:space="preserve"> physical, psychological or emotional</w:t>
      </w:r>
      <w:r w:rsidRPr="006A1A89">
        <w:t xml:space="preserve"> issues identified </w:t>
      </w:r>
    </w:p>
    <w:p w14:paraId="11846302" w14:textId="77777777" w:rsidR="00F3681B" w:rsidRPr="006A1A89" w:rsidRDefault="00F3681B" w:rsidP="00F21E52">
      <w:pPr>
        <w:pStyle w:val="OCPbodylist"/>
        <w:numPr>
          <w:ilvl w:val="0"/>
          <w:numId w:val="47"/>
        </w:numPr>
      </w:pPr>
      <w:r w:rsidRPr="006A1A89">
        <w:t>provid</w:t>
      </w:r>
      <w:r>
        <w:t>ing</w:t>
      </w:r>
      <w:r w:rsidRPr="006A1A89">
        <w:t xml:space="preserve"> information on the signs and symptoms of recurrent disease</w:t>
      </w:r>
    </w:p>
    <w:p w14:paraId="0F93B247" w14:textId="759FD9F2" w:rsidR="004D2190" w:rsidRDefault="00F3681B" w:rsidP="00F21E52">
      <w:pPr>
        <w:pStyle w:val="OCPbodylist"/>
        <w:numPr>
          <w:ilvl w:val="0"/>
          <w:numId w:val="47"/>
        </w:numPr>
      </w:pPr>
      <w:r w:rsidRPr="00A761C9">
        <w:t>providing contact details of the care team involved</w:t>
      </w:r>
      <w:r w:rsidR="00CB6DBA">
        <w:t>.</w:t>
      </w:r>
    </w:p>
    <w:p w14:paraId="7FC7E41C" w14:textId="324A1835" w:rsidR="004D2190" w:rsidRDefault="00AA6B6E" w:rsidP="00F21E52">
      <w:pPr>
        <w:pStyle w:val="OCPbodylist"/>
      </w:pPr>
      <w:r>
        <w:t>All interaction should align to the standards outlined in Principle 6</w:t>
      </w:r>
      <w:r w:rsidR="00A140F3">
        <w:t xml:space="preserve"> </w:t>
      </w:r>
      <w:r>
        <w:t>‘Communication’.</w:t>
      </w:r>
    </w:p>
    <w:p w14:paraId="3E06F74C" w14:textId="77777777" w:rsidR="00EA6D93" w:rsidRDefault="00EA6D93" w:rsidP="00F21E52">
      <w:pPr>
        <w:pStyle w:val="OCPbodylist"/>
      </w:pPr>
    </w:p>
    <w:p w14:paraId="68DB5556" w14:textId="26F29679" w:rsidR="001B2704" w:rsidRDefault="006B133A" w:rsidP="0063001A">
      <w:pPr>
        <w:pStyle w:val="Heading4"/>
        <w:numPr>
          <w:ilvl w:val="2"/>
          <w:numId w:val="48"/>
        </w:numPr>
      </w:pPr>
      <w:r>
        <w:t>Communication with the general practitioner</w:t>
      </w:r>
    </w:p>
    <w:p w14:paraId="5620BF7F" w14:textId="2B4E0D86" w:rsidR="00CB6DBA" w:rsidRDefault="001B2704" w:rsidP="00CB6DBA">
      <w:r w:rsidRPr="006A1A89">
        <w:t xml:space="preserve">The lead clinician should ensure regular, timely, two-way communication with the </w:t>
      </w:r>
      <w:r w:rsidR="00B83DCF">
        <w:t>GP</w:t>
      </w:r>
      <w:r w:rsidRPr="006A1A89">
        <w:t xml:space="preserve"> </w:t>
      </w:r>
      <w:r>
        <w:t>about</w:t>
      </w:r>
      <w:r w:rsidRPr="006A1A89">
        <w:t>:</w:t>
      </w:r>
    </w:p>
    <w:p w14:paraId="7FE57032" w14:textId="77777777" w:rsidR="00CB6DBA" w:rsidRDefault="001B2704" w:rsidP="0063001A">
      <w:pPr>
        <w:pStyle w:val="ListParagraph"/>
        <w:numPr>
          <w:ilvl w:val="0"/>
          <w:numId w:val="49"/>
        </w:numPr>
      </w:pPr>
      <w:r w:rsidRPr="006A1A89">
        <w:t>the patient’s progress</w:t>
      </w:r>
    </w:p>
    <w:p w14:paraId="36A5AA8F" w14:textId="77777777" w:rsidR="00CB6DBA" w:rsidRDefault="001B2704" w:rsidP="0063001A">
      <w:pPr>
        <w:pStyle w:val="ListParagraph"/>
        <w:numPr>
          <w:ilvl w:val="0"/>
          <w:numId w:val="49"/>
        </w:numPr>
      </w:pPr>
      <w:r w:rsidRPr="006626B9">
        <w:t>the follow-up care plan</w:t>
      </w:r>
    </w:p>
    <w:p w14:paraId="2E3F5EF9" w14:textId="77777777" w:rsidR="00CB6DBA" w:rsidRDefault="001B2704" w:rsidP="0063001A">
      <w:pPr>
        <w:pStyle w:val="ListParagraph"/>
        <w:numPr>
          <w:ilvl w:val="0"/>
          <w:numId w:val="49"/>
        </w:numPr>
      </w:pPr>
      <w:r w:rsidRPr="006A1A89">
        <w:t>potential late effects</w:t>
      </w:r>
    </w:p>
    <w:p w14:paraId="6D7895EA" w14:textId="77777777" w:rsidR="00CB6DBA" w:rsidRDefault="001B2704" w:rsidP="0063001A">
      <w:pPr>
        <w:pStyle w:val="ListParagraph"/>
        <w:numPr>
          <w:ilvl w:val="0"/>
          <w:numId w:val="49"/>
        </w:numPr>
      </w:pPr>
      <w:r w:rsidRPr="006A1A89">
        <w:t>supportive care requirements</w:t>
      </w:r>
    </w:p>
    <w:p w14:paraId="6479BE45" w14:textId="77777777" w:rsidR="00CB6DBA" w:rsidRDefault="001B2704" w:rsidP="0063001A">
      <w:pPr>
        <w:pStyle w:val="ListParagraph"/>
        <w:numPr>
          <w:ilvl w:val="0"/>
          <w:numId w:val="49"/>
        </w:numPr>
      </w:pPr>
      <w:r w:rsidRPr="006A1A89">
        <w:t>any shared care arrangements</w:t>
      </w:r>
    </w:p>
    <w:p w14:paraId="43116D03" w14:textId="77777777" w:rsidR="00CB6DBA" w:rsidRDefault="001B2704" w:rsidP="0063001A">
      <w:pPr>
        <w:pStyle w:val="ListParagraph"/>
        <w:numPr>
          <w:ilvl w:val="0"/>
          <w:numId w:val="49"/>
        </w:numPr>
      </w:pPr>
      <w:r>
        <w:t>clarification of various</w:t>
      </w:r>
      <w:r w:rsidRPr="006A1A89">
        <w:t xml:space="preserve"> roles in patient care</w:t>
      </w:r>
    </w:p>
    <w:p w14:paraId="75F69847" w14:textId="77777777" w:rsidR="00AA6B6E" w:rsidRDefault="001B2704" w:rsidP="0063001A">
      <w:pPr>
        <w:pStyle w:val="ListParagraph"/>
        <w:numPr>
          <w:ilvl w:val="0"/>
          <w:numId w:val="49"/>
        </w:numPr>
      </w:pPr>
      <w:r w:rsidRPr="006A1A89">
        <w:t xml:space="preserve">a process for rapid re-entry to </w:t>
      </w:r>
      <w:r w:rsidR="00CB6DBA">
        <w:t>cancer services</w:t>
      </w:r>
      <w:r w:rsidRPr="006A1A89">
        <w:t xml:space="preserve"> if there are other concerns</w:t>
      </w:r>
      <w:r w:rsidR="00CB6DBA">
        <w:t>.</w:t>
      </w:r>
    </w:p>
    <w:p w14:paraId="1B497040" w14:textId="6C698BDE" w:rsidR="007B0E2A" w:rsidRPr="006B133A" w:rsidRDefault="007B0E2A" w:rsidP="00AA6B6E"/>
    <w:p w14:paraId="283D094B" w14:textId="7FD3B3F4" w:rsidR="00B63294" w:rsidRDefault="00B63294" w:rsidP="00244BAC">
      <w:pPr>
        <w:pStyle w:val="Heading2"/>
      </w:pPr>
      <w:bookmarkStart w:id="542" w:name="_Toc79409299"/>
      <w:r w:rsidRPr="00124955">
        <w:lastRenderedPageBreak/>
        <w:t xml:space="preserve">Step 6: Managing </w:t>
      </w:r>
      <w:r w:rsidR="00FC5670">
        <w:t>recurrent, residual</w:t>
      </w:r>
      <w:r w:rsidR="001A4398">
        <w:t xml:space="preserve">, </w:t>
      </w:r>
      <w:r w:rsidR="00FC5670">
        <w:t>or metastatic disease</w:t>
      </w:r>
      <w:bookmarkEnd w:id="542"/>
    </w:p>
    <w:p w14:paraId="3A671E0D" w14:textId="227C3BFE" w:rsidR="006E7F70" w:rsidRPr="00914E8A" w:rsidRDefault="00A4075A" w:rsidP="00E6739D">
      <w:r w:rsidRPr="00852069">
        <w:t xml:space="preserve">Step 6 is concerned with managing </w:t>
      </w:r>
      <w:r w:rsidR="00B14D3F">
        <w:t>refractory disease or relapse</w:t>
      </w:r>
      <w:r w:rsidRPr="00852069">
        <w:t xml:space="preserve">. The likelihood </w:t>
      </w:r>
      <w:r w:rsidR="001E223D">
        <w:t xml:space="preserve">of relapse </w:t>
      </w:r>
      <w:r w:rsidRPr="00852069">
        <w:t xml:space="preserve">depends on many factors usually related to the type of cancer, the stage of cancer at presentation and the effectiveness of treatment. Some cancers cannot be </w:t>
      </w:r>
      <w:r>
        <w:t>e</w:t>
      </w:r>
      <w:r w:rsidRPr="00852069">
        <w:t xml:space="preserve">radicated even with </w:t>
      </w:r>
      <w:r>
        <w:t xml:space="preserve">the </w:t>
      </w:r>
      <w:r w:rsidRPr="00852069">
        <w:t>best initial treatment</w:t>
      </w:r>
      <w:r w:rsidR="001A4398">
        <w:t>. B</w:t>
      </w:r>
      <w:r w:rsidRPr="00C47F15">
        <w:t>ut control</w:t>
      </w:r>
      <w:r>
        <w:t>ling</w:t>
      </w:r>
      <w:r w:rsidRPr="00C47F15">
        <w:t xml:space="preserve"> disease and disease-related symptoms is </w:t>
      </w:r>
      <w:r>
        <w:t xml:space="preserve">often </w:t>
      </w:r>
      <w:r w:rsidRPr="00C47F15">
        <w:t>possible, depending on the clinical situation</w:t>
      </w:r>
      <w:r w:rsidRPr="00852069">
        <w:t xml:space="preserve">. </w:t>
      </w:r>
    </w:p>
    <w:p w14:paraId="6A34E062" w14:textId="1B04CD1D" w:rsidR="00B63294" w:rsidRDefault="008D14F8" w:rsidP="00244BAC">
      <w:pPr>
        <w:pStyle w:val="Heading3"/>
      </w:pPr>
      <w:bookmarkStart w:id="543" w:name="_Toc482951824"/>
      <w:bookmarkStart w:id="544" w:name="_Toc76462625"/>
      <w:bookmarkStart w:id="545" w:name="_Toc76463240"/>
      <w:bookmarkStart w:id="546" w:name="_Toc76733867"/>
      <w:bookmarkStart w:id="547" w:name="_Toc76734251"/>
      <w:bookmarkStart w:id="548" w:name="_Toc79135501"/>
      <w:bookmarkStart w:id="549" w:name="_Toc79135968"/>
      <w:bookmarkStart w:id="550" w:name="_Toc79408445"/>
      <w:bookmarkStart w:id="551" w:name="_Toc79409300"/>
      <w:r w:rsidRPr="00124955">
        <w:t>6.1</w:t>
      </w:r>
      <w:r w:rsidRPr="00124955">
        <w:tab/>
      </w:r>
      <w:r w:rsidR="00B63294" w:rsidRPr="00124955">
        <w:t>Signs and symptoms</w:t>
      </w:r>
      <w:bookmarkEnd w:id="543"/>
      <w:bookmarkEnd w:id="544"/>
      <w:bookmarkEnd w:id="545"/>
      <w:bookmarkEnd w:id="546"/>
      <w:bookmarkEnd w:id="547"/>
      <w:bookmarkEnd w:id="548"/>
      <w:bookmarkEnd w:id="549"/>
      <w:bookmarkEnd w:id="550"/>
      <w:bookmarkEnd w:id="551"/>
      <w:r w:rsidR="00FC5670">
        <w:t xml:space="preserve"> </w:t>
      </w:r>
    </w:p>
    <w:p w14:paraId="4F9D1C56" w14:textId="1909928C" w:rsidR="00914E8A" w:rsidRPr="00914E8A" w:rsidRDefault="003D3EDE" w:rsidP="00914E8A">
      <w:r>
        <w:t xml:space="preserve">Signs and symptoms </w:t>
      </w:r>
      <w:r w:rsidR="004040C8" w:rsidRPr="004040C8">
        <w:t xml:space="preserve">will depend on the type of cancer initially diagnosed. They may be discovered by the </w:t>
      </w:r>
      <w:r w:rsidR="009632BA">
        <w:t>AYA</w:t>
      </w:r>
      <w:r w:rsidR="004040C8" w:rsidRPr="004040C8">
        <w:t xml:space="preserve"> or by </w:t>
      </w:r>
      <w:r w:rsidR="004040C8">
        <w:t xml:space="preserve">through routine </w:t>
      </w:r>
      <w:r w:rsidR="004040C8" w:rsidRPr="004040C8">
        <w:t>surveillance in the post-treatment period</w:t>
      </w:r>
      <w:r w:rsidR="004040C8">
        <w:t>.</w:t>
      </w:r>
    </w:p>
    <w:p w14:paraId="732491D4" w14:textId="44BDB4A2" w:rsidR="004E2F44" w:rsidRDefault="008D14F8" w:rsidP="00244BAC">
      <w:pPr>
        <w:pStyle w:val="Heading3"/>
      </w:pPr>
      <w:bookmarkStart w:id="552" w:name="_Toc482951825"/>
      <w:bookmarkStart w:id="553" w:name="_Toc76462626"/>
      <w:bookmarkStart w:id="554" w:name="_Toc76463241"/>
      <w:bookmarkStart w:id="555" w:name="_Toc76733868"/>
      <w:bookmarkStart w:id="556" w:name="_Toc76734252"/>
      <w:bookmarkStart w:id="557" w:name="_Toc79135502"/>
      <w:bookmarkStart w:id="558" w:name="_Toc79135969"/>
      <w:bookmarkStart w:id="559" w:name="_Toc79408446"/>
      <w:bookmarkStart w:id="560" w:name="_Toc79409301"/>
      <w:r w:rsidRPr="00124955">
        <w:t>6.2</w:t>
      </w:r>
      <w:r w:rsidRPr="00124955">
        <w:tab/>
      </w:r>
      <w:r w:rsidR="00FF5EE2" w:rsidRPr="00124955">
        <w:t>Multidisciplinary team</w:t>
      </w:r>
      <w:bookmarkEnd w:id="552"/>
      <w:bookmarkEnd w:id="553"/>
      <w:bookmarkEnd w:id="554"/>
      <w:bookmarkEnd w:id="555"/>
      <w:bookmarkEnd w:id="556"/>
      <w:bookmarkEnd w:id="557"/>
      <w:bookmarkEnd w:id="558"/>
      <w:bookmarkEnd w:id="559"/>
      <w:bookmarkEnd w:id="560"/>
      <w:r w:rsidR="00FF5EE2" w:rsidRPr="00124955">
        <w:t xml:space="preserve"> </w:t>
      </w:r>
    </w:p>
    <w:p w14:paraId="63D76863" w14:textId="2AC9C293" w:rsidR="001006BD" w:rsidRDefault="008E1C54" w:rsidP="00E24813">
      <w:r>
        <w:t>M</w:t>
      </w:r>
      <w:r w:rsidRPr="00852069">
        <w:t>anag</w:t>
      </w:r>
      <w:r>
        <w:t>ing</w:t>
      </w:r>
      <w:r w:rsidRPr="00852069">
        <w:t xml:space="preserve"> </w:t>
      </w:r>
      <w:r>
        <w:t xml:space="preserve">relapse </w:t>
      </w:r>
      <w:r w:rsidR="00126CBE">
        <w:t>o</w:t>
      </w:r>
      <w:r>
        <w:t xml:space="preserve">r refractory </w:t>
      </w:r>
      <w:r w:rsidR="007B22C9">
        <w:t xml:space="preserve">disease </w:t>
      </w:r>
      <w:r>
        <w:t>in AYA</w:t>
      </w:r>
      <w:r w:rsidRPr="00852069">
        <w:t xml:space="preserve"> is </w:t>
      </w:r>
      <w:r w:rsidR="00126CBE">
        <w:t xml:space="preserve">often </w:t>
      </w:r>
      <w:r w:rsidRPr="00852069">
        <w:t>complex and should therefore involve all the appropriate specialties in a multidisciplinary team</w:t>
      </w:r>
      <w:r>
        <w:t xml:space="preserve"> including palliative ca</w:t>
      </w:r>
      <w:r w:rsidR="008D3593">
        <w:t>re</w:t>
      </w:r>
      <w:r w:rsidRPr="00852069">
        <w:t>.</w:t>
      </w:r>
      <w:r w:rsidR="009D4384">
        <w:t xml:space="preserve"> </w:t>
      </w:r>
      <w:r w:rsidR="003A0F72">
        <w:t>Care for a</w:t>
      </w:r>
      <w:r w:rsidR="00524CAD">
        <w:t xml:space="preserve">ll AYA with </w:t>
      </w:r>
      <w:r w:rsidR="00213ADE">
        <w:t xml:space="preserve">relapse or refractory </w:t>
      </w:r>
      <w:r w:rsidR="007B22C9">
        <w:t>disease</w:t>
      </w:r>
      <w:r w:rsidR="00213ADE">
        <w:t xml:space="preserve"> should be </w:t>
      </w:r>
      <w:r w:rsidR="003A0F72">
        <w:t>directed by</w:t>
      </w:r>
      <w:r w:rsidR="00213ADE">
        <w:t xml:space="preserve"> a ter</w:t>
      </w:r>
      <w:r w:rsidR="00DB6160">
        <w:t>tiary cancer centre with experience and expertise in managing AYA cancer.</w:t>
      </w:r>
    </w:p>
    <w:p w14:paraId="5504DD95" w14:textId="7DB6E190" w:rsidR="00106800" w:rsidRDefault="008D14F8" w:rsidP="00106800">
      <w:pPr>
        <w:pStyle w:val="Heading3"/>
      </w:pPr>
      <w:bookmarkStart w:id="561" w:name="_Toc482951826"/>
      <w:bookmarkStart w:id="562" w:name="_Toc76462627"/>
      <w:bookmarkStart w:id="563" w:name="_Toc76463242"/>
      <w:bookmarkStart w:id="564" w:name="_Toc76733869"/>
      <w:bookmarkStart w:id="565" w:name="_Toc76734253"/>
      <w:bookmarkStart w:id="566" w:name="_Toc79135503"/>
      <w:bookmarkStart w:id="567" w:name="_Toc79135970"/>
      <w:bookmarkStart w:id="568" w:name="_Toc79408447"/>
      <w:bookmarkStart w:id="569" w:name="_Toc79409302"/>
      <w:r w:rsidRPr="00124955">
        <w:t>6.3</w:t>
      </w:r>
      <w:r w:rsidRPr="00124955">
        <w:tab/>
      </w:r>
      <w:r w:rsidR="00B63294" w:rsidRPr="00124955">
        <w:t>Treatment</w:t>
      </w:r>
      <w:bookmarkEnd w:id="561"/>
      <w:bookmarkEnd w:id="562"/>
      <w:bookmarkEnd w:id="563"/>
      <w:bookmarkEnd w:id="564"/>
      <w:bookmarkEnd w:id="565"/>
      <w:bookmarkEnd w:id="566"/>
      <w:bookmarkEnd w:id="567"/>
      <w:bookmarkEnd w:id="568"/>
      <w:bookmarkEnd w:id="569"/>
    </w:p>
    <w:p w14:paraId="230BEE37" w14:textId="55DF3ED6" w:rsidR="00630FEE" w:rsidRDefault="0010525F" w:rsidP="00106800">
      <w:r w:rsidRPr="003D0E67">
        <w:t>Treatment will depend on the</w:t>
      </w:r>
      <w:r w:rsidR="00916F65">
        <w:t xml:space="preserve"> type of cancer,</w:t>
      </w:r>
      <w:r w:rsidRPr="003D0E67">
        <w:t xml:space="preserve"> location, extent of recurrent or residual disease, previous management</w:t>
      </w:r>
      <w:r w:rsidR="001A4398">
        <w:t>,</w:t>
      </w:r>
      <w:r w:rsidRPr="003D0E67">
        <w:t xml:space="preserve"> and </w:t>
      </w:r>
      <w:r>
        <w:t xml:space="preserve">the </w:t>
      </w:r>
      <w:r w:rsidR="00711DB2">
        <w:t>preference of the AYA and/or their family.</w:t>
      </w:r>
    </w:p>
    <w:p w14:paraId="03F01E91" w14:textId="76068175" w:rsidR="00594BE2" w:rsidRDefault="00594BE2" w:rsidP="00594BE2">
      <w:r>
        <w:t xml:space="preserve">All patients should be discussed within a multidisciplinary meeting to develop an appropriate treatment plan. MDM discussions </w:t>
      </w:r>
      <w:r w:rsidR="00711DB2">
        <w:t xml:space="preserve">at the time of relapse </w:t>
      </w:r>
      <w:r>
        <w:t>should:</w:t>
      </w:r>
      <w:r w:rsidR="00711DB2">
        <w:fldChar w:fldCharType="begin"/>
      </w:r>
      <w:r w:rsidR="005E54F0">
        <w:instrText xml:space="preserve"> ADDIN EN.CITE &lt;EndNote&gt;&lt;Cite&gt;&lt;Author&gt;Paediatric Integrated Cancer Service&lt;/Author&gt;&lt;Year&gt;2019&lt;/Year&gt;&lt;RecNum&gt;27&lt;/RecNum&gt;&lt;DisplayText&gt;&lt;style face="superscript"&gt;314&lt;/style&gt;&lt;/DisplayText&gt;&lt;record&gt;&lt;rec-number&gt;27&lt;/rec-number&gt;&lt;foreign-keys&gt;&lt;key app="EN" db-id="2vzr02ev2z9xe3e2ds859xwv9wrsz99pza0t" timestamp="0"&gt;27&lt;/key&gt;&lt;/foreign-keys&gt;&lt;ref-type name="Electronic Article"&gt;43&lt;/ref-type&gt;&lt;contributors&gt;&lt;authors&gt;&lt;author&gt;Paediatric Integrated Cancer Service,&lt;/author&gt;&lt;/authors&gt;&lt;/contributors&gt;&lt;titles&gt;&lt;title&gt;Victorian paediatric oncology care pathways: Providing optimal care for children and adolescents: Acute leukaemia, central nervous system tumours and solid tumours.&lt;/title&gt;&lt;/titles&gt;&lt;dates&gt;&lt;year&gt;2019&lt;/year&gt;&lt;/dates&gt;&lt;urls&gt;&lt;related-urls&gt;&lt;url&gt;www.vics.org.au/pics&lt;/url&gt;&lt;/related-urls&gt;&lt;/urls&gt;&lt;/record&gt;&lt;/Cite&gt;&lt;/EndNote&gt;</w:instrText>
      </w:r>
      <w:r w:rsidR="00711DB2">
        <w:fldChar w:fldCharType="separate"/>
      </w:r>
      <w:r w:rsidR="005E54F0" w:rsidRPr="005E54F0">
        <w:rPr>
          <w:noProof/>
          <w:vertAlign w:val="superscript"/>
        </w:rPr>
        <w:t>314</w:t>
      </w:r>
      <w:r w:rsidR="00711DB2">
        <w:fldChar w:fldCharType="end"/>
      </w:r>
    </w:p>
    <w:p w14:paraId="2DD14CA9" w14:textId="75008978" w:rsidR="00594BE2" w:rsidRDefault="00594BE2" w:rsidP="0063001A">
      <w:pPr>
        <w:pStyle w:val="ListParagraph"/>
        <w:numPr>
          <w:ilvl w:val="0"/>
          <w:numId w:val="50"/>
        </w:numPr>
      </w:pPr>
      <w:r>
        <w:t>include decisions about clinical trial availability (</w:t>
      </w:r>
      <w:r w:rsidR="00D52707">
        <w:t xml:space="preserve">these </w:t>
      </w:r>
      <w:r>
        <w:t>may not be available onsite)</w:t>
      </w:r>
    </w:p>
    <w:p w14:paraId="5176BAC6" w14:textId="681591FB" w:rsidR="00594BE2" w:rsidRDefault="00594BE2" w:rsidP="0063001A">
      <w:pPr>
        <w:pStyle w:val="ListParagraph"/>
        <w:numPr>
          <w:ilvl w:val="0"/>
          <w:numId w:val="50"/>
        </w:numPr>
      </w:pPr>
      <w:r>
        <w:t>present all the information regarding the success rate of conventional relapse plans, regardless of prognosis</w:t>
      </w:r>
    </w:p>
    <w:p w14:paraId="52E80D6E" w14:textId="5954BEC2" w:rsidR="00594BE2" w:rsidRDefault="003900BB" w:rsidP="0063001A">
      <w:pPr>
        <w:pStyle w:val="ListParagraph"/>
        <w:numPr>
          <w:ilvl w:val="0"/>
          <w:numId w:val="50"/>
        </w:numPr>
      </w:pPr>
      <w:r>
        <w:t xml:space="preserve">be prepared to respond </w:t>
      </w:r>
      <w:r w:rsidR="000B5EE6">
        <w:t>to</w:t>
      </w:r>
      <w:r w:rsidR="00594BE2">
        <w:t xml:space="preserve"> potential complementary and alternative options</w:t>
      </w:r>
      <w:r w:rsidR="00D13D80">
        <w:t xml:space="preserve"> </w:t>
      </w:r>
    </w:p>
    <w:p w14:paraId="3149230D" w14:textId="57E95D21" w:rsidR="00594BE2" w:rsidRDefault="00594BE2" w:rsidP="0063001A">
      <w:pPr>
        <w:pStyle w:val="ListParagraph"/>
        <w:numPr>
          <w:ilvl w:val="0"/>
          <w:numId w:val="50"/>
        </w:numPr>
      </w:pPr>
      <w:r>
        <w:t xml:space="preserve">maintain open and candid communication </w:t>
      </w:r>
      <w:r w:rsidR="00B35559">
        <w:t xml:space="preserve">with AYA </w:t>
      </w:r>
      <w:r>
        <w:t>at all times</w:t>
      </w:r>
    </w:p>
    <w:p w14:paraId="515CFD97" w14:textId="16E3EBE6" w:rsidR="00D13D80" w:rsidRDefault="00EF460E" w:rsidP="0063001A">
      <w:pPr>
        <w:pStyle w:val="ListParagraph"/>
        <w:numPr>
          <w:ilvl w:val="0"/>
          <w:numId w:val="50"/>
        </w:numPr>
      </w:pPr>
      <w:r>
        <w:t>incorporate p</w:t>
      </w:r>
      <w:r w:rsidR="00D13D80">
        <w:t>alliative care involvement.</w:t>
      </w:r>
    </w:p>
    <w:p w14:paraId="37A8A5E5" w14:textId="021C5D0C" w:rsidR="003932DD" w:rsidRDefault="008D14F8" w:rsidP="00244BAC">
      <w:pPr>
        <w:pStyle w:val="Heading3"/>
      </w:pPr>
      <w:bookmarkStart w:id="570" w:name="_Toc482951827"/>
      <w:bookmarkStart w:id="571" w:name="_Toc76462628"/>
      <w:bookmarkStart w:id="572" w:name="_Toc76463243"/>
      <w:bookmarkStart w:id="573" w:name="_Toc76733870"/>
      <w:bookmarkStart w:id="574" w:name="_Toc76734254"/>
      <w:bookmarkStart w:id="575" w:name="_Toc79135504"/>
      <w:bookmarkStart w:id="576" w:name="_Toc79135971"/>
      <w:bookmarkStart w:id="577" w:name="_Toc79408448"/>
      <w:bookmarkStart w:id="578" w:name="_Toc79409303"/>
      <w:r w:rsidRPr="00124955">
        <w:t>6.4</w:t>
      </w:r>
      <w:r w:rsidRPr="00124955">
        <w:tab/>
      </w:r>
      <w:bookmarkEnd w:id="570"/>
      <w:r w:rsidR="00A35672">
        <w:t>Support and communication</w:t>
      </w:r>
      <w:bookmarkEnd w:id="571"/>
      <w:bookmarkEnd w:id="572"/>
      <w:bookmarkEnd w:id="573"/>
      <w:bookmarkEnd w:id="574"/>
      <w:bookmarkEnd w:id="575"/>
      <w:bookmarkEnd w:id="576"/>
      <w:bookmarkEnd w:id="577"/>
      <w:bookmarkEnd w:id="578"/>
    </w:p>
    <w:p w14:paraId="70BDC424" w14:textId="6EAACCDE" w:rsidR="00E30078" w:rsidRDefault="00E30078" w:rsidP="00E30078">
      <w:pPr>
        <w:pStyle w:val="Heading4"/>
      </w:pPr>
      <w:r>
        <w:t>6.4.1</w:t>
      </w:r>
      <w:r>
        <w:tab/>
        <w:t>Supportive care</w:t>
      </w:r>
    </w:p>
    <w:p w14:paraId="1303EC52" w14:textId="3D595BC4" w:rsidR="00826F31" w:rsidRPr="00855549" w:rsidRDefault="00826F31" w:rsidP="003A57D6">
      <w:pPr>
        <w:pStyle w:val="OCPbodytext"/>
      </w:pPr>
      <w:bookmarkStart w:id="579" w:name="_Hlk24722314"/>
      <w:r w:rsidRPr="00855549">
        <w:t xml:space="preserve">A number of specific challenges and needs may arise at this time for </w:t>
      </w:r>
      <w:r w:rsidR="00116346">
        <w:t>AYA</w:t>
      </w:r>
      <w:r w:rsidRPr="00855549">
        <w:t>:</w:t>
      </w:r>
    </w:p>
    <w:p w14:paraId="330E12C1" w14:textId="70BEF6EB" w:rsidR="0014510C" w:rsidRDefault="0014510C" w:rsidP="00F21E52">
      <w:pPr>
        <w:pStyle w:val="OCPbodylist"/>
        <w:numPr>
          <w:ilvl w:val="1"/>
          <w:numId w:val="51"/>
        </w:numPr>
      </w:pPr>
      <w:bookmarkStart w:id="580" w:name="_Hlk50037609"/>
      <w:bookmarkEnd w:id="579"/>
      <w:r w:rsidRPr="0014510C">
        <w:t xml:space="preserve">There should be an increased focus on </w:t>
      </w:r>
      <w:r>
        <w:t xml:space="preserve">emotional and </w:t>
      </w:r>
      <w:r w:rsidRPr="0014510C">
        <w:t>psychosocial support, exploring the AYA and their family’s strengths, with a focus on enhancing quality of life</w:t>
      </w:r>
      <w:r w:rsidR="008E5945">
        <w:t>.</w:t>
      </w:r>
      <w:r w:rsidRPr="0014510C">
        <w:t xml:space="preserve"> </w:t>
      </w:r>
    </w:p>
    <w:bookmarkEnd w:id="580"/>
    <w:p w14:paraId="1302F51B" w14:textId="225CFC5D" w:rsidR="00826F31" w:rsidRPr="00855549" w:rsidRDefault="008E5945" w:rsidP="00F21E52">
      <w:pPr>
        <w:pStyle w:val="OCPbodylist"/>
        <w:numPr>
          <w:ilvl w:val="1"/>
          <w:numId w:val="51"/>
        </w:numPr>
      </w:pPr>
      <w:r>
        <w:t>The p</w:t>
      </w:r>
      <w:r w:rsidR="00826F31" w:rsidRPr="00855549">
        <w:t xml:space="preserve">otential isolation from normal support networks, particularly for </w:t>
      </w:r>
      <w:r>
        <w:t xml:space="preserve">AYA from regional and rural </w:t>
      </w:r>
      <w:r w:rsidR="00BE547A">
        <w:t>areas.</w:t>
      </w:r>
    </w:p>
    <w:p w14:paraId="04F3015F" w14:textId="77777777" w:rsidR="00BE547A" w:rsidRDefault="00BE547A" w:rsidP="00F21E52">
      <w:pPr>
        <w:pStyle w:val="OCPbodylist"/>
        <w:numPr>
          <w:ilvl w:val="1"/>
          <w:numId w:val="51"/>
        </w:numPr>
      </w:pPr>
      <w:r>
        <w:lastRenderedPageBreak/>
        <w:t>D</w:t>
      </w:r>
      <w:r w:rsidR="00826F31" w:rsidRPr="00855549">
        <w:t>ecline in mobility or functional status as a result of recurrent disease and</w:t>
      </w:r>
      <w:r>
        <w:t>/or</w:t>
      </w:r>
      <w:r w:rsidR="00826F31" w:rsidRPr="00855549">
        <w:t xml:space="preserve"> </w:t>
      </w:r>
      <w:r>
        <w:t xml:space="preserve">its </w:t>
      </w:r>
      <w:r w:rsidR="00826F31" w:rsidRPr="00855549">
        <w:t>treatment</w:t>
      </w:r>
      <w:r>
        <w:t xml:space="preserve"> </w:t>
      </w:r>
      <w:r w:rsidR="00826F31" w:rsidRPr="00855549">
        <w:t xml:space="preserve">(referral </w:t>
      </w:r>
      <w:r>
        <w:t xml:space="preserve">such as </w:t>
      </w:r>
      <w:r w:rsidR="00826F31" w:rsidRPr="00855549">
        <w:t>physiotherapy or occupational therapy may be required)</w:t>
      </w:r>
      <w:r>
        <w:t>.</w:t>
      </w:r>
    </w:p>
    <w:p w14:paraId="2982657F" w14:textId="79885E11" w:rsidR="00926CD8" w:rsidRDefault="00C27E0F" w:rsidP="00F21E52">
      <w:pPr>
        <w:pStyle w:val="OCPbodylist"/>
        <w:numPr>
          <w:ilvl w:val="1"/>
          <w:numId w:val="51"/>
        </w:numPr>
      </w:pPr>
      <w:r>
        <w:t>Due to the increased toxicities of many relapse protocols, referral to services that may not have been indicated in up-front treatment</w:t>
      </w:r>
      <w:r w:rsidR="00C712CB">
        <w:t xml:space="preserve"> (</w:t>
      </w:r>
      <w:r>
        <w:t>such as fertility</w:t>
      </w:r>
      <w:r w:rsidR="00C712CB">
        <w:t xml:space="preserve">) </w:t>
      </w:r>
      <w:r>
        <w:t xml:space="preserve">should be considered. </w:t>
      </w:r>
    </w:p>
    <w:p w14:paraId="7F8DBA18" w14:textId="77777777" w:rsidR="00BE547A" w:rsidRDefault="00BE547A" w:rsidP="00F21E52">
      <w:pPr>
        <w:pStyle w:val="OCPbodylist"/>
        <w:numPr>
          <w:ilvl w:val="0"/>
          <w:numId w:val="0"/>
        </w:numPr>
        <w:ind w:left="360"/>
      </w:pPr>
    </w:p>
    <w:p w14:paraId="4589E579" w14:textId="2832EFAA" w:rsidR="00E30078" w:rsidRPr="00E30078" w:rsidRDefault="00363EB0" w:rsidP="00E30078">
      <w:r w:rsidRPr="0029003C">
        <w:t>See supportive care tools mentioned in Principle 4: ‘Supportive care’.</w:t>
      </w:r>
      <w:r w:rsidRPr="00AA6B6E">
        <w:t xml:space="preserve"> For additional information on supportive care and needs that may arise for different population groups, see appendix A.</w:t>
      </w:r>
    </w:p>
    <w:p w14:paraId="787F6936" w14:textId="4DD87457" w:rsidR="00435124" w:rsidRDefault="00C712CB" w:rsidP="00C712CB">
      <w:pPr>
        <w:pStyle w:val="Heading4"/>
      </w:pPr>
      <w:r>
        <w:t>6.4.2</w:t>
      </w:r>
      <w:r>
        <w:tab/>
        <w:t>Communication</w:t>
      </w:r>
    </w:p>
    <w:p w14:paraId="7AF3614E" w14:textId="45DC2873" w:rsidR="003C3003" w:rsidRDefault="0098504C" w:rsidP="00C712CB">
      <w:r w:rsidRPr="00855549">
        <w:t xml:space="preserve">The lead clinician should ensure there is adequate discussion with </w:t>
      </w:r>
      <w:r w:rsidR="00E45EAD">
        <w:t>AYA and their family</w:t>
      </w:r>
      <w:r w:rsidRPr="00855549">
        <w:t xml:space="preserve"> </w:t>
      </w:r>
      <w:r w:rsidR="00B83DCF">
        <w:t xml:space="preserve">(as appropriate) </w:t>
      </w:r>
      <w:r w:rsidRPr="00855549">
        <w:t>about the diagnosis and recommended treatmen</w:t>
      </w:r>
      <w:r w:rsidR="00C2235E">
        <w:t>t</w:t>
      </w:r>
      <w:r w:rsidRPr="00855549">
        <w:t>.</w:t>
      </w:r>
      <w:r w:rsidR="001566E9">
        <w:t xml:space="preserve"> </w:t>
      </w:r>
      <w:r w:rsidR="000950EA">
        <w:t xml:space="preserve">Supporting the AYA at this timepoint </w:t>
      </w:r>
      <w:r w:rsidR="00185FF8">
        <w:t>includes</w:t>
      </w:r>
      <w:r w:rsidR="00E10D2C">
        <w:t xml:space="preserve"> eliciting their values </w:t>
      </w:r>
      <w:r w:rsidR="009F3750">
        <w:t xml:space="preserve">and </w:t>
      </w:r>
      <w:r w:rsidR="00E10D2C">
        <w:t xml:space="preserve">being </w:t>
      </w:r>
      <w:r w:rsidR="000947D8">
        <w:t>candid</w:t>
      </w:r>
      <w:r w:rsidR="00E10D2C">
        <w:t xml:space="preserve"> about prognosis</w:t>
      </w:r>
      <w:r w:rsidR="00C2235E">
        <w:t xml:space="preserve">, </w:t>
      </w:r>
      <w:r w:rsidR="00E10D2C">
        <w:t>treatment</w:t>
      </w:r>
      <w:r w:rsidR="000947D8">
        <w:t xml:space="preserve"> </w:t>
      </w:r>
      <w:r w:rsidR="00C2235E">
        <w:t xml:space="preserve">intent, </w:t>
      </w:r>
      <w:r w:rsidR="000947D8">
        <w:t>benefits, risks and uncertainties.</w:t>
      </w:r>
      <w:r w:rsidR="004E53FA">
        <w:fldChar w:fldCharType="begin">
          <w:fldData xml:space="preserve">PEVuZE5vdGU+PENpdGU+PEF1dGhvcj5GaWd1ZXJvYSBHcmF5PC9BdXRob3I+PFllYXI+MjAxODwv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</w:fldData>
        </w:fldChar>
      </w:r>
      <w:r w:rsidR="005E54F0">
        <w:instrText xml:space="preserve"> ADDIN EN.CITE </w:instrText>
      </w:r>
      <w:r w:rsidR="005E54F0">
        <w:fldChar w:fldCharType="begin">
          <w:fldData xml:space="preserve">PEVuZE5vdGU+PENpdGU+PEF1dGhvcj5GaWd1ZXJvYSBHcmF5PC9BdXRob3I+PFllYXI+MjAxODwv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</w:fldData>
        </w:fldChar>
      </w:r>
      <w:r w:rsidR="005E54F0">
        <w:instrText xml:space="preserve"> ADDIN EN.CITE.DATA </w:instrText>
      </w:r>
      <w:r w:rsidR="005E54F0">
        <w:fldChar w:fldCharType="end"/>
      </w:r>
      <w:r w:rsidR="004E53FA">
        <w:fldChar w:fldCharType="separate"/>
      </w:r>
      <w:r w:rsidR="005E54F0" w:rsidRPr="005E54F0">
        <w:rPr>
          <w:noProof/>
          <w:vertAlign w:val="superscript"/>
        </w:rPr>
        <w:t>317</w:t>
      </w:r>
      <w:r w:rsidR="004E53FA">
        <w:fldChar w:fldCharType="end"/>
      </w:r>
      <w:r w:rsidR="009F3750">
        <w:t xml:space="preserve"> </w:t>
      </w:r>
      <w:r w:rsidR="00CF5E2B">
        <w:t>All i</w:t>
      </w:r>
      <w:r w:rsidR="00823650">
        <w:t xml:space="preserve">nformation </w:t>
      </w:r>
      <w:r w:rsidR="009F3750">
        <w:t xml:space="preserve">is </w:t>
      </w:r>
      <w:r w:rsidR="00823650">
        <w:t>sensitively</w:t>
      </w:r>
      <w:r w:rsidR="00452CB9">
        <w:t xml:space="preserve"> provided to the AYA and their family, in age-appropriate language and within a supportive environment. </w:t>
      </w:r>
    </w:p>
    <w:p w14:paraId="52853D2F" w14:textId="41E74D26" w:rsidR="00453B95" w:rsidRDefault="00453B95" w:rsidP="00453B95">
      <w:pPr>
        <w:pStyle w:val="Heading3"/>
      </w:pPr>
      <w:bookmarkStart w:id="581" w:name="_Toc76462629"/>
      <w:bookmarkStart w:id="582" w:name="_Toc76463244"/>
      <w:bookmarkStart w:id="583" w:name="_Toc76733871"/>
      <w:bookmarkStart w:id="584" w:name="_Toc76734255"/>
      <w:bookmarkStart w:id="585" w:name="_Toc79135505"/>
      <w:bookmarkStart w:id="586" w:name="_Toc79135972"/>
      <w:bookmarkStart w:id="587" w:name="_Toc79408449"/>
      <w:bookmarkStart w:id="588" w:name="_Toc79409304"/>
      <w:r>
        <w:t>6.5</w:t>
      </w:r>
      <w:r>
        <w:tab/>
        <w:t>Advance care planning</w:t>
      </w:r>
      <w:bookmarkEnd w:id="581"/>
      <w:bookmarkEnd w:id="582"/>
      <w:bookmarkEnd w:id="583"/>
      <w:bookmarkEnd w:id="584"/>
      <w:bookmarkEnd w:id="585"/>
      <w:bookmarkEnd w:id="586"/>
      <w:bookmarkEnd w:id="587"/>
      <w:bookmarkEnd w:id="588"/>
    </w:p>
    <w:p w14:paraId="62710E9B" w14:textId="10EC5070" w:rsidR="00453B95" w:rsidRPr="004E08AE" w:rsidRDefault="00D31F21" w:rsidP="00453B95">
      <w:r>
        <w:t>Adva</w:t>
      </w:r>
      <w:r w:rsidR="002701E9">
        <w:t>nce care planning</w:t>
      </w:r>
      <w:r w:rsidR="00B21F88">
        <w:t xml:space="preserve"> (and </w:t>
      </w:r>
      <w:r w:rsidR="001407A9">
        <w:t xml:space="preserve">documentation) </w:t>
      </w:r>
      <w:r w:rsidR="00B21F88">
        <w:t>should be developmentally-appropriate</w:t>
      </w:r>
      <w:r w:rsidR="001407A9">
        <w:t xml:space="preserve"> and reflect the values of the AYA</w:t>
      </w:r>
      <w:r w:rsidR="004C5420">
        <w:t>.</w:t>
      </w:r>
      <w:r w:rsidR="004C5420">
        <w:fldChar w:fldCharType="begin"/>
      </w:r>
      <w:r w:rsidR="005E54F0">
        <w:instrText xml:space="preserve"> ADDIN EN.CITE &lt;EndNote&gt;&lt;Cite&gt;&lt;Author&gt;Donovan&lt;/Author&gt;&lt;Year&gt;2015&lt;/Year&gt;&lt;RecNum&gt;630&lt;/RecNum&gt;&lt;DisplayText&gt;&lt;style face="superscript"&gt;302&lt;/style&gt;&lt;/DisplayText&gt;&lt;record&gt;&lt;rec-number&gt;630&lt;/rec-number&gt;&lt;foreign-keys&gt;&lt;key app="EN" db-id="2vzr02ev2z9xe3e2ds859xwv9wrsz99pza0t" timestamp="0"&gt;630&lt;/key&gt;&lt;/foreign-keys&gt;&lt;ref-type name="Journal Article"&gt;17&lt;/ref-type&gt;&lt;contributors&gt;&lt;authors&gt;&lt;author&gt;Donovan, K. A.&lt;/author&gt;&lt;author&gt;Knight, D.&lt;/author&gt;&lt;author&gt;Quinn, G. P.&lt;/author&gt;&lt;/authors&gt;&lt;/contributors&gt;&lt;auth-address&gt;Moffitt Cancer Center, Tampa, FL. Kristine.Donovan@Moffitt.org.&lt;/auth-address&gt;&lt;titles&gt;&lt;title&gt;Palliative Care in Adolescents and Young Adults With Cancer&lt;/title&gt;&lt;secondary-title&gt;Cancer Control&lt;/secondary-title&gt;&lt;alt-title&gt;Cancer control : journal of the Moffitt Cancer Center&lt;/alt-title&gt;&lt;/titles&gt;&lt;pages&gt;475-9&lt;/pages&gt;&lt;volume&gt;22&lt;/volume&gt;&lt;number&gt;4&lt;/number&gt;&lt;edition&gt;2015/12/19&lt;/edition&gt;&lt;keywords&gt;&lt;keyword&gt;Adolescent&lt;/keyword&gt;&lt;keyword&gt;Humans&lt;/keyword&gt;&lt;keyword&gt;Medical Oncology/standards&lt;/keyword&gt;&lt;keyword&gt;Neoplasms/mortality/*therapy&lt;/keyword&gt;&lt;keyword&gt;Palliative Care/*standards&lt;/keyword&gt;&lt;keyword&gt;Quality of Life&lt;/keyword&gt;&lt;keyword&gt;Survival Rate&lt;/keyword&gt;&lt;keyword&gt;Young Adult&lt;/keyword&gt;&lt;/keywords&gt;&lt;dates&gt;&lt;year&gt;2015&lt;/year&gt;&lt;pub-dates&gt;&lt;date&gt;Oct&lt;/date&gt;&lt;/pub-dates&gt;&lt;/dates&gt;&lt;isbn&gt;1073-2748&lt;/isbn&gt;&lt;accession-num&gt;26678974&lt;/accession-num&gt;&lt;urls&gt;&lt;/urls&gt;&lt;electronic-resource-num&gt;10.1177/107327481502200413&lt;/electronic-resource-num&gt;&lt;remote-database-provider&gt;NLM&lt;/remote-database-provider&gt;&lt;language&gt;eng&lt;/language&gt;&lt;/record&gt;&lt;/Cite&gt;&lt;/EndNote&gt;</w:instrText>
      </w:r>
      <w:r w:rsidR="004C5420">
        <w:fldChar w:fldCharType="separate"/>
      </w:r>
      <w:r w:rsidR="005E54F0" w:rsidRPr="005E54F0">
        <w:rPr>
          <w:noProof/>
          <w:vertAlign w:val="superscript"/>
        </w:rPr>
        <w:t>302</w:t>
      </w:r>
      <w:r w:rsidR="004C5420">
        <w:fldChar w:fldCharType="end"/>
      </w:r>
      <w:r w:rsidR="003B15EE">
        <w:t xml:space="preserve"> Tools such as the </w:t>
      </w:r>
      <w:r w:rsidR="00E577C5" w:rsidRPr="00E577C5">
        <w:rPr>
          <w:i/>
          <w:iCs/>
        </w:rPr>
        <w:t>Voicing my CHOiCES</w:t>
      </w:r>
      <w:r w:rsidR="00E577C5" w:rsidRPr="00E577C5">
        <w:rPr>
          <w:rFonts w:cs="Arial"/>
          <w:i/>
          <w:iCs/>
        </w:rPr>
        <w:t>™</w:t>
      </w:r>
      <w:r w:rsidR="00E577C5">
        <w:rPr>
          <w:rFonts w:cs="Arial"/>
          <w:i/>
          <w:iCs/>
        </w:rPr>
        <w:t xml:space="preserve"> </w:t>
      </w:r>
      <w:r w:rsidR="004E08AE">
        <w:rPr>
          <w:rFonts w:cs="Arial"/>
        </w:rPr>
        <w:t>advance care planning guide for AYA</w:t>
      </w:r>
      <w:r w:rsidR="002E36E4">
        <w:rPr>
          <w:rFonts w:cs="Arial"/>
        </w:rPr>
        <w:t xml:space="preserve"> should be con</w:t>
      </w:r>
      <w:r w:rsidR="00AB0548">
        <w:rPr>
          <w:rFonts w:cs="Arial"/>
        </w:rPr>
        <w:t xml:space="preserve">sidered as a tool to </w:t>
      </w:r>
      <w:r w:rsidR="00CC5C9C">
        <w:rPr>
          <w:rFonts w:cs="Arial"/>
        </w:rPr>
        <w:t xml:space="preserve">facilitate </w:t>
      </w:r>
      <w:r w:rsidR="00AB0548">
        <w:rPr>
          <w:rFonts w:cs="Arial"/>
        </w:rPr>
        <w:t>open honest communications at this timepoint.</w:t>
      </w:r>
      <w:r w:rsidR="00D50C24">
        <w:rPr>
          <w:rFonts w:cs="Arial"/>
        </w:rPr>
        <w:fldChar w:fldCharType="begin">
          <w:fldData xml:space="preserve">PEVuZE5vdGU+PENpdGU+PEF1dGhvcj5aYWRlaDwvQXV0aG9yPjxZZWFyPjIwMTU8L1llYXI+PFJl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</w:fldData>
        </w:fldChar>
      </w:r>
      <w:r w:rsidR="005E54F0">
        <w:rPr>
          <w:rFonts w:cs="Arial"/>
        </w:rPr>
        <w:instrText xml:space="preserve"> ADDIN EN.CITE </w:instrText>
      </w:r>
      <w:r w:rsidR="005E54F0">
        <w:rPr>
          <w:rFonts w:cs="Arial"/>
        </w:rPr>
        <w:fldChar w:fldCharType="begin">
          <w:fldData xml:space="preserve">PEVuZE5vdGU+PENpdGU+PEF1dGhvcj5aYWRlaDwvQXV0aG9yPjxZZWFyPjIwMTU8L1llYXI+PFJl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</w:fldData>
        </w:fldChar>
      </w:r>
      <w:r w:rsidR="005E54F0">
        <w:rPr>
          <w:rFonts w:cs="Arial"/>
        </w:rPr>
        <w:instrText xml:space="preserve"> ADDIN EN.CITE.DATA </w:instrText>
      </w:r>
      <w:r w:rsidR="005E54F0">
        <w:rPr>
          <w:rFonts w:cs="Arial"/>
        </w:rPr>
      </w:r>
      <w:r w:rsidR="005E54F0">
        <w:rPr>
          <w:rFonts w:cs="Arial"/>
        </w:rPr>
        <w:fldChar w:fldCharType="end"/>
      </w:r>
      <w:r w:rsidR="00D50C24">
        <w:rPr>
          <w:rFonts w:cs="Arial"/>
        </w:rPr>
      </w:r>
      <w:r w:rsidR="00D50C24">
        <w:rPr>
          <w:rFonts w:cs="Arial"/>
        </w:rPr>
        <w:fldChar w:fldCharType="separate"/>
      </w:r>
      <w:r w:rsidR="005E54F0" w:rsidRPr="005E54F0">
        <w:rPr>
          <w:rFonts w:cs="Arial"/>
          <w:noProof/>
          <w:vertAlign w:val="superscript"/>
        </w:rPr>
        <w:t>318, 319</w:t>
      </w:r>
      <w:r w:rsidR="00D50C24">
        <w:rPr>
          <w:rFonts w:cs="Arial"/>
        </w:rPr>
        <w:fldChar w:fldCharType="end"/>
      </w:r>
      <w:r w:rsidR="00F95DF5">
        <w:rPr>
          <w:rFonts w:cs="Arial"/>
        </w:rPr>
        <w:t xml:space="preserve"> This tool has been culturally adapted </w:t>
      </w:r>
      <w:r w:rsidR="00727DDB" w:rsidRPr="00727DDB">
        <w:rPr>
          <w:rFonts w:cs="Arial"/>
        </w:rPr>
        <w:t xml:space="preserve">to the Australian context </w:t>
      </w:r>
      <w:r w:rsidR="007F6856">
        <w:rPr>
          <w:rFonts w:cs="Arial"/>
        </w:rPr>
        <w:t xml:space="preserve">and evaluated </w:t>
      </w:r>
      <w:r w:rsidR="005F3C72">
        <w:rPr>
          <w:rFonts w:cs="Arial"/>
        </w:rPr>
        <w:t xml:space="preserve">by </w:t>
      </w:r>
      <w:r w:rsidR="00382DD4">
        <w:rPr>
          <w:rFonts w:cs="Arial"/>
        </w:rPr>
        <w:t xml:space="preserve">healthcare providers </w:t>
      </w:r>
      <w:r w:rsidR="007F6856">
        <w:rPr>
          <w:rFonts w:cs="Arial"/>
        </w:rPr>
        <w:t>as a helpful</w:t>
      </w:r>
      <w:r w:rsidR="00727DDB">
        <w:rPr>
          <w:rFonts w:cs="Arial"/>
        </w:rPr>
        <w:t xml:space="preserve"> strategy</w:t>
      </w:r>
      <w:r w:rsidR="007F6856">
        <w:rPr>
          <w:rFonts w:cs="Arial"/>
        </w:rPr>
        <w:t xml:space="preserve"> </w:t>
      </w:r>
      <w:r w:rsidR="00BB6249">
        <w:rPr>
          <w:rFonts w:cs="Arial"/>
        </w:rPr>
        <w:t xml:space="preserve">to guide </w:t>
      </w:r>
      <w:r w:rsidR="00890616">
        <w:rPr>
          <w:rFonts w:cs="Arial"/>
        </w:rPr>
        <w:t>difficult</w:t>
      </w:r>
      <w:r w:rsidR="00382DD4">
        <w:rPr>
          <w:rFonts w:cs="Arial"/>
        </w:rPr>
        <w:t xml:space="preserve">, </w:t>
      </w:r>
      <w:r w:rsidR="00890616">
        <w:rPr>
          <w:rFonts w:cs="Arial"/>
        </w:rPr>
        <w:t xml:space="preserve">sensitive </w:t>
      </w:r>
      <w:r w:rsidR="00BB6249">
        <w:rPr>
          <w:rFonts w:cs="Arial"/>
        </w:rPr>
        <w:t>conversations</w:t>
      </w:r>
      <w:r w:rsidR="00F95DF5">
        <w:rPr>
          <w:rFonts w:cs="Arial"/>
        </w:rPr>
        <w:t>.</w:t>
      </w:r>
      <w:r w:rsidR="00A7314E">
        <w:rPr>
          <w:rFonts w:cs="Arial"/>
        </w:rPr>
        <w:fldChar w:fldCharType="begin"/>
      </w:r>
      <w:r w:rsidR="005E54F0">
        <w:rPr>
          <w:rFonts w:cs="Arial"/>
        </w:rPr>
        <w:instrText xml:space="preserve"> ADDIN EN.CITE &lt;EndNote&gt;&lt;Cite&gt;&lt;Author&gt;de Arruda-Colli&lt;/Author&gt;&lt;Year&gt;2018&lt;/Year&gt;&lt;RecNum&gt;662&lt;/RecNum&gt;&lt;DisplayText&gt;&lt;style face="superscript"&gt;320&lt;/style&gt;&lt;/DisplayText&gt;&lt;record&gt;&lt;rec-number&gt;662&lt;/rec-number&gt;&lt;foreign-keys&gt;&lt;key app="EN" db-id="2vzr02ev2z9xe3e2ds859xwv9wrsz99pza0t" timestamp="0"&gt;662&lt;/key&gt;&lt;/foreign-keys&gt;&lt;ref-type name="Journal Article"&gt;17&lt;/ref-type&gt;&lt;contributors&gt;&lt;authors&gt;&lt;author&gt;de Arruda-Colli, M. N. F.&lt;/author&gt;&lt;author&gt;Sansom-Daly, U.&lt;/author&gt;&lt;author&gt;Dos Santos, M. A.&lt;/author&gt;&lt;author&gt;Wiener, L.&lt;/author&gt;&lt;/authors&gt;&lt;/contributors&gt;&lt;auth-address&gt;Department of Psychology, Faculty of Philosophy, Sciences, and Letters at Ribeirao Preto, University of São Paulo (Brazil).&amp;#xD;Psychosocial Support and Research Program, Pediatric Oncology Branch, Center for Cancer Research, National Institutes of Health (United States).&amp;#xD;Behavioural Sciences Unit proudly supported by the Kids with Cancer Foundation, Kids Cancer Centre, Sydney Children&amp;apos;s Hospital (Australia).&amp;#xD;Sydney Youth Cancer Service, Prince of Wales Hospital, Randwick (Australia).&lt;/auth-address&gt;&lt;titles&gt;&lt;title&gt;Considerations for the cross-cultural adaptation of an advance care planning guide for youth with cancer&lt;/title&gt;&lt;secondary-title&gt;Clin Pract Pediatr Psychol&lt;/secondary-title&gt;&lt;alt-title&gt;Clinical practice in pediatric psychology&lt;/alt-title&gt;&lt;/titles&gt;&lt;pages&gt;341-354&lt;/pages&gt;&lt;volume&gt;6&lt;/volume&gt;&lt;number&gt;4&lt;/number&gt;&lt;edition&gt;2019/03/13&lt;/edition&gt;&lt;keywords&gt;&lt;keyword&gt;advance care planning&lt;/keyword&gt;&lt;keyword&gt;cancer&lt;/keyword&gt;&lt;keyword&gt;culturally competent care&lt;/keyword&gt;&lt;keyword&gt;decision-making&lt;/keyword&gt;&lt;keyword&gt;end-of-life&lt;/keyword&gt;&lt;/keywords&gt;&lt;dates&gt;&lt;year&gt;2018&lt;/year&gt;&lt;pub-dates&gt;&lt;date&gt;Dec&lt;/date&gt;&lt;/pub-dates&gt;&lt;/dates&gt;&lt;isbn&gt;2169-4826 (Print)&amp;#xD;2169-4826&lt;/isbn&gt;&lt;accession-num&gt;30859018&lt;/accession-num&gt;&lt;urls&gt;&lt;/urls&gt;&lt;custom2&gt;PMC6407880&lt;/custom2&gt;&lt;custom6&gt;NIHMS1002101&lt;/custom6&gt;&lt;electronic-resource-num&gt;10.1037/cpp0000254&lt;/electronic-resource-num&gt;&lt;remote-database-provider&gt;NLM&lt;/remote-database-provider&gt;&lt;language&gt;eng&lt;/language&gt;&lt;/record&gt;&lt;/Cite&gt;&lt;/EndNote&gt;</w:instrText>
      </w:r>
      <w:r w:rsidR="00A7314E">
        <w:rPr>
          <w:rFonts w:cs="Arial"/>
        </w:rPr>
        <w:fldChar w:fldCharType="separate"/>
      </w:r>
      <w:r w:rsidR="005E54F0" w:rsidRPr="005E54F0">
        <w:rPr>
          <w:rFonts w:cs="Arial"/>
          <w:noProof/>
          <w:vertAlign w:val="superscript"/>
        </w:rPr>
        <w:t>320</w:t>
      </w:r>
      <w:r w:rsidR="00A7314E">
        <w:rPr>
          <w:rFonts w:cs="Arial"/>
        </w:rPr>
        <w:fldChar w:fldCharType="end"/>
      </w:r>
      <w:r w:rsidR="00A00EE2">
        <w:rPr>
          <w:rFonts w:cs="Arial"/>
        </w:rPr>
        <w:t xml:space="preserve"> Timing of the discussion around advance care planning should be early</w:t>
      </w:r>
      <w:r w:rsidR="00D9233E">
        <w:rPr>
          <w:rFonts w:cs="Arial"/>
        </w:rPr>
        <w:t>,</w:t>
      </w:r>
      <w:r w:rsidR="00A00EE2">
        <w:rPr>
          <w:rFonts w:cs="Arial"/>
        </w:rPr>
        <w:t xml:space="preserve"> </w:t>
      </w:r>
      <w:r w:rsidR="00B00BCC">
        <w:rPr>
          <w:rFonts w:cs="Arial"/>
        </w:rPr>
        <w:t xml:space="preserve">on a ‘what if’ basis, rather than left to </w:t>
      </w:r>
      <w:r w:rsidR="00B852CD">
        <w:rPr>
          <w:rFonts w:cs="Arial"/>
        </w:rPr>
        <w:t xml:space="preserve">the point of </w:t>
      </w:r>
      <w:r w:rsidR="00B00BCC">
        <w:rPr>
          <w:rFonts w:cs="Arial"/>
        </w:rPr>
        <w:t>end</w:t>
      </w:r>
      <w:r w:rsidR="00B852CD">
        <w:rPr>
          <w:rFonts w:cs="Arial"/>
        </w:rPr>
        <w:t>-</w:t>
      </w:r>
      <w:r w:rsidR="00B00BCC">
        <w:rPr>
          <w:rFonts w:cs="Arial"/>
        </w:rPr>
        <w:t>stage disease.</w:t>
      </w:r>
      <w:r w:rsidR="00B00BCC">
        <w:rPr>
          <w:rFonts w:cs="Arial"/>
        </w:rPr>
        <w:fldChar w:fldCharType="begin"/>
      </w:r>
      <w:r w:rsidR="005E54F0">
        <w:rPr>
          <w:rFonts w:cs="Arial"/>
        </w:rPr>
        <w:instrText xml:space="preserve"> ADDIN EN.CITE &lt;EndNote&gt;&lt;Cite&gt;&lt;Author&gt;Pinkerton&lt;/Author&gt;&lt;Year&gt;2018&lt;/Year&gt;&lt;RecNum&gt;668&lt;/RecNum&gt;&lt;DisplayText&gt;&lt;style face="superscript"&gt;321&lt;/style&gt;&lt;/DisplayText&gt;&lt;record&gt;&lt;rec-number&gt;668&lt;/rec-number&gt;&lt;foreign-keys&gt;&lt;key app="EN" db-id="2vzr02ev2z9xe3e2ds859xwv9wrsz99pza0t" timestamp="0"&gt;668&lt;/key&gt;&lt;/foreign-keys&gt;&lt;ref-type name="Journal Article"&gt;17&lt;/ref-type&gt;&lt;contributors&gt;&lt;authors&gt;&lt;author&gt;Pinkerton, R.&lt;/author&gt;&lt;author&gt;Donovan, L.&lt;/author&gt;&lt;author&gt;Herbert, A.&lt;/author&gt;&lt;/authors&gt;&lt;/contributors&gt;&lt;auth-address&gt;Quality of Care Collaborative Australia, Children&amp;apos;s Health Queensland.&lt;/auth-address&gt;&lt;titles&gt;&lt;title&gt;Palliative Care in Adolescents and Young Adults With Cancer-Why Do Adolescents Need Special Attention?&lt;/title&gt;&lt;secondary-title&gt;Cancer J&lt;/secondary-title&gt;&lt;alt-title&gt;Cancer journal (Sudbury, Mass.)&lt;/alt-title&gt;&lt;/titles&gt;&lt;pages&gt;336-341&lt;/pages&gt;&lt;volume&gt;24&lt;/volume&gt;&lt;number&gt;6&lt;/number&gt;&lt;edition&gt;2018/11/28&lt;/edition&gt;&lt;keywords&gt;&lt;keyword&gt;*Adaptation, Psychological&lt;/keyword&gt;&lt;keyword&gt;Adolescent&lt;/keyword&gt;&lt;keyword&gt;Adolescent Behavior/*psychology&lt;/keyword&gt;&lt;keyword&gt;Adolescent Development&lt;/keyword&gt;&lt;keyword&gt;Age Factors&lt;/keyword&gt;&lt;keyword&gt;Attitude to Death&lt;/keyword&gt;&lt;keyword&gt;Decision Making&lt;/keyword&gt;&lt;keyword&gt;Hospice Care/methods/organization &amp;amp; administration&lt;/keyword&gt;&lt;keyword&gt;Humans&lt;/keyword&gt;&lt;keyword&gt;Medical Oncology/methods/organization &amp;amp; administration&lt;/keyword&gt;&lt;keyword&gt;Neoplasms/mortality/psychology/*therapy&lt;/keyword&gt;&lt;keyword&gt;Palliative Care/*methods/organization &amp;amp; administration&lt;/keyword&gt;&lt;keyword&gt;Patient Care Planning&lt;/keyword&gt;&lt;keyword&gt;Patient Care Team/organization &amp;amp; administration&lt;/keyword&gt;&lt;keyword&gt;*Patient Participation&lt;/keyword&gt;&lt;/keywords&gt;&lt;dates&gt;&lt;year&gt;2018&lt;/year&gt;&lt;pub-dates&gt;&lt;date&gt;Nov/Dec&lt;/date&gt;&lt;/pub-dates&gt;&lt;/dates&gt;&lt;isbn&gt;1528-9117&lt;/isbn&gt;&lt;accession-num&gt;30480579&lt;/accession-num&gt;&lt;urls&gt;&lt;/urls&gt;&lt;electronic-resource-num&gt;10.1097/ppo.0000000000000341&lt;/electronic-resource-num&gt;&lt;remote-database-provider&gt;NLM&lt;/remote-database-provider&gt;&lt;language&gt;eng&lt;/language&gt;&lt;/record&gt;&lt;/Cite&gt;&lt;/EndNote&gt;</w:instrText>
      </w:r>
      <w:r w:rsidR="00B00BCC">
        <w:rPr>
          <w:rFonts w:cs="Arial"/>
        </w:rPr>
        <w:fldChar w:fldCharType="separate"/>
      </w:r>
      <w:r w:rsidR="005E54F0" w:rsidRPr="005E54F0">
        <w:rPr>
          <w:rFonts w:cs="Arial"/>
          <w:noProof/>
          <w:vertAlign w:val="superscript"/>
        </w:rPr>
        <w:t>321</w:t>
      </w:r>
      <w:r w:rsidR="00B00BCC">
        <w:rPr>
          <w:rFonts w:cs="Arial"/>
        </w:rPr>
        <w:fldChar w:fldCharType="end"/>
      </w:r>
    </w:p>
    <w:p w14:paraId="4AF4351A" w14:textId="2B551AC6" w:rsidR="00857F18" w:rsidRDefault="008D14F8" w:rsidP="00244BAC">
      <w:pPr>
        <w:pStyle w:val="Heading3"/>
      </w:pPr>
      <w:bookmarkStart w:id="589" w:name="_Toc76462630"/>
      <w:bookmarkStart w:id="590" w:name="_Toc76463245"/>
      <w:bookmarkStart w:id="591" w:name="_Toc76733872"/>
      <w:bookmarkStart w:id="592" w:name="_Toc76734256"/>
      <w:bookmarkStart w:id="593" w:name="_Toc79135506"/>
      <w:bookmarkStart w:id="594" w:name="_Toc79135973"/>
      <w:bookmarkStart w:id="595" w:name="_Toc79408450"/>
      <w:bookmarkStart w:id="596" w:name="_Toc79409305"/>
      <w:r w:rsidRPr="00124955">
        <w:t>6.</w:t>
      </w:r>
      <w:r w:rsidR="00453B95">
        <w:t>6</w:t>
      </w:r>
      <w:r w:rsidRPr="00124955">
        <w:tab/>
      </w:r>
      <w:r w:rsidR="00857F18" w:rsidRPr="00124955">
        <w:t>Palliative care</w:t>
      </w:r>
      <w:bookmarkStart w:id="597" w:name="_Toc482951828"/>
      <w:bookmarkEnd w:id="589"/>
      <w:bookmarkEnd w:id="590"/>
      <w:bookmarkEnd w:id="591"/>
      <w:bookmarkEnd w:id="592"/>
      <w:bookmarkEnd w:id="593"/>
      <w:bookmarkEnd w:id="594"/>
      <w:bookmarkEnd w:id="595"/>
      <w:bookmarkEnd w:id="596"/>
      <w:r w:rsidR="00857F18" w:rsidRPr="00124955">
        <w:t xml:space="preserve"> </w:t>
      </w:r>
      <w:bookmarkEnd w:id="597"/>
    </w:p>
    <w:p w14:paraId="06FBFA83" w14:textId="4C8F6CFD" w:rsidR="00297EEF" w:rsidRDefault="00AC786C" w:rsidP="00297EEF">
      <w:pPr>
        <w:spacing w:after="120"/>
      </w:pPr>
      <w:r w:rsidRPr="00855549">
        <w:t xml:space="preserve">The lead clinician should ensure timely and appropriate referral to palliative care services. Referral to palliative care services should be based on the </w:t>
      </w:r>
      <w:r w:rsidR="00E20B31">
        <w:t>AYA</w:t>
      </w:r>
      <w:r w:rsidRPr="00855549">
        <w:t xml:space="preserve">’s need and potential for benefit, not </w:t>
      </w:r>
      <w:r w:rsidR="00471DAD">
        <w:t xml:space="preserve">solely on </w:t>
      </w:r>
      <w:r w:rsidRPr="00855549">
        <w:t>prognosis</w:t>
      </w:r>
      <w:r w:rsidR="00A16A11">
        <w:t>.</w:t>
      </w:r>
    </w:p>
    <w:p w14:paraId="716FB258" w14:textId="783FD10D" w:rsidR="003E5038" w:rsidRDefault="003E5038" w:rsidP="00297EEF">
      <w:pPr>
        <w:spacing w:after="120"/>
      </w:pPr>
      <w:r>
        <w:t xml:space="preserve">See section 4.9 </w:t>
      </w:r>
      <w:r w:rsidR="002E2857">
        <w:t>‘</w:t>
      </w:r>
      <w:r>
        <w:t>Palliative Care</w:t>
      </w:r>
      <w:r w:rsidR="002E2857">
        <w:t>’</w:t>
      </w:r>
      <w:r w:rsidR="006A2DDC">
        <w:t xml:space="preserve"> for more information.</w:t>
      </w:r>
    </w:p>
    <w:p w14:paraId="3F1402D8" w14:textId="0D03CC84" w:rsidR="00F15A03" w:rsidRDefault="00297EEF" w:rsidP="00F15A03">
      <w:pPr>
        <w:pStyle w:val="Heading3"/>
      </w:pPr>
      <w:bookmarkStart w:id="598" w:name="_Toc76462631"/>
      <w:bookmarkStart w:id="599" w:name="_Toc76463246"/>
      <w:bookmarkStart w:id="600" w:name="_Toc76733873"/>
      <w:bookmarkStart w:id="601" w:name="_Toc76734257"/>
      <w:bookmarkStart w:id="602" w:name="_Toc79135507"/>
      <w:bookmarkStart w:id="603" w:name="_Toc79135974"/>
      <w:bookmarkStart w:id="604" w:name="_Toc79408451"/>
      <w:bookmarkStart w:id="605" w:name="_Toc79409306"/>
      <w:r>
        <w:t>6.7</w:t>
      </w:r>
      <w:r>
        <w:tab/>
        <w:t>Research and clinical trials</w:t>
      </w:r>
      <w:bookmarkEnd w:id="598"/>
      <w:bookmarkEnd w:id="599"/>
      <w:bookmarkEnd w:id="600"/>
      <w:bookmarkEnd w:id="601"/>
      <w:bookmarkEnd w:id="602"/>
      <w:bookmarkEnd w:id="603"/>
      <w:bookmarkEnd w:id="604"/>
      <w:bookmarkEnd w:id="605"/>
    </w:p>
    <w:p w14:paraId="69B3F903" w14:textId="712861AE" w:rsidR="00C42288" w:rsidRDefault="00C42288" w:rsidP="00F15A03">
      <w:r w:rsidRPr="00855549">
        <w:t xml:space="preserve">The treatment team should support the </w:t>
      </w:r>
      <w:r w:rsidR="004326EC">
        <w:t xml:space="preserve">AYA </w:t>
      </w:r>
      <w:r w:rsidRPr="00855549">
        <w:t xml:space="preserve">to participate in research and clinical trials where available and appropriate. </w:t>
      </w:r>
      <w:r w:rsidR="00D13D80">
        <w:t>Trials in relapsed refractory cancer are more readily available but also more specialised and resource intensive.</w:t>
      </w:r>
    </w:p>
    <w:p w14:paraId="283074F9" w14:textId="28303BF1" w:rsidR="00F149C9" w:rsidRPr="007C0B46" w:rsidRDefault="00DB05F6">
      <w:r>
        <w:t>S</w:t>
      </w:r>
      <w:r w:rsidR="00F01AB9">
        <w:t xml:space="preserve">ee </w:t>
      </w:r>
      <w:r w:rsidR="006A1A49">
        <w:t>P</w:t>
      </w:r>
      <w:r w:rsidR="00F01AB9">
        <w:t xml:space="preserve">rinciple 7 </w:t>
      </w:r>
      <w:r w:rsidR="002E2857">
        <w:t>‘</w:t>
      </w:r>
      <w:r w:rsidR="00F01AB9">
        <w:t>Research and Clinical Trials</w:t>
      </w:r>
      <w:r w:rsidR="002E2857">
        <w:t>’</w:t>
      </w:r>
      <w:r>
        <w:t xml:space="preserve"> f</w:t>
      </w:r>
      <w:r w:rsidRPr="00DB05F6">
        <w:t>or more information</w:t>
      </w:r>
    </w:p>
    <w:p w14:paraId="409E8BB6" w14:textId="6A1042C7" w:rsidR="00653A71" w:rsidRDefault="002B56BD" w:rsidP="00653A71">
      <w:pPr>
        <w:pStyle w:val="Heading2"/>
      </w:pPr>
      <w:bookmarkStart w:id="606" w:name="_Toc79409307"/>
      <w:r w:rsidRPr="00124955">
        <w:lastRenderedPageBreak/>
        <w:t xml:space="preserve">Step 7: </w:t>
      </w:r>
      <w:r w:rsidR="00857F18" w:rsidRPr="00124955">
        <w:t>End</w:t>
      </w:r>
      <w:r w:rsidR="00C97969" w:rsidRPr="00124955">
        <w:t>-</w:t>
      </w:r>
      <w:r w:rsidR="00857F18" w:rsidRPr="00124955">
        <w:t>of</w:t>
      </w:r>
      <w:r w:rsidR="00C97969" w:rsidRPr="00124955">
        <w:t>-</w:t>
      </w:r>
      <w:r w:rsidR="00857F18" w:rsidRPr="00124955">
        <w:t>life</w:t>
      </w:r>
      <w:r w:rsidR="002D5310" w:rsidRPr="00124955">
        <w:t xml:space="preserve"> </w:t>
      </w:r>
      <w:r w:rsidRPr="00124955">
        <w:t>care</w:t>
      </w:r>
      <w:bookmarkEnd w:id="606"/>
    </w:p>
    <w:p w14:paraId="1045E7A3" w14:textId="2F582712" w:rsidR="00653A71" w:rsidRPr="00653A71" w:rsidRDefault="00653A71" w:rsidP="00653A71">
      <w:r>
        <w:t>Step 7 is concerned with maintaining the</w:t>
      </w:r>
      <w:r w:rsidR="004C0A59">
        <w:t xml:space="preserve"> AYA’s</w:t>
      </w:r>
      <w:r>
        <w:t xml:space="preserve"> quality of life and meeting their health and supportive care needs as they approach the end of life</w:t>
      </w:r>
      <w:r w:rsidR="00215656">
        <w:t xml:space="preserve"> (EOL)</w:t>
      </w:r>
      <w:r>
        <w:t xml:space="preserve">, as well as the needs of their family. Some </w:t>
      </w:r>
      <w:r w:rsidR="00691C08">
        <w:t>AYA with cancer</w:t>
      </w:r>
      <w:r>
        <w:t xml:space="preserve"> will reach a time when active treatment is no longer appropriate. The team needs to share the principles of a palliative approach to care when making decisions with the patient and their family or carer. </w:t>
      </w:r>
      <w:r w:rsidR="006A1A49">
        <w:t>EOL</w:t>
      </w:r>
      <w:r>
        <w:t xml:space="preserve"> care is appropriate when the patient’s symptoms are </w:t>
      </w:r>
      <w:r w:rsidR="00EB5288">
        <w:t>increasing,</w:t>
      </w:r>
      <w:r>
        <w:t xml:space="preserve"> and functional status is declining.</w:t>
      </w:r>
    </w:p>
    <w:p w14:paraId="0C3BC6AD" w14:textId="7C37844C" w:rsidR="00047F3C" w:rsidRDefault="005F5F04" w:rsidP="005F5F04">
      <w:pPr>
        <w:pStyle w:val="Heading3"/>
      </w:pPr>
      <w:bookmarkStart w:id="607" w:name="_Toc76462633"/>
      <w:bookmarkStart w:id="608" w:name="_Toc76463248"/>
      <w:bookmarkStart w:id="609" w:name="_Toc76733875"/>
      <w:bookmarkStart w:id="610" w:name="_Toc76734259"/>
      <w:bookmarkStart w:id="611" w:name="_Toc79135509"/>
      <w:bookmarkStart w:id="612" w:name="_Toc79135976"/>
      <w:bookmarkStart w:id="613" w:name="_Toc79408453"/>
      <w:bookmarkStart w:id="614" w:name="_Toc79409308"/>
      <w:r>
        <w:t>7.1</w:t>
      </w:r>
      <w:r w:rsidR="00047F3C">
        <w:tab/>
        <w:t xml:space="preserve">Multidisciplinary </w:t>
      </w:r>
      <w:r w:rsidR="00081EC2">
        <w:t xml:space="preserve">palliative </w:t>
      </w:r>
      <w:r w:rsidR="00047F3C">
        <w:t>care</w:t>
      </w:r>
      <w:bookmarkEnd w:id="607"/>
      <w:bookmarkEnd w:id="608"/>
      <w:bookmarkEnd w:id="609"/>
      <w:bookmarkEnd w:id="610"/>
      <w:bookmarkEnd w:id="611"/>
      <w:bookmarkEnd w:id="612"/>
      <w:bookmarkEnd w:id="613"/>
      <w:bookmarkEnd w:id="614"/>
    </w:p>
    <w:p w14:paraId="1B5FE6F4" w14:textId="1A795599" w:rsidR="00227E29" w:rsidRDefault="00001A18" w:rsidP="00F2453F">
      <w:r>
        <w:t xml:space="preserve">In addition to specialised, age-appropriate palliative care </w:t>
      </w:r>
      <w:r w:rsidR="00D96CC9">
        <w:t>nursing and medical specialties</w:t>
      </w:r>
      <w:r>
        <w:t xml:space="preserve">, the </w:t>
      </w:r>
      <w:r w:rsidR="00F2453F">
        <w:t xml:space="preserve">treating team may consider seeking additional expertise from these professionals: </w:t>
      </w:r>
    </w:p>
    <w:p w14:paraId="2B1E2BC1" w14:textId="77777777" w:rsidR="00227E29" w:rsidRDefault="00F2453F" w:rsidP="0063001A">
      <w:pPr>
        <w:pStyle w:val="ListParagraph"/>
        <w:numPr>
          <w:ilvl w:val="0"/>
          <w:numId w:val="52"/>
        </w:numPr>
      </w:pPr>
      <w:r>
        <w:t xml:space="preserve">clinical psychologist </w:t>
      </w:r>
    </w:p>
    <w:p w14:paraId="71955265" w14:textId="77777777" w:rsidR="00685BBE" w:rsidRDefault="00F2453F" w:rsidP="0063001A">
      <w:pPr>
        <w:pStyle w:val="ListParagraph"/>
        <w:numPr>
          <w:ilvl w:val="0"/>
          <w:numId w:val="52"/>
        </w:numPr>
      </w:pPr>
      <w:r>
        <w:t xml:space="preserve">social worker </w:t>
      </w:r>
    </w:p>
    <w:p w14:paraId="20E9F146" w14:textId="77777777" w:rsidR="00685BBE" w:rsidRDefault="00F2453F" w:rsidP="0063001A">
      <w:pPr>
        <w:pStyle w:val="ListParagraph"/>
        <w:numPr>
          <w:ilvl w:val="0"/>
          <w:numId w:val="52"/>
        </w:numPr>
      </w:pPr>
      <w:r>
        <w:t xml:space="preserve">pain specialist </w:t>
      </w:r>
    </w:p>
    <w:p w14:paraId="46002948" w14:textId="77777777" w:rsidR="00685BBE" w:rsidRDefault="00F2453F" w:rsidP="0063001A">
      <w:pPr>
        <w:pStyle w:val="ListParagraph"/>
        <w:numPr>
          <w:ilvl w:val="0"/>
          <w:numId w:val="52"/>
        </w:numPr>
      </w:pPr>
      <w:r>
        <w:t xml:space="preserve">pastoral or spiritual carer </w:t>
      </w:r>
    </w:p>
    <w:p w14:paraId="22B93548" w14:textId="77777777" w:rsidR="00685BBE" w:rsidRDefault="00F2453F" w:rsidP="0063001A">
      <w:pPr>
        <w:pStyle w:val="ListParagraph"/>
        <w:numPr>
          <w:ilvl w:val="0"/>
          <w:numId w:val="52"/>
        </w:numPr>
      </w:pPr>
      <w:r>
        <w:t xml:space="preserve">bereavement counsellor </w:t>
      </w:r>
    </w:p>
    <w:p w14:paraId="7CDD9AF5" w14:textId="77777777" w:rsidR="00685BBE" w:rsidRDefault="00F2453F" w:rsidP="0063001A">
      <w:pPr>
        <w:pStyle w:val="ListParagraph"/>
        <w:numPr>
          <w:ilvl w:val="0"/>
          <w:numId w:val="52"/>
        </w:numPr>
      </w:pPr>
      <w:r>
        <w:t>music therapist</w:t>
      </w:r>
    </w:p>
    <w:p w14:paraId="77FB5E2D" w14:textId="24D2582C" w:rsidR="00192580" w:rsidRDefault="00F2453F" w:rsidP="0063001A">
      <w:pPr>
        <w:pStyle w:val="ListParagraph"/>
        <w:numPr>
          <w:ilvl w:val="0"/>
          <w:numId w:val="52"/>
        </w:numPr>
      </w:pPr>
      <w:r>
        <w:t>art therapist</w:t>
      </w:r>
    </w:p>
    <w:p w14:paraId="348D5046" w14:textId="0F033A78" w:rsidR="00B12E95" w:rsidRDefault="00B12E95" w:rsidP="0063001A">
      <w:pPr>
        <w:pStyle w:val="ListParagraph"/>
        <w:numPr>
          <w:ilvl w:val="0"/>
          <w:numId w:val="52"/>
        </w:numPr>
      </w:pPr>
      <w:r>
        <w:t>home and community-based care</w:t>
      </w:r>
      <w:r w:rsidR="005D5831">
        <w:t>.</w:t>
      </w:r>
    </w:p>
    <w:p w14:paraId="58D3A88F" w14:textId="62AF7FCD" w:rsidR="00046108" w:rsidRDefault="00CE3944" w:rsidP="00B12E95">
      <w:r>
        <w:t>The A</w:t>
      </w:r>
      <w:r w:rsidR="00046108">
        <w:t>YA care coordinator</w:t>
      </w:r>
      <w:r>
        <w:t xml:space="preserve"> should remain engaged wit</w:t>
      </w:r>
      <w:r w:rsidR="00C27B8B">
        <w:t>h the AYA and their family during</w:t>
      </w:r>
      <w:r>
        <w:t xml:space="preserve"> this </w:t>
      </w:r>
      <w:r w:rsidR="00C27B8B">
        <w:t>timepoint</w:t>
      </w:r>
      <w:r w:rsidR="003F00B8">
        <w:t>.</w:t>
      </w:r>
    </w:p>
    <w:p w14:paraId="53CD9EAA" w14:textId="5EF82C93" w:rsidR="00E07D78" w:rsidRDefault="00E07D78" w:rsidP="00F43583">
      <w:r>
        <w:t xml:space="preserve">There is some evidence that AYA </w:t>
      </w:r>
      <w:r w:rsidR="0053015C">
        <w:t xml:space="preserve">with cancer </w:t>
      </w:r>
      <w:r>
        <w:t xml:space="preserve">continue </w:t>
      </w:r>
      <w:r w:rsidR="007B0100">
        <w:t>to access intensive treatment</w:t>
      </w:r>
      <w:r w:rsidR="00AC5810">
        <w:t xml:space="preserve"> at end of life</w:t>
      </w:r>
      <w:r w:rsidR="00A61C79">
        <w:t>,</w:t>
      </w:r>
      <w:r w:rsidR="001E3A4F">
        <w:fldChar w:fldCharType="begin"/>
      </w:r>
      <w:r w:rsidR="005E54F0">
        <w:instrText xml:space="preserve"> ADDIN EN.CITE &lt;EndNote&gt;&lt;Cite&gt;&lt;Author&gt;Keim-Maalpass&lt;/Author&gt;&lt;Year&gt;2014&lt;/Year&gt;&lt;RecNum&gt;670&lt;/RecNum&gt;&lt;DisplayText&gt;&lt;style face="superscript"&gt;322, 323&lt;/style&gt;&lt;/DisplayText&gt;&lt;record&gt;&lt;rec-number&gt;670&lt;/rec-number&gt;&lt;foreign-keys&gt;&lt;key app="EN" db-id="2vzr02ev2z9xe3e2ds859xwv9wrsz99pza0t" timestamp="0"&gt;670&lt;/key&gt;&lt;/foreign-keys&gt;&lt;ref-type name="Journal Article"&gt;17&lt;/ref-type&gt;&lt;contributors&gt;&lt;authors&gt;&lt;author&gt;Keim-Maalpass, J.&lt;/author&gt;&lt;author&gt;Erickson, J.M.&lt;/author&gt;&lt;author&gt;Malpass, C.&lt;/author&gt;&lt;/authors&gt;&lt;/contributors&gt;&lt;titles&gt;&lt;title&gt;End-of-Life Care Characteristics for Young Adults with Cancer Who Die in the Hospital.&lt;/title&gt;&lt;secondary-title&gt;Journal of Palliative Medicine&lt;/secondary-title&gt;&lt;/titles&gt;&lt;volume&gt;17&lt;/volume&gt;&lt;number&gt;12&lt;/number&gt;&lt;dates&gt;&lt;year&gt;2014&lt;/year&gt;&lt;/dates&gt;&lt;urls&gt;&lt;/urls&gt;&lt;electronic-resource-num&gt;10.1089/jpm.2013.0661&lt;/electronic-resource-num&gt;&lt;/record&gt;&lt;/Cite&gt;&lt;Cite&gt;&lt;Author&gt;Mack&lt;/Author&gt;&lt;Year&gt;2015&lt;/Year&gt;&lt;RecNum&gt;672&lt;/RecNum&gt;&lt;record&gt;&lt;rec-number&gt;672&lt;/rec-number&gt;&lt;foreign-keys&gt;&lt;key app="EN" db-id="2vzr02ev2z9xe3e2ds859xwv9wrsz99pza0t" timestamp="0"&gt;672&lt;/key&gt;&lt;/foreign-keys&gt;&lt;ref-type name="Journal Article"&gt;17&lt;/ref-type&gt;&lt;contributors&gt;&lt;authors&gt;&lt;author&gt;Mack, Jennifer W.&lt;/author&gt;&lt;author&gt;Chen, Lie H.&lt;/author&gt;&lt;author&gt;Cannavale, Kimberley&lt;/author&gt;&lt;author&gt;Sattayapiwat, Olivia&lt;/author&gt;&lt;author&gt;Cooper, Robert M.&lt;/author&gt;&lt;author&gt;Chao, Chun R.&lt;/author&gt;&lt;/authors&gt;&lt;/contributors&gt;&lt;titles&gt;&lt;title&gt;End-of-Life Care Intensity Among Adolescent and Young Adult Patients With Cancer in Kaiser Permanente Southern California&lt;/title&gt;&lt;secondary-title&gt;JAMA Oncology&lt;/secondary-title&gt;&lt;/titles&gt;&lt;pages&gt;592-600&lt;/pages&gt;&lt;volume&gt;1&lt;/volume&gt;&lt;number&gt;5&lt;/number&gt;&lt;dates&gt;&lt;year&gt;2015&lt;/year&gt;&lt;/dates&gt;&lt;isbn&gt;2374-2437&lt;/isbn&gt;&lt;urls&gt;&lt;related-urls&gt;&lt;url&gt;https://doi.org/10.1001/jamaoncol.2015.1953&lt;/url&gt;&lt;/related-urls&gt;&lt;/urls&gt;&lt;electronic-resource-num&gt;10.1001/jamaoncol.2015.1953 %J JAMA Oncology&lt;/electronic-resource-num&gt;&lt;access-date&gt;7/5/2021&lt;/access-date&gt;&lt;/record&gt;&lt;/Cite&gt;&lt;/EndNote&gt;</w:instrText>
      </w:r>
      <w:r w:rsidR="001E3A4F">
        <w:fldChar w:fldCharType="separate"/>
      </w:r>
      <w:r w:rsidR="005E54F0" w:rsidRPr="005E54F0">
        <w:rPr>
          <w:noProof/>
          <w:vertAlign w:val="superscript"/>
        </w:rPr>
        <w:t>322, 323</w:t>
      </w:r>
      <w:r w:rsidR="001E3A4F">
        <w:fldChar w:fldCharType="end"/>
      </w:r>
      <w:r w:rsidR="002C17E7">
        <w:t xml:space="preserve"> </w:t>
      </w:r>
      <w:r w:rsidR="004F1317">
        <w:t>and that</w:t>
      </w:r>
      <w:r w:rsidR="006D4BD8">
        <w:t xml:space="preserve"> </w:t>
      </w:r>
      <w:r w:rsidR="00434FBF">
        <w:t xml:space="preserve">many </w:t>
      </w:r>
      <w:r w:rsidR="006D4BD8">
        <w:t xml:space="preserve">families have a poor understanding of the AYA’s </w:t>
      </w:r>
      <w:r w:rsidR="004F1317">
        <w:t xml:space="preserve">individual </w:t>
      </w:r>
      <w:r w:rsidR="006D4BD8">
        <w:t>EOL preferences</w:t>
      </w:r>
      <w:r w:rsidR="00521DEC">
        <w:t>, such as place of death and access to life-support</w:t>
      </w:r>
      <w:r w:rsidR="006D4BD8">
        <w:t>.</w:t>
      </w:r>
      <w:r w:rsidR="00F57695">
        <w:fldChar w:fldCharType="begin">
          <w:fldData xml:space="preserve">PEVuZE5vdGU+PENpdGU+PEF1dGhvcj5GcmllYmVydDwvQXV0aG9yPjxZZWFyPjIwMjA8L1llYXI+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</w:fldData>
        </w:fldChar>
      </w:r>
      <w:r w:rsidR="005E54F0">
        <w:instrText xml:space="preserve"> ADDIN EN.CITE </w:instrText>
      </w:r>
      <w:r w:rsidR="005E54F0">
        <w:fldChar w:fldCharType="begin">
          <w:fldData xml:space="preserve">PEVuZE5vdGU+PENpdGU+PEF1dGhvcj5GcmllYmVydDwvQXV0aG9yPjxZZWFyPjIwMjA8L1llYXI+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</w:fldData>
        </w:fldChar>
      </w:r>
      <w:r w:rsidR="005E54F0">
        <w:instrText xml:space="preserve"> ADDIN EN.CITE.DATA </w:instrText>
      </w:r>
      <w:r w:rsidR="005E54F0">
        <w:fldChar w:fldCharType="end"/>
      </w:r>
      <w:r w:rsidR="00F57695">
        <w:fldChar w:fldCharType="separate"/>
      </w:r>
      <w:r w:rsidR="005E54F0" w:rsidRPr="005E54F0">
        <w:rPr>
          <w:noProof/>
          <w:vertAlign w:val="superscript"/>
        </w:rPr>
        <w:t>324</w:t>
      </w:r>
      <w:r w:rsidR="00F57695">
        <w:fldChar w:fldCharType="end"/>
      </w:r>
      <w:r w:rsidR="008859BD">
        <w:t xml:space="preserve"> D</w:t>
      </w:r>
      <w:r w:rsidR="004A2749">
        <w:t>iscussions and decision-making regarding end of life</w:t>
      </w:r>
      <w:r w:rsidR="00CF16E6">
        <w:t>,</w:t>
      </w:r>
      <w:r w:rsidR="007B0107">
        <w:t xml:space="preserve"> </w:t>
      </w:r>
      <w:r w:rsidR="00CF16E6">
        <w:t>including advance care planning,</w:t>
      </w:r>
      <w:r w:rsidR="004A2749">
        <w:t xml:space="preserve"> should be </w:t>
      </w:r>
      <w:r w:rsidR="00E51427">
        <w:t>family</w:t>
      </w:r>
      <w:r w:rsidR="008859BD">
        <w:t xml:space="preserve">-centred and </w:t>
      </w:r>
      <w:r w:rsidR="008171CB">
        <w:t>instigated early in high-risk populations.</w:t>
      </w:r>
      <w:r w:rsidR="00022EC5">
        <w:t xml:space="preserve"> </w:t>
      </w:r>
      <w:r w:rsidR="00AD2F75">
        <w:t xml:space="preserve">Whilst </w:t>
      </w:r>
      <w:r w:rsidR="00531AA2">
        <w:t>preferences</w:t>
      </w:r>
      <w:r w:rsidR="00FE216C">
        <w:t xml:space="preserve"> in AYA with cancer at EOL </w:t>
      </w:r>
      <w:r w:rsidR="00977E23">
        <w:t xml:space="preserve">are not </w:t>
      </w:r>
      <w:r w:rsidR="002E4E79">
        <w:t xml:space="preserve">yet </w:t>
      </w:r>
      <w:r w:rsidR="00977E23">
        <w:t>well-defined</w:t>
      </w:r>
      <w:r w:rsidR="002E4E79">
        <w:t xml:space="preserve"> in the literature</w:t>
      </w:r>
      <w:r w:rsidR="00977E23">
        <w:t>,</w:t>
      </w:r>
      <w:r w:rsidR="0004089B">
        <w:t xml:space="preserve"> the demand for a</w:t>
      </w:r>
      <w:r w:rsidR="009A7BBD">
        <w:t xml:space="preserve">n </w:t>
      </w:r>
      <w:r w:rsidR="0004089B">
        <w:t>age-</w:t>
      </w:r>
      <w:r w:rsidR="009A7BBD">
        <w:t>appropriate</w:t>
      </w:r>
      <w:r w:rsidR="0004089B">
        <w:t xml:space="preserve"> </w:t>
      </w:r>
      <w:r w:rsidR="00D4795E">
        <w:t>healthcare</w:t>
      </w:r>
      <w:r w:rsidR="006E67CC">
        <w:t xml:space="preserve"> environment</w:t>
      </w:r>
      <w:r w:rsidR="009A7BBD">
        <w:t xml:space="preserve"> (often preferencing the home)</w:t>
      </w:r>
      <w:r w:rsidR="006E67CC">
        <w:t xml:space="preserve">, </w:t>
      </w:r>
      <w:r w:rsidR="00D4795E">
        <w:t>offering a sense</w:t>
      </w:r>
      <w:r w:rsidR="006E67CC">
        <w:t xml:space="preserve"> of normalcy</w:t>
      </w:r>
      <w:r w:rsidR="00E35511">
        <w:t xml:space="preserve"> </w:t>
      </w:r>
      <w:r w:rsidR="00895BF9">
        <w:t>and promotion of honest discussions have been reported in this age group.</w:t>
      </w:r>
      <w:r w:rsidR="00895BF9">
        <w:fldChar w:fldCharType="begin">
          <w:fldData xml:space="preserve">PEVuZE5vdGU+PENpdGU+PEF1dGhvcj5OZ3dlbnlhPC9BdXRob3I+PFllYXI+MjAxNzwvWWVhcj48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=
</w:fldData>
        </w:fldChar>
      </w:r>
      <w:r w:rsidR="005E54F0">
        <w:instrText xml:space="preserve"> ADDIN EN.CITE </w:instrText>
      </w:r>
      <w:r w:rsidR="005E54F0">
        <w:fldChar w:fldCharType="begin">
          <w:fldData xml:space="preserve">PEVuZE5vdGU+PENpdGU+PEF1dGhvcj5OZ3dlbnlhPC9BdXRob3I+PFllYXI+MjAxNzwvWWVhcj48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=
</w:fldData>
        </w:fldChar>
      </w:r>
      <w:r w:rsidR="005E54F0">
        <w:instrText xml:space="preserve"> ADDIN EN.CITE.DATA </w:instrText>
      </w:r>
      <w:r w:rsidR="005E54F0">
        <w:fldChar w:fldCharType="end"/>
      </w:r>
      <w:r w:rsidR="00895BF9">
        <w:fldChar w:fldCharType="separate"/>
      </w:r>
      <w:r w:rsidR="005E54F0" w:rsidRPr="005E54F0">
        <w:rPr>
          <w:noProof/>
          <w:vertAlign w:val="superscript"/>
        </w:rPr>
        <w:t>325</w:t>
      </w:r>
      <w:r w:rsidR="00895BF9">
        <w:fldChar w:fldCharType="end"/>
      </w:r>
      <w:r w:rsidR="00FE216C">
        <w:t xml:space="preserve"> </w:t>
      </w:r>
      <w:r w:rsidR="001B27EC">
        <w:t xml:space="preserve"> </w:t>
      </w:r>
    </w:p>
    <w:p w14:paraId="482D1222" w14:textId="6DCA4F24" w:rsidR="00171ECC" w:rsidRDefault="00047F3C" w:rsidP="00171ECC">
      <w:pPr>
        <w:pStyle w:val="Heading3"/>
      </w:pPr>
      <w:bookmarkStart w:id="615" w:name="_Toc76462634"/>
      <w:bookmarkStart w:id="616" w:name="_Toc76463249"/>
      <w:bookmarkStart w:id="617" w:name="_Toc76733876"/>
      <w:bookmarkStart w:id="618" w:name="_Toc76734260"/>
      <w:bookmarkStart w:id="619" w:name="_Toc79135510"/>
      <w:bookmarkStart w:id="620" w:name="_Toc79135977"/>
      <w:bookmarkStart w:id="621" w:name="_Toc79408454"/>
      <w:bookmarkStart w:id="622" w:name="_Toc79409309"/>
      <w:r>
        <w:t>7.2</w:t>
      </w:r>
      <w:r>
        <w:tab/>
        <w:t>Research and clinical trials</w:t>
      </w:r>
      <w:bookmarkEnd w:id="615"/>
      <w:bookmarkEnd w:id="616"/>
      <w:bookmarkEnd w:id="617"/>
      <w:bookmarkEnd w:id="618"/>
      <w:bookmarkEnd w:id="619"/>
      <w:bookmarkEnd w:id="620"/>
      <w:bookmarkEnd w:id="621"/>
      <w:bookmarkEnd w:id="622"/>
    </w:p>
    <w:p w14:paraId="3E6F164B" w14:textId="502433FB" w:rsidR="00047F3C" w:rsidRPr="009A7BBD" w:rsidRDefault="004B0C55" w:rsidP="00047F3C">
      <w:pPr>
        <w:rPr>
          <w:rFonts w:eastAsiaTheme="majorEastAsia" w:cstheme="majorBidi"/>
        </w:rPr>
      </w:pPr>
      <w:r>
        <w:t>Although challenging by nature</w:t>
      </w:r>
      <w:r w:rsidR="00943042">
        <w:t xml:space="preserve"> and underrepresented</w:t>
      </w:r>
      <w:r>
        <w:t>,</w:t>
      </w:r>
      <w:r w:rsidR="007548DE">
        <w:fldChar w:fldCharType="begin">
          <w:fldData xml:space="preserve">PEVuZE5vdGU+PENpdGU+PEF1dGhvcj5TaWd1cmRhcmRvdHRpcjwvQXV0aG9yPjxZZWFyPjIwMTQ8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</w:fldData>
        </w:fldChar>
      </w:r>
      <w:r w:rsidR="005E54F0">
        <w:instrText xml:space="preserve"> ADDIN EN.CITE </w:instrText>
      </w:r>
      <w:r w:rsidR="005E54F0">
        <w:fldChar w:fldCharType="begin">
          <w:fldData xml:space="preserve">PEVuZE5vdGU+PENpdGU+PEF1dGhvcj5TaWd1cmRhcmRvdHRpcjwvQXV0aG9yPjxZZWFyPjIwMTQ8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</w:fldData>
        </w:fldChar>
      </w:r>
      <w:r w:rsidR="005E54F0">
        <w:instrText xml:space="preserve"> ADDIN EN.CITE.DATA </w:instrText>
      </w:r>
      <w:r w:rsidR="005E54F0">
        <w:fldChar w:fldCharType="end"/>
      </w:r>
      <w:r w:rsidR="007548DE">
        <w:fldChar w:fldCharType="separate"/>
      </w:r>
      <w:r w:rsidR="005E54F0" w:rsidRPr="005E54F0">
        <w:rPr>
          <w:noProof/>
          <w:vertAlign w:val="superscript"/>
        </w:rPr>
        <w:t>326, 327</w:t>
      </w:r>
      <w:r w:rsidR="007548DE">
        <w:fldChar w:fldCharType="end"/>
      </w:r>
      <w:r>
        <w:t xml:space="preserve"> w</w:t>
      </w:r>
      <w:r w:rsidR="00015F28">
        <w:t xml:space="preserve">ell-defined clinical research in palliative care </w:t>
      </w:r>
      <w:r>
        <w:t xml:space="preserve">is </w:t>
      </w:r>
      <w:r w:rsidR="00015F28">
        <w:t xml:space="preserve">necessary </w:t>
      </w:r>
      <w:r w:rsidR="00FA0060">
        <w:t xml:space="preserve">to improve patient care and </w:t>
      </w:r>
      <w:r>
        <w:t xml:space="preserve">encourage </w:t>
      </w:r>
      <w:r w:rsidR="00FA0060">
        <w:t>clinically meaningful differences</w:t>
      </w:r>
      <w:r w:rsidR="00623756">
        <w:t>,</w:t>
      </w:r>
      <w:r w:rsidR="00623756">
        <w:fldChar w:fldCharType="begin"/>
      </w:r>
      <w:r w:rsidR="005E54F0">
        <w:instrText xml:space="preserve"> ADDIN EN.CITE &lt;EndNote&gt;&lt;Cite&gt;&lt;Author&gt;Bouça-Machado&lt;/Author&gt;&lt;Year&gt;2017&lt;/Year&gt;&lt;RecNum&gt;674&lt;/RecNum&gt;&lt;DisplayText&gt;&lt;style face="superscript"&gt;328&lt;/style&gt;&lt;/DisplayText&gt;&lt;record&gt;&lt;rec-number&gt;674&lt;/rec-number&gt;&lt;foreign-keys&gt;&lt;key app="EN" db-id="2vzr02ev2z9xe3e2ds859xwv9wrsz99pza0t" timestamp="0"&gt;674&lt;/key&gt;&lt;/foreign-keys&gt;&lt;ref-type name="Journal Article"&gt;17&lt;/ref-type&gt;&lt;contributors&gt;&lt;authors&gt;&lt;author&gt;Bouça-Machado, Raquel&lt;/author&gt;&lt;author&gt;Rosário, Madalena&lt;/author&gt;&lt;author&gt;Alarcão, Joana&lt;/author&gt;&lt;author&gt;Correia-Guedes, Leonor&lt;/author&gt;&lt;author&gt;Abreu, Daisy&lt;/author&gt;&lt;author&gt;Ferreira, Joaquim J.&lt;/author&gt;&lt;/authors&gt;&lt;/contributors&gt;&lt;titles&gt;&lt;title&gt;Clinical trials in palliative care: a systematic review of their methodological characteristics and of the quality of their reporting&lt;/title&gt;&lt;secondary-title&gt;BMC Palliative Care&lt;/secondary-title&gt;&lt;/titles&gt;&lt;pages&gt;10&lt;/pages&gt;&lt;volume&gt;16&lt;/volume&gt;&lt;number&gt;1&lt;/number&gt;&lt;dates&gt;&lt;year&gt;2017&lt;/year&gt;&lt;pub-dates&gt;&lt;date&gt;2017/01/25&lt;/date&gt;&lt;/pub-dates&gt;&lt;/dates&gt;&lt;isbn&gt;1472-684X&lt;/isbn&gt;&lt;urls&gt;&lt;related-urls&gt;&lt;url&gt;https://doi.org/10.1186/s12904-016-0181-9&lt;/url&gt;&lt;/related-urls&gt;&lt;/urls&gt;&lt;electronic-resource-num&gt;10.1186/s12904-016-0181-9&lt;/electronic-resource-num&gt;&lt;/record&gt;&lt;/Cite&gt;&lt;/EndNote&gt;</w:instrText>
      </w:r>
      <w:r w:rsidR="00623756">
        <w:fldChar w:fldCharType="separate"/>
      </w:r>
      <w:r w:rsidR="005E54F0" w:rsidRPr="005E54F0">
        <w:rPr>
          <w:noProof/>
          <w:vertAlign w:val="superscript"/>
        </w:rPr>
        <w:t>328</w:t>
      </w:r>
      <w:r w:rsidR="00623756">
        <w:fldChar w:fldCharType="end"/>
      </w:r>
      <w:r w:rsidR="00623756">
        <w:t xml:space="preserve"> including at end of life.</w:t>
      </w:r>
      <w:r w:rsidR="00373790" w:rsidRPr="00373790">
        <w:t xml:space="preserve"> The treatment team should support the patient to participate in </w:t>
      </w:r>
      <w:r w:rsidR="007751A3">
        <w:t xml:space="preserve">high-quality </w:t>
      </w:r>
      <w:r w:rsidR="00373790" w:rsidRPr="00373790">
        <w:t xml:space="preserve">research and clinical trials where available and appropriate. </w:t>
      </w:r>
    </w:p>
    <w:p w14:paraId="7909DAA7" w14:textId="531A23F7" w:rsidR="00047F3C" w:rsidRDefault="00BE76D4" w:rsidP="00BE76D4">
      <w:pPr>
        <w:pStyle w:val="Heading3"/>
      </w:pPr>
      <w:bookmarkStart w:id="623" w:name="_Toc76462635"/>
      <w:bookmarkStart w:id="624" w:name="_Toc76463250"/>
      <w:bookmarkStart w:id="625" w:name="_Toc76733877"/>
      <w:bookmarkStart w:id="626" w:name="_Toc76734261"/>
      <w:bookmarkStart w:id="627" w:name="_Toc79135511"/>
      <w:bookmarkStart w:id="628" w:name="_Toc79135978"/>
      <w:bookmarkStart w:id="629" w:name="_Toc79408455"/>
      <w:bookmarkStart w:id="630" w:name="_Toc79409310"/>
      <w:r>
        <w:lastRenderedPageBreak/>
        <w:t>7.3</w:t>
      </w:r>
      <w:r>
        <w:tab/>
        <w:t>Support and communication</w:t>
      </w:r>
      <w:bookmarkEnd w:id="623"/>
      <w:bookmarkEnd w:id="624"/>
      <w:bookmarkEnd w:id="625"/>
      <w:bookmarkEnd w:id="626"/>
      <w:bookmarkEnd w:id="627"/>
      <w:bookmarkEnd w:id="628"/>
      <w:bookmarkEnd w:id="629"/>
      <w:bookmarkEnd w:id="630"/>
    </w:p>
    <w:p w14:paraId="3CC64248" w14:textId="2BB8A8A0" w:rsidR="00BE76D4" w:rsidRDefault="00BE76D4" w:rsidP="00BE76D4">
      <w:pPr>
        <w:pStyle w:val="Heading4"/>
      </w:pPr>
      <w:r>
        <w:t>7.3.1</w:t>
      </w:r>
      <w:r>
        <w:tab/>
        <w:t>Supportive care</w:t>
      </w:r>
    </w:p>
    <w:p w14:paraId="28E062D1" w14:textId="2331E60F" w:rsidR="007B15E9" w:rsidRDefault="007B15E9" w:rsidP="00BE76D4">
      <w:r w:rsidRPr="007B15E9">
        <w:t>See supportive care tools mentioned in Principle 4: ‘Supportive care’</w:t>
      </w:r>
      <w:r>
        <w:t xml:space="preserve"> and </w:t>
      </w:r>
      <w:r w:rsidR="00067A75">
        <w:t>Step 6.4.1: ‘Managing refractory disease or relapse</w:t>
      </w:r>
      <w:r w:rsidR="000967A2">
        <w:t xml:space="preserve"> s</w:t>
      </w:r>
      <w:r w:rsidR="00067A75">
        <w:t>upportive care</w:t>
      </w:r>
      <w:r w:rsidR="000967A2">
        <w:t>’.</w:t>
      </w:r>
    </w:p>
    <w:p w14:paraId="0C7B5CE8" w14:textId="283A8EC6" w:rsidR="00BE76D4" w:rsidRPr="00BE76D4" w:rsidRDefault="00BE76D4" w:rsidP="00BE76D4">
      <w:pPr>
        <w:pStyle w:val="Heading4"/>
      </w:pPr>
      <w:r>
        <w:t>7.3.2</w:t>
      </w:r>
      <w:r>
        <w:tab/>
        <w:t>Communication</w:t>
      </w:r>
      <w:r w:rsidR="00A96AF2">
        <w:t xml:space="preserve"> with the AYA</w:t>
      </w:r>
    </w:p>
    <w:p w14:paraId="6539B996" w14:textId="5F14CD17" w:rsidR="000E37D8" w:rsidRDefault="00C377F5" w:rsidP="00ED1BEE">
      <w:r>
        <w:t xml:space="preserve">AYA </w:t>
      </w:r>
      <w:r w:rsidR="00800EE9">
        <w:t>often express a</w:t>
      </w:r>
      <w:r>
        <w:t xml:space="preserve"> desire to be engaged in </w:t>
      </w:r>
      <w:r w:rsidR="00D16563">
        <w:t>early EOL discussions</w:t>
      </w:r>
      <w:r w:rsidR="002831BE">
        <w:t xml:space="preserve">, tailored to the </w:t>
      </w:r>
      <w:r w:rsidR="00DC5D03">
        <w:t>individual</w:t>
      </w:r>
      <w:r w:rsidR="002831BE">
        <w:t xml:space="preserve">, </w:t>
      </w:r>
      <w:r w:rsidR="00213C4E">
        <w:t xml:space="preserve">and </w:t>
      </w:r>
      <w:r w:rsidR="002831BE">
        <w:t>provided by a healthcare team</w:t>
      </w:r>
      <w:r w:rsidR="0077119A">
        <w:t xml:space="preserve"> confiden</w:t>
      </w:r>
      <w:r w:rsidR="00DC5D03">
        <w:t>t</w:t>
      </w:r>
      <w:r w:rsidR="0077119A">
        <w:t xml:space="preserve"> and skill</w:t>
      </w:r>
      <w:r w:rsidR="00DC5D03">
        <w:t>ed</w:t>
      </w:r>
      <w:r w:rsidR="002831BE">
        <w:t xml:space="preserve"> in this area</w:t>
      </w:r>
      <w:r w:rsidR="00AC5A2A">
        <w:t xml:space="preserve">. </w:t>
      </w:r>
      <w:r w:rsidR="00213C4E">
        <w:t>These</w:t>
      </w:r>
      <w:r w:rsidR="00DC5D03">
        <w:t xml:space="preserve"> discussions can facilitate</w:t>
      </w:r>
      <w:r w:rsidR="00527362">
        <w:t xml:space="preserve"> conversations before a ‘crisis point’ has been met in their care.</w:t>
      </w:r>
      <w:r w:rsidR="00527362">
        <w:fldChar w:fldCharType="begin">
          <w:fldData xml:space="preserve">PEVuZE5vdGU+PENpdGU+PEF1dGhvcj5TYW5zb20tRGFseTwvQXV0aG9yPjxZZWFyPjIwMjA8L1ll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</w:fldData>
        </w:fldChar>
      </w:r>
      <w:r w:rsidR="005E54F0">
        <w:instrText xml:space="preserve"> ADDIN EN.CITE </w:instrText>
      </w:r>
      <w:r w:rsidR="005E54F0">
        <w:fldChar w:fldCharType="begin">
          <w:fldData xml:space="preserve">PEVuZE5vdGU+PENpdGU+PEF1dGhvcj5TYW5zb20tRGFseTwvQXV0aG9yPjxZZWFyPjIwMjA8L1ll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</w:fldData>
        </w:fldChar>
      </w:r>
      <w:r w:rsidR="005E54F0">
        <w:instrText xml:space="preserve"> ADDIN EN.CITE.DATA </w:instrText>
      </w:r>
      <w:r w:rsidR="005E54F0">
        <w:fldChar w:fldCharType="end"/>
      </w:r>
      <w:r w:rsidR="00527362">
        <w:fldChar w:fldCharType="separate"/>
      </w:r>
      <w:r w:rsidR="005E54F0" w:rsidRPr="005E54F0">
        <w:rPr>
          <w:noProof/>
          <w:vertAlign w:val="superscript"/>
        </w:rPr>
        <w:t>329</w:t>
      </w:r>
      <w:r w:rsidR="00527362">
        <w:fldChar w:fldCharType="end"/>
      </w:r>
      <w:r w:rsidR="006B4240">
        <w:t xml:space="preserve"> </w:t>
      </w:r>
      <w:r w:rsidR="00920FCE">
        <w:t xml:space="preserve">As discussed, </w:t>
      </w:r>
      <w:r w:rsidR="004539AA">
        <w:t>the treating team need to be aware</w:t>
      </w:r>
      <w:r w:rsidR="00ED1BEE">
        <w:t xml:space="preserve"> that the AYA and their family may</w:t>
      </w:r>
      <w:r w:rsidR="00920FCE">
        <w:t xml:space="preserve"> not</w:t>
      </w:r>
      <w:r w:rsidR="00ED1BEE">
        <w:t xml:space="preserve"> </w:t>
      </w:r>
      <w:r w:rsidR="00213C4E">
        <w:t>have the</w:t>
      </w:r>
      <w:r w:rsidR="00ED1BEE">
        <w:t xml:space="preserve"> </w:t>
      </w:r>
      <w:r w:rsidR="006168F7">
        <w:t>same level of acceptance.</w:t>
      </w:r>
      <w:r w:rsidR="00920FCE">
        <w:fldChar w:fldCharType="begin">
          <w:fldData xml:space="preserve">PEVuZE5vdGU+PENpdGU+PEF1dGhvcj5GcmllYmVydDwvQXV0aG9yPjxZZWFyPjIwMjA8L1llYXI+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</w:fldData>
        </w:fldChar>
      </w:r>
      <w:r w:rsidR="005E54F0">
        <w:instrText xml:space="preserve"> ADDIN EN.CITE </w:instrText>
      </w:r>
      <w:r w:rsidR="005E54F0">
        <w:fldChar w:fldCharType="begin">
          <w:fldData xml:space="preserve">PEVuZE5vdGU+PENpdGU+PEF1dGhvcj5GcmllYmVydDwvQXV0aG9yPjxZZWFyPjIwMjA8L1llYXI+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</w:fldData>
        </w:fldChar>
      </w:r>
      <w:r w:rsidR="005E54F0">
        <w:instrText xml:space="preserve"> ADDIN EN.CITE.DATA </w:instrText>
      </w:r>
      <w:r w:rsidR="005E54F0">
        <w:fldChar w:fldCharType="end"/>
      </w:r>
      <w:r w:rsidR="00920FCE">
        <w:fldChar w:fldCharType="separate"/>
      </w:r>
      <w:r w:rsidR="005E54F0" w:rsidRPr="005E54F0">
        <w:rPr>
          <w:noProof/>
          <w:vertAlign w:val="superscript"/>
        </w:rPr>
        <w:t>324</w:t>
      </w:r>
      <w:r w:rsidR="00920FCE">
        <w:fldChar w:fldCharType="end"/>
      </w:r>
    </w:p>
    <w:p w14:paraId="01BDD65C" w14:textId="0E4B92A0" w:rsidR="006B4240" w:rsidRDefault="004B79EB" w:rsidP="00ED1BEE">
      <w:r>
        <w:t>This is one of the most challenging areas in communication with AYA:  u</w:t>
      </w:r>
      <w:r w:rsidRPr="004B79EB">
        <w:t>tilisation of</w:t>
      </w:r>
      <w:r>
        <w:t xml:space="preserve"> </w:t>
      </w:r>
      <w:r w:rsidRPr="004B79EB">
        <w:t xml:space="preserve">education and training tools to develop a framework and expertise for discussion </w:t>
      </w:r>
      <w:r>
        <w:t>may be</w:t>
      </w:r>
      <w:r w:rsidRPr="004B79EB">
        <w:t xml:space="preserve"> beneficial.  </w:t>
      </w:r>
    </w:p>
    <w:p w14:paraId="72918CC6" w14:textId="3486B174" w:rsidR="000E37D8" w:rsidRDefault="00A96AF2" w:rsidP="00A96AF2">
      <w:pPr>
        <w:pStyle w:val="Heading4"/>
      </w:pPr>
      <w:r>
        <w:t>7.3.3</w:t>
      </w:r>
      <w:r>
        <w:tab/>
        <w:t>Communication with the GP</w:t>
      </w:r>
    </w:p>
    <w:p w14:paraId="54D28D9A" w14:textId="1A5DEABD" w:rsidR="000E37D8" w:rsidRDefault="00215656" w:rsidP="000E37D8">
      <w:r w:rsidRPr="00215656">
        <w:t>The patient’s</w:t>
      </w:r>
      <w:r w:rsidR="00213C4E">
        <w:t xml:space="preserve"> GP</w:t>
      </w:r>
      <w:r w:rsidRPr="00215656">
        <w:t xml:space="preserve"> should be kept fully informed </w:t>
      </w:r>
      <w:r w:rsidR="00E05CCF">
        <w:t xml:space="preserve">by the treating team </w:t>
      </w:r>
      <w:r w:rsidRPr="00215656">
        <w:t>and involved in major developments in the patient’s illness path</w:t>
      </w:r>
      <w:r w:rsidR="0003216C">
        <w:t>way.</w:t>
      </w:r>
    </w:p>
    <w:p w14:paraId="080FFC63" w14:textId="3E79A83F" w:rsidR="0003216C" w:rsidRDefault="0003216C" w:rsidP="0003216C">
      <w:pPr>
        <w:pStyle w:val="Heading4"/>
      </w:pPr>
      <w:r>
        <w:t>7.3.4</w:t>
      </w:r>
      <w:r>
        <w:tab/>
        <w:t>Communication with</w:t>
      </w:r>
      <w:r w:rsidR="000967A2">
        <w:t>in</w:t>
      </w:r>
      <w:r>
        <w:t xml:space="preserve"> the treatment team</w:t>
      </w:r>
    </w:p>
    <w:p w14:paraId="6D4680DE" w14:textId="5C0AA798" w:rsidR="0003216C" w:rsidRPr="002133E0" w:rsidRDefault="0003216C" w:rsidP="0003216C">
      <w:r>
        <w:t>The cancer service should provide a r</w:t>
      </w:r>
      <w:r w:rsidRPr="00B819D7">
        <w:t xml:space="preserve">egular </w:t>
      </w:r>
      <w:r>
        <w:t>m</w:t>
      </w:r>
      <w:r w:rsidRPr="00B819D7">
        <w:t xml:space="preserve">ortality and </w:t>
      </w:r>
      <w:r>
        <w:t>m</w:t>
      </w:r>
      <w:r w:rsidRPr="00B819D7">
        <w:t xml:space="preserve">orbidity </w:t>
      </w:r>
      <w:r>
        <w:t>m</w:t>
      </w:r>
      <w:r w:rsidRPr="00B819D7">
        <w:t xml:space="preserve">eeting to review patient deaths </w:t>
      </w:r>
      <w:r>
        <w:t xml:space="preserve">as an important event </w:t>
      </w:r>
      <w:r w:rsidRPr="00B819D7">
        <w:t>for discussing cases, contribut</w:t>
      </w:r>
      <w:r>
        <w:t>e</w:t>
      </w:r>
      <w:r w:rsidRPr="00B819D7">
        <w:t xml:space="preserve"> to the governance of patient safety</w:t>
      </w:r>
      <w:r>
        <w:t xml:space="preserve"> (and potential system changes) </w:t>
      </w:r>
      <w:r w:rsidRPr="00B819D7">
        <w:t>facilitate peer support</w:t>
      </w:r>
      <w:r>
        <w:t xml:space="preserve">, </w:t>
      </w:r>
      <w:r w:rsidRPr="00B819D7">
        <w:t>and explor</w:t>
      </w:r>
      <w:r>
        <w:t>e</w:t>
      </w:r>
      <w:r w:rsidRPr="00B819D7">
        <w:t xml:space="preserve"> and clarify individual and team learning</w:t>
      </w:r>
      <w:r>
        <w:t>.</w:t>
      </w:r>
      <w:r>
        <w:fldChar w:fldCharType="begin"/>
      </w:r>
      <w:r w:rsidR="00ED4CA8">
        <w:instrText xml:space="preserve"> ADDIN EN.CITE &lt;EndNote&gt;&lt;Cite&gt;&lt;Author&gt;Smith&lt;/Author&gt;&lt;Year&gt;2016&lt;/Year&gt;&lt;RecNum&gt;16&lt;/RecNum&gt;&lt;DisplayText&gt;&lt;style face="superscript"&gt;42&lt;/style&gt;&lt;/DisplayText&gt;&lt;record&gt;&lt;rec-number&gt;16&lt;/rec-number&gt;&lt;foreign-keys&gt;&lt;key app="EN" db-id="2vzr02ev2z9xe3e2ds859xwv9wrsz99pza0t" timestamp="0"&gt;16&lt;/key&gt;&lt;/foreign-keys&gt;&lt;ref-type name="Government Document"&gt;46&lt;/ref-type&gt;&lt;contributors&gt;&lt;authors&gt;&lt;author&gt;Smith,S&lt;/author&gt;&lt;author&gt;Cable, M.&lt;/author&gt;&lt;author&gt;Mooney, S.&lt;/author&gt;&lt;author&gt;Taylor, R.&lt;/author&gt;&lt;/authors&gt;&lt;/contributors&gt;&lt;titles&gt;&lt;title&gt;The blueprint of care for teenagers and young adults with cancer, second edition.&lt;/title&gt;&lt;/titles&gt;&lt;dates&gt;&lt;year&gt;2016&lt;/year&gt;&lt;/dates&gt;&lt;publisher&gt;Teenage Cancer Trust.&lt;/publisher&gt;&lt;urls&gt;&lt;related-urls&gt;&lt;url&gt;https://www.teenagecancertrust.org/sites/default/files/BlueprintOfCare_2ndEdition.pdf&lt;/url&gt;&lt;/related-urls&gt;&lt;/urls&gt;&lt;/record&gt;&lt;/Cite&gt;&lt;/EndNote&gt;</w:instrText>
      </w:r>
      <w:r>
        <w:fldChar w:fldCharType="separate"/>
      </w:r>
      <w:r w:rsidR="00ED4CA8" w:rsidRPr="00ED4CA8">
        <w:rPr>
          <w:noProof/>
          <w:vertAlign w:val="superscript"/>
        </w:rPr>
        <w:t>42</w:t>
      </w:r>
      <w:r>
        <w:fldChar w:fldCharType="end"/>
      </w:r>
    </w:p>
    <w:p w14:paraId="2C8F2896" w14:textId="77777777" w:rsidR="000E37D8" w:rsidRDefault="000E37D8" w:rsidP="000E37D8"/>
    <w:p w14:paraId="236A20D3" w14:textId="77777777" w:rsidR="009243D3" w:rsidRPr="009243D3" w:rsidRDefault="009243D3" w:rsidP="009243D3">
      <w:pPr>
        <w:sectPr w:rsidR="009243D3" w:rsidRPr="009243D3" w:rsidSect="00353CE5">
          <w:headerReference w:type="even" r:id="rId13"/>
          <w:headerReference w:type="default" r:id="rId14"/>
          <w:footerReference w:type="default" r:id="rId15"/>
          <w:headerReference w:type="first" r:id="rId16"/>
          <w:pgSz w:w="11906" w:h="16838"/>
          <w:pgMar w:top="1440" w:right="1440" w:bottom="1440" w:left="1440" w:header="708" w:footer="708" w:gutter="0"/>
          <w:cols w:space="708"/>
          <w:titlePg/>
          <w:docGrid w:linePitch="360"/>
        </w:sectPr>
      </w:pPr>
    </w:p>
    <w:p w14:paraId="648EAB90" w14:textId="67ED9561" w:rsidR="001954A9" w:rsidRPr="00124955" w:rsidRDefault="00FE0D50" w:rsidP="00B03532">
      <w:pPr>
        <w:pStyle w:val="Heading1"/>
      </w:pPr>
      <w:bookmarkStart w:id="631" w:name="_Appendix_1"/>
      <w:bookmarkStart w:id="632" w:name="_Appendix_2"/>
      <w:bookmarkStart w:id="633" w:name="_Glossary"/>
      <w:bookmarkStart w:id="634" w:name="_Reference_List"/>
      <w:bookmarkStart w:id="635" w:name="_Toc79409311"/>
      <w:bookmarkEnd w:id="631"/>
      <w:bookmarkEnd w:id="632"/>
      <w:bookmarkEnd w:id="633"/>
      <w:bookmarkEnd w:id="634"/>
      <w:r>
        <w:lastRenderedPageBreak/>
        <w:t>Contributors and reviewers</w:t>
      </w:r>
      <w:bookmarkEnd w:id="635"/>
    </w:p>
    <w:p w14:paraId="1D7E2AE5" w14:textId="4B115EB4" w:rsidR="003850D9" w:rsidRDefault="001954A9" w:rsidP="00535E11">
      <w:pPr>
        <w:pStyle w:val="Heading2"/>
      </w:pPr>
      <w:bookmarkStart w:id="636" w:name="_Toc482951833"/>
      <w:bookmarkStart w:id="637" w:name="_Toc76463252"/>
      <w:bookmarkStart w:id="638" w:name="_Toc76733879"/>
      <w:bookmarkStart w:id="639" w:name="_Toc76734263"/>
      <w:bookmarkStart w:id="640" w:name="_Toc79135513"/>
      <w:bookmarkStart w:id="641" w:name="_Toc79135980"/>
      <w:bookmarkStart w:id="642" w:name="_Toc79408457"/>
      <w:bookmarkStart w:id="643" w:name="_Toc79409312"/>
      <w:r w:rsidRPr="00124955">
        <w:t>Primary author</w:t>
      </w:r>
      <w:bookmarkEnd w:id="636"/>
      <w:bookmarkEnd w:id="637"/>
      <w:bookmarkEnd w:id="638"/>
      <w:bookmarkEnd w:id="639"/>
      <w:bookmarkEnd w:id="640"/>
      <w:bookmarkEnd w:id="641"/>
      <w:bookmarkEnd w:id="642"/>
      <w:bookmarkEnd w:id="643"/>
    </w:p>
    <w:p w14:paraId="04001C46" w14:textId="49B441E0" w:rsidR="003B30D7" w:rsidRPr="00124955" w:rsidRDefault="001954A9" w:rsidP="00782C36">
      <w:pPr>
        <w:spacing w:line="276" w:lineRule="auto"/>
      </w:pPr>
      <w:r w:rsidRPr="00445E3C">
        <w:rPr>
          <w:b/>
          <w:bCs/>
        </w:rPr>
        <w:t>Chris Williams,</w:t>
      </w:r>
      <w:r w:rsidRPr="00124955">
        <w:t xml:space="preserve"> Nurse Consultant</w:t>
      </w:r>
      <w:r w:rsidR="0041760F" w:rsidRPr="00124955">
        <w:t xml:space="preserve">, </w:t>
      </w:r>
      <w:r w:rsidR="0041760F">
        <w:t>Victorian</w:t>
      </w:r>
      <w:r w:rsidR="0008476B">
        <w:t xml:space="preserve"> </w:t>
      </w:r>
      <w:r w:rsidRPr="00124955">
        <w:t>Paediatric Integrated Cancer Service</w:t>
      </w:r>
    </w:p>
    <w:p w14:paraId="56814D7C" w14:textId="7A52502E" w:rsidR="004513EA" w:rsidRPr="005408E2" w:rsidRDefault="00062BFC" w:rsidP="00535E11">
      <w:pPr>
        <w:pStyle w:val="Heading2"/>
      </w:pPr>
      <w:r>
        <w:t>Expert working group</w:t>
      </w:r>
    </w:p>
    <w:p w14:paraId="36967A65" w14:textId="0531202E" w:rsidR="00203E26" w:rsidRPr="00203E26" w:rsidRDefault="00203E26" w:rsidP="00203E26">
      <w:pPr>
        <w:rPr>
          <w:color w:val="000000" w:themeColor="text1"/>
        </w:rPr>
      </w:pPr>
      <w:r w:rsidRPr="007F568A">
        <w:rPr>
          <w:b/>
          <w:bCs/>
          <w:color w:val="000000" w:themeColor="text1"/>
        </w:rPr>
        <w:t>Professor Ian Olver</w:t>
      </w:r>
      <w:r w:rsidR="00A73D93">
        <w:rPr>
          <w:color w:val="000000" w:themeColor="text1"/>
        </w:rPr>
        <w:t xml:space="preserve"> (Chair) </w:t>
      </w:r>
      <w:r w:rsidRPr="00203E26">
        <w:rPr>
          <w:color w:val="000000" w:themeColor="text1"/>
        </w:rPr>
        <w:t>Professorial Research Fellow, University of Adelaide, SA</w:t>
      </w:r>
    </w:p>
    <w:p w14:paraId="16025D4A" w14:textId="5BF92802" w:rsidR="003314FB" w:rsidRPr="00203E26" w:rsidRDefault="002D6B6A" w:rsidP="003314FB">
      <w:pPr>
        <w:rPr>
          <w:color w:val="000000" w:themeColor="text1"/>
        </w:rPr>
      </w:pPr>
      <w:r>
        <w:rPr>
          <w:b/>
          <w:bCs/>
          <w:color w:val="000000" w:themeColor="text1"/>
        </w:rPr>
        <w:t>Associate Professor</w:t>
      </w:r>
      <w:r w:rsidR="003314FB" w:rsidRPr="007F568A">
        <w:rPr>
          <w:b/>
          <w:bCs/>
          <w:color w:val="000000" w:themeColor="text1"/>
        </w:rPr>
        <w:t xml:space="preserve"> Antoinette Anazodo</w:t>
      </w:r>
      <w:r w:rsidR="003314FB">
        <w:rPr>
          <w:color w:val="000000" w:themeColor="text1"/>
        </w:rPr>
        <w:t xml:space="preserve"> Paediatric and Adolescent Oncologist, Sydney Children’s Hospital &amp; Prince of Wales Hospital, </w:t>
      </w:r>
      <w:r w:rsidR="003314FB" w:rsidRPr="00203E26">
        <w:rPr>
          <w:color w:val="000000" w:themeColor="text1"/>
        </w:rPr>
        <w:t>Director, Sydney Youth Cancer Service, NSW</w:t>
      </w:r>
    </w:p>
    <w:p w14:paraId="2B782D8A" w14:textId="23920F91" w:rsidR="003314FB" w:rsidRPr="003E0835" w:rsidRDefault="003314FB" w:rsidP="003314FB">
      <w:pPr>
        <w:rPr>
          <w:color w:val="000000" w:themeColor="text1"/>
        </w:rPr>
      </w:pPr>
      <w:r w:rsidRPr="007F568A">
        <w:rPr>
          <w:b/>
          <w:bCs/>
          <w:color w:val="000000" w:themeColor="text1"/>
        </w:rPr>
        <w:t>Ms Julia Brancato</w:t>
      </w:r>
      <w:r w:rsidRPr="003E0835">
        <w:rPr>
          <w:color w:val="000000" w:themeColor="text1"/>
        </w:rPr>
        <w:t xml:space="preserve"> Optimal Care Pathways</w:t>
      </w:r>
      <w:r w:rsidR="00C14970">
        <w:rPr>
          <w:color w:val="000000" w:themeColor="text1"/>
        </w:rPr>
        <w:t xml:space="preserve"> Lead</w:t>
      </w:r>
      <w:r w:rsidRPr="003E0835">
        <w:rPr>
          <w:color w:val="000000" w:themeColor="text1"/>
        </w:rPr>
        <w:t xml:space="preserve">, Cancer Council Victoria </w:t>
      </w:r>
    </w:p>
    <w:p w14:paraId="73AE8B4D" w14:textId="77777777" w:rsidR="003314FB" w:rsidRDefault="003314FB" w:rsidP="003314FB">
      <w:pPr>
        <w:rPr>
          <w:color w:val="000000" w:themeColor="text1"/>
        </w:rPr>
      </w:pPr>
      <w:r w:rsidRPr="007F568A">
        <w:rPr>
          <w:b/>
          <w:bCs/>
          <w:color w:val="000000" w:themeColor="text1"/>
        </w:rPr>
        <w:t>Dr Peter Downie</w:t>
      </w:r>
      <w:r>
        <w:rPr>
          <w:color w:val="000000" w:themeColor="text1"/>
        </w:rPr>
        <w:t xml:space="preserve"> </w:t>
      </w:r>
      <w:r w:rsidRPr="00583A44">
        <w:rPr>
          <w:color w:val="000000" w:themeColor="text1"/>
        </w:rPr>
        <w:t>Head of Unit, Paediatric Haematology–Oncology</w:t>
      </w:r>
      <w:r>
        <w:rPr>
          <w:color w:val="000000" w:themeColor="text1"/>
        </w:rPr>
        <w:t xml:space="preserve">; </w:t>
      </w:r>
      <w:r w:rsidRPr="00583A44">
        <w:rPr>
          <w:color w:val="000000" w:themeColor="text1"/>
        </w:rPr>
        <w:t>Director, Children’s Cancer Centre</w:t>
      </w:r>
      <w:r>
        <w:rPr>
          <w:color w:val="000000" w:themeColor="text1"/>
        </w:rPr>
        <w:t xml:space="preserve"> </w:t>
      </w:r>
      <w:r w:rsidRPr="00203E26">
        <w:rPr>
          <w:color w:val="000000" w:themeColor="text1"/>
        </w:rPr>
        <w:t>Children’s Cancer Centre, Monash Children’s Hospital, VIC</w:t>
      </w:r>
    </w:p>
    <w:p w14:paraId="01D36562" w14:textId="77777777" w:rsidR="00780300" w:rsidRPr="00203E26" w:rsidRDefault="00780300" w:rsidP="00780300">
      <w:pPr>
        <w:rPr>
          <w:color w:val="000000" w:themeColor="text1"/>
        </w:rPr>
      </w:pPr>
      <w:r w:rsidRPr="00E20393">
        <w:rPr>
          <w:b/>
          <w:bCs/>
          <w:color w:val="000000" w:themeColor="text1"/>
        </w:rPr>
        <w:t>Julia Drake</w:t>
      </w:r>
      <w:r>
        <w:rPr>
          <w:color w:val="000000" w:themeColor="text1"/>
        </w:rPr>
        <w:t xml:space="preserve"> </w:t>
      </w:r>
      <w:r w:rsidRPr="00203E26">
        <w:rPr>
          <w:color w:val="000000" w:themeColor="text1"/>
        </w:rPr>
        <w:t>Social Worker, Hunter</w:t>
      </w:r>
      <w:r>
        <w:rPr>
          <w:color w:val="000000" w:themeColor="text1"/>
        </w:rPr>
        <w:t xml:space="preserve"> and Northern NSW</w:t>
      </w:r>
      <w:r w:rsidRPr="00203E26">
        <w:rPr>
          <w:color w:val="000000" w:themeColor="text1"/>
        </w:rPr>
        <w:t xml:space="preserve"> Youth Cancer Service</w:t>
      </w:r>
      <w:r>
        <w:rPr>
          <w:color w:val="000000" w:themeColor="text1"/>
        </w:rPr>
        <w:t>, Calvary Mater Hospital, Waratah, NSW.</w:t>
      </w:r>
    </w:p>
    <w:p w14:paraId="2B2AA32A" w14:textId="2F3877F3" w:rsidR="00780300" w:rsidRDefault="00836C74" w:rsidP="00780300">
      <w:pPr>
        <w:rPr>
          <w:color w:val="000000" w:themeColor="text1"/>
        </w:rPr>
      </w:pPr>
      <w:r>
        <w:rPr>
          <w:b/>
          <w:bCs/>
          <w:color w:val="000000" w:themeColor="text1"/>
        </w:rPr>
        <w:t xml:space="preserve">Dr </w:t>
      </w:r>
      <w:r w:rsidR="00780300" w:rsidRPr="007F568A">
        <w:rPr>
          <w:b/>
          <w:bCs/>
          <w:color w:val="000000" w:themeColor="text1"/>
        </w:rPr>
        <w:t>Toni Lindsa</w:t>
      </w:r>
      <w:r>
        <w:rPr>
          <w:b/>
          <w:bCs/>
          <w:color w:val="000000" w:themeColor="text1"/>
        </w:rPr>
        <w:t xml:space="preserve">y </w:t>
      </w:r>
      <w:r w:rsidR="007F43B0" w:rsidRPr="007F43B0">
        <w:rPr>
          <w:color w:val="000000" w:themeColor="text1"/>
        </w:rPr>
        <w:t>Senior Clinical Psychologist/Allied Health Manager, Chris O’Brien Lifehouse, Camperdown, NSW</w:t>
      </w:r>
    </w:p>
    <w:p w14:paraId="4FE13CAD" w14:textId="5C167F28" w:rsidR="00780300" w:rsidRPr="00203E26" w:rsidRDefault="00780300" w:rsidP="00780300">
      <w:pPr>
        <w:rPr>
          <w:color w:val="000000" w:themeColor="text1"/>
        </w:rPr>
      </w:pPr>
      <w:r w:rsidRPr="007F568A">
        <w:rPr>
          <w:b/>
          <w:bCs/>
          <w:color w:val="000000" w:themeColor="text1"/>
        </w:rPr>
        <w:t>Associate Professor Maria McCarthy</w:t>
      </w:r>
      <w:r>
        <w:rPr>
          <w:color w:val="000000" w:themeColor="text1"/>
        </w:rPr>
        <w:t xml:space="preserve"> </w:t>
      </w:r>
      <w:r w:rsidRPr="00203E26">
        <w:rPr>
          <w:color w:val="000000" w:themeColor="text1"/>
        </w:rPr>
        <w:t>Coordinator</w:t>
      </w:r>
      <w:r>
        <w:rPr>
          <w:color w:val="000000" w:themeColor="text1"/>
        </w:rPr>
        <w:t xml:space="preserve">, </w:t>
      </w:r>
      <w:r w:rsidRPr="00203E26">
        <w:rPr>
          <w:color w:val="000000" w:themeColor="text1"/>
        </w:rPr>
        <w:t>Psycho-Oncology Program</w:t>
      </w:r>
      <w:r>
        <w:rPr>
          <w:color w:val="000000" w:themeColor="text1"/>
        </w:rPr>
        <w:t xml:space="preserve">, </w:t>
      </w:r>
      <w:r w:rsidRPr="00203E26">
        <w:rPr>
          <w:color w:val="000000" w:themeColor="text1"/>
        </w:rPr>
        <w:t>R</w:t>
      </w:r>
      <w:r>
        <w:rPr>
          <w:color w:val="000000" w:themeColor="text1"/>
        </w:rPr>
        <w:t>oyal Children’s Hospital,</w:t>
      </w:r>
      <w:r w:rsidRPr="00203E26">
        <w:rPr>
          <w:color w:val="000000" w:themeColor="text1"/>
        </w:rPr>
        <w:t xml:space="preserve"> Melbourne</w:t>
      </w:r>
      <w:r>
        <w:rPr>
          <w:color w:val="000000" w:themeColor="text1"/>
        </w:rPr>
        <w:t xml:space="preserve"> </w:t>
      </w:r>
      <w:r w:rsidRPr="00203E26">
        <w:rPr>
          <w:color w:val="000000" w:themeColor="text1"/>
        </w:rPr>
        <w:t>VIC</w:t>
      </w:r>
    </w:p>
    <w:p w14:paraId="5217641C" w14:textId="556597DD" w:rsidR="003314FB" w:rsidRPr="00780300" w:rsidRDefault="00780300" w:rsidP="00203E26">
      <w:pPr>
        <w:rPr>
          <w:color w:val="000000" w:themeColor="text1"/>
        </w:rPr>
      </w:pPr>
      <w:r w:rsidRPr="00782B53">
        <w:rPr>
          <w:b/>
          <w:bCs/>
          <w:color w:val="000000" w:themeColor="text1"/>
        </w:rPr>
        <w:t>Dr Wayne Nicholls</w:t>
      </w:r>
      <w:r>
        <w:rPr>
          <w:color w:val="000000" w:themeColor="text1"/>
        </w:rPr>
        <w:t xml:space="preserve"> </w:t>
      </w:r>
      <w:r w:rsidRPr="00203E26">
        <w:rPr>
          <w:color w:val="000000" w:themeColor="text1"/>
        </w:rPr>
        <w:t>Director, Oncology Services</w:t>
      </w:r>
      <w:r>
        <w:rPr>
          <w:color w:val="000000" w:themeColor="text1"/>
        </w:rPr>
        <w:t xml:space="preserve"> Group</w:t>
      </w:r>
      <w:r w:rsidRPr="00203E26">
        <w:rPr>
          <w:color w:val="000000" w:themeColor="text1"/>
        </w:rPr>
        <w:t xml:space="preserve">, </w:t>
      </w:r>
      <w:r>
        <w:rPr>
          <w:color w:val="000000" w:themeColor="text1"/>
        </w:rPr>
        <w:t>Senior Staff Specialist, Paediatric Oncology, Queensland Children’s Hospital, South Brisbane, QLD.</w:t>
      </w:r>
    </w:p>
    <w:p w14:paraId="45E24683" w14:textId="7BDF094F" w:rsidR="00203E26" w:rsidRDefault="00072DF9" w:rsidP="00203E26">
      <w:pPr>
        <w:rPr>
          <w:color w:val="000000" w:themeColor="text1"/>
        </w:rPr>
      </w:pPr>
      <w:r w:rsidRPr="007F568A">
        <w:rPr>
          <w:b/>
          <w:bCs/>
          <w:color w:val="000000" w:themeColor="text1"/>
        </w:rPr>
        <w:t xml:space="preserve">Dr </w:t>
      </w:r>
      <w:r w:rsidR="00203E26" w:rsidRPr="007F568A">
        <w:rPr>
          <w:b/>
          <w:bCs/>
          <w:color w:val="000000" w:themeColor="text1"/>
        </w:rPr>
        <w:t>Michael Osborn</w:t>
      </w:r>
      <w:r>
        <w:rPr>
          <w:color w:val="000000" w:themeColor="text1"/>
        </w:rPr>
        <w:t xml:space="preserve"> </w:t>
      </w:r>
      <w:r w:rsidR="00AE3C61">
        <w:rPr>
          <w:color w:val="000000" w:themeColor="text1"/>
        </w:rPr>
        <w:t>Haematologist</w:t>
      </w:r>
      <w:r w:rsidR="000405A4">
        <w:rPr>
          <w:color w:val="000000" w:themeColor="text1"/>
        </w:rPr>
        <w:t>,</w:t>
      </w:r>
      <w:r>
        <w:rPr>
          <w:color w:val="000000" w:themeColor="text1"/>
        </w:rPr>
        <w:t xml:space="preserve"> </w:t>
      </w:r>
      <w:r w:rsidR="00AE3C61">
        <w:rPr>
          <w:color w:val="000000" w:themeColor="text1"/>
        </w:rPr>
        <w:t xml:space="preserve">Lead Clinician, </w:t>
      </w:r>
      <w:r w:rsidR="00203E26" w:rsidRPr="00203E26">
        <w:rPr>
          <w:color w:val="000000" w:themeColor="text1"/>
        </w:rPr>
        <w:t>Youth Cancer Service</w:t>
      </w:r>
      <w:r w:rsidR="000405A4">
        <w:rPr>
          <w:color w:val="000000" w:themeColor="text1"/>
        </w:rPr>
        <w:t>,</w:t>
      </w:r>
      <w:r w:rsidR="00203E26" w:rsidRPr="00203E26">
        <w:rPr>
          <w:color w:val="000000" w:themeColor="text1"/>
        </w:rPr>
        <w:t xml:space="preserve"> SA/NT</w:t>
      </w:r>
    </w:p>
    <w:p w14:paraId="04C3E398" w14:textId="03860951" w:rsidR="009968E2" w:rsidRPr="00203E26" w:rsidRDefault="009968E2" w:rsidP="009968E2">
      <w:pPr>
        <w:rPr>
          <w:color w:val="000000" w:themeColor="text1"/>
        </w:rPr>
      </w:pPr>
      <w:r w:rsidRPr="007F568A">
        <w:rPr>
          <w:b/>
          <w:bCs/>
          <w:color w:val="000000" w:themeColor="text1"/>
        </w:rPr>
        <w:t>Meg Plaster</w:t>
      </w:r>
      <w:r>
        <w:rPr>
          <w:color w:val="000000" w:themeColor="text1"/>
        </w:rPr>
        <w:t xml:space="preserve"> Service </w:t>
      </w:r>
      <w:r w:rsidRPr="00203E26">
        <w:rPr>
          <w:color w:val="000000" w:themeColor="text1"/>
        </w:rPr>
        <w:t>Manager and C</w:t>
      </w:r>
      <w:r>
        <w:rPr>
          <w:color w:val="000000" w:themeColor="text1"/>
        </w:rPr>
        <w:t xml:space="preserve">ancer </w:t>
      </w:r>
      <w:r w:rsidR="00D81181">
        <w:rPr>
          <w:color w:val="000000" w:themeColor="text1"/>
        </w:rPr>
        <w:t xml:space="preserve">Nurse </w:t>
      </w:r>
      <w:r>
        <w:rPr>
          <w:color w:val="000000" w:themeColor="text1"/>
        </w:rPr>
        <w:t>Coordinator</w:t>
      </w:r>
      <w:r w:rsidRPr="00203E26">
        <w:rPr>
          <w:color w:val="000000" w:themeColor="text1"/>
        </w:rPr>
        <w:t xml:space="preserve">, Youth Cancer Service </w:t>
      </w:r>
      <w:r w:rsidRPr="00E13B10">
        <w:rPr>
          <w:color w:val="000000" w:themeColor="text1"/>
        </w:rPr>
        <w:t>WA</w:t>
      </w:r>
    </w:p>
    <w:p w14:paraId="36752378" w14:textId="738E7CF5" w:rsidR="009968E2" w:rsidRPr="00203E26" w:rsidRDefault="009968E2" w:rsidP="00203E26">
      <w:pPr>
        <w:rPr>
          <w:color w:val="000000" w:themeColor="text1"/>
        </w:rPr>
      </w:pPr>
      <w:r w:rsidRPr="007F568A">
        <w:rPr>
          <w:b/>
          <w:bCs/>
          <w:color w:val="000000" w:themeColor="text1"/>
        </w:rPr>
        <w:t>Professor Susan Sawyer</w:t>
      </w:r>
      <w:r>
        <w:rPr>
          <w:color w:val="000000" w:themeColor="text1"/>
        </w:rPr>
        <w:t xml:space="preserve"> </w:t>
      </w:r>
      <w:r w:rsidRPr="00614744">
        <w:rPr>
          <w:color w:val="000000" w:themeColor="text1"/>
        </w:rPr>
        <w:t>Chair of Adolescent Health</w:t>
      </w:r>
      <w:r>
        <w:rPr>
          <w:color w:val="000000" w:themeColor="text1"/>
        </w:rPr>
        <w:t xml:space="preserve">, </w:t>
      </w:r>
      <w:r w:rsidRPr="00614744">
        <w:rPr>
          <w:color w:val="000000" w:themeColor="text1"/>
        </w:rPr>
        <w:t>Department of Paediatrics, The University of Melbourne</w:t>
      </w:r>
      <w:r>
        <w:rPr>
          <w:color w:val="000000" w:themeColor="text1"/>
        </w:rPr>
        <w:t xml:space="preserve">; </w:t>
      </w:r>
      <w:r w:rsidRPr="00614744">
        <w:rPr>
          <w:color w:val="000000" w:themeColor="text1"/>
        </w:rPr>
        <w:t>Director, Centre for Adolescent Health</w:t>
      </w:r>
      <w:r>
        <w:rPr>
          <w:color w:val="000000" w:themeColor="text1"/>
        </w:rPr>
        <w:t xml:space="preserve">, </w:t>
      </w:r>
      <w:r w:rsidRPr="00614744">
        <w:rPr>
          <w:color w:val="000000" w:themeColor="text1"/>
        </w:rPr>
        <w:t>Royal Children’s Hospital</w:t>
      </w:r>
      <w:r w:rsidR="00454863">
        <w:rPr>
          <w:color w:val="000000" w:themeColor="text1"/>
        </w:rPr>
        <w:t>;</w:t>
      </w:r>
      <w:r>
        <w:rPr>
          <w:color w:val="000000" w:themeColor="text1"/>
        </w:rPr>
        <w:t xml:space="preserve"> </w:t>
      </w:r>
      <w:r w:rsidRPr="00614744">
        <w:rPr>
          <w:color w:val="000000" w:themeColor="text1"/>
        </w:rPr>
        <w:t>Murdoch Children’s Research Institute</w:t>
      </w:r>
      <w:r>
        <w:rPr>
          <w:color w:val="000000" w:themeColor="text1"/>
        </w:rPr>
        <w:t>, Melbourne, VIC</w:t>
      </w:r>
    </w:p>
    <w:p w14:paraId="14B7F6EB" w14:textId="4233F302" w:rsidR="00203E26" w:rsidRPr="00203E26" w:rsidRDefault="00072DF9" w:rsidP="00203E26">
      <w:pPr>
        <w:rPr>
          <w:color w:val="000000" w:themeColor="text1"/>
        </w:rPr>
      </w:pPr>
      <w:r w:rsidRPr="007F568A">
        <w:rPr>
          <w:b/>
          <w:bCs/>
          <w:color w:val="000000" w:themeColor="text1"/>
        </w:rPr>
        <w:t xml:space="preserve">Professor </w:t>
      </w:r>
      <w:r w:rsidR="00203E26" w:rsidRPr="007F568A">
        <w:rPr>
          <w:b/>
          <w:bCs/>
          <w:color w:val="000000" w:themeColor="text1"/>
        </w:rPr>
        <w:t>John Seymour</w:t>
      </w:r>
      <w:r>
        <w:rPr>
          <w:color w:val="000000" w:themeColor="text1"/>
        </w:rPr>
        <w:t xml:space="preserve"> </w:t>
      </w:r>
      <w:r w:rsidR="00203E26" w:rsidRPr="00203E26">
        <w:rPr>
          <w:color w:val="000000" w:themeColor="text1"/>
        </w:rPr>
        <w:t>Director</w:t>
      </w:r>
      <w:r>
        <w:rPr>
          <w:color w:val="000000" w:themeColor="text1"/>
        </w:rPr>
        <w:t xml:space="preserve"> </w:t>
      </w:r>
      <w:r w:rsidR="00203E26" w:rsidRPr="00203E26">
        <w:rPr>
          <w:color w:val="000000" w:themeColor="text1"/>
        </w:rPr>
        <w:t>Clinical Haematology, P</w:t>
      </w:r>
      <w:r w:rsidR="00AE3C61">
        <w:rPr>
          <w:color w:val="000000" w:themeColor="text1"/>
        </w:rPr>
        <w:t>eter MacCallum Cancer Centre</w:t>
      </w:r>
      <w:r w:rsidR="00203E26" w:rsidRPr="00203E26">
        <w:rPr>
          <w:color w:val="000000" w:themeColor="text1"/>
        </w:rPr>
        <w:t xml:space="preserve"> &amp; Royal Melbourne, VIC</w:t>
      </w:r>
    </w:p>
    <w:p w14:paraId="4B751F52" w14:textId="436D8626" w:rsidR="00203E26" w:rsidRPr="00203E26" w:rsidRDefault="005D195C" w:rsidP="00203E26">
      <w:pPr>
        <w:rPr>
          <w:color w:val="000000" w:themeColor="text1"/>
        </w:rPr>
      </w:pPr>
      <w:r w:rsidRPr="007F568A">
        <w:rPr>
          <w:b/>
          <w:bCs/>
          <w:color w:val="000000" w:themeColor="text1"/>
        </w:rPr>
        <w:t xml:space="preserve">Professor </w:t>
      </w:r>
      <w:r w:rsidR="00203E26" w:rsidRPr="007F568A">
        <w:rPr>
          <w:b/>
          <w:bCs/>
          <w:color w:val="000000" w:themeColor="text1"/>
        </w:rPr>
        <w:t>Euan Walpol</w:t>
      </w:r>
      <w:r w:rsidRPr="007F568A">
        <w:rPr>
          <w:b/>
          <w:bCs/>
          <w:color w:val="000000" w:themeColor="text1"/>
        </w:rPr>
        <w:t>e</w:t>
      </w:r>
      <w:r>
        <w:rPr>
          <w:color w:val="000000" w:themeColor="text1"/>
        </w:rPr>
        <w:t xml:space="preserve"> </w:t>
      </w:r>
      <w:r w:rsidR="00064934">
        <w:rPr>
          <w:color w:val="000000" w:themeColor="text1"/>
        </w:rPr>
        <w:t xml:space="preserve">Medical </w:t>
      </w:r>
      <w:r w:rsidR="00203E26" w:rsidRPr="00203E26">
        <w:rPr>
          <w:color w:val="000000" w:themeColor="text1"/>
        </w:rPr>
        <w:t xml:space="preserve">Director, </w:t>
      </w:r>
      <w:r w:rsidR="00064934">
        <w:rPr>
          <w:color w:val="000000" w:themeColor="text1"/>
        </w:rPr>
        <w:t xml:space="preserve">Division of </w:t>
      </w:r>
      <w:r w:rsidR="00203E26" w:rsidRPr="00203E26">
        <w:rPr>
          <w:color w:val="000000" w:themeColor="text1"/>
        </w:rPr>
        <w:t xml:space="preserve">Cancer Services, Princess Alexandra Hospital, </w:t>
      </w:r>
      <w:r w:rsidR="00064934">
        <w:rPr>
          <w:color w:val="000000" w:themeColor="text1"/>
        </w:rPr>
        <w:t xml:space="preserve">Woolloongabba, </w:t>
      </w:r>
      <w:r w:rsidR="00203E26" w:rsidRPr="00203E26">
        <w:rPr>
          <w:color w:val="000000" w:themeColor="text1"/>
        </w:rPr>
        <w:t>QLD</w:t>
      </w:r>
    </w:p>
    <w:p w14:paraId="62A8103C" w14:textId="220E1835" w:rsidR="003B30D7" w:rsidRDefault="00C965B9" w:rsidP="00124EB5">
      <w:pPr>
        <w:pStyle w:val="Heading2"/>
      </w:pPr>
      <w:r>
        <w:lastRenderedPageBreak/>
        <w:t>Medical colleges and peak organisations invited to provide feedback</w:t>
      </w:r>
    </w:p>
    <w:p w14:paraId="11C38079" w14:textId="103F0F1C" w:rsidR="00C965B9" w:rsidRPr="00C965B9" w:rsidRDefault="00C965B9" w:rsidP="00C965B9">
      <w:pPr>
        <w:rPr>
          <w:color w:val="FF0000"/>
        </w:rPr>
      </w:pPr>
      <w:r w:rsidRPr="00C965B9">
        <w:rPr>
          <w:color w:val="FF0000"/>
        </w:rPr>
        <w:t>To be completed</w:t>
      </w:r>
    </w:p>
    <w:p w14:paraId="32AEFCE2" w14:textId="4F9370A8" w:rsidR="00084EC7" w:rsidRPr="00084EC7" w:rsidRDefault="003B30D7" w:rsidP="00124EB5">
      <w:pPr>
        <w:pStyle w:val="Heading2"/>
      </w:pPr>
      <w:bookmarkStart w:id="644" w:name="_Toc76463253"/>
      <w:bookmarkStart w:id="645" w:name="_Toc76733880"/>
      <w:bookmarkStart w:id="646" w:name="_Toc76734264"/>
      <w:bookmarkStart w:id="647" w:name="_Toc79135514"/>
      <w:bookmarkStart w:id="648" w:name="_Toc79135981"/>
      <w:bookmarkStart w:id="649" w:name="_Toc79408458"/>
      <w:bookmarkStart w:id="650" w:name="_Toc79409313"/>
      <w:r>
        <w:t>Project steering group</w:t>
      </w:r>
      <w:r w:rsidR="00084EC7" w:rsidRPr="00084EC7">
        <w:t xml:space="preserve"> committee</w:t>
      </w:r>
      <w:bookmarkEnd w:id="644"/>
      <w:bookmarkEnd w:id="645"/>
      <w:bookmarkEnd w:id="646"/>
      <w:bookmarkEnd w:id="647"/>
      <w:bookmarkEnd w:id="648"/>
      <w:bookmarkEnd w:id="649"/>
      <w:bookmarkEnd w:id="650"/>
    </w:p>
    <w:p w14:paraId="6767A161" w14:textId="4CEF99E9" w:rsidR="00084EC7" w:rsidRPr="00084EC7" w:rsidRDefault="00084EC7" w:rsidP="00005908">
      <w:r w:rsidRPr="00445E3C">
        <w:rPr>
          <w:b/>
          <w:bCs/>
        </w:rPr>
        <w:t>Dr Jeremy Lewin</w:t>
      </w:r>
      <w:r w:rsidR="00445E3C">
        <w:rPr>
          <w:b/>
          <w:bCs/>
        </w:rPr>
        <w:t xml:space="preserve"> </w:t>
      </w:r>
      <w:r w:rsidRPr="00084EC7">
        <w:t xml:space="preserve">Medical </w:t>
      </w:r>
      <w:r w:rsidR="000B011A" w:rsidRPr="000B011A">
        <w:t>Oncologist, Peter MacCallum Cancer Centre</w:t>
      </w:r>
      <w:r w:rsidR="000B011A">
        <w:t xml:space="preserve">; </w:t>
      </w:r>
      <w:r w:rsidR="000B011A" w:rsidRPr="000B011A">
        <w:t>Medical Director, ONTrac at Peter Mac Victorian Adolescent &amp; Young Adult Cancer Service</w:t>
      </w:r>
      <w:r w:rsidR="00AB6873">
        <w:t>, Melbourne, VIC</w:t>
      </w:r>
    </w:p>
    <w:p w14:paraId="0DA6F510" w14:textId="21D5A305" w:rsidR="00084EC7" w:rsidRPr="00084EC7" w:rsidRDefault="00084EC7" w:rsidP="004043DF">
      <w:r w:rsidRPr="00C20360">
        <w:rPr>
          <w:b/>
          <w:bCs/>
        </w:rPr>
        <w:t>Kate Thompson</w:t>
      </w:r>
      <w:r w:rsidRPr="00084EC7">
        <w:t xml:space="preserve"> Program Manager, ONTrac at Peter Mac Victorian Adolescent &amp; Young Adult Cancer Service</w:t>
      </w:r>
      <w:r w:rsidR="00E46192">
        <w:t>, Melbourne, VIC</w:t>
      </w:r>
    </w:p>
    <w:p w14:paraId="59140CBA" w14:textId="32B10D36" w:rsidR="00084EC7" w:rsidRPr="00084EC7" w:rsidRDefault="00084EC7" w:rsidP="009A471B">
      <w:r w:rsidRPr="00E46192">
        <w:rPr>
          <w:b/>
          <w:bCs/>
        </w:rPr>
        <w:t>Dr Lisa Orme</w:t>
      </w:r>
      <w:r w:rsidRPr="00084EC7">
        <w:tab/>
        <w:t>Paediatric/Adolescent Oncologist, Children’s Cancer Centre, Royal Children’s Hospital, Melbourne</w:t>
      </w:r>
      <w:r w:rsidR="00E46192">
        <w:t>, VIC</w:t>
      </w:r>
    </w:p>
    <w:p w14:paraId="713911F6" w14:textId="4848C687" w:rsidR="00084EC7" w:rsidRPr="00084EC7" w:rsidRDefault="00084EC7" w:rsidP="000F0758">
      <w:r w:rsidRPr="004639FF">
        <w:rPr>
          <w:b/>
          <w:bCs/>
        </w:rPr>
        <w:t>Tarnya Hotchkin</w:t>
      </w:r>
      <w:r w:rsidR="004639FF">
        <w:t xml:space="preserve"> Adolescent Young Adult </w:t>
      </w:r>
      <w:r w:rsidR="00C76359">
        <w:t xml:space="preserve">Clinical </w:t>
      </w:r>
      <w:r w:rsidRPr="00084EC7">
        <w:t>Nurse Consultant, Children’s Cancer Centre, Royal Children’s Hospital, Melbourne.</w:t>
      </w:r>
    </w:p>
    <w:p w14:paraId="3572F4C4" w14:textId="58D13337" w:rsidR="00084EC7" w:rsidRPr="00084EC7" w:rsidRDefault="00084EC7" w:rsidP="00AD2B9D">
      <w:r w:rsidRPr="00C76359">
        <w:rPr>
          <w:b/>
          <w:bCs/>
        </w:rPr>
        <w:t>Justine Carder</w:t>
      </w:r>
      <w:r w:rsidRPr="00084EC7">
        <w:t xml:space="preserve"> Program Manager, Victorian Paediatric Integrated Cancer Service</w:t>
      </w:r>
      <w:r w:rsidR="00C76359">
        <w:t>, Melbourne, VIC</w:t>
      </w:r>
    </w:p>
    <w:p w14:paraId="7811A7F2" w14:textId="4E1582A2" w:rsidR="00C965B9" w:rsidRDefault="00084EC7" w:rsidP="0047530A">
      <w:r w:rsidRPr="00C76359">
        <w:rPr>
          <w:b/>
          <w:bCs/>
        </w:rPr>
        <w:t>Chris Williams,</w:t>
      </w:r>
      <w:r w:rsidRPr="00084EC7">
        <w:t xml:space="preserve"> Nurse Consultant, </w:t>
      </w:r>
      <w:bookmarkStart w:id="651" w:name="_Hlk74689629"/>
      <w:r w:rsidRPr="00084EC7">
        <w:t>Victorian Paediatric Integrated Cancer Service</w:t>
      </w:r>
      <w:bookmarkEnd w:id="651"/>
      <w:r w:rsidR="00C76359">
        <w:t>, Melbourne, VIC.</w:t>
      </w:r>
    </w:p>
    <w:p w14:paraId="41B74E78" w14:textId="6128E059" w:rsidR="008C4A14" w:rsidRDefault="008C4A14" w:rsidP="0047530A"/>
    <w:p w14:paraId="7833AF57" w14:textId="381D80A1" w:rsidR="005165FF" w:rsidRDefault="005165FF" w:rsidP="0047530A"/>
    <w:p w14:paraId="5EDC63C6" w14:textId="598E3E24" w:rsidR="005165FF" w:rsidRDefault="005165FF" w:rsidP="0047530A"/>
    <w:p w14:paraId="40F2DA32" w14:textId="3FA99851" w:rsidR="006B7C50" w:rsidRDefault="006B7C50" w:rsidP="0047530A"/>
    <w:p w14:paraId="68452155" w14:textId="3F1CA5C7" w:rsidR="006B7C50" w:rsidRDefault="006B7C50" w:rsidP="0047530A"/>
    <w:p w14:paraId="49108C59" w14:textId="1AE50FFF" w:rsidR="006B7C50" w:rsidRDefault="006B7C50" w:rsidP="0047530A"/>
    <w:p w14:paraId="60A35F0F" w14:textId="7682AFD7" w:rsidR="006B7C50" w:rsidRDefault="006B7C50" w:rsidP="0047530A"/>
    <w:p w14:paraId="0EA0D2CE" w14:textId="4AC3DA83" w:rsidR="006B7C50" w:rsidRDefault="006B7C50" w:rsidP="0047530A"/>
    <w:p w14:paraId="56A2BDD6" w14:textId="3C59AA50" w:rsidR="006B7C50" w:rsidRDefault="006B7C50" w:rsidP="0047530A"/>
    <w:p w14:paraId="56E7844C" w14:textId="0ACB2B28" w:rsidR="006B7C50" w:rsidRDefault="006B7C50" w:rsidP="0047530A"/>
    <w:p w14:paraId="2F436550" w14:textId="4792885A" w:rsidR="006B7C50" w:rsidRDefault="006B7C50" w:rsidP="0047530A"/>
    <w:p w14:paraId="173BA648" w14:textId="77777777" w:rsidR="005165FF" w:rsidRPr="0047530A" w:rsidRDefault="005165FF" w:rsidP="0047530A"/>
    <w:p w14:paraId="25B37DE3" w14:textId="52F9CA02" w:rsidR="0047530A" w:rsidRDefault="00AF5B7D" w:rsidP="00AF5B7D">
      <w:pPr>
        <w:pStyle w:val="Heading1"/>
      </w:pPr>
      <w:bookmarkStart w:id="652" w:name="_Toc79409315"/>
      <w:r>
        <w:lastRenderedPageBreak/>
        <w:t>Appendix A: Special population groups</w:t>
      </w:r>
      <w:bookmarkEnd w:id="652"/>
    </w:p>
    <w:p w14:paraId="4864F75B" w14:textId="77777777" w:rsidR="00701AFF" w:rsidRDefault="00701AFF" w:rsidP="00701AFF">
      <w:pPr>
        <w:pStyle w:val="Heading2"/>
      </w:pPr>
      <w:bookmarkStart w:id="653" w:name="_Toc76463257"/>
      <w:bookmarkStart w:id="654" w:name="_Toc76733883"/>
      <w:bookmarkStart w:id="655" w:name="_Toc76734267"/>
      <w:bookmarkStart w:id="656" w:name="_Toc79135517"/>
      <w:bookmarkStart w:id="657" w:name="_Toc79135984"/>
      <w:bookmarkStart w:id="658" w:name="_Toc79408461"/>
      <w:bookmarkStart w:id="659" w:name="_Toc79409316"/>
      <w:r>
        <w:t>Aboriginal and Torres Strait Islander AYA</w:t>
      </w:r>
      <w:bookmarkEnd w:id="653"/>
      <w:bookmarkEnd w:id="654"/>
      <w:bookmarkEnd w:id="655"/>
      <w:bookmarkEnd w:id="656"/>
      <w:bookmarkEnd w:id="657"/>
      <w:bookmarkEnd w:id="658"/>
      <w:bookmarkEnd w:id="659"/>
    </w:p>
    <w:p w14:paraId="64722850" w14:textId="77777777" w:rsidR="00701AFF" w:rsidRPr="00855549" w:rsidRDefault="00701AFF" w:rsidP="00701AFF">
      <w:r w:rsidRPr="00855549">
        <w:t xml:space="preserve">Cancer is the third leading cause of burden of disease for Aboriginal and Torres Strait Islander people. While Australia’s cancer survival rates are among the best in the world, Aboriginal and Torres Strait Islander people continue to experience a different pattern of cancer incidence and significant disparities in cancer outcomes compared with non-Indigenous Australians. </w:t>
      </w:r>
    </w:p>
    <w:p w14:paraId="0A815F21" w14:textId="75F8546B" w:rsidR="00701AFF" w:rsidRPr="00855549" w:rsidRDefault="00701AFF" w:rsidP="003A57D6">
      <w:pPr>
        <w:pStyle w:val="OCPbodytext"/>
      </w:pPr>
      <w:r w:rsidRPr="00855549">
        <w:t>For Aboriginal and Torres Strait Islander people, health and connection to land, culture, community</w:t>
      </w:r>
      <w:r w:rsidR="00260FE8">
        <w:t xml:space="preserve"> </w:t>
      </w:r>
      <w:r w:rsidRPr="00855549">
        <w:t>and identity are intrinsically linked. Health encompasses a whole-of-life view and includes a cyclical concept of life–death–life.</w:t>
      </w:r>
    </w:p>
    <w:p w14:paraId="202B3534" w14:textId="77777777" w:rsidR="00701AFF" w:rsidRPr="00855549" w:rsidRDefault="00701AFF" w:rsidP="003A57D6">
      <w:pPr>
        <w:pStyle w:val="OCPbodytext"/>
      </w:pPr>
      <w:r w:rsidRPr="00855549">
        <w:t xml:space="preserve">The distinct epidemiology of cancer among Aboriginal and Torres Strait Islander people, and unique connection to culture, highlight the need for a specific optimal care pathway for Aboriginal and Torres Strait Islander people with cancer. Ensuring this pathway is culturally safe and supportive is vital to tackling the disparities for Aboriginal and Torres Strait Islander people. </w:t>
      </w:r>
    </w:p>
    <w:p w14:paraId="34A4D8EB" w14:textId="21531DFA" w:rsidR="00701AFF" w:rsidRPr="00855549" w:rsidRDefault="00701AFF" w:rsidP="003A57D6">
      <w:pPr>
        <w:pStyle w:val="OCPbodytext"/>
      </w:pPr>
      <w:r w:rsidRPr="00855549">
        <w:t>Published in 2018, the Optimal care pathway for Aboriginal and Torres Strait Islander people with cancer</w:t>
      </w:r>
      <w:r w:rsidR="00730AFE">
        <w:fldChar w:fldCharType="begin"/>
      </w:r>
      <w:r w:rsidR="005E54F0">
        <w:instrText xml:space="preserve"> ADDIN EN.CITE &lt;EndNote&gt;&lt;Cite&gt;&lt;Author&gt;Cancer Australia&lt;/Author&gt;&lt;Year&gt;2018&lt;/Year&gt;&lt;RecNum&gt;20&lt;/RecNum&gt;&lt;DisplayText&gt;&lt;style face="superscript"&gt;330&lt;/style&gt;&lt;/DisplayText&gt;&lt;record&gt;&lt;rec-number&gt;20&lt;/rec-number&gt;&lt;foreign-keys&gt;&lt;key app="EN" db-id="2vzr02ev2z9xe3e2ds859xwv9wrsz99pza0t" timestamp="0"&gt;20&lt;/key&gt;&lt;/foreign-keys&gt;&lt;ref-type name="Government Document"&gt;46&lt;/ref-type&gt;&lt;contributors&gt;&lt;authors&gt;&lt;author&gt;Cancer Australia,&lt;/author&gt;&lt;/authors&gt;&lt;/contributors&gt;&lt;titles&gt;&lt;title&gt;Optimal Care Pathway for Aboriginal and Torres Strait Islander People with Cancer.&lt;/title&gt;&lt;/titles&gt;&lt;dates&gt;&lt;year&gt;2018&lt;/year&gt;&lt;/dates&gt;&lt;publisher&gt;Australian Government&lt;/publisher&gt;&lt;urls&gt;&lt;related-urls&gt;&lt;url&gt;https://www.canceraustralia.gov.au/publications-and-resources/cancer-australia-publications/optimal-care-pathway-aboriginal-and-torres-strait-islander-people-cancer&lt;/url&gt;&lt;/related-urls&gt;&lt;/urls&gt;&lt;/record&gt;&lt;/Cite&gt;&lt;/EndNote&gt;</w:instrText>
      </w:r>
      <w:r w:rsidR="00730AFE">
        <w:fldChar w:fldCharType="separate"/>
      </w:r>
      <w:r w:rsidR="005E54F0" w:rsidRPr="005E54F0">
        <w:rPr>
          <w:noProof/>
          <w:vertAlign w:val="superscript"/>
        </w:rPr>
        <w:t>330</w:t>
      </w:r>
      <w:r w:rsidR="00730AFE">
        <w:fldChar w:fldCharType="end"/>
      </w:r>
      <w:r w:rsidRPr="00855549">
        <w:t xml:space="preserve"> provides guidance to health practitioners and service planners on optimal care for Aboriginal and Torres Strait Islander people with cancer across the cancer continuum. </w:t>
      </w:r>
    </w:p>
    <w:p w14:paraId="33227EB9" w14:textId="7C264C9E" w:rsidR="00701AFF" w:rsidRPr="00855549" w:rsidRDefault="00701AFF" w:rsidP="003A57D6">
      <w:pPr>
        <w:pStyle w:val="OCPbodytext"/>
      </w:pPr>
      <w:r w:rsidRPr="00855549">
        <w:t xml:space="preserve">In addition to the key principles underpinning </w:t>
      </w:r>
      <w:r w:rsidR="0011000E">
        <w:t>cancer</w:t>
      </w:r>
      <w:r w:rsidR="008C4A14" w:rsidRPr="00855549">
        <w:t xml:space="preserve"> </w:t>
      </w:r>
      <w:r w:rsidRPr="00855549">
        <w:t>-specific pathways, these are the key concepts that are fundamental to Aboriginal and Torres Strait Islander health:</w:t>
      </w:r>
      <w:r w:rsidR="00FC4917">
        <w:fldChar w:fldCharType="begin"/>
      </w:r>
      <w:r w:rsidR="005E54F0">
        <w:instrText xml:space="preserve"> ADDIN EN.CITE &lt;EndNote&gt;&lt;Cite&gt;&lt;Author&gt;Cancer Australia&lt;/Author&gt;&lt;Year&gt;2015&lt;/Year&gt;&lt;RecNum&gt;678&lt;/RecNum&gt;&lt;DisplayText&gt;&lt;style face="superscript"&gt;331&lt;/style&gt;&lt;/DisplayText&gt;&lt;record&gt;&lt;rec-number&gt;678&lt;/rec-number&gt;&lt;foreign-keys&gt;&lt;key app="EN" db-id="2vzr02ev2z9xe3e2ds859xwv9wrsz99pza0t" timestamp="0"&gt;678&lt;/key&gt;&lt;/foreign-keys&gt;&lt;ref-type name="Electronic Article"&gt;43&lt;/ref-type&gt;&lt;contributors&gt;&lt;authors&gt;&lt;author&gt;Cancer Australia,&lt;/author&gt;&lt;/authors&gt;&lt;/contributors&gt;&lt;titles&gt;&lt;title&gt;National Aboriginal and Torres Strait Islander cancer framework.&lt;/title&gt;&lt;/titles&gt;&lt;dates&gt;&lt;year&gt;2015&lt;/year&gt;&lt;/dates&gt;&lt;pub-location&gt;Surry Hills, Australia&lt;/pub-location&gt;&lt;publisher&gt;Cancer Australia&lt;/publisher&gt;&lt;urls&gt;&lt;related-urls&gt;&lt;url&gt;https://www.canceraustralia.gov.au/publications-and-resources/cancer-australia-publications/national-aboriginal-and-torres-strait-islander-cancer-framework&lt;/url&gt;&lt;/related-urls&gt;&lt;/urls&gt;&lt;/record&gt;&lt;/Cite&gt;&lt;/EndNote&gt;</w:instrText>
      </w:r>
      <w:r w:rsidR="00FC4917">
        <w:fldChar w:fldCharType="separate"/>
      </w:r>
      <w:r w:rsidR="005E54F0" w:rsidRPr="005E54F0">
        <w:rPr>
          <w:noProof/>
          <w:vertAlign w:val="superscript"/>
        </w:rPr>
        <w:t>331</w:t>
      </w:r>
      <w:r w:rsidR="00FC4917">
        <w:fldChar w:fldCharType="end"/>
      </w:r>
    </w:p>
    <w:p w14:paraId="4D644065" w14:textId="77777777" w:rsidR="00701AFF" w:rsidRPr="00855549" w:rsidRDefault="00701AFF" w:rsidP="00F21E52">
      <w:pPr>
        <w:pStyle w:val="OCPbodylist"/>
        <w:numPr>
          <w:ilvl w:val="0"/>
          <w:numId w:val="54"/>
        </w:numPr>
      </w:pPr>
      <w:r w:rsidRPr="00855549">
        <w:t>providing a holistic approach to health and wellbeing</w:t>
      </w:r>
    </w:p>
    <w:p w14:paraId="1A073D95" w14:textId="77777777" w:rsidR="00701AFF" w:rsidRPr="00855549" w:rsidRDefault="00701AFF" w:rsidP="00F21E52">
      <w:pPr>
        <w:pStyle w:val="OCPbodylist"/>
        <w:numPr>
          <w:ilvl w:val="0"/>
          <w:numId w:val="54"/>
        </w:numPr>
      </w:pPr>
      <w:r w:rsidRPr="00855549">
        <w:t>providing a culturally appropriate and culturally safe service</w:t>
      </w:r>
    </w:p>
    <w:p w14:paraId="22D23D45" w14:textId="77777777" w:rsidR="00701AFF" w:rsidRPr="00855549" w:rsidRDefault="00701AFF" w:rsidP="00F21E52">
      <w:pPr>
        <w:pStyle w:val="OCPbodylist"/>
        <w:numPr>
          <w:ilvl w:val="0"/>
          <w:numId w:val="54"/>
        </w:numPr>
      </w:pPr>
      <w:r w:rsidRPr="00855549">
        <w:t>acknowledging the diversity of Aboriginal and Torres Strait Islander peoples</w:t>
      </w:r>
    </w:p>
    <w:p w14:paraId="7685461F" w14:textId="5C45A5D1" w:rsidR="00701AFF" w:rsidRPr="00855549" w:rsidRDefault="00701AFF" w:rsidP="00F21E52">
      <w:pPr>
        <w:pStyle w:val="OCPbodylist"/>
        <w:numPr>
          <w:ilvl w:val="0"/>
          <w:numId w:val="54"/>
        </w:numPr>
      </w:pPr>
      <w:r w:rsidRPr="00855549">
        <w:t>understanding the social determinants and cultural determinants of health</w:t>
      </w:r>
      <w:r w:rsidR="00FC4917">
        <w:t>.</w:t>
      </w:r>
    </w:p>
    <w:p w14:paraId="5FD7A1EA" w14:textId="01E53DAB" w:rsidR="002F465C" w:rsidRDefault="00701AFF" w:rsidP="002F465C">
      <w:pPr>
        <w:pStyle w:val="OCPbodytext"/>
      </w:pPr>
      <w:r w:rsidRPr="00855549">
        <w:t>To view the</w:t>
      </w:r>
      <w:r w:rsidRPr="00855549">
        <w:rPr>
          <w:sz w:val="20"/>
          <w:szCs w:val="20"/>
        </w:rPr>
        <w:t xml:space="preserve"> </w:t>
      </w:r>
      <w:r w:rsidRPr="00855549">
        <w:rPr>
          <w:i/>
        </w:rPr>
        <w:t>Optimal care pathway for Aboriginal and Torres Strait Islander people with cancer</w:t>
      </w:r>
      <w:r w:rsidRPr="00855549">
        <w:t xml:space="preserve">, visit the </w:t>
      </w:r>
      <w:r w:rsidRPr="00037848">
        <w:t>Cancer Australia website</w:t>
      </w:r>
      <w:r w:rsidRPr="00855549">
        <w:t xml:space="preserve"> &lt;https://www.canceraustralia.gov.au/affected-cancer/atsi/resources-health&gt;. To view the consumer resources </w:t>
      </w:r>
      <w:r w:rsidRPr="00855549">
        <w:rPr>
          <w:i/>
          <w:iCs/>
        </w:rPr>
        <w:t>– Checking for cancer</w:t>
      </w:r>
      <w:r w:rsidRPr="00855549">
        <w:t xml:space="preserve"> and </w:t>
      </w:r>
      <w:r w:rsidRPr="00855549">
        <w:rPr>
          <w:i/>
          <w:iCs/>
        </w:rPr>
        <w:t>Cancer</w:t>
      </w:r>
      <w:r w:rsidRPr="00855549">
        <w:t xml:space="preserve">, visit the </w:t>
      </w:r>
      <w:r w:rsidRPr="00037848">
        <w:t>Cancer Australia website</w:t>
      </w:r>
      <w:r w:rsidRPr="00855549">
        <w:t xml:space="preserve"> &lt;https://www.canceraustralia.gov.au/affected-cancer/atsi/resources-people&gt;. </w:t>
      </w:r>
    </w:p>
    <w:p w14:paraId="09DB9151" w14:textId="77777777" w:rsidR="00F23A15" w:rsidRDefault="00F23A15" w:rsidP="00F23A15">
      <w:pPr>
        <w:pStyle w:val="Heading2"/>
      </w:pPr>
      <w:bookmarkStart w:id="660" w:name="_Toc76733884"/>
      <w:bookmarkStart w:id="661" w:name="_Toc76734268"/>
      <w:bookmarkStart w:id="662" w:name="_Toc79135518"/>
      <w:bookmarkStart w:id="663" w:name="_Toc79135985"/>
      <w:bookmarkStart w:id="664" w:name="_Toc79408462"/>
      <w:bookmarkStart w:id="665" w:name="_Toc79409317"/>
      <w:r>
        <w:t>Culturally diverse communities.</w:t>
      </w:r>
      <w:bookmarkEnd w:id="660"/>
      <w:bookmarkEnd w:id="661"/>
      <w:bookmarkEnd w:id="662"/>
      <w:bookmarkEnd w:id="663"/>
      <w:bookmarkEnd w:id="664"/>
      <w:bookmarkEnd w:id="665"/>
    </w:p>
    <w:p w14:paraId="47629044" w14:textId="6E3F5ABF" w:rsidR="00F23A15" w:rsidRDefault="00F23A15" w:rsidP="00F23A15">
      <w:r>
        <w:t xml:space="preserve">For people from culturally diverse backgrounds in Australia, a cancer diagnosis can come with additional complexities, particularly when English proficiency is poor. In many languages there is not a direct translation of the word ‘cancer’, which can make </w:t>
      </w:r>
      <w:r>
        <w:lastRenderedPageBreak/>
        <w:t xml:space="preserve">communicating vital information difficult. Perceptions of cancer and related issues can differ greatly in people from culturally diverse backgrounds, and this can affect their understanding and decision making after a cancer diagnosis. In addition to different cultural beliefs, when English language is </w:t>
      </w:r>
      <w:r w:rsidR="00D01D72">
        <w:t>limited,</w:t>
      </w:r>
      <w:r>
        <w:t xml:space="preserve"> there is potential for miscommunication of important information and advice, which can lead to increased stress and anxiety for patients.</w:t>
      </w:r>
    </w:p>
    <w:p w14:paraId="2B455141" w14:textId="77777777" w:rsidR="00F23A15" w:rsidRDefault="00F23A15" w:rsidP="00F23A15">
      <w:r>
        <w:t>A professionally trained interpreter (not a family member or friend) should be made available when communicating with people with limited English proficiency. Navigation of the Australian healthcare system can pose problems for those with a non-Anglo culture, and members of the treatment teams should pay particular attention to supporting these patients.</w:t>
      </w:r>
    </w:p>
    <w:p w14:paraId="161C36F7" w14:textId="193C4237" w:rsidR="005A1C88" w:rsidRPr="00855549" w:rsidRDefault="00F23A15" w:rsidP="005A1C88">
      <w:r>
        <w:t>The Australian Cancer Survivorship Centre has developed a glossary of more than 700 cancer terms in nine different languages. The multilingual glossary has been designed as a resource for professional translators, interpreters and bilingual health professionals working in the cancer field. The glossary is a unique tool that enables language professionals with access to accurate, consistent</w:t>
      </w:r>
      <w:r w:rsidR="002F465C">
        <w:t xml:space="preserve">, </w:t>
      </w:r>
      <w:r>
        <w:t>and culturally appropriate terminology.</w:t>
      </w:r>
      <w:r w:rsidR="005A1C88">
        <w:t xml:space="preserve"> </w:t>
      </w:r>
      <w:r w:rsidRPr="00855549">
        <w:t xml:space="preserve">Visit the </w:t>
      </w:r>
      <w:r w:rsidRPr="009627E0">
        <w:t>Peter Mac website</w:t>
      </w:r>
      <w:r w:rsidRPr="00855549">
        <w:t xml:space="preserve"> &lt;www.petermac.org/multilingualglossary&gt; to see the glossary.</w:t>
      </w:r>
    </w:p>
    <w:p w14:paraId="667CA7B0" w14:textId="77777777" w:rsidR="00977F8C" w:rsidRDefault="00820FDC" w:rsidP="00977F8C">
      <w:pPr>
        <w:pStyle w:val="Heading2"/>
      </w:pPr>
      <w:bookmarkStart w:id="666" w:name="_Toc76733885"/>
      <w:bookmarkStart w:id="667" w:name="_Toc76734269"/>
      <w:bookmarkStart w:id="668" w:name="_Toc79135519"/>
      <w:bookmarkStart w:id="669" w:name="_Toc79135986"/>
      <w:bookmarkStart w:id="670" w:name="_Toc79408463"/>
      <w:bookmarkStart w:id="671" w:name="_Toc79409318"/>
      <w:r>
        <w:t>AYA with disabilities</w:t>
      </w:r>
      <w:bookmarkEnd w:id="666"/>
      <w:bookmarkEnd w:id="667"/>
      <w:bookmarkEnd w:id="668"/>
      <w:bookmarkEnd w:id="669"/>
      <w:bookmarkEnd w:id="670"/>
      <w:bookmarkEnd w:id="671"/>
    </w:p>
    <w:p w14:paraId="5A0AA14A" w14:textId="41E7A2D2" w:rsidR="00977F8C" w:rsidRDefault="00977F8C" w:rsidP="002E54BA">
      <w:r w:rsidRPr="00855549">
        <w:t xml:space="preserve">Disability, which can be physical, intellectual or psychological, may have existed before the cancer diagnosis or may be new in onset (occurring due to the cancer treatment or incidentally). </w:t>
      </w:r>
      <w:r w:rsidR="00487AEB">
        <w:t xml:space="preserve">AYA cancer survivors have a </w:t>
      </w:r>
      <w:r w:rsidR="002052AE">
        <w:t xml:space="preserve">greater </w:t>
      </w:r>
      <w:r w:rsidR="00985C28">
        <w:t>prevalence</w:t>
      </w:r>
      <w:r w:rsidR="00487AEB">
        <w:t xml:space="preserve"> of disability compared to their healthy peers</w:t>
      </w:r>
      <w:r w:rsidR="00985C28">
        <w:t>,</w:t>
      </w:r>
      <w:r w:rsidR="00985C28">
        <w:fldChar w:fldCharType="begin">
          <w:fldData xml:space="preserve">PEVuZE5vdGU+PENpdGU+PEF1dGhvcj5UYWk8L0F1dGhvcj48WWVhcj4yMDEyPC9ZZWFyPjxSZWNO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</w:fldData>
        </w:fldChar>
      </w:r>
      <w:r w:rsidR="005E54F0">
        <w:instrText xml:space="preserve"> ADDIN EN.CITE </w:instrText>
      </w:r>
      <w:r w:rsidR="005E54F0">
        <w:fldChar w:fldCharType="begin">
          <w:fldData xml:space="preserve">PEVuZE5vdGU+PENpdGU+PEF1dGhvcj5UYWk8L0F1dGhvcj48WWVhcj4yMDEyPC9ZZWFyPjxSZWNO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</w:fldData>
        </w:fldChar>
      </w:r>
      <w:r w:rsidR="005E54F0">
        <w:instrText xml:space="preserve"> ADDIN EN.CITE.DATA </w:instrText>
      </w:r>
      <w:r w:rsidR="005E54F0">
        <w:fldChar w:fldCharType="end"/>
      </w:r>
      <w:r w:rsidR="00985C28">
        <w:fldChar w:fldCharType="separate"/>
      </w:r>
      <w:r w:rsidR="005E54F0" w:rsidRPr="005E54F0">
        <w:rPr>
          <w:noProof/>
          <w:vertAlign w:val="superscript"/>
        </w:rPr>
        <w:t>308</w:t>
      </w:r>
      <w:r w:rsidR="00985C28">
        <w:fldChar w:fldCharType="end"/>
      </w:r>
      <w:r w:rsidR="00985C28">
        <w:t xml:space="preserve"> and a</w:t>
      </w:r>
      <w:r w:rsidRPr="00855549">
        <w:t xml:space="preserve">djusting to life with a disability adds another challenge to cancer care and survivorship. </w:t>
      </w:r>
    </w:p>
    <w:p w14:paraId="32C25AC5" w14:textId="7D5B9F7A" w:rsidR="00977F8C" w:rsidRPr="00855549" w:rsidRDefault="00E75818" w:rsidP="002E54BA">
      <w:r>
        <w:t xml:space="preserve">In general population data (15-64 years of age), </w:t>
      </w:r>
      <w:r w:rsidR="00977F8C" w:rsidRPr="00855549">
        <w:t xml:space="preserve">barriers </w:t>
      </w:r>
      <w:r>
        <w:t xml:space="preserve">that </w:t>
      </w:r>
      <w:r w:rsidR="00977F8C" w:rsidRPr="00855549">
        <w:t xml:space="preserve">prevent people with disabilities from accessing timely and effective health care </w:t>
      </w:r>
      <w:r>
        <w:t>include</w:t>
      </w:r>
      <w:r w:rsidR="00977F8C" w:rsidRPr="00855549">
        <w:t>:</w:t>
      </w:r>
      <w:r w:rsidR="004061B2">
        <w:fldChar w:fldCharType="begin"/>
      </w:r>
      <w:r w:rsidR="005E54F0">
        <w:instrText xml:space="preserve"> ADDIN EN.CITE &lt;EndNote&gt;&lt;Cite&gt;&lt;Author&gt;Australian Institute of Health and Welfare&lt;/Author&gt;&lt;Year&gt;2017&lt;/Year&gt;&lt;RecNum&gt;680&lt;/RecNum&gt;&lt;DisplayText&gt;&lt;style face="superscript"&gt;332&lt;/style&gt;&lt;/DisplayText&gt;&lt;record&gt;&lt;rec-number&gt;680&lt;/rec-number&gt;&lt;foreign-keys&gt;&lt;key app="EN" db-id="2vzr02ev2z9xe3e2ds859xwv9wrsz99pza0t" timestamp="0"&gt;680&lt;/key&gt;&lt;/foreign-keys&gt;&lt;ref-type name="Electronic Article"&gt;43&lt;/ref-type&gt;&lt;contributors&gt;&lt;authors&gt;&lt;author&gt;Australian Institute of Health and Welfare,&lt;/author&gt;&lt;/authors&gt;&lt;/contributors&gt;&lt;titles&gt;&lt;title&gt;Access to health services by Australians with disability.&lt;/title&gt;&lt;/titles&gt;&lt;dates&gt;&lt;year&gt;2017&lt;/year&gt;&lt;/dates&gt;&lt;pub-location&gt;Canberra, ACT.&lt;/pub-location&gt;&lt;publisher&gt;AIHW.&lt;/publisher&gt;&lt;urls&gt;&lt;related-urls&gt;&lt;url&gt;https://www.aihw.gov.au/reports/disability/access-health-services-disability&lt;/url&gt;&lt;/related-urls&gt;&lt;/urls&gt;&lt;/record&gt;&lt;/Cite&gt;&lt;/EndNote&gt;</w:instrText>
      </w:r>
      <w:r w:rsidR="004061B2">
        <w:fldChar w:fldCharType="separate"/>
      </w:r>
      <w:r w:rsidR="005E54F0" w:rsidRPr="005E54F0">
        <w:rPr>
          <w:noProof/>
          <w:vertAlign w:val="superscript"/>
        </w:rPr>
        <w:t>332</w:t>
      </w:r>
      <w:r w:rsidR="004061B2">
        <w:fldChar w:fldCharType="end"/>
      </w:r>
    </w:p>
    <w:p w14:paraId="6520F5D4" w14:textId="77777777" w:rsidR="00977F8C" w:rsidRPr="00855549" w:rsidRDefault="00977F8C" w:rsidP="00F21E52">
      <w:pPr>
        <w:pStyle w:val="OCPbodylist"/>
        <w:numPr>
          <w:ilvl w:val="0"/>
          <w:numId w:val="55"/>
        </w:numPr>
      </w:pPr>
      <w:r w:rsidRPr="00855549">
        <w:t>physical limitations</w:t>
      </w:r>
    </w:p>
    <w:p w14:paraId="3C83C40C" w14:textId="77777777" w:rsidR="00977F8C" w:rsidRPr="00855549" w:rsidRDefault="00977F8C" w:rsidP="00F21E52">
      <w:pPr>
        <w:pStyle w:val="OCPbodylist"/>
        <w:numPr>
          <w:ilvl w:val="0"/>
          <w:numId w:val="55"/>
        </w:numPr>
      </w:pPr>
      <w:r w:rsidRPr="00855549">
        <w:t>competing health needs</w:t>
      </w:r>
    </w:p>
    <w:p w14:paraId="2604C7C5" w14:textId="77777777" w:rsidR="00977F8C" w:rsidRPr="00855549" w:rsidRDefault="00977F8C" w:rsidP="00F21E52">
      <w:pPr>
        <w:pStyle w:val="OCPbodylist"/>
        <w:numPr>
          <w:ilvl w:val="0"/>
          <w:numId w:val="55"/>
        </w:numPr>
      </w:pPr>
      <w:r w:rsidRPr="00855549">
        <w:t>the trauma of undergoing invasive procedures</w:t>
      </w:r>
    </w:p>
    <w:p w14:paraId="20708804" w14:textId="77777777" w:rsidR="00977F8C" w:rsidRPr="00855549" w:rsidRDefault="00977F8C" w:rsidP="00F21E52">
      <w:pPr>
        <w:pStyle w:val="OCPbodylist"/>
        <w:numPr>
          <w:ilvl w:val="0"/>
          <w:numId w:val="55"/>
        </w:numPr>
      </w:pPr>
      <w:r w:rsidRPr="00855549">
        <w:t>potential barriers associated with obtaining informed consent</w:t>
      </w:r>
    </w:p>
    <w:p w14:paraId="181EC4D1" w14:textId="77777777" w:rsidR="00977F8C" w:rsidRPr="00855549" w:rsidRDefault="00977F8C" w:rsidP="00F21E52">
      <w:pPr>
        <w:pStyle w:val="OCPbodylist"/>
        <w:numPr>
          <w:ilvl w:val="0"/>
          <w:numId w:val="55"/>
        </w:numPr>
      </w:pPr>
      <w:r w:rsidRPr="00855549">
        <w:t>failure to provide assistance with communication</w:t>
      </w:r>
    </w:p>
    <w:p w14:paraId="6F7144B7" w14:textId="77777777" w:rsidR="00977F8C" w:rsidRPr="00855549" w:rsidRDefault="00977F8C" w:rsidP="00F21E52">
      <w:pPr>
        <w:pStyle w:val="OCPbodylist"/>
        <w:numPr>
          <w:ilvl w:val="0"/>
          <w:numId w:val="55"/>
        </w:numPr>
      </w:pPr>
      <w:r w:rsidRPr="00855549">
        <w:t>lack of information</w:t>
      </w:r>
    </w:p>
    <w:p w14:paraId="6766028F" w14:textId="77777777" w:rsidR="00977F8C" w:rsidRPr="00855549" w:rsidRDefault="00977F8C" w:rsidP="00F21E52">
      <w:pPr>
        <w:pStyle w:val="OCPbodylist"/>
        <w:numPr>
          <w:ilvl w:val="0"/>
          <w:numId w:val="55"/>
        </w:numPr>
      </w:pPr>
      <w:r w:rsidRPr="00855549">
        <w:t xml:space="preserve">discriminatory attitudes among healthcare staff. </w:t>
      </w:r>
    </w:p>
    <w:p w14:paraId="1CB9183F" w14:textId="188B1D5B" w:rsidR="00F53AA9" w:rsidRDefault="00977F8C" w:rsidP="003A57D6">
      <w:pPr>
        <w:pStyle w:val="OCPbodytext"/>
      </w:pPr>
      <w:r w:rsidRPr="00855549">
        <w:t xml:space="preserve">In caring for </w:t>
      </w:r>
      <w:r w:rsidR="00AA012C">
        <w:t>AYA</w:t>
      </w:r>
      <w:r w:rsidRPr="00855549">
        <w:t xml:space="preserve"> with disabilities and a cancer diagnosis, the Australian Institute of Health and Welfare disability </w:t>
      </w:r>
      <w:r w:rsidR="0070523B">
        <w:t>F</w:t>
      </w:r>
      <w:r w:rsidRPr="00855549">
        <w:t xml:space="preserve">lag </w:t>
      </w:r>
      <w:r w:rsidR="00EE743F">
        <w:t xml:space="preserve">(a series of </w:t>
      </w:r>
      <w:r w:rsidR="0070523B">
        <w:t xml:space="preserve">standardised </w:t>
      </w:r>
      <w:r w:rsidR="00A6129D">
        <w:t>questions</w:t>
      </w:r>
      <w:r w:rsidR="0070523B">
        <w:t xml:space="preserve">) </w:t>
      </w:r>
      <w:r w:rsidRPr="00855549">
        <w:t xml:space="preserve">should be used at the point of admittance to correctly identify and meet the additional requirements of a person with disability. Facilities should actively consider access requirements, and health practitioners should make reasonable adjustments where required. </w:t>
      </w:r>
    </w:p>
    <w:p w14:paraId="28329AD1" w14:textId="2CD55EDB" w:rsidR="00516471" w:rsidRDefault="0005311F" w:rsidP="003A57D6">
      <w:pPr>
        <w:pStyle w:val="OCPbodytext"/>
      </w:pPr>
      <w:r>
        <w:lastRenderedPageBreak/>
        <w:t>AYA</w:t>
      </w:r>
      <w:r w:rsidR="00F53AA9" w:rsidRPr="00855549">
        <w:t xml:space="preserve"> who have a permanent or significant disability may be eligible for support or funding through the National Disability Insurance Scheme (National Disability Insurance Agency 2018). More information can be found on the </w:t>
      </w:r>
      <w:r w:rsidR="00F53AA9" w:rsidRPr="00F53AA9">
        <w:t>NDIS website</w:t>
      </w:r>
      <w:r w:rsidR="00F53AA9" w:rsidRPr="00855549">
        <w:t xml:space="preserve"> </w:t>
      </w:r>
      <w:r w:rsidR="00F53AA9">
        <w:t xml:space="preserve">at </w:t>
      </w:r>
      <w:r w:rsidR="00F53AA9" w:rsidRPr="00855549">
        <w:t xml:space="preserve">&lt;www.ndis.gov.au&gt;. </w:t>
      </w:r>
    </w:p>
    <w:p w14:paraId="7E0A520B" w14:textId="77777777" w:rsidR="006A2D1B" w:rsidRDefault="007B7523" w:rsidP="006A2D1B">
      <w:pPr>
        <w:pStyle w:val="Heading2"/>
      </w:pPr>
      <w:bookmarkStart w:id="672" w:name="_Toc76733886"/>
      <w:bookmarkStart w:id="673" w:name="_Toc76734270"/>
      <w:bookmarkStart w:id="674" w:name="_Toc79135520"/>
      <w:bookmarkStart w:id="675" w:name="_Toc79135987"/>
      <w:bookmarkStart w:id="676" w:name="_Toc79408464"/>
      <w:bookmarkStart w:id="677" w:name="_Toc79409319"/>
      <w:r>
        <w:t>AYA experi</w:t>
      </w:r>
      <w:r w:rsidR="006F0FCF">
        <w:t>encing socioeconomic disadvantage</w:t>
      </w:r>
      <w:bookmarkEnd w:id="672"/>
      <w:bookmarkEnd w:id="673"/>
      <w:bookmarkEnd w:id="674"/>
      <w:bookmarkEnd w:id="675"/>
      <w:bookmarkEnd w:id="676"/>
      <w:bookmarkEnd w:id="677"/>
    </w:p>
    <w:p w14:paraId="6DE2E30B" w14:textId="3E50272D" w:rsidR="006A2D1B" w:rsidRDefault="006A2D1B" w:rsidP="005A1C88">
      <w:r w:rsidRPr="006A2D1B">
        <w:t>In general, peopl</w:t>
      </w:r>
      <w:r w:rsidR="007C337C">
        <w:t>e in Australia</w:t>
      </w:r>
      <w:r w:rsidRPr="006A2D1B">
        <w:t xml:space="preserve"> from lower socioeconomic groups are at greater risk of poor health, have higher rates of illness, disability and death, and live shorter lives than those from higher socioeconomic groups</w:t>
      </w:r>
      <w:r w:rsidR="0028211B">
        <w:t>.</w:t>
      </w:r>
      <w:r w:rsidR="00993660">
        <w:fldChar w:fldCharType="begin"/>
      </w:r>
      <w:r w:rsidR="00993660">
        <w:instrText xml:space="preserve"> ADDIN EN.CITE &lt;EndNote&gt;&lt;Cite&gt;&lt;Author&gt;Australian Institute of Health and Welfare (AIHW)&lt;/Author&gt;&lt;Year&gt;2016&lt;/Year&gt;&lt;RecNum&gt;706&lt;/RecNum&gt;&lt;DisplayText&gt;&lt;style face="superscript"&gt;333&lt;/style&gt;&lt;/DisplayText&gt;&lt;record&gt;&lt;rec-number&gt;706&lt;/rec-number&gt;&lt;foreign-keys&gt;&lt;key app="EN" db-id="2vzr02ev2z9xe3e2ds859xwv9wrsz99pza0t" timestamp="1635835626"&gt;706&lt;/key&gt;&lt;/foreign-keys&gt;&lt;ref-type name="Government Document"&gt;46&lt;/ref-type&gt;&lt;contributors&gt;&lt;authors&gt;&lt;author&gt;Australian Institute of Health and Welfare (AIHW),&lt;/author&gt;&lt;/authors&gt;&lt;/contributors&gt;&lt;titles&gt;&lt;title&gt;Australia’s health 2016, Australia’s health series no. 15. Cat. no. AUS 199.&lt;/title&gt;&lt;/titles&gt;&lt;dates&gt;&lt;year&gt;2016&lt;/year&gt;&lt;/dates&gt;&lt;pub-location&gt;Canberra&lt;/pub-location&gt;&lt;publisher&gt;AIHW&lt;/publisher&gt;&lt;urls&gt;&lt;/urls&gt;&lt;/record&gt;&lt;/Cite&gt;&lt;/EndNote&gt;</w:instrText>
      </w:r>
      <w:r w:rsidR="00993660">
        <w:fldChar w:fldCharType="separate"/>
      </w:r>
      <w:r w:rsidR="00993660" w:rsidRPr="00993660">
        <w:rPr>
          <w:noProof/>
          <w:vertAlign w:val="superscript"/>
        </w:rPr>
        <w:t>333</w:t>
      </w:r>
      <w:r w:rsidR="00993660">
        <w:fldChar w:fldCharType="end"/>
      </w:r>
      <w:r w:rsidRPr="006A2D1B">
        <w:t xml:space="preserve"> People experiencing socioeconomic disadvantage are less likely to participate in screening programs, more likely to be obese, less likely to exercise and much more likely to smoke, which are all risk factors for cancer. In 2010–2014 age-standardised cancer incidence rates were higher in the lowest socioeconomic areas compared with the highest socioeconomic areas for all cancers combined</w:t>
      </w:r>
      <w:r w:rsidR="007465FE">
        <w:t>.</w:t>
      </w:r>
      <w:r w:rsidR="007465FE">
        <w:fldChar w:fldCharType="begin"/>
      </w:r>
      <w:r w:rsidR="00993660">
        <w:instrText xml:space="preserve"> ADDIN EN.CITE &lt;EndNote&gt;&lt;Cite&gt;&lt;Author&gt;Cancer Australia&lt;/Author&gt;&lt;Year&gt;2019&lt;/Year&gt;&lt;RecNum&gt;682&lt;/RecNum&gt;&lt;DisplayText&gt;&lt;style face="superscript"&gt;334&lt;/style&gt;&lt;/DisplayText&gt;&lt;record&gt;&lt;rec-number&gt;682&lt;/rec-number&gt;&lt;foreign-keys&gt;&lt;key app="EN" db-id="2vzr02ev2z9xe3e2ds859xwv9wrsz99pza0t" timestamp="0"&gt;682&lt;/key&gt;&lt;/foreign-keys&gt;&lt;ref-type name="Electronic Article"&gt;43&lt;/ref-type&gt;&lt;contributors&gt;&lt;authors&gt;&lt;author&gt;Cancer Australia,&lt;/author&gt;&lt;/authors&gt;&lt;/contributors&gt;&lt;titles&gt;&lt;title&gt;National Cancer Control Indicators: Cancer Incidence&lt;/title&gt;&lt;/titles&gt;&lt;dates&gt;&lt;year&gt;2019&lt;/year&gt;&lt;/dates&gt;&lt;urls&gt;&lt;related-urls&gt;&lt;url&gt;https://ncci.canceraustralia.gov.au/diagnosis/cancer-incidence/cancer-incidence&lt;/url&gt;&lt;/related-urls&gt;&lt;/urls&gt;&lt;/record&gt;&lt;/Cite&gt;&lt;/EndNote&gt;</w:instrText>
      </w:r>
      <w:r w:rsidR="007465FE">
        <w:fldChar w:fldCharType="separate"/>
      </w:r>
      <w:r w:rsidR="00993660" w:rsidRPr="00993660">
        <w:rPr>
          <w:noProof/>
          <w:vertAlign w:val="superscript"/>
        </w:rPr>
        <w:t>334</w:t>
      </w:r>
      <w:r w:rsidR="007465FE">
        <w:fldChar w:fldCharType="end"/>
      </w:r>
      <w:r w:rsidRPr="006A2D1B">
        <w:t xml:space="preserve"> </w:t>
      </w:r>
    </w:p>
    <w:p w14:paraId="04A00AAC" w14:textId="596BE884" w:rsidR="00E341CF" w:rsidRPr="006A2D1B" w:rsidRDefault="00E341CF" w:rsidP="005A1C88">
      <w:pPr>
        <w:rPr>
          <w:rFonts w:eastAsiaTheme="majorEastAsia" w:cstheme="majorBidi"/>
        </w:rPr>
      </w:pPr>
      <w:r>
        <w:t xml:space="preserve">Because of their </w:t>
      </w:r>
      <w:r w:rsidR="002F5BC5">
        <w:t xml:space="preserve">life stage, AYA with cancer are </w:t>
      </w:r>
      <w:r w:rsidR="00AF6400">
        <w:t xml:space="preserve">also </w:t>
      </w:r>
      <w:r w:rsidR="002F5BC5">
        <w:t xml:space="preserve">at particular risk of </w:t>
      </w:r>
      <w:r w:rsidR="00AF6400">
        <w:t>the economic burden of cancer treatment</w:t>
      </w:r>
      <w:r w:rsidR="004C5276">
        <w:t>,</w:t>
      </w:r>
      <w:r w:rsidR="004C5276">
        <w:fldChar w:fldCharType="begin">
          <w:fldData xml:space="preserve">PEVuZE5vdGU+PENpdGU+PEF1dGhvcj5TYWxzbWFuPC9BdXRob3I+PFllYXI+MjAxOTwvWWVhcj48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</w:fldData>
        </w:fldChar>
      </w:r>
      <w:r w:rsidR="00811D20">
        <w:instrText xml:space="preserve"> ADDIN EN.CITE </w:instrText>
      </w:r>
      <w:r w:rsidR="00811D20">
        <w:fldChar w:fldCharType="begin">
          <w:fldData xml:space="preserve">PEVuZE5vdGU+PENpdGU+PEF1dGhvcj5TYWxzbWFuPC9BdXRob3I+PFllYXI+MjAxOTwvWWVhcj48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</w:fldData>
        </w:fldChar>
      </w:r>
      <w:r w:rsidR="00811D20">
        <w:instrText xml:space="preserve"> ADDIN EN.CITE.DATA </w:instrText>
      </w:r>
      <w:r w:rsidR="00811D20">
        <w:fldChar w:fldCharType="end"/>
      </w:r>
      <w:r w:rsidR="004C5276">
        <w:fldChar w:fldCharType="separate"/>
      </w:r>
      <w:r w:rsidR="00811D20" w:rsidRPr="00811D20">
        <w:rPr>
          <w:noProof/>
          <w:vertAlign w:val="superscript"/>
        </w:rPr>
        <w:t>86</w:t>
      </w:r>
      <w:r w:rsidR="004C5276">
        <w:fldChar w:fldCharType="end"/>
      </w:r>
      <w:r w:rsidR="004C5276">
        <w:t xml:space="preserve"> negatively impacting on the cancer experience.</w:t>
      </w:r>
      <w:r w:rsidR="004C5276">
        <w:fldChar w:fldCharType="begin">
          <w:fldData xml:space="preserve">PEVuZE5vdGU+PENpdGU+PEF1dGhvcj5UaG9tPC9BdXRob3I+PFllYXI+MjAxOTwvWWVhcj48UmVj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</w:fldData>
        </w:fldChar>
      </w:r>
      <w:r w:rsidR="00993660">
        <w:instrText xml:space="preserve"> ADDIN EN.CITE </w:instrText>
      </w:r>
      <w:r w:rsidR="00993660">
        <w:fldChar w:fldCharType="begin">
          <w:fldData xml:space="preserve">PEVuZE5vdGU+PENpdGU+PEF1dGhvcj5UaG9tPC9BdXRob3I+PFllYXI+MjAxOTwvWWVhcj48UmVj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</w:fldData>
        </w:fldChar>
      </w:r>
      <w:r w:rsidR="00993660">
        <w:instrText xml:space="preserve"> ADDIN EN.CITE.DATA </w:instrText>
      </w:r>
      <w:r w:rsidR="00993660">
        <w:fldChar w:fldCharType="end"/>
      </w:r>
      <w:r w:rsidR="004C5276">
        <w:fldChar w:fldCharType="separate"/>
      </w:r>
      <w:r w:rsidR="00993660" w:rsidRPr="00993660">
        <w:rPr>
          <w:noProof/>
          <w:vertAlign w:val="superscript"/>
        </w:rPr>
        <w:t>335</w:t>
      </w:r>
      <w:r w:rsidR="004C5276">
        <w:fldChar w:fldCharType="end"/>
      </w:r>
    </w:p>
    <w:p w14:paraId="342D0EAA" w14:textId="37D44213" w:rsidR="006A2D1B" w:rsidRPr="006A2D1B" w:rsidRDefault="006A2D1B" w:rsidP="005A1C88">
      <w:pPr>
        <w:widowControl w:val="0"/>
        <w:spacing w:before="240" w:after="0"/>
        <w:rPr>
          <w:rFonts w:eastAsia="Calibri" w:cs="Arial"/>
          <w:spacing w:val="-3"/>
        </w:rPr>
      </w:pPr>
      <w:r w:rsidRPr="006A2D1B">
        <w:rPr>
          <w:rFonts w:eastAsia="Calibri" w:cs="Arial"/>
          <w:spacing w:val="-3"/>
        </w:rPr>
        <w:t>Socioeconomic status and low health literacy are</w:t>
      </w:r>
      <w:r w:rsidR="00E76E67">
        <w:rPr>
          <w:rFonts w:eastAsia="Calibri" w:cs="Arial"/>
          <w:spacing w:val="-3"/>
        </w:rPr>
        <w:t xml:space="preserve"> also</w:t>
      </w:r>
      <w:r w:rsidRPr="006A2D1B">
        <w:rPr>
          <w:rFonts w:eastAsia="Calibri" w:cs="Arial"/>
          <w:spacing w:val="-3"/>
        </w:rPr>
        <w:t xml:space="preserve"> closely correlated. Therefore, effective communication with patients and carers is particularly important given the prevalence of low health literacy in Australia (estimated at 60 per cent of Australian adults)</w:t>
      </w:r>
      <w:r w:rsidR="00753A2F">
        <w:rPr>
          <w:rFonts w:eastAsia="Calibri" w:cs="Arial"/>
          <w:spacing w:val="-3"/>
        </w:rPr>
        <w:t>.</w:t>
      </w:r>
      <w:r w:rsidR="00753A2F">
        <w:rPr>
          <w:rFonts w:eastAsia="Calibri" w:cs="Arial"/>
          <w:spacing w:val="-3"/>
        </w:rPr>
        <w:fldChar w:fldCharType="begin"/>
      </w:r>
      <w:r w:rsidR="00993660">
        <w:rPr>
          <w:rFonts w:eastAsia="Calibri" w:cs="Arial"/>
          <w:spacing w:val="-3"/>
        </w:rPr>
        <w:instrText xml:space="preserve"> ADDIN EN.CITE &lt;EndNote&gt;&lt;Cite&gt;&lt;Author&gt;Australian Commission on Safety and Quality in Health Care&lt;/Author&gt;&lt;Year&gt;2014&lt;/Year&gt;&lt;RecNum&gt;683&lt;/RecNum&gt;&lt;DisplayText&gt;&lt;style face="superscript"&gt;336&lt;/style&gt;&lt;/DisplayText&gt;&lt;record&gt;&lt;rec-number&gt;683&lt;/rec-number&gt;&lt;foreign-keys&gt;&lt;key app="EN" db-id="2vzr02ev2z9xe3e2ds859xwv9wrsz99pza0t" timestamp="0"&gt;683&lt;/key&gt;&lt;/foreign-keys&gt;&lt;ref-type name="Government Document"&gt;46&lt;/ref-type&gt;&lt;contributors&gt;&lt;authors&gt;&lt;author&gt;Australian Commission on Safety and Quality in Health Care,&lt;/author&gt;&lt;/authors&gt;&lt;/contributors&gt;&lt;titles&gt;&lt;title&gt;Health literacy:&amp;#xD;Taking action to improve safety and quality.&lt;/title&gt;&lt;/titles&gt;&lt;dates&gt;&lt;year&gt;2014&lt;/year&gt;&lt;/dates&gt;&lt;publisher&gt;ACSQHC&lt;/publisher&gt;&lt;urls&gt;&lt;/urls&gt;&lt;/record&gt;&lt;/Cite&gt;&lt;/EndNote&gt;</w:instrText>
      </w:r>
      <w:r w:rsidR="00753A2F">
        <w:rPr>
          <w:rFonts w:eastAsia="Calibri" w:cs="Arial"/>
          <w:spacing w:val="-3"/>
        </w:rPr>
        <w:fldChar w:fldCharType="separate"/>
      </w:r>
      <w:r w:rsidR="00993660" w:rsidRPr="00993660">
        <w:rPr>
          <w:rFonts w:eastAsia="Calibri" w:cs="Arial"/>
          <w:noProof/>
          <w:spacing w:val="-3"/>
          <w:vertAlign w:val="superscript"/>
        </w:rPr>
        <w:t>336</w:t>
      </w:r>
      <w:r w:rsidR="00753A2F">
        <w:rPr>
          <w:rFonts w:eastAsia="Calibri" w:cs="Arial"/>
          <w:spacing w:val="-3"/>
        </w:rPr>
        <w:fldChar w:fldCharType="end"/>
      </w:r>
    </w:p>
    <w:p w14:paraId="19DAF1CE" w14:textId="10507DC1" w:rsidR="005A1C88" w:rsidRDefault="006A2D1B" w:rsidP="00DA6A59">
      <w:pPr>
        <w:widowControl w:val="0"/>
        <w:spacing w:before="240" w:after="0"/>
        <w:rPr>
          <w:rFonts w:eastAsia="Calibri" w:cs="Arial"/>
          <w:spacing w:val="-3"/>
        </w:rPr>
      </w:pPr>
      <w:r w:rsidRPr="006A2D1B">
        <w:rPr>
          <w:rFonts w:eastAsia="Calibri" w:cs="Arial"/>
          <w:spacing w:val="-3"/>
        </w:rPr>
        <w:t>Consideration should be taken for cancer patients experiencing socioeconomic disadvantage to reduce their risk of being underserved for health car</w:t>
      </w:r>
      <w:r w:rsidR="00F23AB6">
        <w:rPr>
          <w:rFonts w:eastAsia="Calibri" w:cs="Arial"/>
          <w:spacing w:val="-3"/>
        </w:rPr>
        <w:t>e.</w:t>
      </w:r>
    </w:p>
    <w:p w14:paraId="7AF5189F" w14:textId="0020833F" w:rsidR="00E116EF" w:rsidRDefault="0018660E" w:rsidP="0018660E">
      <w:pPr>
        <w:pStyle w:val="Heading2"/>
        <w:rPr>
          <w:rFonts w:eastAsia="Calibri"/>
        </w:rPr>
      </w:pPr>
      <w:r>
        <w:rPr>
          <w:rFonts w:eastAsia="Calibri"/>
        </w:rPr>
        <w:t>Rural and remote AYA</w:t>
      </w:r>
    </w:p>
    <w:p w14:paraId="22CD7354" w14:textId="6603A537" w:rsidR="00FD1299" w:rsidRDefault="00345864" w:rsidP="00D9062E">
      <w:r>
        <w:t>A</w:t>
      </w:r>
      <w:r w:rsidR="006440D3">
        <w:t xml:space="preserve">cross all ages, </w:t>
      </w:r>
      <w:r w:rsidR="0021559C">
        <w:t xml:space="preserve">there is </w:t>
      </w:r>
      <w:r w:rsidR="009C39B2">
        <w:t xml:space="preserve">a disadvantage for </w:t>
      </w:r>
      <w:r w:rsidR="00621976" w:rsidRPr="00621976">
        <w:t xml:space="preserve">rural/remote </w:t>
      </w:r>
      <w:r w:rsidR="009C39B2">
        <w:t xml:space="preserve">cancer patients </w:t>
      </w:r>
      <w:r>
        <w:t xml:space="preserve">in high-income countries </w:t>
      </w:r>
      <w:r w:rsidR="009C39B2">
        <w:t xml:space="preserve">of approximately </w:t>
      </w:r>
      <w:r w:rsidR="001209A4">
        <w:t>five percent</w:t>
      </w:r>
      <w:r w:rsidR="00E27D34">
        <w:t xml:space="preserve"> in</w:t>
      </w:r>
      <w:r w:rsidR="001209A4">
        <w:t xml:space="preserve"> overall survival</w:t>
      </w:r>
      <w:r w:rsidR="00185E55">
        <w:t>.</w:t>
      </w:r>
      <w:r w:rsidR="00185E55">
        <w:fldChar w:fldCharType="begin">
          <w:fldData xml:space="preserve">PEVuZE5vdGU+PENpdGU+PEF1dGhvcj5BZnNoYXI8L0F1dGhvcj48WWVhcj4yMDE5PC9ZZWFyPjxS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=
</w:fldData>
        </w:fldChar>
      </w:r>
      <w:r w:rsidR="00993660">
        <w:instrText xml:space="preserve"> ADDIN EN.CITE </w:instrText>
      </w:r>
      <w:r w:rsidR="00993660">
        <w:fldChar w:fldCharType="begin">
          <w:fldData xml:space="preserve">PEVuZE5vdGU+PENpdGU+PEF1dGhvcj5BZnNoYXI8L0F1dGhvcj48WWVhcj4yMDE5PC9ZZWFyPjxS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=
</w:fldData>
        </w:fldChar>
      </w:r>
      <w:r w:rsidR="00993660">
        <w:instrText xml:space="preserve"> ADDIN EN.CITE.DATA </w:instrText>
      </w:r>
      <w:r w:rsidR="00993660">
        <w:fldChar w:fldCharType="end"/>
      </w:r>
      <w:r w:rsidR="00185E55">
        <w:fldChar w:fldCharType="separate"/>
      </w:r>
      <w:r w:rsidR="00993660" w:rsidRPr="00993660">
        <w:rPr>
          <w:noProof/>
          <w:vertAlign w:val="superscript"/>
        </w:rPr>
        <w:t>337, 338</w:t>
      </w:r>
      <w:r w:rsidR="00185E55">
        <w:fldChar w:fldCharType="end"/>
      </w:r>
      <w:r w:rsidR="00FD61B9">
        <w:t xml:space="preserve"> T</w:t>
      </w:r>
      <w:r w:rsidR="00E27D34">
        <w:t xml:space="preserve">his </w:t>
      </w:r>
      <w:r w:rsidR="00F25472">
        <w:t xml:space="preserve">rural/metropolitan disparity has also been </w:t>
      </w:r>
      <w:r w:rsidR="00EF7E18">
        <w:t>demonstrated</w:t>
      </w:r>
      <w:r w:rsidR="00FD61B9">
        <w:t xml:space="preserve"> in Australia</w:t>
      </w:r>
      <w:r w:rsidR="00F25472">
        <w:t xml:space="preserve">, including some cancer </w:t>
      </w:r>
      <w:r w:rsidR="00EF7E18">
        <w:t>type</w:t>
      </w:r>
      <w:r w:rsidR="00F25472">
        <w:t>s within the AYA population</w:t>
      </w:r>
      <w:r w:rsidR="00EF7E18">
        <w:t>.</w:t>
      </w:r>
      <w:r w:rsidR="00436795">
        <w:fldChar w:fldCharType="begin">
          <w:fldData xml:space="preserve">PEVuZE5vdGU+PENpdGU+PEF1dGhvcj5BZnNoYXI8L0F1dGhvcj48WWVhcj4yMDIwPC9ZZWFyPjxS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</w:fldData>
        </w:fldChar>
      </w:r>
      <w:r w:rsidR="00993660">
        <w:instrText xml:space="preserve"> ADDIN EN.CITE </w:instrText>
      </w:r>
      <w:r w:rsidR="00993660">
        <w:fldChar w:fldCharType="begin">
          <w:fldData xml:space="preserve">PEVuZE5vdGU+PENpdGU+PEF1dGhvcj5BZnNoYXI8L0F1dGhvcj48WWVhcj4yMDIwPC9ZZWFyPjxS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</w:fldData>
        </w:fldChar>
      </w:r>
      <w:r w:rsidR="00993660">
        <w:instrText xml:space="preserve"> ADDIN EN.CITE.DATA </w:instrText>
      </w:r>
      <w:r w:rsidR="00993660">
        <w:fldChar w:fldCharType="end"/>
      </w:r>
      <w:r w:rsidR="00436795">
        <w:fldChar w:fldCharType="separate"/>
      </w:r>
      <w:r w:rsidR="00993660" w:rsidRPr="00993660">
        <w:rPr>
          <w:noProof/>
          <w:vertAlign w:val="superscript"/>
        </w:rPr>
        <w:t>339</w:t>
      </w:r>
      <w:r w:rsidR="00436795">
        <w:fldChar w:fldCharType="end"/>
      </w:r>
      <w:r w:rsidR="000E26BA">
        <w:t xml:space="preserve"> </w:t>
      </w:r>
      <w:r w:rsidR="005E54F0" w:rsidRPr="005E54F0">
        <w:t>The ‘tyranny of distance’ can negatively affect not just physical health, but the psychosocial outcomes for AYA with cancer.</w:t>
      </w:r>
      <w:r w:rsidR="005E54F0" w:rsidRPr="005E54F0">
        <w:fldChar w:fldCharType="begin"/>
      </w:r>
      <w:r w:rsidR="00993660">
        <w:instrText xml:space="preserve"> ADDIN EN.CITE &lt;EndNote&gt;&lt;Cite&gt;&lt;Author&gt;Sariman&lt;/Author&gt;&lt;Year&gt;2020&lt;/Year&gt;&lt;RecNum&gt;34&lt;/RecNum&gt;&lt;DisplayText&gt;&lt;style face="superscript"&gt;340&lt;/style&gt;&lt;/DisplayText&gt;&lt;record&gt;&lt;rec-number&gt;34&lt;/rec-number&gt;&lt;foreign-keys&gt;&lt;key app="EN" db-id="2vzr02ev2z9xe3e2ds859xwv9wrsz99pza0t" timestamp="0"&gt;34&lt;/key&gt;&lt;/foreign-keys&gt;&lt;ref-type name="Journal Article"&gt;17&lt;/ref-type&gt;&lt;contributors&gt;&lt;authors&gt;&lt;author&gt;Sariman, Jodi A.&lt;/author&gt;&lt;author&gt;Harris, Nonie M.&lt;/author&gt;&lt;author&gt;Harvey, Desley&lt;/author&gt;&lt;author&gt;Sansom-Daly, Ursula M.&lt;/author&gt;&lt;/authors&gt;&lt;/contributors&gt;&lt;titles&gt;&lt;title&gt;Experiences of Young People Living with Cancer in Nonmetropolitan Areas: A Review of the Literature&lt;/title&gt;&lt;secondary-title&gt;Journal of Adolescent and Young Adult Oncology&lt;/secondary-title&gt;&lt;/titles&gt;&lt;periodical&gt;&lt;full-title&gt;J Adolesc Young Adult Oncol&lt;/full-title&gt;&lt;abbr-1&gt;Journal of adolescent and young adult oncology&lt;/abbr-1&gt;&lt;/periodical&gt;&lt;pages&gt;133-144&lt;/pages&gt;&lt;volume&gt;9&lt;/volume&gt;&lt;number&gt;2&lt;/number&gt;&lt;dates&gt;&lt;year&gt;2020&lt;/year&gt;&lt;pub-dates&gt;&lt;date&gt;2020/04/01&lt;/date&gt;&lt;/pub-dates&gt;&lt;/dates&gt;&lt;publisher&gt;Mary Ann Liebert, Inc., publishers&lt;/publisher&gt;&lt;isbn&gt;2156-5333&lt;/isbn&gt;&lt;urls&gt;&lt;related-urls&gt;&lt;url&gt;https://doi.org/10.1089/jayao.2019.0053&lt;/url&gt;&lt;/related-urls&gt;&lt;/urls&gt;&lt;electronic-resource-num&gt;10.1089/jayao.2019.0053&lt;/electronic-resource-num&gt;&lt;access-date&gt;2020/11/04&lt;/access-date&gt;&lt;/record&gt;&lt;/Cite&gt;&lt;/EndNote&gt;</w:instrText>
      </w:r>
      <w:r w:rsidR="005E54F0" w:rsidRPr="005E54F0">
        <w:fldChar w:fldCharType="separate"/>
      </w:r>
      <w:r w:rsidR="00993660" w:rsidRPr="00993660">
        <w:rPr>
          <w:noProof/>
          <w:vertAlign w:val="superscript"/>
        </w:rPr>
        <w:t>340</w:t>
      </w:r>
      <w:r w:rsidR="005E54F0" w:rsidRPr="005E54F0">
        <w:fldChar w:fldCharType="end"/>
      </w:r>
    </w:p>
    <w:p w14:paraId="7A57AA34" w14:textId="4C96018C" w:rsidR="00D9062E" w:rsidRDefault="006C21A8" w:rsidP="00D9062E">
      <w:r>
        <w:t xml:space="preserve">Reasons behind the rural/remote disadvantage may include </w:t>
      </w:r>
      <w:r w:rsidR="00FB3DBC">
        <w:t>associated delays to diagnosis being less amendable to treatment</w:t>
      </w:r>
      <w:r w:rsidR="009C4ACA">
        <w:t>,</w:t>
      </w:r>
      <w:r w:rsidR="00FB3DBC">
        <w:fldChar w:fldCharType="begin">
          <w:fldData xml:space="preserve">PEVuZE5vdGU+PENpdGU+PEF1dGhvcj5Kb2huc29uPC9BdXRob3I+PFllYXI+MjAyMTwvWWVhcj48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</w:fldData>
        </w:fldChar>
      </w:r>
      <w:r w:rsidR="00993660">
        <w:instrText xml:space="preserve"> ADDIN EN.CITE </w:instrText>
      </w:r>
      <w:r w:rsidR="00993660">
        <w:fldChar w:fldCharType="begin">
          <w:fldData xml:space="preserve">PEVuZE5vdGU+PENpdGU+PEF1dGhvcj5Kb2huc29uPC9BdXRob3I+PFllYXI+MjAyMTwvWWVhcj48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</w:fldData>
        </w:fldChar>
      </w:r>
      <w:r w:rsidR="00993660">
        <w:instrText xml:space="preserve"> ADDIN EN.CITE.DATA </w:instrText>
      </w:r>
      <w:r w:rsidR="00993660">
        <w:fldChar w:fldCharType="end"/>
      </w:r>
      <w:r w:rsidR="00FB3DBC">
        <w:fldChar w:fldCharType="separate"/>
      </w:r>
      <w:r w:rsidR="00993660" w:rsidRPr="00993660">
        <w:rPr>
          <w:noProof/>
          <w:vertAlign w:val="superscript"/>
        </w:rPr>
        <w:t>340, 341</w:t>
      </w:r>
      <w:r w:rsidR="00FB3DBC">
        <w:fldChar w:fldCharType="end"/>
      </w:r>
      <w:r w:rsidR="009C4ACA">
        <w:t xml:space="preserve"> lower socioeconomic status</w:t>
      </w:r>
      <w:r w:rsidR="009C4ACA">
        <w:fldChar w:fldCharType="begin">
          <w:fldData xml:space="preserve">PEVuZE5vdGU+PENpdGU+PEF1dGhvcj5BZnNoYXI8L0F1dGhvcj48WWVhcj4yMDIwPC9ZZWFyPjxS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</w:fldData>
        </w:fldChar>
      </w:r>
      <w:r w:rsidR="00993660">
        <w:instrText xml:space="preserve"> ADDIN EN.CITE </w:instrText>
      </w:r>
      <w:r w:rsidR="00993660">
        <w:fldChar w:fldCharType="begin">
          <w:fldData xml:space="preserve">PEVuZE5vdGU+PENpdGU+PEF1dGhvcj5BZnNoYXI8L0F1dGhvcj48WWVhcj4yMDIwPC9ZZWFyPjxS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</w:fldData>
        </w:fldChar>
      </w:r>
      <w:r w:rsidR="00993660">
        <w:instrText xml:space="preserve"> ADDIN EN.CITE.DATA </w:instrText>
      </w:r>
      <w:r w:rsidR="00993660">
        <w:fldChar w:fldCharType="end"/>
      </w:r>
      <w:r w:rsidR="009C4ACA">
        <w:fldChar w:fldCharType="separate"/>
      </w:r>
      <w:r w:rsidR="00993660" w:rsidRPr="00993660">
        <w:rPr>
          <w:noProof/>
          <w:vertAlign w:val="superscript"/>
        </w:rPr>
        <w:t>339</w:t>
      </w:r>
      <w:r w:rsidR="009C4ACA">
        <w:fldChar w:fldCharType="end"/>
      </w:r>
      <w:r w:rsidR="00ED5A32">
        <w:t xml:space="preserve"> and the burden of travel</w:t>
      </w:r>
      <w:r w:rsidR="00F43D68">
        <w:t>.</w:t>
      </w:r>
      <w:r w:rsidR="00F43D68">
        <w:fldChar w:fldCharType="begin">
          <w:fldData xml:space="preserve">PEVuZE5vdGU+PENpdGU+PEF1dGhvcj5DYXJyaWVyZTwvQXV0aG9yPjxZZWFyPjIwMTg8L1llYXI+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</w:fldData>
        </w:fldChar>
      </w:r>
      <w:r w:rsidR="00993660">
        <w:instrText xml:space="preserve"> ADDIN EN.CITE </w:instrText>
      </w:r>
      <w:r w:rsidR="00993660">
        <w:fldChar w:fldCharType="begin">
          <w:fldData xml:space="preserve">PEVuZE5vdGU+PENpdGU+PEF1dGhvcj5DYXJyaWVyZTwvQXV0aG9yPjxZZWFyPjIwMTg8L1llYXI+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</w:fldData>
        </w:fldChar>
      </w:r>
      <w:r w:rsidR="00993660">
        <w:instrText xml:space="preserve"> ADDIN EN.CITE.DATA </w:instrText>
      </w:r>
      <w:r w:rsidR="00993660">
        <w:fldChar w:fldCharType="end"/>
      </w:r>
      <w:r w:rsidR="00F43D68">
        <w:fldChar w:fldCharType="separate"/>
      </w:r>
      <w:r w:rsidR="00993660" w:rsidRPr="00993660">
        <w:rPr>
          <w:noProof/>
          <w:vertAlign w:val="superscript"/>
        </w:rPr>
        <w:t>338, 340</w:t>
      </w:r>
      <w:r w:rsidR="00F43D68">
        <w:fldChar w:fldCharType="end"/>
      </w:r>
      <w:r w:rsidR="00830F08">
        <w:t xml:space="preserve"> Indigenous Australians are also more likely to live in remote areas. </w:t>
      </w:r>
      <w:r w:rsidR="00A53753">
        <w:t>Preliminary o</w:t>
      </w:r>
      <w:r w:rsidR="00830F08">
        <w:t>utcome data in indigenous AYA with cancer is difficult to interpret due to small numbers</w:t>
      </w:r>
      <w:r w:rsidR="00A53753">
        <w:t>, and reliability of classification of indigenous status</w:t>
      </w:r>
      <w:r w:rsidR="00830F08">
        <w:t>,</w:t>
      </w:r>
      <w:r w:rsidR="00E711BC">
        <w:fldChar w:fldCharType="begin"/>
      </w:r>
      <w:r w:rsidR="00E711BC">
        <w:instrText xml:space="preserve"> ADDIN EN.CITE &lt;EndNote&gt;&lt;Cite&gt;&lt;Author&gt;Australian Institute of Health and Welfare&lt;/Author&gt;&lt;Year&gt;2018&lt;/Year&gt;&lt;RecNum&gt;17&lt;/RecNum&gt;&lt;DisplayText&gt;&lt;style face="superscript"&gt;342&lt;/style&gt;&lt;/DisplayText&gt;&lt;record&gt;&lt;rec-number&gt;17&lt;/rec-number&gt;&lt;foreign-keys&gt;&lt;key app="EN" db-id="2vzr02ev2z9xe3e2ds859xwv9wrsz99pza0t" timestamp="0"&gt;17&lt;/key&gt;&lt;/foreign-keys&gt;&lt;ref-type name="Report"&gt;27&lt;/ref-type&gt;&lt;contributors&gt;&lt;authors&gt;&lt;author&gt;Australian Institute of Health and Welfare,&lt;/author&gt;&lt;/authors&gt;&lt;/contributors&gt;&lt;titles&gt;&lt;title&gt;Cancer in Adolescents and Young Adults in Australia&lt;/title&gt;&lt;/titles&gt;&lt;dates&gt;&lt;year&gt;2018&lt;/year&gt;&lt;/dates&gt;&lt;pub-location&gt;Canberra&lt;/pub-location&gt;&lt;publisher&gt;AIHW&lt;/publisher&gt;&lt;urls&gt;&lt;related-urls&gt;&lt;url&gt;https://www.aihw.gov.au/reports/cancer/cancer-adolescents-young-adults&lt;/url&gt;&lt;/related-urls&gt;&lt;/urls&gt;&lt;electronic-resource-num&gt;10.25816/5ebca81afa7df&lt;/electronic-resource-num&gt;&lt;/record&gt;&lt;/Cite&gt;&lt;/EndNote&gt;</w:instrText>
      </w:r>
      <w:r w:rsidR="00E711BC">
        <w:fldChar w:fldCharType="separate"/>
      </w:r>
      <w:r w:rsidR="00E711BC" w:rsidRPr="00E711BC">
        <w:rPr>
          <w:noProof/>
          <w:vertAlign w:val="superscript"/>
        </w:rPr>
        <w:t>342</w:t>
      </w:r>
      <w:r w:rsidR="00E711BC">
        <w:fldChar w:fldCharType="end"/>
      </w:r>
      <w:r w:rsidR="00830F08">
        <w:t xml:space="preserve"> </w:t>
      </w:r>
      <w:r w:rsidR="00A53753">
        <w:t xml:space="preserve">however </w:t>
      </w:r>
      <w:r w:rsidR="00830F08">
        <w:t xml:space="preserve">older </w:t>
      </w:r>
      <w:r w:rsidR="00A53753">
        <w:t>ATSI with cancer are known to have inferior survival</w:t>
      </w:r>
      <w:r w:rsidR="00E711BC">
        <w:t>.</w:t>
      </w:r>
    </w:p>
    <w:p w14:paraId="365795AE" w14:textId="0AE9A7CA" w:rsidR="001901CE" w:rsidRDefault="001901CE" w:rsidP="00D9062E">
      <w:r>
        <w:t>Strategies for health services include:</w:t>
      </w:r>
    </w:p>
    <w:p w14:paraId="380F1A6E" w14:textId="70811D10" w:rsidR="001901CE" w:rsidRDefault="00943CC5" w:rsidP="0063001A">
      <w:pPr>
        <w:pStyle w:val="ListParagraph"/>
        <w:numPr>
          <w:ilvl w:val="0"/>
          <w:numId w:val="56"/>
        </w:numPr>
      </w:pPr>
      <w:r>
        <w:t>providing visiting speci</w:t>
      </w:r>
      <w:r w:rsidR="00571CE0">
        <w:t>alties to regional services</w:t>
      </w:r>
    </w:p>
    <w:p w14:paraId="4CDB4E1D" w14:textId="25208444" w:rsidR="00571CE0" w:rsidRDefault="00571CE0" w:rsidP="0063001A">
      <w:pPr>
        <w:pStyle w:val="ListParagraph"/>
        <w:numPr>
          <w:ilvl w:val="0"/>
          <w:numId w:val="56"/>
        </w:numPr>
      </w:pPr>
      <w:r>
        <w:lastRenderedPageBreak/>
        <w:t xml:space="preserve">promoting shared care with </w:t>
      </w:r>
      <w:r w:rsidR="00B81CFA">
        <w:t>secondary healthcare services closer to home</w:t>
      </w:r>
    </w:p>
    <w:p w14:paraId="6B7EE8A9" w14:textId="5C90E177" w:rsidR="00217999" w:rsidRDefault="002E0738" w:rsidP="0063001A">
      <w:pPr>
        <w:pStyle w:val="ListParagraph"/>
        <w:numPr>
          <w:ilvl w:val="0"/>
          <w:numId w:val="56"/>
        </w:numPr>
      </w:pPr>
      <w:r>
        <w:t xml:space="preserve">seeking opportunities for </w:t>
      </w:r>
      <w:r w:rsidR="00217999">
        <w:t xml:space="preserve">telehealth-led consultations and </w:t>
      </w:r>
      <w:r>
        <w:t>tele-</w:t>
      </w:r>
      <w:r w:rsidR="00217999">
        <w:t>trials</w:t>
      </w:r>
      <w:r>
        <w:t xml:space="preserve"> for AYA</w:t>
      </w:r>
    </w:p>
    <w:p w14:paraId="49CE859E" w14:textId="1965A794" w:rsidR="00A53753" w:rsidRPr="00D9062E" w:rsidRDefault="004B6D3C" w:rsidP="0063001A">
      <w:pPr>
        <w:pStyle w:val="ListParagraph"/>
        <w:numPr>
          <w:ilvl w:val="0"/>
          <w:numId w:val="56"/>
        </w:numPr>
      </w:pPr>
      <w:r>
        <w:t>utilising an AYA navigator for regional</w:t>
      </w:r>
      <w:r w:rsidR="003B7A04">
        <w:t xml:space="preserve"> patients to coordinate care and reduce travel burden.</w:t>
      </w:r>
    </w:p>
    <w:p w14:paraId="506223C8" w14:textId="6D45779F" w:rsidR="007C04C3" w:rsidRDefault="007C04C3" w:rsidP="008B363A">
      <w:pPr>
        <w:pStyle w:val="Heading2"/>
      </w:pPr>
      <w:bookmarkStart w:id="678" w:name="_Toc76463256"/>
      <w:bookmarkStart w:id="679" w:name="_Toc76733887"/>
      <w:bookmarkStart w:id="680" w:name="_Toc76734271"/>
      <w:bookmarkStart w:id="681" w:name="_Toc79135521"/>
      <w:bookmarkStart w:id="682" w:name="_Toc79135988"/>
      <w:bookmarkStart w:id="683" w:name="_Toc79408465"/>
      <w:bookmarkStart w:id="684" w:name="_Toc79409320"/>
      <w:r>
        <w:t>Sexually and Gender-diverse AYA</w:t>
      </w:r>
      <w:bookmarkEnd w:id="678"/>
      <w:bookmarkEnd w:id="679"/>
      <w:bookmarkEnd w:id="680"/>
      <w:bookmarkEnd w:id="681"/>
      <w:bookmarkEnd w:id="682"/>
      <w:bookmarkEnd w:id="683"/>
      <w:bookmarkEnd w:id="684"/>
    </w:p>
    <w:p w14:paraId="60038ED0" w14:textId="2B6D7DF5" w:rsidR="007C04C3" w:rsidRDefault="007C04C3" w:rsidP="007C04C3">
      <w:r>
        <w:t>Exploring sexuality, relationships and psychosexual identity are important aspects of AYA development.</w:t>
      </w:r>
      <w:r>
        <w:fldChar w:fldCharType="begin"/>
      </w:r>
      <w:r w:rsidR="00E711BC">
        <w:instrText xml:space="preserve"> ADDIN EN.CITE &lt;EndNote&gt;&lt;Cite&gt;&lt;Author&gt;Tolman&lt;/Author&gt;&lt;Year&gt;2011&lt;/Year&gt;&lt;RecNum&gt;451&lt;/RecNum&gt;&lt;DisplayText&gt;&lt;style face="superscript"&gt;343&lt;/style&gt;&lt;/DisplayText&gt;&lt;record&gt;&lt;rec-number&gt;451&lt;/rec-number&gt;&lt;foreign-keys&gt;&lt;key app="EN" db-id="2vzr02ev2z9xe3e2ds859xwv9wrsz99pza0t" timestamp="0"&gt;451&lt;/key&gt;&lt;/foreign-keys&gt;&lt;ref-type name="Journal Article"&gt;17&lt;/ref-type&gt;&lt;contributors&gt;&lt;authors&gt;&lt;author&gt;Tolman, Deborah L.&lt;/author&gt;&lt;author&gt;McClelland, Sara I.&lt;/author&gt;&lt;/authors&gt;&lt;/contributors&gt;&lt;titles&gt;&lt;title&gt;Normative Sexuality Development in Adolescence: A Decade in Review, 2000–2009&lt;/title&gt;&lt;secondary-title&gt;Journal of Research on Adolescence&lt;/secondary-title&gt;&lt;/titles&gt;&lt;pages&gt;242-255&lt;/pages&gt;&lt;volume&gt;21&lt;/volume&gt;&lt;number&gt;1&lt;/number&gt;&lt;dates&gt;&lt;year&gt;2011&lt;/year&gt;&lt;pub-dates&gt;&lt;date&gt;2011/03/01&lt;/date&gt;&lt;/pub-dates&gt;&lt;/dates&gt;&lt;publisher&gt;John Wiley &amp;amp; Sons, Ltd&lt;/publisher&gt;&lt;isbn&gt;1050-8392&lt;/isbn&gt;&lt;work-type&gt;https://doi.org/10.1111/j.1532-7795.2010.00726.x&lt;/work-type&gt;&lt;urls&gt;&lt;related-urls&gt;&lt;url&gt;https://doi.org/10.1111/j.1532-7795.2010.00726.x&lt;/url&gt;&lt;/related-urls&gt;&lt;/urls&gt;&lt;electronic-resource-num&gt;https://doi.org/10.1111/j.1532-7795.2010.00726.x&lt;/electronic-resource-num&gt;&lt;access-date&gt;2021/02/03&lt;/access-date&gt;&lt;/record&gt;&lt;/Cite&gt;&lt;/EndNote&gt;</w:instrText>
      </w:r>
      <w:r>
        <w:fldChar w:fldCharType="separate"/>
      </w:r>
      <w:r w:rsidR="00E711BC" w:rsidRPr="00E711BC">
        <w:rPr>
          <w:noProof/>
          <w:vertAlign w:val="superscript"/>
        </w:rPr>
        <w:t>343</w:t>
      </w:r>
      <w:r>
        <w:fldChar w:fldCharType="end"/>
      </w:r>
      <w:r>
        <w:t xml:space="preserve"> Sexually or gender-diverse groups include, but are not limited to,</w:t>
      </w:r>
      <w:r w:rsidRPr="006E3900">
        <w:t xml:space="preserve"> </w:t>
      </w:r>
      <w:r>
        <w:t>people who identify as lesbian, gay, bisexual or transgender, collectively ‘LGBT’. Currently, there is a gap in the understanding of LGBT AYA who experience a diagnosis of cancer during this phase of their life.</w:t>
      </w:r>
      <w:r>
        <w:fldChar w:fldCharType="begin"/>
      </w:r>
      <w:r w:rsidR="00811D20">
        <w:instrText xml:space="preserve"> ADDIN EN.CITE &lt;EndNote&gt;&lt;Cite&gt;&lt;Author&gt;Clarke&lt;/Author&gt;&lt;Year&gt;2019&lt;/Year&gt;&lt;RecNum&gt;116&lt;/RecNum&gt;&lt;DisplayText&gt;&lt;style face="superscript"&gt;132&lt;/style&gt;&lt;/DisplayText&gt;&lt;record&gt;&lt;rec-number&gt;116&lt;/rec-number&gt;&lt;foreign-keys&gt;&lt;key app="EN" db-id="2vzr02ev2z9xe3e2ds859xwv9wrsz99pza0t" timestamp="0"&gt;116&lt;/key&gt;&lt;/foreign-keys&gt;&lt;ref-type name="Journal Article"&gt;17&lt;/ref-type&gt;&lt;contributors&gt;&lt;authors&gt;&lt;author&gt;Clarke, Mairghread&lt;/author&gt;&lt;author&gt;Lewin, Jeremy&lt;/author&gt;&lt;author&gt;Lazarakis, Smaro&lt;/author&gt;&lt;author&gt;Thompson, Kate&lt;/author&gt;&lt;/authors&gt;&lt;/contributors&gt;&lt;titles&gt;&lt;title&gt;Overlooked Minorities: The Intersection of Cancer in Lesbian, Gay, Bisexual, Transgender, and/or Intersex Adolescents and Young Adults&lt;/title&gt;&lt;secondary-title&gt;Journal of Adolescent and Young Adult Oncology&lt;/secondary-title&gt;&lt;/titles&gt;&lt;periodical&gt;&lt;full-title&gt;J Adolesc Young Adult Oncol&lt;/full-title&gt;&lt;abbr-1&gt;Journal of adolescent and young adult oncology&lt;/abbr-1&gt;&lt;/periodical&gt;&lt;pages&gt;525-528&lt;/pages&gt;&lt;volume&gt;8&lt;/volume&gt;&lt;number&gt;5&lt;/number&gt;&lt;dates&gt;&lt;year&gt;2019&lt;/year&gt;&lt;pub-dates&gt;&lt;date&gt;2019/10/01&lt;/date&gt;&lt;/pub-dates&gt;&lt;/dates&gt;&lt;publisher&gt;Mary Ann Liebert, Inc., publishers&lt;/publisher&gt;&lt;isbn&gt;2156-5333&lt;/isbn&gt;&lt;urls&gt;&lt;related-urls&gt;&lt;url&gt;https://doi.org/10.1089/jayao.2019.0021&lt;/url&gt;&lt;/related-urls&gt;&lt;/urls&gt;&lt;electronic-resource-num&gt;10.1089/jayao.2019.0021&lt;/electronic-resource-num&gt;&lt;access-date&gt;2020/11/16&lt;/access-date&gt;&lt;/record&gt;&lt;/Cite&gt;&lt;/EndNote&gt;</w:instrText>
      </w:r>
      <w:r>
        <w:fldChar w:fldCharType="separate"/>
      </w:r>
      <w:r w:rsidR="00811D20" w:rsidRPr="00811D20">
        <w:rPr>
          <w:noProof/>
          <w:vertAlign w:val="superscript"/>
        </w:rPr>
        <w:t>132</w:t>
      </w:r>
      <w:r>
        <w:fldChar w:fldCharType="end"/>
      </w:r>
      <w:r>
        <w:t xml:space="preserve"> It is known that LGBT patients experience healthcare disparity broadly, due to minority distress, </w:t>
      </w:r>
      <w:r w:rsidR="00055986">
        <w:t>victimisation</w:t>
      </w:r>
      <w:r w:rsidR="0064653B">
        <w:t xml:space="preserve"> </w:t>
      </w:r>
      <w:r>
        <w:t>, stigma, discrimination and cultural and social norms that prioritise heterosexuality.</w:t>
      </w:r>
      <w:r>
        <w:fldChar w:fldCharType="begin">
          <w:fldData xml:space="preserve">PEVuZE5vdGU+PENpdGU+PEF1dGhvcj5aZWVtYW48L0F1dGhvcj48WWVhcj4yMDE5PC9ZZWFyPjxS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</w:fldData>
        </w:fldChar>
      </w:r>
      <w:r w:rsidR="00E711BC">
        <w:instrText xml:space="preserve"> ADDIN EN.CITE </w:instrText>
      </w:r>
      <w:r w:rsidR="00E711BC">
        <w:fldChar w:fldCharType="begin">
          <w:fldData xml:space="preserve">PEVuZE5vdGU+PENpdGU+PEF1dGhvcj5aZWVtYW48L0F1dGhvcj48WWVhcj4yMDE5PC9ZZWFyPjxS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</w:fldData>
        </w:fldChar>
      </w:r>
      <w:r w:rsidR="00E711BC">
        <w:instrText xml:space="preserve"> ADDIN EN.CITE.DATA </w:instrText>
      </w:r>
      <w:r w:rsidR="00E711BC">
        <w:fldChar w:fldCharType="end"/>
      </w:r>
      <w:r>
        <w:fldChar w:fldCharType="separate"/>
      </w:r>
      <w:r w:rsidR="00E711BC" w:rsidRPr="00E711BC">
        <w:rPr>
          <w:noProof/>
          <w:vertAlign w:val="superscript"/>
        </w:rPr>
        <w:t>344</w:t>
      </w:r>
      <w:r>
        <w:fldChar w:fldCharType="end"/>
      </w:r>
      <w:r>
        <w:t xml:space="preserve"> This disparity is experienced through diagnosis and treatment of cancer in the adult population.</w:t>
      </w:r>
      <w:r>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fldChar w:fldCharType="separate"/>
      </w:r>
      <w:r w:rsidR="00E3323E" w:rsidRPr="00E3323E">
        <w:rPr>
          <w:noProof/>
          <w:vertAlign w:val="superscript"/>
        </w:rPr>
        <w:t>29</w:t>
      </w:r>
      <w:r>
        <w:fldChar w:fldCharType="end"/>
      </w:r>
    </w:p>
    <w:p w14:paraId="038AB5A1" w14:textId="392B7EBC" w:rsidR="007C04C3" w:rsidRDefault="007C04C3" w:rsidP="007C04C3">
      <w:r>
        <w:t xml:space="preserve">In LGBT AYA generally, there is a greater incidence of bullying and </w:t>
      </w:r>
      <w:r w:rsidR="00055986">
        <w:t>victimisation</w:t>
      </w:r>
      <w:r>
        <w:t>,</w:t>
      </w:r>
      <w:r>
        <w:fldChar w:fldCharType="begin"/>
      </w:r>
      <w:r w:rsidR="00BF1571">
        <w:instrText xml:space="preserve"> ADDIN EN.CITE &lt;EndNote&gt;&lt;Cite&gt;&lt;Author&gt;Gower&lt;/Author&gt;&lt;Year&gt;2018&lt;/Year&gt;&lt;RecNum&gt;445&lt;/RecNum&gt;&lt;DisplayText&gt;&lt;style face="superscript"&gt;171&lt;/style&gt;&lt;/DisplayText&gt;&lt;record&gt;&lt;rec-number&gt;445&lt;/rec-number&gt;&lt;foreign-keys&gt;&lt;key app="EN" db-id="2vzr02ev2z9xe3e2ds859xwv9wrsz99pza0t" timestamp="0"&gt;445&lt;/key&gt;&lt;/foreign-keys&gt;&lt;ref-type name="Journal Article"&gt;17&lt;/ref-type&gt;&lt;contributors&gt;&lt;authors&gt;&lt;author&gt;Gower, A. L.&lt;/author&gt;&lt;author&gt;Rider, G. N.&lt;/author&gt;&lt;author&gt;McMorris, B. J.&lt;/author&gt;&lt;author&gt;Eisenberg, M. E.&lt;/author&gt;&lt;/authors&gt;&lt;/contributors&gt;&lt;auth-address&gt;Division of General Pediatrics and Adolescent Health, Department of Pediatrics, University of Minnesota. 717 Delaware St. SE, Minneapolis, MN 55414, USA.&amp;#xD;Program in Human Sexuality, Department of Family Medicine and Community Health, University of Minnesota Medical School. 1300 S. 2nd St., Suite 180, Minneapolis, MN 55454, USA.&amp;#xD;Center for Adolescent Nursing, School of Nursing, University of Minnesota. 308 Harvard St. SE, Minneapolis, MN 55455, USA.&lt;/auth-address&gt;&lt;titles&gt;&lt;title&gt;Bullying Victimization among LGBTQ Youth: Current and Future Directions&lt;/title&gt;&lt;secondary-title&gt;Curr Sex Health Rep&lt;/secondary-title&gt;&lt;alt-title&gt;Current sexual health reports&lt;/alt-title&gt;&lt;/titles&gt;&lt;pages&gt;246-254&lt;/pages&gt;&lt;volume&gt;10&lt;/volume&gt;&lt;number&gt;4&lt;/number&gt;&lt;edition&gt;2019/05/07&lt;/edition&gt;&lt;keywords&gt;&lt;keyword&gt;LGBTQ youth&lt;/keyword&gt;&lt;keyword&gt;bias-based bullying&lt;/keyword&gt;&lt;keyword&gt;bullying&lt;/keyword&gt;&lt;keyword&gt;intersectionality&lt;/keyword&gt;&lt;keyword&gt;minority stress&lt;/keyword&gt;&lt;/keywords&gt;&lt;dates&gt;&lt;year&gt;2018&lt;/year&gt;&lt;pub-dates&gt;&lt;date&gt;Dec&lt;/date&gt;&lt;/pub-dates&gt;&lt;/dates&gt;&lt;isbn&gt;1548-3584 (Print)&amp;#xD;1548-3584&lt;/isbn&gt;&lt;accession-num&gt;31057341&lt;/accession-num&gt;&lt;urls&gt;&lt;/urls&gt;&lt;custom2&gt;PMC6497454&lt;/custom2&gt;&lt;custom6&gt;NIHMS1025454&lt;/custom6&gt;&lt;electronic-resource-num&gt;10.1007/s11930-018-0169-y&lt;/electronic-resource-num&gt;&lt;remote-database-provider&gt;NLM&lt;/remote-database-provider&gt;&lt;language&gt;eng&lt;/language&gt;&lt;/record&gt;&lt;/Cite&gt;&lt;/EndNote&gt;</w:instrText>
      </w:r>
      <w:r>
        <w:fldChar w:fldCharType="separate"/>
      </w:r>
      <w:r w:rsidR="00BF1571" w:rsidRPr="00BF1571">
        <w:rPr>
          <w:noProof/>
          <w:vertAlign w:val="superscript"/>
        </w:rPr>
        <w:t>171</w:t>
      </w:r>
      <w:r>
        <w:fldChar w:fldCharType="end"/>
      </w:r>
      <w:r>
        <w:t xml:space="preserve"> which has been demonstrated to lead to a disproportionate incidence of cancer-related health risk behaviours compared to the general AYA population, including substance abuse and sexual risk behaviours.</w:t>
      </w:r>
      <w:r>
        <w:fldChar w:fldCharType="begin">
          <w:fldData xml:space="preserve">PEVuZE5vdGU+PENpdGU+PEF1dGhvcj5Sb3NhcmlvPC9BdXRob3I+PFllYXI+MjAxNDwvWWVhcj48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</w:fldData>
        </w:fldChar>
      </w:r>
      <w:r w:rsidR="00E711BC">
        <w:instrText xml:space="preserve"> ADDIN EN.CITE </w:instrText>
      </w:r>
      <w:r w:rsidR="00E711BC">
        <w:fldChar w:fldCharType="begin">
          <w:fldData xml:space="preserve">PEVuZE5vdGU+PENpdGU+PEF1dGhvcj5Sb3NhcmlvPC9BdXRob3I+PFllYXI+MjAxNDwvWWVhcj48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</w:fldData>
        </w:fldChar>
      </w:r>
      <w:r w:rsidR="00E711BC">
        <w:instrText xml:space="preserve"> ADDIN EN.CITE.DATA </w:instrText>
      </w:r>
      <w:r w:rsidR="00E711BC">
        <w:fldChar w:fldCharType="end"/>
      </w:r>
      <w:r>
        <w:fldChar w:fldCharType="separate"/>
      </w:r>
      <w:r w:rsidR="00E711BC" w:rsidRPr="00E711BC">
        <w:rPr>
          <w:noProof/>
          <w:vertAlign w:val="superscript"/>
        </w:rPr>
        <w:t>345</w:t>
      </w:r>
      <w:r>
        <w:fldChar w:fldCharType="end"/>
      </w:r>
      <w:r w:rsidR="0064653B">
        <w:t xml:space="preserve"> </w:t>
      </w:r>
      <w:r>
        <w:fldChar w:fldCharType="begin">
          <w:fldData xml:space="preserve">PEVuZE5vdGU+PENpdGU+PEF1dGhvcj5NYXNzZXR0aTwvQXV0aG9yPjxZZWFyPjIwMTc8L1llYXI+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==
</w:fldData>
        </w:fldChar>
      </w:r>
      <w:r w:rsidR="00E711BC">
        <w:instrText xml:space="preserve"> ADDIN EN.CITE </w:instrText>
      </w:r>
      <w:r w:rsidR="00E711BC">
        <w:fldChar w:fldCharType="begin">
          <w:fldData xml:space="preserve">PEVuZE5vdGU+PENpdGU+PEF1dGhvcj5NYXNzZXR0aTwvQXV0aG9yPjxZZWFyPjIwMTc8L1llYXI+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==
</w:fldData>
        </w:fldChar>
      </w:r>
      <w:r w:rsidR="00E711BC">
        <w:instrText xml:space="preserve"> ADDIN EN.CITE.DATA </w:instrText>
      </w:r>
      <w:r w:rsidR="00E711BC">
        <w:fldChar w:fldCharType="end"/>
      </w:r>
      <w:r>
        <w:fldChar w:fldCharType="separate"/>
      </w:r>
      <w:r w:rsidR="00E711BC" w:rsidRPr="00E711BC">
        <w:rPr>
          <w:noProof/>
          <w:vertAlign w:val="superscript"/>
        </w:rPr>
        <w:t>346</w:t>
      </w:r>
      <w:r>
        <w:fldChar w:fldCharType="end"/>
      </w:r>
      <w:r w:rsidR="0064653B">
        <w:t xml:space="preserve"> </w:t>
      </w:r>
      <w:r>
        <w:t xml:space="preserve">Both during and following treatment, there is also recognised disparity in the level of psychological distress experienced by LGBT patients (a </w:t>
      </w:r>
      <w:r w:rsidRPr="00796A5D">
        <w:t>minority group who already experience significant mental health issues</w:t>
      </w:r>
      <w:r>
        <w:t xml:space="preserve">) compared to the wider population. </w:t>
      </w:r>
      <w:r>
        <w:fldChar w:fldCharType="begin">
          <w:fldData xml:space="preserve">PEVuZE5vdGU+PENpdGU+PEF1dGhvcj5QZXJlejwvQXV0aG9yPjxZZWFyPjIwMjA8L1llYXI+PFJl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=
</w:fldData>
        </w:fldChar>
      </w:r>
      <w:r w:rsidR="00E711BC">
        <w:instrText xml:space="preserve"> ADDIN EN.CITE </w:instrText>
      </w:r>
      <w:r w:rsidR="00E711BC">
        <w:fldChar w:fldCharType="begin">
          <w:fldData xml:space="preserve">PEVuZE5vdGU+PENpdGU+PEF1dGhvcj5QZXJlejwvQXV0aG9yPjxZZWFyPjIwMjA8L1llYXI+PFJl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=
</w:fldData>
        </w:fldChar>
      </w:r>
      <w:r w:rsidR="00E711BC">
        <w:instrText xml:space="preserve"> ADDIN EN.CITE.DATA </w:instrText>
      </w:r>
      <w:r w:rsidR="00E711BC">
        <w:fldChar w:fldCharType="end"/>
      </w:r>
      <w:r>
        <w:fldChar w:fldCharType="separate"/>
      </w:r>
      <w:r w:rsidR="00E711BC" w:rsidRPr="00E711BC">
        <w:rPr>
          <w:noProof/>
          <w:vertAlign w:val="superscript"/>
        </w:rPr>
        <w:t>101, 347-349</w:t>
      </w:r>
      <w:r>
        <w:fldChar w:fldCharType="end"/>
      </w:r>
    </w:p>
    <w:p w14:paraId="7B66A2D3" w14:textId="419DF2BC" w:rsidR="007C04C3" w:rsidRDefault="007C04C3" w:rsidP="007C04C3">
      <w:r>
        <w:t>Evidence also suggest that there are several cancers that may also disproportionately affect</w:t>
      </w:r>
      <w:r w:rsidR="0064653B">
        <w:t xml:space="preserve"> </w:t>
      </w:r>
      <w:r>
        <w:t>LGBT</w:t>
      </w:r>
      <w:r w:rsidR="009F0DBB">
        <w:t xml:space="preserve"> </w:t>
      </w:r>
      <w:r>
        <w:t>patients as a result of behavioural risk factors, decreased rates of screening and prevention and healthcare discrepancies.</w:t>
      </w:r>
      <w:r>
        <w:fldChar w:fldCharType="begin">
          <w:fldData xml:space="preserve">PEVuZE5vdGU+PENpdGU+PEF1dGhvcj5RdWlubjwvQXV0aG9yPjxZZWFyPjIwMTU8L1llYXI+PFJl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</w:fldData>
        </w:fldChar>
      </w:r>
      <w:r w:rsidR="00E711BC">
        <w:instrText xml:space="preserve"> ADDIN EN.CITE </w:instrText>
      </w:r>
      <w:r w:rsidR="00E711BC">
        <w:fldChar w:fldCharType="begin">
          <w:fldData xml:space="preserve">PEVuZE5vdGU+PENpdGU+PEF1dGhvcj5RdWlubjwvQXV0aG9yPjxZZWFyPjIwMTU8L1llYXI+PFJl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</w:fldData>
        </w:fldChar>
      </w:r>
      <w:r w:rsidR="00E711BC">
        <w:instrText xml:space="preserve"> ADDIN EN.CITE.DATA </w:instrText>
      </w:r>
      <w:r w:rsidR="00E711BC">
        <w:fldChar w:fldCharType="end"/>
      </w:r>
      <w:r>
        <w:fldChar w:fldCharType="separate"/>
      </w:r>
      <w:r w:rsidR="00E711BC" w:rsidRPr="00E711BC">
        <w:rPr>
          <w:noProof/>
          <w:vertAlign w:val="superscript"/>
        </w:rPr>
        <w:t>29, 350, 351</w:t>
      </w:r>
      <w:r>
        <w:fldChar w:fldCharType="end"/>
      </w:r>
      <w:r>
        <w:t xml:space="preserve"> </w:t>
      </w:r>
      <w:r>
        <w:fldChar w:fldCharType="begin"/>
      </w:r>
      <w:r w:rsidR="00E711BC">
        <w:instrText xml:space="preserve"> ADDIN EN.CITE &lt;EndNote&gt;&lt;Cite&gt;&lt;Author&gt;Drysdale&lt;/Author&gt;&lt;Year&gt;2020&lt;/Year&gt;&lt;RecNum&gt;515&lt;/RecNum&gt;&lt;DisplayText&gt;&lt;style face="superscript"&gt;352&lt;/style&gt;&lt;/DisplayText&gt;&lt;record&gt;&lt;rec-number&gt;515&lt;/rec-number&gt;&lt;foreign-keys&gt;&lt;key app="EN" db-id="2vzr02ev2z9xe3e2ds859xwv9wrsz99pza0t" timestamp="0"&gt;515&lt;/key&gt;&lt;/foreign-keys&gt;&lt;ref-type name="Journal Article"&gt;17&lt;/ref-type&gt;&lt;contributors&gt;&lt;authors&gt;&lt;author&gt;Drysdale, Kerryn&lt;/author&gt;&lt;author&gt;Cama, Elena&lt;/author&gt;&lt;author&gt;Botfield, Jessica&lt;/author&gt;&lt;author&gt;Bear, Brandon&lt;/author&gt;&lt;author&gt;Cerio, Rebecca&lt;/author&gt;&lt;author&gt;Newman, Christy E.&lt;/author&gt;&lt;/authors&gt;&lt;/contributors&gt;&lt;titles&gt;&lt;title&gt;Targeting cancer prevention and screening interventions to LGBTQ communities: A scoping review&lt;/title&gt;&lt;secondary-title&gt;Health &amp;amp; Social Care in the Community&lt;/secondary-title&gt;&lt;/titles&gt;&lt;volume&gt;n/a&lt;/volume&gt;&lt;number&gt;n/a&lt;/number&gt;&lt;keywords&gt;&lt;keyword&gt;cancer&lt;/keyword&gt;&lt;keyword&gt;LGBTQ&lt;/keyword&gt;&lt;keyword&gt;prevention&lt;/keyword&gt;&lt;keyword&gt;scoping review&lt;/keyword&gt;&lt;keyword&gt;screening&lt;/keyword&gt;&lt;keyword&gt;targeted intervention&lt;/keyword&gt;&lt;/keywords&gt;&lt;dates&gt;&lt;year&gt;2020&lt;/year&gt;&lt;pub-dates&gt;&lt;date&gt;2020/12/14&lt;/date&gt;&lt;/pub-dates&gt;&lt;/dates&gt;&lt;publisher&gt;John Wiley &amp;amp; Sons, Ltd&lt;/publisher&gt;&lt;isbn&gt;0966-0410&lt;/isbn&gt;&lt;work-type&gt;https://doi.org/10.1111/hsc.13257&lt;/work-type&gt;&lt;urls&gt;&lt;related-urls&gt;&lt;url&gt;https://doi.org/10.1111/hsc.13257&lt;/url&gt;&lt;/related-urls&gt;&lt;/urls&gt;&lt;electronic-resource-num&gt;https://doi.org/10.1111/hsc.13257&lt;/electronic-resource-num&gt;&lt;access-date&gt;2021/02/15&lt;/access-date&gt;&lt;/record&gt;&lt;/Cite&gt;&lt;/EndNote&gt;</w:instrText>
      </w:r>
      <w:r>
        <w:fldChar w:fldCharType="separate"/>
      </w:r>
      <w:r w:rsidR="00E711BC" w:rsidRPr="00E711BC">
        <w:rPr>
          <w:noProof/>
          <w:vertAlign w:val="superscript"/>
        </w:rPr>
        <w:t>352</w:t>
      </w:r>
      <w:r>
        <w:fldChar w:fldCharType="end"/>
      </w:r>
    </w:p>
    <w:p w14:paraId="2B81617B" w14:textId="5B5B0805" w:rsidR="007C04C3" w:rsidRDefault="007C04C3" w:rsidP="007C04C3">
      <w:r>
        <w:t>The reported experience of LGBT patients in adult cancer care demonstrate significant challenges, including issues of disclosure, fear of homophobia, navigating a hetero-centric healthcare system and inadequate support groups.</w:t>
      </w:r>
      <w:r>
        <w:fldChar w:fldCharType="begin">
          <w:fldData xml:space="preserve">PEVuZE5vdGU+PENpdGU+PEF1dGhvcj5MaXN5PC9BdXRob3I+PFllYXI+MjAxODwvWWVhcj48UmVj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</w:fldData>
        </w:fldChar>
      </w:r>
      <w:r w:rsidR="00E711BC">
        <w:instrText xml:space="preserve"> ADDIN EN.CITE </w:instrText>
      </w:r>
      <w:r w:rsidR="00E711BC">
        <w:fldChar w:fldCharType="begin">
          <w:fldData xml:space="preserve">PEVuZE5vdGU+PENpdGU+PEF1dGhvcj5MaXN5PC9BdXRob3I+PFllYXI+MjAxODwvWWVhcj48UmVj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</w:fldData>
        </w:fldChar>
      </w:r>
      <w:r w:rsidR="00E711BC">
        <w:instrText xml:space="preserve"> ADDIN EN.CITE.DATA </w:instrText>
      </w:r>
      <w:r w:rsidR="00E711BC">
        <w:fldChar w:fldCharType="end"/>
      </w:r>
      <w:r>
        <w:fldChar w:fldCharType="separate"/>
      </w:r>
      <w:r w:rsidR="00E711BC" w:rsidRPr="00E711BC">
        <w:rPr>
          <w:noProof/>
          <w:vertAlign w:val="superscript"/>
        </w:rPr>
        <w:t>353</w:t>
      </w:r>
      <w:r>
        <w:fldChar w:fldCharType="end"/>
      </w:r>
      <w:r>
        <w:t xml:space="preserve"> Disclosure is likely a more critical issue in AYA if they have not yet shared their identity with their family and community, </w:t>
      </w:r>
      <w:r>
        <w:fldChar w:fldCharType="begin"/>
      </w:r>
      <w:r w:rsidR="00811D20">
        <w:instrText xml:space="preserve"> ADDIN EN.CITE &lt;EndNote&gt;&lt;Cite&gt;&lt;Author&gt;Clarke&lt;/Author&gt;&lt;Year&gt;2019&lt;/Year&gt;&lt;RecNum&gt;116&lt;/RecNum&gt;&lt;DisplayText&gt;&lt;style face="superscript"&gt;132&lt;/style&gt;&lt;/DisplayText&gt;&lt;record&gt;&lt;rec-number&gt;116&lt;/rec-number&gt;&lt;foreign-keys&gt;&lt;key app="EN" db-id="2vzr02ev2z9xe3e2ds859xwv9wrsz99pza0t" timestamp="0"&gt;116&lt;/key&gt;&lt;/foreign-keys&gt;&lt;ref-type name="Journal Article"&gt;17&lt;/ref-type&gt;&lt;contributors&gt;&lt;authors&gt;&lt;author&gt;Clarke, Mairghread&lt;/author&gt;&lt;author&gt;Lewin, Jeremy&lt;/author&gt;&lt;author&gt;Lazarakis, Smaro&lt;/author&gt;&lt;author&gt;Thompson, Kate&lt;/author&gt;&lt;/authors&gt;&lt;/contributors&gt;&lt;titles&gt;&lt;title&gt;Overlooked Minorities: The Intersection of Cancer in Lesbian, Gay, Bisexual, Transgender, and/or Intersex Adolescents and Young Adults&lt;/title&gt;&lt;secondary-title&gt;Journal of Adolescent and Young Adult Oncology&lt;/secondary-title&gt;&lt;/titles&gt;&lt;periodical&gt;&lt;full-title&gt;J Adolesc Young Adult Oncol&lt;/full-title&gt;&lt;abbr-1&gt;Journal of adolescent and young adult oncology&lt;/abbr-1&gt;&lt;/periodical&gt;&lt;pages&gt;525-528&lt;/pages&gt;&lt;volume&gt;8&lt;/volume&gt;&lt;number&gt;5&lt;/number&gt;&lt;dates&gt;&lt;year&gt;2019&lt;/year&gt;&lt;pub-dates&gt;&lt;date&gt;2019/10/01&lt;/date&gt;&lt;/pub-dates&gt;&lt;/dates&gt;&lt;publisher&gt;Mary Ann Liebert, Inc., publishers&lt;/publisher&gt;&lt;isbn&gt;2156-5333&lt;/isbn&gt;&lt;urls&gt;&lt;related-urls&gt;&lt;url&gt;https://doi.org/10.1089/jayao.2019.0021&lt;/url&gt;&lt;/related-urls&gt;&lt;/urls&gt;&lt;electronic-resource-num&gt;10.1089/jayao.2019.0021&lt;/electronic-resource-num&gt;&lt;access-date&gt;2020/11/16&lt;/access-date&gt;&lt;/record&gt;&lt;/Cite&gt;&lt;/EndNote&gt;</w:instrText>
      </w:r>
      <w:r>
        <w:fldChar w:fldCharType="separate"/>
      </w:r>
      <w:r w:rsidR="00811D20" w:rsidRPr="00811D20">
        <w:rPr>
          <w:noProof/>
          <w:vertAlign w:val="superscript"/>
        </w:rPr>
        <w:t>132</w:t>
      </w:r>
      <w:r>
        <w:fldChar w:fldCharType="end"/>
      </w:r>
      <w:r>
        <w:t xml:space="preserve"> particularly in an age of shared electronic medical records.</w:t>
      </w:r>
      <w:r w:rsidRPr="002A6D98">
        <w:t xml:space="preserve"> </w:t>
      </w:r>
      <w:r>
        <w:t>Although expressing a willingness to learn, healthcare providers in cancer care generally have limited knowledge of LGBT issues,</w:t>
      </w:r>
      <w:r>
        <w:fldChar w:fldCharType="begin">
          <w:fldData xml:space="preserve">PEVuZE5vdGU+PENpdGU+PEF1dGhvcj5TY2hhYmF0aDwvQXV0aG9yPjxZZWFyPjIwMTk8L1llYXI+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</w:fldData>
        </w:fldChar>
      </w:r>
      <w:r w:rsidR="00E711BC">
        <w:instrText xml:space="preserve"> ADDIN EN.CITE </w:instrText>
      </w:r>
      <w:r w:rsidR="00E711BC">
        <w:fldChar w:fldCharType="begin">
          <w:fldData xml:space="preserve">PEVuZE5vdGU+PENpdGU+PEF1dGhvcj5TY2hhYmF0aDwvQXV0aG9yPjxZZWFyPjIwMTk8L1llYXI+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</w:fldData>
        </w:fldChar>
      </w:r>
      <w:r w:rsidR="00E711BC">
        <w:instrText xml:space="preserve"> ADDIN EN.CITE.DATA </w:instrText>
      </w:r>
      <w:r w:rsidR="00E711BC">
        <w:fldChar w:fldCharType="end"/>
      </w:r>
      <w:r>
        <w:fldChar w:fldCharType="separate"/>
      </w:r>
      <w:r w:rsidR="00E711BC" w:rsidRPr="00E711BC">
        <w:rPr>
          <w:noProof/>
          <w:vertAlign w:val="superscript"/>
        </w:rPr>
        <w:t>354</w:t>
      </w:r>
      <w:r>
        <w:fldChar w:fldCharType="end"/>
      </w:r>
      <w:r>
        <w:t xml:space="preserve"> and in general medicine have been shown to rarely engage in inclusive language when discussing sexuality with teenagers.</w:t>
      </w:r>
      <w:r>
        <w:fldChar w:fldCharType="begin"/>
      </w:r>
      <w:r w:rsidR="00811D20">
        <w:instrText xml:space="preserve"> ADDIN EN.CITE &lt;EndNote&gt;&lt;Cite&gt;&lt;Author&gt;Alexander&lt;/Author&gt;&lt;Year&gt;2014&lt;/Year&gt;&lt;RecNum&gt;450&lt;/RecNum&gt;&lt;DisplayText&gt;&lt;style face="superscript"&gt;133&lt;/style&gt;&lt;/DisplayText&gt;&lt;record&gt;&lt;rec-number&gt;450&lt;/rec-number&gt;&lt;foreign-keys&gt;&lt;key app="EN" db-id="2vzr02ev2z9xe3e2ds859xwv9wrsz99pza0t" timestamp="0"&gt;450&lt;/key&gt;&lt;/foreign-keys&gt;&lt;ref-type name="Journal Article"&gt;17&lt;/ref-type&gt;&lt;contributors&gt;&lt;authors&gt;&lt;author&gt;Alexander, S. C.&lt;/author&gt;&lt;author&gt;Fortenberry, J. D.&lt;/author&gt;&lt;author&gt;Pollak, K. I.&lt;/author&gt;&lt;author&gt;Bravender, T.&lt;/author&gt;&lt;author&gt;Østbye, T.&lt;/author&gt;&lt;author&gt;Shields, C. G.&lt;/author&gt;&lt;/authors&gt;&lt;/contributors&gt;&lt;auth-address&gt;1 Department of Consumer Science, Purdue University , West Lafayette, Indiana.&amp;#xD;2 Department of Pediatrics, Indiana University School of Medicine , Indianapolis, Indiana.&amp;#xD;3 Cancer Prevention, Detection and Control Research Program, Duke University Medical Center , Durham, North Carolina.&amp;#xD;4 Department of Community and Family Medicine, Duke University Medical Center , Durham, North Carolina.&amp;#xD;5 Division of Pediatrics and Communicable Diseases, University of Michigan , Ann Arbor, Michigan.&amp;#xD;6 Department of Human Development and Family Studies, Purdue University , West Lafayette, Indiana.&lt;/auth-address&gt;&lt;titles&gt;&lt;title&gt;Physicians Use of Inclusive Sexual Orientation Language During Teenage Annual Visits&lt;/title&gt;&lt;secondary-title&gt;LGBT Health&lt;/secondary-title&gt;&lt;alt-title&gt;LGBT health&lt;/alt-title&gt;&lt;/titles&gt;&lt;pages&gt;283-91&lt;/pages&gt;&lt;volume&gt;1&lt;/volume&gt;&lt;number&gt;4&lt;/number&gt;&lt;edition&gt;2016/01/21&lt;/edition&gt;&lt;keywords&gt;&lt;keyword&gt;adolescents&lt;/keyword&gt;&lt;keyword&gt;annual visits&lt;/keyword&gt;&lt;keyword&gt;preventive health visits&lt;/keyword&gt;&lt;keyword&gt;sexuality&lt;/keyword&gt;&lt;/keywords&gt;&lt;dates&gt;&lt;year&gt;2014&lt;/year&gt;&lt;pub-dates&gt;&lt;date&gt;Dec&lt;/date&gt;&lt;/pub-dates&gt;&lt;/dates&gt;&lt;isbn&gt;2325-8292&lt;/isbn&gt;&lt;accession-num&gt;26789857&lt;/accession-num&gt;&lt;urls&gt;&lt;/urls&gt;&lt;electronic-resource-num&gt;10.1089/lgbt.2014.0035&lt;/electronic-resource-num&gt;&lt;remote-database-provider&gt;NLM&lt;/remote-database-provider&gt;&lt;language&gt;eng&lt;/language&gt;&lt;/record&gt;&lt;/Cite&gt;&lt;/EndNote&gt;</w:instrText>
      </w:r>
      <w:r>
        <w:fldChar w:fldCharType="separate"/>
      </w:r>
      <w:r w:rsidR="00811D20" w:rsidRPr="00811D20">
        <w:rPr>
          <w:noProof/>
          <w:vertAlign w:val="superscript"/>
        </w:rPr>
        <w:t>133</w:t>
      </w:r>
      <w:r>
        <w:fldChar w:fldCharType="end"/>
      </w:r>
      <w:r>
        <w:t xml:space="preserve"> </w:t>
      </w:r>
    </w:p>
    <w:p w14:paraId="1D8563A8" w14:textId="546D10D4" w:rsidR="007C04C3" w:rsidRDefault="007C04C3" w:rsidP="007C04C3">
      <w:r>
        <w:t>Health services providing optimal care to AYA with cancer should:</w:t>
      </w:r>
    </w:p>
    <w:p w14:paraId="214CF1CF" w14:textId="79EF1210" w:rsidR="007C04C3" w:rsidRDefault="007C04C3" w:rsidP="0063001A">
      <w:pPr>
        <w:pStyle w:val="ListParagraph"/>
        <w:numPr>
          <w:ilvl w:val="0"/>
          <w:numId w:val="22"/>
        </w:numPr>
      </w:pPr>
      <w:r>
        <w:lastRenderedPageBreak/>
        <w:t>Offer healthcare provider training on issues of minority distress and healthcare disparity for LGBT; unique cancer risks, engagement in health prevention and surveillance; and social and cultural competency, such as understanding heteronormative bias and importance of inclusive language for all AYA.</w:t>
      </w:r>
      <w:r>
        <w:fldChar w:fldCharType="begin">
          <w:fldData xml:space="preserve">PEVuZE5vdGU+PENpdGU+PEF1dGhvcj5MaXN5PC9BdXRob3I+PFllYXI+MjAxODwvWWVhcj48UmVj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</w:fldData>
        </w:fldChar>
      </w:r>
      <w:r w:rsidR="00E711BC">
        <w:instrText xml:space="preserve"> ADDIN EN.CITE </w:instrText>
      </w:r>
      <w:r w:rsidR="00E711BC">
        <w:fldChar w:fldCharType="begin">
          <w:fldData xml:space="preserve">PEVuZE5vdGU+PENpdGU+PEF1dGhvcj5MaXN5PC9BdXRob3I+PFllYXI+MjAxODwvWWVhcj48UmVj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</w:fldData>
        </w:fldChar>
      </w:r>
      <w:r w:rsidR="00E711BC">
        <w:instrText xml:space="preserve"> ADDIN EN.CITE.DATA </w:instrText>
      </w:r>
      <w:r w:rsidR="00E711BC">
        <w:fldChar w:fldCharType="end"/>
      </w:r>
      <w:r>
        <w:fldChar w:fldCharType="separate"/>
      </w:r>
      <w:r w:rsidR="00E711BC" w:rsidRPr="00E711BC">
        <w:rPr>
          <w:noProof/>
          <w:vertAlign w:val="superscript"/>
        </w:rPr>
        <w:t>132, 133, 353, 355</w:t>
      </w:r>
      <w:r>
        <w:fldChar w:fldCharType="end"/>
      </w:r>
    </w:p>
    <w:p w14:paraId="1FE55A82" w14:textId="5181E431" w:rsidR="007C04C3" w:rsidRDefault="007C04C3" w:rsidP="0063001A">
      <w:pPr>
        <w:pStyle w:val="ListParagraph"/>
        <w:numPr>
          <w:ilvl w:val="0"/>
          <w:numId w:val="22"/>
        </w:numPr>
      </w:pPr>
      <w:r>
        <w:t>Adopt institutional implementation of LGBT-inclusive practices</w:t>
      </w:r>
      <w:r w:rsidR="00133204">
        <w:t>.</w:t>
      </w:r>
      <w:r>
        <w:t xml:space="preserve"> </w:t>
      </w:r>
      <w:r>
        <w:fldChar w:fldCharType="begin"/>
      </w:r>
      <w:r w:rsidR="00E3323E">
        <w:instrText xml:space="preserve"> ADDIN EN.CITE &lt;EndNote&gt;&lt;Cite&gt;&lt;Author&gt;National Comprehensive Cancer Network&lt;/Author&gt;&lt;Year&gt;2020&lt;/Year&gt;&lt;RecNum&gt;41&lt;/RecNum&gt;&lt;DisplayText&gt;&lt;style face="superscript"&gt;29&lt;/style&gt;&lt;/DisplayText&gt;&lt;record&gt;&lt;rec-number&gt;41&lt;/rec-number&gt;&lt;foreign-keys&gt;&lt;key app="EN" db-id="2vzr02ev2z9xe3e2ds859xwv9wrsz99pza0t" timestamp="0"&gt;41&lt;/key&gt;&lt;/foreign-keys&gt;&lt;ref-type name="Electronic Article"&gt;43&lt;/ref-type&gt;&lt;contributors&gt;&lt;authors&gt;&lt;author&gt;National Comprehensive Cancer Network,&lt;/author&gt;&lt;/authors&gt;&lt;/contributors&gt;&lt;titles&gt;&lt;title&gt;NCCN Clinical Practice Guidelines in Oncology: Adolescent and Young Adult (AYA) Oncology.&lt;/title&gt;&lt;/titles&gt;&lt;dates&gt;&lt;year&gt;2020&lt;/year&gt;&lt;/dates&gt;&lt;publisher&gt;NCCN&lt;/publisher&gt;&lt;urls&gt;&lt;related-urls&gt;&lt;url&gt;nccn.org&lt;/url&gt;&lt;/related-urls&gt;&lt;/urls&gt;&lt;/record&gt;&lt;/Cite&gt;&lt;/EndNote&gt;</w:instrText>
      </w:r>
      <w:r>
        <w:fldChar w:fldCharType="separate"/>
      </w:r>
      <w:r w:rsidR="00E3323E" w:rsidRPr="00E3323E">
        <w:rPr>
          <w:noProof/>
          <w:vertAlign w:val="superscript"/>
        </w:rPr>
        <w:t>29</w:t>
      </w:r>
      <w:r>
        <w:fldChar w:fldCharType="end"/>
      </w:r>
      <w:r w:rsidR="002E1899">
        <w:t xml:space="preserve"> </w:t>
      </w:r>
      <w:r>
        <w:fldChar w:fldCharType="begin"/>
      </w:r>
      <w:r w:rsidR="00E711BC">
        <w:instrText xml:space="preserve"> ADDIN EN.CITE &lt;EndNote&gt;&lt;Cite&gt;&lt;Author&gt;Quinn&lt;/Author&gt;&lt;Year&gt;2020&lt;/Year&gt;&lt;RecNum&gt;525&lt;/RecNum&gt;&lt;DisplayText&gt;&lt;style face="superscript"&gt;356&lt;/style&gt;&lt;/DisplayText&gt;&lt;record&gt;&lt;rec-number&gt;525&lt;/rec-number&gt;&lt;foreign-keys&gt;&lt;key app="EN" db-id="2vzr02ev2z9xe3e2ds859xwv9wrsz99pza0t" timestamp="0"&gt;525&lt;/key&gt;&lt;/foreign-keys&gt;&lt;ref-type name="Journal Article"&gt;17&lt;/ref-type&gt;&lt;contributors&gt;&lt;authors&gt;&lt;author&gt;Quinn, Gwendolyn P.&lt;/author&gt;&lt;author&gt;Alpert, Ash B.&lt;/author&gt;&lt;author&gt;Sutter, Megan&lt;/author&gt;&lt;author&gt;Schabath, Matthew B.&lt;/author&gt;&lt;/authors&gt;&lt;/contributors&gt;&lt;titles&gt;&lt;title&gt;What Oncologists Should Know About Treating Sexual and Gender Minority Patients With Cancer&lt;/title&gt;&lt;secondary-title&gt;JCO Oncology Practice&lt;/secondary-title&gt;&lt;/titles&gt;&lt;pages&gt;309-316&lt;/pages&gt;&lt;volume&gt;16&lt;/volume&gt;&lt;number&gt;6&lt;/number&gt;&lt;dates&gt;&lt;year&gt;2020&lt;/year&gt;&lt;pub-dates&gt;&lt;date&gt;2020/06/01&lt;/date&gt;&lt;/pub-dates&gt;&lt;/dates&gt;&lt;publisher&gt;Wolters Kluwer&lt;/publisher&gt;&lt;isbn&gt;2688-1527&lt;/isbn&gt;&lt;urls&gt;&lt;related-urls&gt;&lt;url&gt;https://doi.org/10.1200/OP.20.00036&lt;/url&gt;&lt;/related-urls&gt;&lt;/urls&gt;&lt;electronic-resource-num&gt;10.1200/OP.20.00036&lt;/electronic-resource-num&gt;&lt;access-date&gt;2021/02/15&lt;/access-date&gt;&lt;/record&gt;&lt;/Cite&gt;&lt;/EndNote&gt;</w:instrText>
      </w:r>
      <w:r>
        <w:fldChar w:fldCharType="separate"/>
      </w:r>
      <w:r w:rsidR="00E711BC" w:rsidRPr="00E711BC">
        <w:rPr>
          <w:noProof/>
          <w:vertAlign w:val="superscript"/>
        </w:rPr>
        <w:t>356</w:t>
      </w:r>
      <w:r>
        <w:fldChar w:fldCharType="end"/>
      </w:r>
    </w:p>
    <w:p w14:paraId="3CCDEB91" w14:textId="44B2F857" w:rsidR="007C04C3" w:rsidRDefault="007C04C3" w:rsidP="0063001A">
      <w:pPr>
        <w:pStyle w:val="ListParagraph"/>
        <w:numPr>
          <w:ilvl w:val="0"/>
          <w:numId w:val="22"/>
        </w:numPr>
      </w:pPr>
      <w:r>
        <w:t>Encourage and acknowledge the importance of partners in the cancer journey and recovery process.</w:t>
      </w:r>
      <w:r>
        <w:fldChar w:fldCharType="begin">
          <w:fldData xml:space="preserve">PEVuZE5vdGU+PENpdGU+PEF1dGhvcj5LYW1lbjwvQXV0aG9yPjxZZWFyPjIwMTk8L1llYXI+PFJl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</w:fldData>
        </w:fldChar>
      </w:r>
      <w:r w:rsidR="00E711BC">
        <w:instrText xml:space="preserve"> ADDIN EN.CITE </w:instrText>
      </w:r>
      <w:r w:rsidR="00E711BC">
        <w:fldChar w:fldCharType="begin">
          <w:fldData xml:space="preserve">PEVuZE5vdGU+PENpdGU+PEF1dGhvcj5LYW1lbjwvQXV0aG9yPjxZZWFyPjIwMTk8L1llYXI+PFJl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</w:fldData>
        </w:fldChar>
      </w:r>
      <w:r w:rsidR="00E711BC">
        <w:instrText xml:space="preserve"> ADDIN EN.CITE.DATA </w:instrText>
      </w:r>
      <w:r w:rsidR="00E711BC">
        <w:fldChar w:fldCharType="end"/>
      </w:r>
      <w:r>
        <w:fldChar w:fldCharType="separate"/>
      </w:r>
      <w:r w:rsidR="00E711BC" w:rsidRPr="00E711BC">
        <w:rPr>
          <w:noProof/>
          <w:vertAlign w:val="superscript"/>
        </w:rPr>
        <w:t>357</w:t>
      </w:r>
      <w:r>
        <w:fldChar w:fldCharType="end"/>
      </w:r>
    </w:p>
    <w:p w14:paraId="42D2F84F" w14:textId="77777777" w:rsidR="007C04C3" w:rsidRDefault="007C04C3" w:rsidP="0063001A">
      <w:pPr>
        <w:pStyle w:val="ListParagraph"/>
        <w:numPr>
          <w:ilvl w:val="0"/>
          <w:numId w:val="22"/>
        </w:numPr>
      </w:pPr>
      <w:r>
        <w:t>Acknowledge the potential for increased mental health distress and offer access to additional psychosocial supports.</w:t>
      </w:r>
    </w:p>
    <w:p w14:paraId="328CD859" w14:textId="5A8F2888" w:rsidR="007C04C3" w:rsidRDefault="007C04C3" w:rsidP="0063001A">
      <w:pPr>
        <w:pStyle w:val="ListParagraph"/>
        <w:numPr>
          <w:ilvl w:val="0"/>
          <w:numId w:val="22"/>
        </w:numPr>
      </w:pPr>
      <w:r>
        <w:t>Ensure sexual orientation, gender identity and chosen pronouns and names are incorporated in patient record demographics.</w:t>
      </w:r>
      <w:r>
        <w:fldChar w:fldCharType="begin"/>
      </w:r>
      <w:r w:rsidR="00E711BC">
        <w:instrText xml:space="preserve"> ADDIN EN.CITE &lt;EndNote&gt;&lt;Cite&gt;&lt;Author&gt;Quinn&lt;/Author&gt;&lt;Year&gt;2020&lt;/Year&gt;&lt;RecNum&gt;525&lt;/RecNum&gt;&lt;DisplayText&gt;&lt;style face="superscript"&gt;356&lt;/style&gt;&lt;/DisplayText&gt;&lt;record&gt;&lt;rec-number&gt;525&lt;/rec-number&gt;&lt;foreign-keys&gt;&lt;key app="EN" db-id="2vzr02ev2z9xe3e2ds859xwv9wrsz99pza0t" timestamp="0"&gt;525&lt;/key&gt;&lt;/foreign-keys&gt;&lt;ref-type name="Journal Article"&gt;17&lt;/ref-type&gt;&lt;contributors&gt;&lt;authors&gt;&lt;author&gt;Quinn, Gwendolyn P.&lt;/author&gt;&lt;author&gt;Alpert, Ash B.&lt;/author&gt;&lt;author&gt;Sutter, Megan&lt;/author&gt;&lt;author&gt;Schabath, Matthew B.&lt;/author&gt;&lt;/authors&gt;&lt;/contributors&gt;&lt;titles&gt;&lt;title&gt;What Oncologists Should Know About Treating Sexual and Gender Minority Patients With Cancer&lt;/title&gt;&lt;secondary-title&gt;JCO Oncology Practice&lt;/secondary-title&gt;&lt;/titles&gt;&lt;pages&gt;309-316&lt;/pages&gt;&lt;volume&gt;16&lt;/volume&gt;&lt;number&gt;6&lt;/number&gt;&lt;dates&gt;&lt;year&gt;2020&lt;/year&gt;&lt;pub-dates&gt;&lt;date&gt;2020/06/01&lt;/date&gt;&lt;/pub-dates&gt;&lt;/dates&gt;&lt;publisher&gt;Wolters Kluwer&lt;/publisher&gt;&lt;isbn&gt;2688-1527&lt;/isbn&gt;&lt;urls&gt;&lt;related-urls&gt;&lt;url&gt;https://doi.org/10.1200/OP.20.00036&lt;/url&gt;&lt;/related-urls&gt;&lt;/urls&gt;&lt;electronic-resource-num&gt;10.1200/OP.20.00036&lt;/electronic-resource-num&gt;&lt;access-date&gt;2021/02/15&lt;/access-date&gt;&lt;/record&gt;&lt;/Cite&gt;&lt;/EndNote&gt;</w:instrText>
      </w:r>
      <w:r>
        <w:fldChar w:fldCharType="separate"/>
      </w:r>
      <w:r w:rsidR="00E711BC" w:rsidRPr="00E711BC">
        <w:rPr>
          <w:noProof/>
          <w:vertAlign w:val="superscript"/>
        </w:rPr>
        <w:t>356</w:t>
      </w:r>
      <w:r>
        <w:fldChar w:fldCharType="end"/>
      </w:r>
    </w:p>
    <w:p w14:paraId="6054AC84" w14:textId="5F9CF974" w:rsidR="007C04C3" w:rsidRDefault="007C04C3" w:rsidP="0063001A">
      <w:pPr>
        <w:pStyle w:val="ListParagraph"/>
        <w:numPr>
          <w:ilvl w:val="0"/>
          <w:numId w:val="22"/>
        </w:numPr>
      </w:pPr>
      <w:r>
        <w:t>Promote  LGBT AYA research and collaboration with key stakeholder groups, practising a co-design model to inform and implement high-quality care.</w:t>
      </w:r>
      <w:r>
        <w:fldChar w:fldCharType="begin"/>
      </w:r>
      <w:r w:rsidR="00811D20">
        <w:instrText xml:space="preserve"> ADDIN EN.CITE &lt;EndNote&gt;&lt;Cite&gt;&lt;Author&gt;Clarke&lt;/Author&gt;&lt;Year&gt;2019&lt;/Year&gt;&lt;RecNum&gt;116&lt;/RecNum&gt;&lt;DisplayText&gt;&lt;style face="superscript"&gt;132&lt;/style&gt;&lt;/DisplayText&gt;&lt;record&gt;&lt;rec-number&gt;116&lt;/rec-number&gt;&lt;foreign-keys&gt;&lt;key app="EN" db-id="2vzr02ev2z9xe3e2ds859xwv9wrsz99pza0t" timestamp="0"&gt;116&lt;/key&gt;&lt;/foreign-keys&gt;&lt;ref-type name="Journal Article"&gt;17&lt;/ref-type&gt;&lt;contributors&gt;&lt;authors&gt;&lt;author&gt;Clarke, Mairghread&lt;/author&gt;&lt;author&gt;Lewin, Jeremy&lt;/author&gt;&lt;author&gt;Lazarakis, Smaro&lt;/author&gt;&lt;author&gt;Thompson, Kate&lt;/author&gt;&lt;/authors&gt;&lt;/contributors&gt;&lt;titles&gt;&lt;title&gt;Overlooked Minorities: The Intersection of Cancer in Lesbian, Gay, Bisexual, Transgender, and/or Intersex Adolescents and Young Adults&lt;/title&gt;&lt;secondary-title&gt;Journal of Adolescent and Young Adult Oncology&lt;/secondary-title&gt;&lt;/titles&gt;&lt;periodical&gt;&lt;full-title&gt;J Adolesc Young Adult Oncol&lt;/full-title&gt;&lt;abbr-1&gt;Journal of adolescent and young adult oncology&lt;/abbr-1&gt;&lt;/periodical&gt;&lt;pages&gt;525-528&lt;/pages&gt;&lt;volume&gt;8&lt;/volume&gt;&lt;number&gt;5&lt;/number&gt;&lt;dates&gt;&lt;year&gt;2019&lt;/year&gt;&lt;pub-dates&gt;&lt;date&gt;2019/10/01&lt;/date&gt;&lt;/pub-dates&gt;&lt;/dates&gt;&lt;publisher&gt;Mary Ann Liebert, Inc., publishers&lt;/publisher&gt;&lt;isbn&gt;2156-5333&lt;/isbn&gt;&lt;urls&gt;&lt;related-urls&gt;&lt;url&gt;https://doi.org/10.1089/jayao.2019.0021&lt;/url&gt;&lt;/related-urls&gt;&lt;/urls&gt;&lt;electronic-resource-num&gt;10.1089/jayao.2019.0021&lt;/electronic-resource-num&gt;&lt;access-date&gt;2020/11/16&lt;/access-date&gt;&lt;/record&gt;&lt;/Cite&gt;&lt;/EndNote&gt;</w:instrText>
      </w:r>
      <w:r>
        <w:fldChar w:fldCharType="separate"/>
      </w:r>
      <w:r w:rsidR="00811D20" w:rsidRPr="00811D20">
        <w:rPr>
          <w:noProof/>
          <w:vertAlign w:val="superscript"/>
        </w:rPr>
        <w:t>132</w:t>
      </w:r>
      <w:r>
        <w:fldChar w:fldCharType="end"/>
      </w:r>
    </w:p>
    <w:p w14:paraId="1A7FA88F" w14:textId="5121593E" w:rsidR="009D3101" w:rsidRDefault="009D3101" w:rsidP="0047530A">
      <w:pPr>
        <w:spacing w:line="240" w:lineRule="auto"/>
      </w:pPr>
    </w:p>
    <w:p w14:paraId="0769832F" w14:textId="75C14CFA" w:rsidR="00C30CC0" w:rsidRDefault="00C30CC0" w:rsidP="0047530A">
      <w:pPr>
        <w:spacing w:line="240" w:lineRule="auto"/>
      </w:pPr>
    </w:p>
    <w:p w14:paraId="13B303F7" w14:textId="5B1D25BE" w:rsidR="00C30CC0" w:rsidRDefault="00C30CC0" w:rsidP="0047530A">
      <w:pPr>
        <w:spacing w:line="240" w:lineRule="auto"/>
      </w:pPr>
    </w:p>
    <w:p w14:paraId="083DC7D6" w14:textId="3A5A51AA" w:rsidR="00C30CC0" w:rsidRDefault="00C30CC0" w:rsidP="0047530A">
      <w:pPr>
        <w:spacing w:line="240" w:lineRule="auto"/>
      </w:pPr>
    </w:p>
    <w:p w14:paraId="35FBB7AE" w14:textId="74313E75" w:rsidR="00C30CC0" w:rsidRDefault="00C30CC0" w:rsidP="0047530A">
      <w:pPr>
        <w:spacing w:line="240" w:lineRule="auto"/>
      </w:pPr>
    </w:p>
    <w:p w14:paraId="2035FDB4" w14:textId="0DF4356F" w:rsidR="00C30CC0" w:rsidRDefault="00C30CC0" w:rsidP="0047530A">
      <w:pPr>
        <w:spacing w:line="240" w:lineRule="auto"/>
      </w:pPr>
    </w:p>
    <w:p w14:paraId="6CB2A928" w14:textId="0A7CF728" w:rsidR="00C30CC0" w:rsidRDefault="00C30CC0" w:rsidP="0047530A">
      <w:pPr>
        <w:spacing w:line="240" w:lineRule="auto"/>
      </w:pPr>
    </w:p>
    <w:p w14:paraId="77226E5A" w14:textId="3B06905D" w:rsidR="00C30CC0" w:rsidRDefault="00C30CC0" w:rsidP="0047530A">
      <w:pPr>
        <w:spacing w:line="240" w:lineRule="auto"/>
      </w:pPr>
    </w:p>
    <w:p w14:paraId="05DD1FD9" w14:textId="6021BC8E" w:rsidR="00C30CC0" w:rsidRDefault="00C30CC0" w:rsidP="0047530A">
      <w:pPr>
        <w:spacing w:line="240" w:lineRule="auto"/>
      </w:pPr>
    </w:p>
    <w:p w14:paraId="094B6DF4" w14:textId="5610B826" w:rsidR="00C30CC0" w:rsidRDefault="00C30CC0" w:rsidP="0047530A">
      <w:pPr>
        <w:spacing w:line="240" w:lineRule="auto"/>
      </w:pPr>
    </w:p>
    <w:p w14:paraId="5A756345" w14:textId="1CD284D0" w:rsidR="00C30CC0" w:rsidRDefault="00C30CC0" w:rsidP="0047530A">
      <w:pPr>
        <w:spacing w:line="240" w:lineRule="auto"/>
      </w:pPr>
    </w:p>
    <w:p w14:paraId="533DD6A2" w14:textId="4ACF3487" w:rsidR="00C30CC0" w:rsidRDefault="00C30CC0" w:rsidP="0047530A">
      <w:pPr>
        <w:spacing w:line="240" w:lineRule="auto"/>
      </w:pPr>
    </w:p>
    <w:p w14:paraId="0A1F0194" w14:textId="7412FF88" w:rsidR="00C30CC0" w:rsidRDefault="00C30CC0" w:rsidP="0047530A">
      <w:pPr>
        <w:spacing w:line="240" w:lineRule="auto"/>
      </w:pPr>
    </w:p>
    <w:p w14:paraId="17E20403" w14:textId="51A91AEA" w:rsidR="00C30CC0" w:rsidRDefault="00C30CC0" w:rsidP="0047530A">
      <w:pPr>
        <w:spacing w:line="240" w:lineRule="auto"/>
      </w:pPr>
    </w:p>
    <w:p w14:paraId="5F7A6B62" w14:textId="7ECA5B3F" w:rsidR="00C30CC0" w:rsidRDefault="00C30CC0" w:rsidP="0047530A">
      <w:pPr>
        <w:spacing w:line="240" w:lineRule="auto"/>
      </w:pPr>
    </w:p>
    <w:p w14:paraId="341B8051" w14:textId="642F7870" w:rsidR="00C30CC0" w:rsidRDefault="00C30CC0" w:rsidP="0047530A">
      <w:pPr>
        <w:spacing w:line="240" w:lineRule="auto"/>
      </w:pPr>
    </w:p>
    <w:p w14:paraId="0C2C48FE" w14:textId="2E914F5F" w:rsidR="00C30CC0" w:rsidRDefault="00C30CC0" w:rsidP="0047530A">
      <w:pPr>
        <w:spacing w:line="240" w:lineRule="auto"/>
      </w:pPr>
    </w:p>
    <w:p w14:paraId="179EC635" w14:textId="77777777" w:rsidR="00C30CC0" w:rsidRDefault="00C30CC0" w:rsidP="0047530A">
      <w:pPr>
        <w:spacing w:line="240" w:lineRule="auto"/>
      </w:pPr>
    </w:p>
    <w:p w14:paraId="70410303" w14:textId="7A27CB96" w:rsidR="009D3101" w:rsidRDefault="009D3101" w:rsidP="00AB1398">
      <w:pPr>
        <w:pStyle w:val="Heading1"/>
      </w:pPr>
      <w:bookmarkStart w:id="685" w:name="_Toc79409321"/>
      <w:r>
        <w:lastRenderedPageBreak/>
        <w:t xml:space="preserve">Appendix B: </w:t>
      </w:r>
      <w:r w:rsidR="00DA6A59">
        <w:t>Complementary therapies</w:t>
      </w:r>
      <w:bookmarkEnd w:id="685"/>
    </w:p>
    <w:p w14:paraId="5CB51EB8" w14:textId="4842E8A2" w:rsidR="00AB1398" w:rsidRDefault="00AB1398" w:rsidP="00AB1398">
      <w:r>
        <w:t>Complementary therapies may be used together with conventional medical treatments to support and enhance quality of life and wellbeing. They do not aim to cure the patient’s cancer. Instead, they are used to help control symptoms such as pain and fatigue.</w:t>
      </w:r>
      <w:r w:rsidR="003F44E8">
        <w:fldChar w:fldCharType="begin"/>
      </w:r>
      <w:r w:rsidR="00E711BC">
        <w:instrText xml:space="preserve"> ADDIN EN.CITE &lt;EndNote&gt;&lt;Cite&gt;&lt;Author&gt;Cancer Council Australia&lt;/Author&gt;&lt;Year&gt;2019&lt;/Year&gt;&lt;RecNum&gt;689&lt;/RecNum&gt;&lt;DisplayText&gt;&lt;style face="superscript"&gt;358&lt;/style&gt;&lt;/DisplayText&gt;&lt;record&gt;&lt;rec-number&gt;689&lt;/rec-number&gt;&lt;foreign-keys&gt;&lt;key app="EN" db-id="2vzr02ev2z9xe3e2ds859xwv9wrsz99pza0t" timestamp="0"&gt;689&lt;/key&gt;&lt;/foreign-keys&gt;&lt;ref-type name="Electronic Article"&gt;43&lt;/ref-type&gt;&lt;contributors&gt;&lt;authors&gt;&lt;author&gt;Cancer Council Australia,&lt;/author&gt;&lt;/authors&gt;&lt;/contributors&gt;&lt;titles&gt;&lt;title&gt;Complementary and alternative therapies.&lt;/title&gt;&lt;/titles&gt;&lt;dates&gt;&lt;year&gt;2019&lt;/year&gt;&lt;/dates&gt;&lt;pub-location&gt;Sydney&lt;/pub-location&gt;&lt;publisher&gt;Cancer Council Australia&lt;/publisher&gt;&lt;urls&gt;&lt;related-urls&gt;&lt;url&gt;https://www.cancer.org.au/cancer-information/treatment/complementary-therapies&lt;/url&gt;&lt;/related-urls&gt;&lt;/urls&gt;&lt;/record&gt;&lt;/Cite&gt;&lt;/EndNote&gt;</w:instrText>
      </w:r>
      <w:r w:rsidR="003F44E8">
        <w:fldChar w:fldCharType="separate"/>
      </w:r>
      <w:r w:rsidR="00E711BC" w:rsidRPr="00E711BC">
        <w:rPr>
          <w:noProof/>
          <w:vertAlign w:val="superscript"/>
        </w:rPr>
        <w:t>358</w:t>
      </w:r>
      <w:r w:rsidR="003F44E8">
        <w:fldChar w:fldCharType="end"/>
      </w:r>
    </w:p>
    <w:p w14:paraId="28D9F117" w14:textId="0AEC7A7F" w:rsidR="00AB1398" w:rsidRDefault="00AB1398" w:rsidP="00AB1398">
      <w:r>
        <w:t xml:space="preserve">The lead clinician or health professional involved should discuss the </w:t>
      </w:r>
      <w:r w:rsidR="00E20B31">
        <w:t>AYA’s</w:t>
      </w:r>
      <w:r>
        <w:t xml:space="preserve"> use (or intended use) of complementary therapies not prescribed by the multidisciplinary team to assess safety and efficacy and to identify any potential toxicity or drug interactions.</w:t>
      </w:r>
    </w:p>
    <w:p w14:paraId="73983F24" w14:textId="2EA0FFE7" w:rsidR="00AB1398" w:rsidRDefault="00AB1398" w:rsidP="00AB1398">
      <w:r>
        <w:t>The lead clinician should seek a comprehensive list of all complementary and alternative medicines being taken and explore the patient’s reason for using these therapies and the evidence base. A transparent and honest discussion that is free from judgement should be encouraged.</w:t>
      </w:r>
    </w:p>
    <w:p w14:paraId="17864050" w14:textId="7F0F5664" w:rsidR="00AB1398" w:rsidRDefault="00AB1398" w:rsidP="00AB1398">
      <w:r>
        <w:t>While some complementary therapies are supported by strong evidence, others are not. For such therapies, the lead clinician should discuss their potential benefits and use them alongside conventional therapies</w:t>
      </w:r>
      <w:r w:rsidR="00FA031F">
        <w:t>.</w:t>
      </w:r>
      <w:r w:rsidR="00FA031F">
        <w:fldChar w:fldCharType="begin"/>
      </w:r>
      <w:r w:rsidR="00E711BC">
        <w:instrText xml:space="preserve"> ADDIN EN.CITE &lt;EndNote&gt;&lt;Cite&gt;&lt;Author&gt;National Health and Medical Research Council (NHMRC)&lt;/Author&gt;&lt;Year&gt;2014&lt;/Year&gt;&lt;RecNum&gt;688&lt;/RecNum&gt;&lt;DisplayText&gt;&lt;style face="superscript"&gt;359&lt;/style&gt;&lt;/DisplayText&gt;&lt;record&gt;&lt;rec-number&gt;688&lt;/rec-number&gt;&lt;foreign-keys&gt;&lt;key app="EN" db-id="2vzr02ev2z9xe3e2ds859xwv9wrsz99pza0t" timestamp="0"&gt;688&lt;/key&gt;&lt;/foreign-keys&gt;&lt;ref-type name="Electronic Article"&gt;43&lt;/ref-type&gt;&lt;contributors&gt;&lt;authors&gt;&lt;author&gt;National Health and Medical Research Council (NHMRC),&lt;/author&gt;&lt;/authors&gt;&lt;/contributors&gt;&lt;titles&gt;&lt;title&gt;Talking with your patients about complementary medicine: a resource for clinicians.&lt;/title&gt;&lt;/titles&gt;&lt;dates&gt;&lt;year&gt;2014&lt;/year&gt;&lt;/dates&gt;&lt;pub-location&gt;Canberra&lt;/pub-location&gt;&lt;publisher&gt;NHMRC&lt;/publisher&gt;&lt;urls&gt;&lt;related-urls&gt;&lt;url&gt;https://www.caresearch.com.au/caresearch/ClinicalPractice/PatientConsiderations/ComplementaryTherapies/tabid/1258/Default.aspx&lt;/url&gt;&lt;/related-urls&gt;&lt;/urls&gt;&lt;/record&gt;&lt;/Cite&gt;&lt;/EndNote&gt;</w:instrText>
      </w:r>
      <w:r w:rsidR="00FA031F">
        <w:fldChar w:fldCharType="separate"/>
      </w:r>
      <w:r w:rsidR="00E711BC" w:rsidRPr="00E711BC">
        <w:rPr>
          <w:noProof/>
          <w:vertAlign w:val="superscript"/>
        </w:rPr>
        <w:t>359</w:t>
      </w:r>
      <w:r w:rsidR="00FA031F">
        <w:fldChar w:fldCharType="end"/>
      </w:r>
    </w:p>
    <w:p w14:paraId="00B8571C" w14:textId="6FF40F66" w:rsidR="00AB1398" w:rsidRDefault="00AB1398" w:rsidP="00AB1398">
      <w:r>
        <w:t xml:space="preserve">If the </w:t>
      </w:r>
      <w:r w:rsidR="009845A2">
        <w:t>AYA</w:t>
      </w:r>
      <w:r w:rsidR="001C408E">
        <w:t xml:space="preserve"> </w:t>
      </w:r>
      <w:r w:rsidR="000E5736">
        <w:t>(</w:t>
      </w:r>
      <w:r w:rsidR="001C408E">
        <w:t>or their family</w:t>
      </w:r>
      <w:r w:rsidR="000E5736">
        <w:t xml:space="preserve"> if applicable)</w:t>
      </w:r>
      <w:r>
        <w:t xml:space="preserve"> express an interest in using complementary therapies, the lead clinician should consider referring </w:t>
      </w:r>
      <w:r w:rsidR="000E5736">
        <w:t>them</w:t>
      </w:r>
      <w:r>
        <w:t xml:space="preserve"> to health providers within the multidisciplinary team who have expertise in the field of complementary and alternative therapies (e.g., a clinical pharmacist, dietitian or psychologist) to assist them to reach an informed decision. Costs of such approaches should be part of the discussion with the patient</w:t>
      </w:r>
      <w:r w:rsidR="00F62878">
        <w:t xml:space="preserve"> and family</w:t>
      </w:r>
      <w:r>
        <w:t xml:space="preserve"> and considered in the context of evidence of benefit.</w:t>
      </w:r>
    </w:p>
    <w:p w14:paraId="051A04ED" w14:textId="2B924CBE" w:rsidR="00DA6A59" w:rsidRDefault="00AB1398" w:rsidP="002E7208">
      <w:r>
        <w:t xml:space="preserve">The lead clinician should assure </w:t>
      </w:r>
      <w:r w:rsidR="00EA6C31">
        <w:t>AYA</w:t>
      </w:r>
      <w:r>
        <w:t xml:space="preserve"> who use complementary therapies that they can still access a multidisciplinary team review and encourage full disclosure about therapies being used.</w:t>
      </w:r>
    </w:p>
    <w:p w14:paraId="2696D0AB" w14:textId="0CC14C35" w:rsidR="00C30CC0" w:rsidRDefault="00C30CC0" w:rsidP="002E7208"/>
    <w:p w14:paraId="6E95496B" w14:textId="3664AE97" w:rsidR="00C30CC0" w:rsidRDefault="00C30CC0" w:rsidP="002E7208"/>
    <w:p w14:paraId="4F8AAED2" w14:textId="662FEA01" w:rsidR="00C30CC0" w:rsidRDefault="00C30CC0" w:rsidP="002E7208"/>
    <w:p w14:paraId="573125CB" w14:textId="334FB6EE" w:rsidR="00C30CC0" w:rsidRDefault="00C30CC0" w:rsidP="002E7208"/>
    <w:p w14:paraId="66EED3D3" w14:textId="50D60BB7" w:rsidR="00C30CC0" w:rsidRDefault="00C30CC0" w:rsidP="002E7208"/>
    <w:p w14:paraId="3E8C4672" w14:textId="77777777" w:rsidR="00C30CC0" w:rsidRDefault="00C30CC0" w:rsidP="002E7208"/>
    <w:p w14:paraId="3CF58198" w14:textId="7D59503E" w:rsidR="00A05873" w:rsidRDefault="00A97BB2" w:rsidP="00A97BB2">
      <w:pPr>
        <w:pStyle w:val="Heading1"/>
      </w:pPr>
      <w:bookmarkStart w:id="686" w:name="_Toc79409322"/>
      <w:r>
        <w:lastRenderedPageBreak/>
        <w:t xml:space="preserve">Appendix </w:t>
      </w:r>
      <w:r w:rsidR="009D3101">
        <w:t>C</w:t>
      </w:r>
      <w:r>
        <w:t>: The AYA multidisciplinary team</w:t>
      </w:r>
      <w:bookmarkEnd w:id="686"/>
    </w:p>
    <w:p w14:paraId="11815C96" w14:textId="1AA4D17E" w:rsidR="0073463D" w:rsidRDefault="0073463D" w:rsidP="0073463D">
      <w:r>
        <w:t>Core members of an AYA MDT may include:</w:t>
      </w:r>
      <w:r>
        <w:fldChar w:fldCharType="begin"/>
      </w:r>
      <w:r w:rsidR="00727C79">
        <w:instrText xml:space="preserve"> ADDIN EN.CITE &lt;EndNote&gt;&lt;Cite&gt;&lt;Author&gt;Ferrari&lt;/Author&gt;&lt;Year&gt;2021&lt;/Year&gt;&lt;RecNum&gt;548&lt;/RecNum&gt;&lt;DisplayText&gt;&lt;style face="superscript"&gt;9&lt;/style&gt;&lt;/DisplayText&gt;&lt;record&gt;&lt;rec-number&gt;548&lt;/rec-number&gt;&lt;foreign-keys&gt;&lt;key app="EN" db-id="2vzr02ev2z9xe3e2ds859xwv9wrsz99pza0t" timestamp="0"&gt;548&lt;/key&gt;&lt;/foreign-keys&gt;&lt;ref-type name="Journal Article"&gt;17&lt;/ref-type&gt;&lt;contributors&gt;&lt;authors&gt;&lt;author&gt;Ferrari, A.&lt;/author&gt;&lt;author&gt;Stark, D.&lt;/author&gt;&lt;author&gt;Peccatori, F. A.&lt;/author&gt;&lt;author&gt;Fern, L.&lt;/author&gt;&lt;author&gt;Laurence, V.&lt;/author&gt;&lt;author&gt;Gaspar, N.&lt;/author&gt;&lt;author&gt;Bozovic-Spasojevic, I.&lt;/author&gt;&lt;author&gt;Smith, O.&lt;/author&gt;&lt;author&gt;De Munter, J.&lt;/author&gt;&lt;author&gt;Derwich, K.&lt;/author&gt;&lt;author&gt;Hjorth, L.&lt;/author&gt;&lt;author&gt;van der Graaf, W. T. A.&lt;/author&gt;&lt;author&gt;Soanes, L.&lt;/author&gt;&lt;author&gt;Jezdic, S.&lt;/author&gt;&lt;author&gt;Blondeel, A.&lt;/author&gt;&lt;author&gt;Bielack, S.&lt;/author&gt;&lt;author&gt;Douillard, J. Y.&lt;/author&gt;&lt;author&gt;Mountzios, G.&lt;/author&gt;&lt;author&gt;Saloustros, E.&lt;/author&gt;&lt;/authors&gt;&lt;/contributors&gt;&lt;titles&gt;&lt;title&gt;Adolescents and young adults (AYA) with cancer: a position paper from the AYA Working Group of the European Society for Medical Oncology (ESMO) and the European Society for Paediatric Oncology (SIOPE)&lt;/title&gt;&lt;secondary-title&gt;ESMO Open&lt;/secondary-title&gt;&lt;/titles&gt;&lt;pages&gt;100096&lt;/pages&gt;&lt;volume&gt;6&lt;/volume&gt;&lt;number&gt;2&lt;/number&gt;&lt;keywords&gt;&lt;keyword&gt;adolescents and young adults&lt;/keyword&gt;&lt;keyword&gt;cancer&lt;/keyword&gt;&lt;keyword&gt;clinical trials&lt;/keyword&gt;&lt;keyword&gt;education&lt;/keyword&gt;&lt;keyword&gt;interdisciplinary&lt;/keyword&gt;&lt;/keywords&gt;&lt;dates&gt;&lt;year&gt;2021&lt;/year&gt;&lt;pub-dates&gt;&lt;date&gt;2021/04/01/&lt;/date&gt;&lt;/pub-dates&gt;&lt;/dates&gt;&lt;isbn&gt;2059-7029&lt;/isbn&gt;&lt;urls&gt;&lt;related-urls&gt;&lt;url&gt;https://www.sciencedirect.com/science/article/pii/S2059702921000533&lt;/url&gt;&lt;/related-urls&gt;&lt;/urls&gt;&lt;electronic-resource-num&gt;https://doi.org/10.1016/j.esmoop.2021.100096&lt;/electronic-resource-num&gt;&lt;/record&gt;&lt;/Cite&gt;&lt;/EndNote&gt;</w:instrText>
      </w:r>
      <w:r>
        <w:fldChar w:fldCharType="separate"/>
      </w:r>
      <w:r w:rsidR="005F726C" w:rsidRPr="005F726C">
        <w:rPr>
          <w:noProof/>
          <w:vertAlign w:val="superscript"/>
        </w:rPr>
        <w:t>9</w:t>
      </w:r>
      <w:r>
        <w:fldChar w:fldCharType="end"/>
      </w:r>
    </w:p>
    <w:p w14:paraId="2AC99493" w14:textId="62F2FD55" w:rsidR="0073463D" w:rsidRDefault="0073463D" w:rsidP="0063001A">
      <w:pPr>
        <w:pStyle w:val="ListParagraph"/>
        <w:numPr>
          <w:ilvl w:val="0"/>
          <w:numId w:val="40"/>
        </w:numPr>
      </w:pPr>
      <w:r>
        <w:t xml:space="preserve">AYA </w:t>
      </w:r>
      <w:r w:rsidR="00ED365F">
        <w:t xml:space="preserve">nurse </w:t>
      </w:r>
      <w:r>
        <w:t>coordinator</w:t>
      </w:r>
      <w:r w:rsidR="00C25C7D">
        <w:t>/navigator</w:t>
      </w:r>
    </w:p>
    <w:p w14:paraId="12559A15" w14:textId="77777777" w:rsidR="0073463D" w:rsidRDefault="0073463D" w:rsidP="0063001A">
      <w:pPr>
        <w:pStyle w:val="ListParagraph"/>
        <w:numPr>
          <w:ilvl w:val="0"/>
          <w:numId w:val="40"/>
        </w:numPr>
      </w:pPr>
      <w:r>
        <w:t>AYA program lead</w:t>
      </w:r>
    </w:p>
    <w:p w14:paraId="7904C076" w14:textId="77777777" w:rsidR="0073463D" w:rsidRDefault="0073463D" w:rsidP="0063001A">
      <w:pPr>
        <w:pStyle w:val="ListParagraph"/>
        <w:numPr>
          <w:ilvl w:val="0"/>
          <w:numId w:val="40"/>
        </w:numPr>
      </w:pPr>
      <w:r>
        <w:t>AYA medical oncologist/haematologist clinical lead</w:t>
      </w:r>
    </w:p>
    <w:p w14:paraId="46586ED8" w14:textId="77777777" w:rsidR="0073463D" w:rsidRDefault="0073463D" w:rsidP="0063001A">
      <w:pPr>
        <w:pStyle w:val="ListParagraph"/>
        <w:numPr>
          <w:ilvl w:val="0"/>
          <w:numId w:val="40"/>
        </w:numPr>
      </w:pPr>
      <w:r>
        <w:t>social worker</w:t>
      </w:r>
    </w:p>
    <w:p w14:paraId="49A13799" w14:textId="77777777" w:rsidR="0073463D" w:rsidRDefault="0073463D" w:rsidP="0063001A">
      <w:pPr>
        <w:pStyle w:val="ListParagraph"/>
        <w:numPr>
          <w:ilvl w:val="0"/>
          <w:numId w:val="40"/>
        </w:numPr>
      </w:pPr>
      <w:r>
        <w:t>mental health specialist</w:t>
      </w:r>
    </w:p>
    <w:p w14:paraId="48DECE56" w14:textId="2DE89D6B" w:rsidR="0073463D" w:rsidRDefault="00133204" w:rsidP="0063001A">
      <w:pPr>
        <w:pStyle w:val="ListParagraph"/>
        <w:numPr>
          <w:ilvl w:val="0"/>
          <w:numId w:val="40"/>
        </w:numPr>
      </w:pPr>
      <w:r>
        <w:t xml:space="preserve">physiotherapist </w:t>
      </w:r>
      <w:r w:rsidR="0073463D">
        <w:t xml:space="preserve">and occupational </w:t>
      </w:r>
      <w:r>
        <w:t>therapist</w:t>
      </w:r>
    </w:p>
    <w:p w14:paraId="441BFEDA" w14:textId="752C4AD9" w:rsidR="00206FC9" w:rsidRDefault="00206FC9" w:rsidP="0063001A">
      <w:pPr>
        <w:pStyle w:val="ListParagraph"/>
        <w:numPr>
          <w:ilvl w:val="0"/>
          <w:numId w:val="40"/>
        </w:numPr>
      </w:pPr>
      <w:r>
        <w:t>art and music therap</w:t>
      </w:r>
      <w:r w:rsidR="004565FD">
        <w:t>ists</w:t>
      </w:r>
    </w:p>
    <w:p w14:paraId="68E0C151" w14:textId="651C489F" w:rsidR="006F6EC1" w:rsidRDefault="006F6EC1" w:rsidP="0063001A">
      <w:pPr>
        <w:pStyle w:val="ListParagraph"/>
        <w:numPr>
          <w:ilvl w:val="0"/>
          <w:numId w:val="40"/>
        </w:numPr>
      </w:pPr>
      <w:r w:rsidRPr="006F6EC1">
        <w:t>exercise physiologist</w:t>
      </w:r>
    </w:p>
    <w:p w14:paraId="269E8658" w14:textId="77777777" w:rsidR="0073463D" w:rsidRDefault="0073463D" w:rsidP="0063001A">
      <w:pPr>
        <w:pStyle w:val="ListParagraph"/>
        <w:numPr>
          <w:ilvl w:val="0"/>
          <w:numId w:val="40"/>
        </w:numPr>
      </w:pPr>
      <w:r>
        <w:t>palliative/supportive care clinician</w:t>
      </w:r>
    </w:p>
    <w:p w14:paraId="2A94B44A" w14:textId="267F90A8" w:rsidR="0073463D" w:rsidRDefault="00055986" w:rsidP="0063001A">
      <w:pPr>
        <w:pStyle w:val="ListParagraph"/>
        <w:numPr>
          <w:ilvl w:val="0"/>
          <w:numId w:val="40"/>
        </w:numPr>
      </w:pPr>
      <w:r>
        <w:t>dietitian</w:t>
      </w:r>
    </w:p>
    <w:p w14:paraId="25D537F4" w14:textId="77777777" w:rsidR="0073463D" w:rsidRDefault="0073463D" w:rsidP="0063001A">
      <w:pPr>
        <w:pStyle w:val="ListParagraph"/>
        <w:numPr>
          <w:ilvl w:val="0"/>
          <w:numId w:val="40"/>
        </w:numPr>
      </w:pPr>
      <w:r>
        <w:t>educational/vocational advisor</w:t>
      </w:r>
    </w:p>
    <w:p w14:paraId="7FD04089" w14:textId="77777777" w:rsidR="0073463D" w:rsidRDefault="0073463D" w:rsidP="0063001A">
      <w:pPr>
        <w:pStyle w:val="ListParagraph"/>
        <w:numPr>
          <w:ilvl w:val="0"/>
          <w:numId w:val="40"/>
        </w:numPr>
      </w:pPr>
      <w:r>
        <w:t xml:space="preserve">fertility/sexual health clinician </w:t>
      </w:r>
    </w:p>
    <w:p w14:paraId="3EE4E83E" w14:textId="48D4AADA" w:rsidR="00A8738C" w:rsidRDefault="0073463D" w:rsidP="0063001A">
      <w:pPr>
        <w:pStyle w:val="ListParagraph"/>
        <w:numPr>
          <w:ilvl w:val="0"/>
          <w:numId w:val="40"/>
        </w:numPr>
      </w:pPr>
      <w:r>
        <w:t xml:space="preserve">clinical trials </w:t>
      </w:r>
      <w:r w:rsidR="00457D9E">
        <w:t>representative</w:t>
      </w:r>
    </w:p>
    <w:p w14:paraId="21AB4E9B" w14:textId="0A980188" w:rsidR="00C30CC0" w:rsidRDefault="00C30CC0" w:rsidP="00C30CC0"/>
    <w:p w14:paraId="047F7269" w14:textId="09FF3670" w:rsidR="00C30CC0" w:rsidRDefault="00C30CC0" w:rsidP="00C30CC0"/>
    <w:p w14:paraId="1ED819CA" w14:textId="3CF6FD68" w:rsidR="00C30CC0" w:rsidRDefault="00C30CC0" w:rsidP="00C30CC0"/>
    <w:p w14:paraId="6A645C24" w14:textId="615D982B" w:rsidR="00C30CC0" w:rsidRDefault="00C30CC0" w:rsidP="00C30CC0"/>
    <w:p w14:paraId="5EA39B10" w14:textId="45808ECD" w:rsidR="00971977" w:rsidRDefault="00971977" w:rsidP="00C30CC0"/>
    <w:p w14:paraId="6FF32E14" w14:textId="5F3BACC6" w:rsidR="00971977" w:rsidRDefault="00971977" w:rsidP="00C30CC0"/>
    <w:p w14:paraId="0F601D58" w14:textId="755284A5" w:rsidR="00971977" w:rsidRDefault="00971977" w:rsidP="00C30CC0"/>
    <w:p w14:paraId="79B7994F" w14:textId="13817725" w:rsidR="00971977" w:rsidRDefault="00971977" w:rsidP="00C30CC0"/>
    <w:p w14:paraId="68C47B44" w14:textId="77777777" w:rsidR="00971977" w:rsidRDefault="00971977" w:rsidP="00C30CC0"/>
    <w:p w14:paraId="5ED02BEC" w14:textId="1D31931D" w:rsidR="00C30CC0" w:rsidRDefault="00C30CC0" w:rsidP="00C30CC0"/>
    <w:p w14:paraId="4A34ABB0" w14:textId="77777777" w:rsidR="00C30CC0" w:rsidRDefault="00C30CC0" w:rsidP="00C30CC0"/>
    <w:p w14:paraId="31CBCE10" w14:textId="4DC0EEA4" w:rsidR="00A8738C" w:rsidRDefault="00A8738C" w:rsidP="00A8738C">
      <w:pPr>
        <w:pStyle w:val="Heading1"/>
      </w:pPr>
      <w:bookmarkStart w:id="687" w:name="_Toc79409323"/>
      <w:r>
        <w:lastRenderedPageBreak/>
        <w:t>Resource List</w:t>
      </w:r>
      <w:bookmarkEnd w:id="687"/>
    </w:p>
    <w:p w14:paraId="7D8FEDC1" w14:textId="3938B83B" w:rsidR="00A8738C" w:rsidRDefault="00A8738C" w:rsidP="00F624F7">
      <w:pPr>
        <w:pStyle w:val="Heading2"/>
      </w:pPr>
      <w:r w:rsidRPr="00C4672B">
        <w:t>For AYA</w:t>
      </w:r>
      <w:r w:rsidR="000B5046" w:rsidRPr="00C4672B">
        <w:t xml:space="preserve">, families and </w:t>
      </w:r>
      <w:r w:rsidR="00A51E32" w:rsidRPr="00C4672B">
        <w:t>carers</w:t>
      </w:r>
    </w:p>
    <w:p w14:paraId="5E60389E" w14:textId="77777777" w:rsidR="00ED1300" w:rsidRDefault="00ED1300" w:rsidP="00ED1300">
      <w:r w:rsidRPr="00ED1300">
        <w:rPr>
          <w:rStyle w:val="Heading3Char"/>
        </w:rPr>
        <w:t>Advance Care Planning Australia</w:t>
      </w:r>
      <w:r w:rsidRPr="00ED1300">
        <w:t xml:space="preserve"> </w:t>
      </w:r>
    </w:p>
    <w:p w14:paraId="2772B11E" w14:textId="77777777" w:rsidR="004224C6" w:rsidRDefault="00ED1300" w:rsidP="00ED1300">
      <w:r w:rsidRPr="00ED1300">
        <w:t xml:space="preserve">Advance Care Planning Australia provides national advance care planning resources for individuals, families, health professional and service providers. Resources include a national advisory service, information resources, a legal forms hub and education modules. Telephone: 1300 208 582 </w:t>
      </w:r>
    </w:p>
    <w:p w14:paraId="50008DB1" w14:textId="32D50049" w:rsidR="00ED1300" w:rsidRDefault="00ED1300" w:rsidP="00ED1300">
      <w:r w:rsidRPr="00ED1300">
        <w:t>Website</w:t>
      </w:r>
      <w:r w:rsidR="004224C6">
        <w:t xml:space="preserve"> </w:t>
      </w:r>
      <w:r w:rsidR="00D8715F">
        <w:t>&lt;</w:t>
      </w:r>
      <w:r w:rsidR="00A238A9" w:rsidRPr="00D8715F">
        <w:t>www.advancecareplanning.org.au</w:t>
      </w:r>
      <w:r w:rsidR="00D8715F">
        <w:t>&gt;</w:t>
      </w:r>
    </w:p>
    <w:p w14:paraId="2F43BC83" w14:textId="77777777" w:rsidR="00A238A9" w:rsidRDefault="00A238A9" w:rsidP="00A238A9">
      <w:pPr>
        <w:pStyle w:val="Heading3"/>
      </w:pPr>
      <w:r w:rsidRPr="00A238A9">
        <w:t xml:space="preserve">Australian Cancer Survivorship Centre </w:t>
      </w:r>
    </w:p>
    <w:p w14:paraId="4A0A1FC2" w14:textId="77777777" w:rsidR="00C76359" w:rsidRDefault="00A238A9" w:rsidP="00ED1300">
      <w:r w:rsidRPr="00A238A9">
        <w:t xml:space="preserve">The Australian Cancer Survivorship Centre has developed information resources and events to help people move from initial treatment to post treatment and beyond, including those receiving maintenance treatments. While they do not provide clinical advice, they connect with a range of providers to enable improved care. </w:t>
      </w:r>
    </w:p>
    <w:p w14:paraId="1A159CE1" w14:textId="77777777" w:rsidR="00C76359" w:rsidRDefault="00A238A9" w:rsidP="00ED1300">
      <w:r w:rsidRPr="00A238A9">
        <w:t>Telephone: (03) 8559 6220</w:t>
      </w:r>
    </w:p>
    <w:p w14:paraId="3F10DBF7" w14:textId="42969286" w:rsidR="00A238A9" w:rsidRPr="00ED1300" w:rsidRDefault="00A238A9" w:rsidP="00ED1300">
      <w:r w:rsidRPr="00A238A9">
        <w:t>Website</w:t>
      </w:r>
      <w:r w:rsidR="008C0762" w:rsidRPr="008C0762">
        <w:t xml:space="preserve"> </w:t>
      </w:r>
      <w:r w:rsidR="008C0762">
        <w:t>&lt;</w:t>
      </w:r>
      <w:r w:rsidR="008C0762" w:rsidRPr="008C0762">
        <w:t>www.petermac.org/cancersurvivorship</w:t>
      </w:r>
      <w:r w:rsidR="008C0762">
        <w:t>&gt;</w:t>
      </w:r>
    </w:p>
    <w:p w14:paraId="28A0DB1C" w14:textId="77777777" w:rsidR="00917883" w:rsidRDefault="00917883" w:rsidP="00917883">
      <w:pPr>
        <w:pStyle w:val="Heading3"/>
      </w:pPr>
      <w:r w:rsidRPr="00917883">
        <w:t xml:space="preserve">Beyond Blue </w:t>
      </w:r>
    </w:p>
    <w:p w14:paraId="3A060164" w14:textId="77777777" w:rsidR="00917883" w:rsidRDefault="00917883" w:rsidP="009770F8">
      <w:r w:rsidRPr="00917883">
        <w:t>Beyond Blue provides information about depression, anxiety and related disorders, as well as about available treatment and support services.</w:t>
      </w:r>
    </w:p>
    <w:p w14:paraId="19E054ED" w14:textId="77777777" w:rsidR="00917883" w:rsidRDefault="00917883" w:rsidP="009770F8">
      <w:r w:rsidRPr="00917883">
        <w:t>Telephone: 1300 22 4636</w:t>
      </w:r>
    </w:p>
    <w:p w14:paraId="422A0337" w14:textId="025DAFFB" w:rsidR="00917883" w:rsidRDefault="00917883" w:rsidP="009770F8">
      <w:r w:rsidRPr="00917883">
        <w:t xml:space="preserve">Website </w:t>
      </w:r>
      <w:r w:rsidR="00E971FE">
        <w:t>&lt;</w:t>
      </w:r>
      <w:r w:rsidR="00D3757A">
        <w:t>www.beyondblue.org.au&gt;</w:t>
      </w:r>
    </w:p>
    <w:p w14:paraId="49980742" w14:textId="77777777" w:rsidR="00917883" w:rsidRDefault="00917883" w:rsidP="00917883">
      <w:pPr>
        <w:pStyle w:val="Heading3"/>
      </w:pPr>
      <w:r w:rsidRPr="00917883">
        <w:t xml:space="preserve">Cancer Australia </w:t>
      </w:r>
    </w:p>
    <w:p w14:paraId="65319841" w14:textId="77777777" w:rsidR="00917883" w:rsidRDefault="00917883" w:rsidP="009770F8">
      <w:r w:rsidRPr="00917883">
        <w:t>Cancer Australia provides information for consumers, carers and their families including printed resources and video content.</w:t>
      </w:r>
    </w:p>
    <w:p w14:paraId="4A491C11" w14:textId="37E5C4B3" w:rsidR="006314F6" w:rsidRDefault="00917883" w:rsidP="009770F8">
      <w:r w:rsidRPr="00917883">
        <w:t xml:space="preserve">Website </w:t>
      </w:r>
      <w:r w:rsidR="00D3757A">
        <w:t>&lt;www.canceraustralia.gov.au</w:t>
      </w:r>
      <w:r w:rsidR="00986FEA">
        <w:t>&gt;</w:t>
      </w:r>
    </w:p>
    <w:p w14:paraId="683BA7E0" w14:textId="77777777" w:rsidR="006314F6" w:rsidRDefault="00917883" w:rsidP="006314F6">
      <w:pPr>
        <w:pStyle w:val="Heading3"/>
      </w:pPr>
      <w:r w:rsidRPr="00917883">
        <w:t xml:space="preserve">Cancer Council’s Cancer Information and Support Service </w:t>
      </w:r>
    </w:p>
    <w:p w14:paraId="7ACE8B9B" w14:textId="77777777" w:rsidR="006314F6" w:rsidRDefault="00917883" w:rsidP="009770F8">
      <w:r w:rsidRPr="00917883">
        <w:t xml:space="preserve">Cancer Council 13 11 20 is a confidential telephone support service available to anyone affected by cancer. This service acts as a gateway to evidence-based documented, practical and emotional support available through Cancer Council services and other community organisations. Calls will be answered by a nurse or other oncology professional who can </w:t>
      </w:r>
      <w:r w:rsidRPr="00917883">
        <w:lastRenderedPageBreak/>
        <w:t>provide information relevant to a patient’s or carer’s situation. Health professionals can also access this service.</w:t>
      </w:r>
    </w:p>
    <w:p w14:paraId="76567688" w14:textId="77777777" w:rsidR="006314F6" w:rsidRDefault="00917883" w:rsidP="009770F8">
      <w:r w:rsidRPr="00917883">
        <w:t xml:space="preserve">Telephone: 13 11 20 – Monday to Friday, 9.00am to 5.00pm (some states have extended hours) </w:t>
      </w:r>
    </w:p>
    <w:p w14:paraId="50EF5A4F" w14:textId="227707F4" w:rsidR="00ED1300" w:rsidRDefault="00917883" w:rsidP="009770F8">
      <w:r w:rsidRPr="00917883">
        <w:t>Website</w:t>
      </w:r>
      <w:r w:rsidR="00590ED1" w:rsidRPr="00590ED1">
        <w:t xml:space="preserve"> </w:t>
      </w:r>
      <w:r w:rsidR="00590ED1">
        <w:t>&lt;</w:t>
      </w:r>
      <w:r w:rsidR="00590ED1" w:rsidRPr="00590ED1">
        <w:t>www.cancer.org.au/about-us/</w:t>
      </w:r>
      <w:r w:rsidR="0030661C">
        <w:t>sate-and-terriroty-councils/</w:t>
      </w:r>
      <w:r w:rsidR="00590ED1">
        <w:t>&gt;</w:t>
      </w:r>
    </w:p>
    <w:p w14:paraId="31F58717" w14:textId="77777777" w:rsidR="001B67B1" w:rsidRDefault="001B67B1" w:rsidP="001B67B1">
      <w:pPr>
        <w:pStyle w:val="Heading3"/>
      </w:pPr>
      <w:r w:rsidRPr="001B67B1">
        <w:t xml:space="preserve">Cancer Council’s Cancer Connect </w:t>
      </w:r>
    </w:p>
    <w:p w14:paraId="3266441C" w14:textId="334C5A31" w:rsidR="006314F6" w:rsidRDefault="001B67B1" w:rsidP="009770F8">
      <w:r w:rsidRPr="001B67B1">
        <w:t>Cancer Connect is a free and confidential telephone peer support service that connects someone who has cancer with a specially trained volunteer who has had a similar cancer experience. A Connect volunteer can listen with understanding and share their experiences and ways of coping. They can provide practical information, emotional support and hope. Many people newly diagnosed with cancer find this one-to-one support very beneficial. For more information on Cancer Connect call Cancer Council on 13 11 20.</w:t>
      </w:r>
    </w:p>
    <w:p w14:paraId="518417DF" w14:textId="77777777" w:rsidR="001B67B1" w:rsidRPr="001B67B1" w:rsidRDefault="001B67B1" w:rsidP="001B67B1">
      <w:pPr>
        <w:pStyle w:val="Heading3"/>
      </w:pPr>
      <w:r w:rsidRPr="001B67B1">
        <w:t xml:space="preserve">Canteen </w:t>
      </w:r>
    </w:p>
    <w:p w14:paraId="5394ABD7" w14:textId="77777777" w:rsidR="001B67B1" w:rsidRPr="001B67B1" w:rsidRDefault="001B67B1" w:rsidP="001B67B1">
      <w:r w:rsidRPr="001B67B1">
        <w:t>Canteen helps adolescents, young adults and parents to cope with cancer in their family. Canteen offers individual support services, peer support services and a youth cancer service, as well as books, resources and useful links.</w:t>
      </w:r>
    </w:p>
    <w:p w14:paraId="09912B2E" w14:textId="77777777" w:rsidR="001B67B1" w:rsidRPr="001B67B1" w:rsidRDefault="001B67B1" w:rsidP="001B67B1">
      <w:r w:rsidRPr="001B67B1">
        <w:t>Telephone: 1800 835 932 to talk to a health professional about information and support for young people or 1800 226 833 for other enquiries</w:t>
      </w:r>
    </w:p>
    <w:p w14:paraId="21322F8C" w14:textId="77777777" w:rsidR="001B67B1" w:rsidRPr="001B67B1" w:rsidRDefault="001B67B1" w:rsidP="001B67B1">
      <w:r w:rsidRPr="001B67B1">
        <w:t>Website &lt;www.canteen.org.au&gt;</w:t>
      </w:r>
    </w:p>
    <w:p w14:paraId="6D73CA9C" w14:textId="77777777" w:rsidR="009F28F0" w:rsidRDefault="009F28F0" w:rsidP="009F28F0">
      <w:pPr>
        <w:pStyle w:val="Heading3"/>
      </w:pPr>
      <w:r w:rsidRPr="009F28F0">
        <w:t xml:space="preserve">CanEAT pathway </w:t>
      </w:r>
    </w:p>
    <w:p w14:paraId="6080BC05" w14:textId="77777777" w:rsidR="00762D85" w:rsidRDefault="009F28F0" w:rsidP="009770F8">
      <w:r w:rsidRPr="009F28F0">
        <w:t xml:space="preserve">A guide to optimal cancer nutrition for people with cancer, carers and health professionals. </w:t>
      </w:r>
    </w:p>
    <w:p w14:paraId="4E460FD9" w14:textId="6E851A1D" w:rsidR="00762D85" w:rsidRDefault="009F28F0" w:rsidP="009770F8">
      <w:r w:rsidRPr="009F28F0">
        <w:t>Website</w:t>
      </w:r>
      <w:r w:rsidR="00762D85" w:rsidRPr="00762D85">
        <w:t xml:space="preserve"> www.cancer.nsw.gov.au/general-cancer-information/cancer-support/coping-with-cancer/physical-wellbeing/eating-well</w:t>
      </w:r>
    </w:p>
    <w:p w14:paraId="63658C3B" w14:textId="2CBC48EA" w:rsidR="00D861E9" w:rsidRDefault="009F28F0" w:rsidP="009770F8">
      <w:r w:rsidRPr="009F28F0">
        <w:t xml:space="preserve">Website </w:t>
      </w:r>
    </w:p>
    <w:p w14:paraId="2582D7FF" w14:textId="77777777" w:rsidR="00D861E9" w:rsidRDefault="009F28F0" w:rsidP="00D861E9">
      <w:pPr>
        <w:pStyle w:val="Heading3"/>
      </w:pPr>
      <w:r w:rsidRPr="009F28F0">
        <w:t xml:space="preserve">Guides to best cancer care </w:t>
      </w:r>
    </w:p>
    <w:p w14:paraId="49786002" w14:textId="2B24B9DD" w:rsidR="00D861E9" w:rsidRDefault="009F28F0" w:rsidP="009770F8">
      <w:r w:rsidRPr="009F28F0">
        <w:t xml:space="preserve">The short guides help patients, carers and families understand the optimal cancer care that should be provided at each step. They include optimal timeframes within which tests or procedures should be completed, prompt lists to support patients to understand what might happen at each step of their cancer journey and to consider what questions to </w:t>
      </w:r>
      <w:r w:rsidR="00BF732B" w:rsidRPr="009F28F0">
        <w:t>ask and</w:t>
      </w:r>
      <w:r w:rsidRPr="009F28F0">
        <w:t xml:space="preserve"> provide information to help patients and carers communicate with health professionals. The </w:t>
      </w:r>
      <w:r w:rsidRPr="009F28F0">
        <w:lastRenderedPageBreak/>
        <w:t xml:space="preserve">guides are located on an interactive web portal, with downloadable PDFs available in multiple languages. </w:t>
      </w:r>
    </w:p>
    <w:p w14:paraId="132CE5AA" w14:textId="7B41EE1B" w:rsidR="001B67B1" w:rsidRDefault="009F28F0" w:rsidP="009770F8">
      <w:r w:rsidRPr="009F28F0">
        <w:t>Website</w:t>
      </w:r>
      <w:r w:rsidR="00037DFC">
        <w:t xml:space="preserve"> &lt;www.cancerguides.org.au.</w:t>
      </w:r>
    </w:p>
    <w:p w14:paraId="5E600E5E" w14:textId="77777777" w:rsidR="000412A8" w:rsidRPr="000412A8" w:rsidRDefault="000412A8" w:rsidP="00EA0380">
      <w:pPr>
        <w:pStyle w:val="Heading3"/>
      </w:pPr>
      <w:r w:rsidRPr="000412A8">
        <w:t>Headspace</w:t>
      </w:r>
    </w:p>
    <w:p w14:paraId="26140730" w14:textId="73C7A2DE" w:rsidR="000412A8" w:rsidRPr="000412A8" w:rsidRDefault="000412A8" w:rsidP="000412A8">
      <w:r w:rsidRPr="000412A8">
        <w:t xml:space="preserve">Headspace is the National Youth Mental Health Foundation providing early intervention mental health services to </w:t>
      </w:r>
      <w:r w:rsidR="00EA0380" w:rsidRPr="000412A8">
        <w:t>12–25-year-olds</w:t>
      </w:r>
      <w:r w:rsidRPr="000412A8">
        <w:t>. Headspace can help young people with mental health, physical health (including sexual health) alcohol and other drug services, and work and study support.</w:t>
      </w:r>
    </w:p>
    <w:p w14:paraId="09A9130E" w14:textId="594536B9" w:rsidR="000412A8" w:rsidRDefault="00EA0380" w:rsidP="009770F8">
      <w:r>
        <w:t>Website &lt;</w:t>
      </w:r>
      <w:r w:rsidR="00037DFC">
        <w:t>www.</w:t>
      </w:r>
      <w:r w:rsidRPr="000412A8">
        <w:t>headspace.org.au</w:t>
      </w:r>
      <w:r>
        <w:t>&gt;</w:t>
      </w:r>
    </w:p>
    <w:p w14:paraId="229220AF" w14:textId="77777777" w:rsidR="000059B0" w:rsidRDefault="000059B0" w:rsidP="000059B0">
      <w:pPr>
        <w:pStyle w:val="Heading3"/>
      </w:pPr>
      <w:r w:rsidRPr="000059B0">
        <w:t xml:space="preserve">Look Good, Feel Better </w:t>
      </w:r>
    </w:p>
    <w:p w14:paraId="23C39AA6" w14:textId="77777777" w:rsidR="00037DFC" w:rsidRDefault="000059B0" w:rsidP="009770F8">
      <w:r w:rsidRPr="000059B0">
        <w:t>A free national community service program, run by the Cancer Patients Foundation, dedicated to teaching cancer patients how to manage the appearance-related side effects caused by treatment for any type of cancer.</w:t>
      </w:r>
    </w:p>
    <w:p w14:paraId="4825983C" w14:textId="77777777" w:rsidR="00037DFC" w:rsidRDefault="00037DFC" w:rsidP="009770F8">
      <w:r>
        <w:t>T</w:t>
      </w:r>
      <w:r w:rsidR="000059B0" w:rsidRPr="000059B0">
        <w:t>elephone: 1800 650 960</w:t>
      </w:r>
    </w:p>
    <w:p w14:paraId="1FDC313D" w14:textId="452A3779" w:rsidR="000059B0" w:rsidRDefault="000059B0" w:rsidP="009770F8">
      <w:r w:rsidRPr="000059B0">
        <w:t>Website</w:t>
      </w:r>
      <w:r w:rsidR="00037DFC">
        <w:t xml:space="preserve"> &lt;www</w:t>
      </w:r>
      <w:r w:rsidR="00DF49C9">
        <w:t>.lgfb.org.au&gt;</w:t>
      </w:r>
    </w:p>
    <w:p w14:paraId="6F15DE59" w14:textId="77777777" w:rsidR="00BF6FEE" w:rsidRDefault="00BF6FEE" w:rsidP="00BF6FEE">
      <w:pPr>
        <w:pStyle w:val="Heading3"/>
      </w:pPr>
      <w:r w:rsidRPr="00BF6FEE">
        <w:t xml:space="preserve">Quitline </w:t>
      </w:r>
    </w:p>
    <w:p w14:paraId="174BDA30" w14:textId="77777777" w:rsidR="00BF6FEE" w:rsidRDefault="00BF6FEE" w:rsidP="009770F8">
      <w:r w:rsidRPr="00BF6FEE">
        <w:t>Quitline is a confidential, evidence-based telephone counselling service. Highly trained Quitline counsellors use behaviour change techniques and motivational interviewing over multiple calls to help people plan, make and sustain a quit attempt. Quitline is a culturally inclusive service for all, and Aboriginal counsellors are also available. Health professionals can refer patients to Quitline online or via fax.</w:t>
      </w:r>
    </w:p>
    <w:p w14:paraId="3AEF1B68" w14:textId="77777777" w:rsidR="00BF6FEE" w:rsidRDefault="00BF6FEE" w:rsidP="009770F8">
      <w:r w:rsidRPr="00BF6FEE">
        <w:t xml:space="preserve">Telephone: 13 7848 </w:t>
      </w:r>
    </w:p>
    <w:p w14:paraId="0BB897ED" w14:textId="190FCFE0" w:rsidR="008E6412" w:rsidRDefault="00BF6FEE" w:rsidP="009770F8">
      <w:r w:rsidRPr="00BF6FEE">
        <w:t>Website</w:t>
      </w:r>
      <w:r w:rsidR="00DF49C9">
        <w:t xml:space="preserve"> &lt;www.quit.org.au&gt;</w:t>
      </w:r>
      <w:r w:rsidRPr="00BF6FEE">
        <w:t xml:space="preserve"> or the relevant website in your state or territory.</w:t>
      </w:r>
    </w:p>
    <w:p w14:paraId="64D6ACF0" w14:textId="0A7BB094" w:rsidR="00C74188" w:rsidRDefault="00C74188" w:rsidP="00C74188">
      <w:pPr>
        <w:pStyle w:val="Heading3"/>
      </w:pPr>
      <w:r>
        <w:t>Redkite</w:t>
      </w:r>
    </w:p>
    <w:p w14:paraId="4631D1D7" w14:textId="237AA516" w:rsidR="00250CB7" w:rsidRDefault="00827F69" w:rsidP="00250CB7">
      <w:r w:rsidRPr="00827F69">
        <w:t>Redkite provides the practical, emotional and financial support for families who have a child with cancer aged 18 or under</w:t>
      </w:r>
      <w:r>
        <w:t>.</w:t>
      </w:r>
    </w:p>
    <w:p w14:paraId="331C0167" w14:textId="437F2D11" w:rsidR="00F975BD" w:rsidRPr="00250CB7" w:rsidRDefault="00F975BD" w:rsidP="00250CB7">
      <w:r>
        <w:t>Website &lt;www.redkite.org.au.</w:t>
      </w:r>
    </w:p>
    <w:p w14:paraId="3BF0B775" w14:textId="191B4370" w:rsidR="00250CB7" w:rsidRPr="00250CB7" w:rsidRDefault="00250CB7" w:rsidP="00250CB7">
      <w:pPr>
        <w:pStyle w:val="Heading3"/>
      </w:pPr>
      <w:r w:rsidRPr="00250CB7">
        <w:t>Youth Cancer Service</w:t>
      </w:r>
    </w:p>
    <w:p w14:paraId="445D9216" w14:textId="05C19A22" w:rsidR="00250CB7" w:rsidRPr="00250CB7" w:rsidRDefault="00250CB7" w:rsidP="00250CB7">
      <w:r w:rsidRPr="00250CB7">
        <w:t xml:space="preserve">Youth Cancer Services are hospital-based multidisciplinary teams providing care and support for </w:t>
      </w:r>
      <w:r w:rsidR="0039466F" w:rsidRPr="00250CB7">
        <w:t>15–25-year-olds</w:t>
      </w:r>
      <w:r w:rsidRPr="00250CB7">
        <w:t xml:space="preserve"> with cancer. There are five Youth Cancer Service lead sites </w:t>
      </w:r>
      <w:r w:rsidRPr="00250CB7">
        <w:lastRenderedPageBreak/>
        <w:t xml:space="preserve">across Australia, such that all young people with cancer should have access to age-appropriate psychosocial care. Youth Cancer Services are funded by the Australian Government, CanTeen and state health departments. The website provides information for patients and health care providers on Youth Cancer Services and many aspects of cancer treatment and life after cancer for young people. </w:t>
      </w:r>
    </w:p>
    <w:p w14:paraId="1908FF00" w14:textId="4F5D9B6B" w:rsidR="003021B2" w:rsidRPr="009770F8" w:rsidRDefault="00250CB7" w:rsidP="009770F8">
      <w:r w:rsidRPr="00250CB7">
        <w:t xml:space="preserve">Website </w:t>
      </w:r>
      <w:r w:rsidR="003021B2">
        <w:t>&lt;</w:t>
      </w:r>
      <w:r w:rsidR="003021B2" w:rsidRPr="003021B2">
        <w:t>www.canteen.org.au/youth-cancer</w:t>
      </w:r>
      <w:r w:rsidR="003021B2">
        <w:t>&gt;</w:t>
      </w:r>
    </w:p>
    <w:p w14:paraId="2398F919" w14:textId="2E875B9E" w:rsidR="0011002A" w:rsidRDefault="0009047E" w:rsidP="003E4F8E">
      <w:pPr>
        <w:pStyle w:val="Heading2"/>
      </w:pPr>
      <w:r>
        <w:t>For health professionals</w:t>
      </w:r>
    </w:p>
    <w:p w14:paraId="3BEC0831" w14:textId="77777777" w:rsidR="00130A97" w:rsidRDefault="00130A97" w:rsidP="00130A97">
      <w:pPr>
        <w:pStyle w:val="Heading3"/>
      </w:pPr>
      <w:r w:rsidRPr="00130A97">
        <w:t xml:space="preserve">Australian Cancer Survivorship Centre </w:t>
      </w:r>
    </w:p>
    <w:p w14:paraId="0280951C" w14:textId="77777777" w:rsidR="003E4F8E" w:rsidRDefault="00130A97" w:rsidP="00A8738C">
      <w:pPr>
        <w:rPr>
          <w:color w:val="000000" w:themeColor="text1"/>
        </w:rPr>
      </w:pPr>
      <w:r w:rsidRPr="00130A97">
        <w:rPr>
          <w:color w:val="000000" w:themeColor="text1"/>
        </w:rPr>
        <w:t>The Australian Cancer Survivorship Centre provides expertise in survivorship care, information, support and education. Its purpose is to support and enable optimal survivorship care.</w:t>
      </w:r>
    </w:p>
    <w:p w14:paraId="766EC313" w14:textId="77777777" w:rsidR="003E4F8E" w:rsidRDefault="00130A97" w:rsidP="00A8738C">
      <w:pPr>
        <w:rPr>
          <w:color w:val="000000" w:themeColor="text1"/>
        </w:rPr>
      </w:pPr>
      <w:r w:rsidRPr="00130A97">
        <w:rPr>
          <w:color w:val="000000" w:themeColor="text1"/>
        </w:rPr>
        <w:t>Telephone: (03) 8559 6220</w:t>
      </w:r>
    </w:p>
    <w:p w14:paraId="0AA62598" w14:textId="6D1C3543" w:rsidR="003E4F8E" w:rsidRDefault="00130A97" w:rsidP="00A8738C">
      <w:pPr>
        <w:rPr>
          <w:color w:val="000000" w:themeColor="text1"/>
        </w:rPr>
      </w:pPr>
      <w:r w:rsidRPr="00130A97">
        <w:rPr>
          <w:color w:val="000000" w:themeColor="text1"/>
        </w:rPr>
        <w:t xml:space="preserve">Website </w:t>
      </w:r>
      <w:r w:rsidR="003021B2" w:rsidRPr="003021B2">
        <w:rPr>
          <w:color w:val="000000" w:themeColor="text1"/>
        </w:rPr>
        <w:t>&lt;www.petermac.org/cancersurvivorship&gt;</w:t>
      </w:r>
    </w:p>
    <w:p w14:paraId="5E6BE07F" w14:textId="77777777" w:rsidR="003E4F8E" w:rsidRDefault="00130A97" w:rsidP="00A8738C">
      <w:pPr>
        <w:rPr>
          <w:color w:val="000000" w:themeColor="text1"/>
        </w:rPr>
      </w:pPr>
      <w:r w:rsidRPr="003E4F8E">
        <w:rPr>
          <w:rStyle w:val="Heading3Char"/>
        </w:rPr>
        <w:t>Australian Commission on Safety and Quality in Health Care</w:t>
      </w:r>
      <w:r w:rsidRPr="00130A97">
        <w:rPr>
          <w:color w:val="000000" w:themeColor="text1"/>
        </w:rPr>
        <w:t xml:space="preserve"> </w:t>
      </w:r>
    </w:p>
    <w:p w14:paraId="6AD8E567" w14:textId="08D4E4B1" w:rsidR="003E4F8E" w:rsidRDefault="00130A97" w:rsidP="00A8738C">
      <w:pPr>
        <w:rPr>
          <w:color w:val="000000" w:themeColor="text1"/>
        </w:rPr>
      </w:pPr>
      <w:r w:rsidRPr="00130A97">
        <w:rPr>
          <w:color w:val="000000" w:themeColor="text1"/>
        </w:rPr>
        <w:t xml:space="preserve">The Australian Commission on Safety and Quality in Health Care has developed a guide for clinicians containing evidence-based strategies to support clinicians to understand and fulfil their responsibilities to cancer patients. This guide is particularly relevant to Steps 3 to 6 of the optimal care pathway. The guide is titled NSQHS Standards user guide for medication management in cancer care for </w:t>
      </w:r>
      <w:r w:rsidR="003E4F8E" w:rsidRPr="00130A97">
        <w:rPr>
          <w:color w:val="000000" w:themeColor="text1"/>
        </w:rPr>
        <w:t>clinicians.</w:t>
      </w:r>
    </w:p>
    <w:p w14:paraId="0CAEF2D1" w14:textId="77777777" w:rsidR="00D8715F" w:rsidRPr="00D8715F" w:rsidRDefault="00D8715F" w:rsidP="00D8715F">
      <w:pPr>
        <w:pStyle w:val="Heading3"/>
      </w:pPr>
      <w:r w:rsidRPr="00D8715F">
        <w:t>Australian &amp; New Zealand Children’s Haematology/Oncology Group (ANZCHOG)</w:t>
      </w:r>
    </w:p>
    <w:p w14:paraId="2EA5F134" w14:textId="77777777" w:rsidR="00D8715F" w:rsidRPr="00D8715F" w:rsidRDefault="00D8715F" w:rsidP="00D8715F">
      <w:pPr>
        <w:rPr>
          <w:iCs/>
          <w:color w:val="000000" w:themeColor="text1"/>
        </w:rPr>
      </w:pPr>
      <w:r w:rsidRPr="00D8715F">
        <w:rPr>
          <w:iCs/>
          <w:color w:val="000000" w:themeColor="text1"/>
        </w:rPr>
        <w:t xml:space="preserve">ANZCHOG is the peak professional body for paediatric oncologists, nurses and allied health staff caring for children with cancer and their families. ANZCHOG offers information on clinical trials, research, biobanking, and clinical guidelines relating to cancer in children. </w:t>
      </w:r>
    </w:p>
    <w:p w14:paraId="6A560E60" w14:textId="7BD65C92" w:rsidR="00D8715F" w:rsidRPr="00D8715F" w:rsidRDefault="00D8715F" w:rsidP="00A8738C">
      <w:pPr>
        <w:rPr>
          <w:iCs/>
          <w:color w:val="000000" w:themeColor="text1"/>
        </w:rPr>
      </w:pPr>
      <w:r w:rsidRPr="00D8715F">
        <w:rPr>
          <w:iCs/>
          <w:color w:val="000000" w:themeColor="text1"/>
        </w:rPr>
        <w:t>Website &lt;</w:t>
      </w:r>
      <w:r w:rsidR="004A114D">
        <w:rPr>
          <w:iCs/>
          <w:color w:val="000000" w:themeColor="text1"/>
        </w:rPr>
        <w:t>www.</w:t>
      </w:r>
      <w:r w:rsidRPr="00D8715F">
        <w:rPr>
          <w:iCs/>
          <w:color w:val="000000" w:themeColor="text1"/>
        </w:rPr>
        <w:t>anzchog.org&gt;</w:t>
      </w:r>
    </w:p>
    <w:p w14:paraId="471079ED" w14:textId="77777777" w:rsidR="003E4F8E" w:rsidRDefault="00130A97" w:rsidP="003E4F8E">
      <w:pPr>
        <w:pStyle w:val="Heading3"/>
      </w:pPr>
      <w:r w:rsidRPr="00130A97">
        <w:t>Cancer Australia</w:t>
      </w:r>
    </w:p>
    <w:p w14:paraId="03779E4A" w14:textId="77777777" w:rsidR="003E4F8E" w:rsidRDefault="00130A97" w:rsidP="00A8738C">
      <w:pPr>
        <w:rPr>
          <w:color w:val="000000" w:themeColor="text1"/>
        </w:rPr>
      </w:pPr>
      <w:r w:rsidRPr="00130A97">
        <w:rPr>
          <w:color w:val="000000" w:themeColor="text1"/>
        </w:rPr>
        <w:t xml:space="preserve">Information for health providers including guidelines, cancer learnings, cancer guides, reports, resources, videos, posters and pamphlets. </w:t>
      </w:r>
    </w:p>
    <w:p w14:paraId="650FADCF" w14:textId="5C14794D" w:rsidR="003E4F8E" w:rsidRDefault="00130A97" w:rsidP="00A8738C">
      <w:pPr>
        <w:rPr>
          <w:color w:val="000000" w:themeColor="text1"/>
        </w:rPr>
      </w:pPr>
      <w:r w:rsidRPr="00130A97">
        <w:rPr>
          <w:color w:val="000000" w:themeColor="text1"/>
        </w:rPr>
        <w:t xml:space="preserve">Website </w:t>
      </w:r>
      <w:r w:rsidR="00986FEA" w:rsidRPr="00986FEA">
        <w:rPr>
          <w:color w:val="000000" w:themeColor="text1"/>
        </w:rPr>
        <w:t>&lt;www.canceraustralia.gov.au&gt;</w:t>
      </w:r>
    </w:p>
    <w:p w14:paraId="7D877923" w14:textId="77777777" w:rsidR="003E4F8E" w:rsidRDefault="00130A97" w:rsidP="00A8738C">
      <w:pPr>
        <w:rPr>
          <w:color w:val="000000" w:themeColor="text1"/>
        </w:rPr>
      </w:pPr>
      <w:r w:rsidRPr="003E4F8E">
        <w:rPr>
          <w:rStyle w:val="Heading3Char"/>
        </w:rPr>
        <w:t>Cancer Council Australia</w:t>
      </w:r>
      <w:r w:rsidRPr="00130A97">
        <w:rPr>
          <w:color w:val="000000" w:themeColor="text1"/>
        </w:rPr>
        <w:t xml:space="preserve"> </w:t>
      </w:r>
    </w:p>
    <w:p w14:paraId="12242D80" w14:textId="77777777" w:rsidR="003E4F8E" w:rsidRDefault="00130A97" w:rsidP="00A8738C">
      <w:pPr>
        <w:rPr>
          <w:color w:val="000000" w:themeColor="text1"/>
        </w:rPr>
      </w:pPr>
      <w:r w:rsidRPr="00130A97">
        <w:rPr>
          <w:color w:val="000000" w:themeColor="text1"/>
        </w:rPr>
        <w:lastRenderedPageBreak/>
        <w:t xml:space="preserve">Information on prevention, research, treatment and support provided by Australia’s peak independent cancer authority. </w:t>
      </w:r>
    </w:p>
    <w:p w14:paraId="636B2E5D" w14:textId="137FCF5C" w:rsidR="00130A97" w:rsidRDefault="00130A97" w:rsidP="00A8738C">
      <w:pPr>
        <w:rPr>
          <w:color w:val="000000" w:themeColor="text1"/>
        </w:rPr>
      </w:pPr>
      <w:r w:rsidRPr="00130A97">
        <w:rPr>
          <w:color w:val="000000" w:themeColor="text1"/>
        </w:rPr>
        <w:t>Website</w:t>
      </w:r>
      <w:r w:rsidR="00A95D75">
        <w:rPr>
          <w:color w:val="000000" w:themeColor="text1"/>
        </w:rPr>
        <w:t xml:space="preserve"> &lt;www.cancer.org.au&gt;</w:t>
      </w:r>
    </w:p>
    <w:p w14:paraId="05F5C360" w14:textId="77777777" w:rsidR="00B86468" w:rsidRPr="00B86468" w:rsidRDefault="00B86468" w:rsidP="00B86468">
      <w:pPr>
        <w:pStyle w:val="Heading3"/>
      </w:pPr>
      <w:r w:rsidRPr="00B86468">
        <w:t xml:space="preserve">Canteen </w:t>
      </w:r>
    </w:p>
    <w:p w14:paraId="4054EB2E" w14:textId="77777777" w:rsidR="00B86468" w:rsidRPr="00B86468" w:rsidRDefault="00B86468" w:rsidP="00B86468">
      <w:r w:rsidRPr="00B86468">
        <w:t>Canteen helps adolescents, young adults and parents to cope with cancer in their family. Canteen offers individual support services, peer support services and a youth cancer service, as well as books, resources and useful links.</w:t>
      </w:r>
    </w:p>
    <w:p w14:paraId="14CF0B1F" w14:textId="77777777" w:rsidR="00B86468" w:rsidRPr="00B86468" w:rsidRDefault="00B86468" w:rsidP="00B86468">
      <w:r w:rsidRPr="00B86468">
        <w:t>Telephone: 1800 835 932 to talk to a health professional about information and support for young people or 1800 226 833 for other enquiries</w:t>
      </w:r>
    </w:p>
    <w:p w14:paraId="4D602389" w14:textId="0BD0F1C1" w:rsidR="003A13AA" w:rsidRPr="00F16F18" w:rsidRDefault="00B86468" w:rsidP="00F16F18">
      <w:r w:rsidRPr="00B86468">
        <w:t>Website &lt;www.canteen.org.au&gt;</w:t>
      </w:r>
    </w:p>
    <w:p w14:paraId="297A0227" w14:textId="77777777" w:rsidR="003E478B" w:rsidRDefault="003E478B" w:rsidP="003E478B">
      <w:pPr>
        <w:pStyle w:val="Heading3"/>
      </w:pPr>
      <w:r w:rsidRPr="003E478B">
        <w:t xml:space="preserve">eviQ </w:t>
      </w:r>
    </w:p>
    <w:p w14:paraId="6741CE83" w14:textId="77777777" w:rsidR="003E478B" w:rsidRDefault="003E478B" w:rsidP="00A8738C">
      <w:pPr>
        <w:rPr>
          <w:color w:val="000000" w:themeColor="text1"/>
        </w:rPr>
      </w:pPr>
      <w:r w:rsidRPr="003E478B">
        <w:rPr>
          <w:color w:val="000000" w:themeColor="text1"/>
        </w:rPr>
        <w:t xml:space="preserve">A clinical information resource providing health professionals with current evidence-based, peer-maintained, best practice cancer treatment protocols and information relevant to the Australian clinical environment. </w:t>
      </w:r>
    </w:p>
    <w:p w14:paraId="272674FE" w14:textId="77777777" w:rsidR="00C30CC0" w:rsidRDefault="00C30CC0" w:rsidP="00C30CC0">
      <w:pPr>
        <w:pStyle w:val="Heading3"/>
      </w:pPr>
      <w:r w:rsidRPr="00C30CC0">
        <w:t>National Health and Medical Research Council</w:t>
      </w:r>
    </w:p>
    <w:p w14:paraId="23CED4A0" w14:textId="77777777" w:rsidR="00C30CC0" w:rsidRDefault="00C30CC0" w:rsidP="00A8738C">
      <w:pPr>
        <w:rPr>
          <w:color w:val="000000" w:themeColor="text1"/>
        </w:rPr>
      </w:pPr>
      <w:r w:rsidRPr="00C30CC0">
        <w:rPr>
          <w:color w:val="000000" w:themeColor="text1"/>
        </w:rPr>
        <w:t>Information on clinical practice guidelines, cancer prevention and treatment.</w:t>
      </w:r>
    </w:p>
    <w:p w14:paraId="50D73E02" w14:textId="7F652824" w:rsidR="00FB7012" w:rsidRDefault="00C30CC0" w:rsidP="00A8738C">
      <w:pPr>
        <w:rPr>
          <w:color w:val="000000" w:themeColor="text1"/>
        </w:rPr>
      </w:pPr>
      <w:r w:rsidRPr="00C30CC0">
        <w:rPr>
          <w:color w:val="000000" w:themeColor="text1"/>
        </w:rPr>
        <w:t>Website</w:t>
      </w:r>
      <w:r w:rsidR="00DF56D1">
        <w:rPr>
          <w:color w:val="000000" w:themeColor="text1"/>
        </w:rPr>
        <w:t xml:space="preserve"> &lt;www.nhmrc.gov.au&gt;</w:t>
      </w:r>
    </w:p>
    <w:p w14:paraId="66313E32" w14:textId="77777777" w:rsidR="001128BA" w:rsidRPr="001128BA" w:rsidRDefault="001128BA" w:rsidP="001128BA">
      <w:pPr>
        <w:pStyle w:val="Heading3"/>
      </w:pPr>
      <w:r w:rsidRPr="001128BA">
        <w:t>Youth Cancer Service</w:t>
      </w:r>
    </w:p>
    <w:p w14:paraId="0A2BFB01" w14:textId="77777777" w:rsidR="001128BA" w:rsidRPr="001128BA" w:rsidRDefault="001128BA" w:rsidP="001128BA">
      <w:pPr>
        <w:rPr>
          <w:color w:val="000000" w:themeColor="text1"/>
        </w:rPr>
      </w:pPr>
      <w:r w:rsidRPr="001128BA">
        <w:rPr>
          <w:color w:val="000000" w:themeColor="text1"/>
        </w:rPr>
        <w:t xml:space="preserve">Youth Cancer Services are hospital-based multidisciplinary teams providing care and support for 15–25-year-olds with cancer. There are five Youth Cancer Service lead sites across Australia, such that all young people with cancer should have access to age-appropriate psychosocial care. Youth Cancer Services are funded by the Australian Government, CanTeen and state health departments. The website provides information for patients and health care providers on Youth Cancer Services and many aspects of cancer treatment and life after cancer for young people. </w:t>
      </w:r>
    </w:p>
    <w:p w14:paraId="54490BFC" w14:textId="66E5CA6C" w:rsidR="001128BA" w:rsidRPr="001128BA" w:rsidRDefault="001128BA" w:rsidP="001128BA">
      <w:pPr>
        <w:rPr>
          <w:color w:val="000000" w:themeColor="text1"/>
        </w:rPr>
      </w:pPr>
      <w:r w:rsidRPr="001128BA">
        <w:rPr>
          <w:color w:val="000000" w:themeColor="text1"/>
        </w:rPr>
        <w:t>Website &lt;www.canteen.org.au/youth-cancer&gt;</w:t>
      </w:r>
    </w:p>
    <w:p w14:paraId="029B7B97" w14:textId="0EA67E5F" w:rsidR="002E7208" w:rsidRDefault="002E7208" w:rsidP="00A8738C">
      <w:pPr>
        <w:rPr>
          <w:color w:val="000000" w:themeColor="text1"/>
        </w:rPr>
      </w:pPr>
    </w:p>
    <w:p w14:paraId="244ACC9E" w14:textId="77777777" w:rsidR="009A4D4C" w:rsidRPr="00693D3D" w:rsidRDefault="009A4D4C" w:rsidP="00A8738C">
      <w:pPr>
        <w:rPr>
          <w:color w:val="000000" w:themeColor="text1"/>
        </w:rPr>
      </w:pPr>
    </w:p>
    <w:p w14:paraId="2532D141" w14:textId="468D1992" w:rsidR="00B60807" w:rsidRPr="0047530A" w:rsidRDefault="00B60807" w:rsidP="000910F0">
      <w:pPr>
        <w:pStyle w:val="Heading1"/>
      </w:pPr>
      <w:bookmarkStart w:id="688" w:name="_Toc504992330"/>
      <w:bookmarkStart w:id="689" w:name="_Toc79409324"/>
      <w:r w:rsidRPr="0047530A">
        <w:lastRenderedPageBreak/>
        <w:t>Glossary</w:t>
      </w:r>
      <w:bookmarkStart w:id="690" w:name="_Hlk504997505"/>
      <w:bookmarkEnd w:id="688"/>
      <w:bookmarkEnd w:id="689"/>
    </w:p>
    <w:p w14:paraId="7DC9E6D7" w14:textId="0D2AFA97" w:rsidR="00710193" w:rsidRDefault="00710193" w:rsidP="00710193">
      <w:r w:rsidRPr="00710193">
        <w:rPr>
          <w:b/>
          <w:bCs/>
        </w:rPr>
        <w:t>advance care directive</w:t>
      </w:r>
      <w:r>
        <w:t xml:space="preserve"> – voluntary person-led document that focus</w:t>
      </w:r>
      <w:r w:rsidR="00D96C31">
        <w:t>es</w:t>
      </w:r>
      <w:r>
        <w:t xml:space="preserve"> on an individual’s values and preferences for future health and medical treatment decisions, preferred outcomes and care. They are completed and signed by a competent person. They are recognised by specific legislation (statutory) or common law (non-statutory). Advance care directives can also appoint the substitute decision-maker(s) who can make decisions about health or personal care on the individual’s behalf if they are no longer able to make decisions themselves. Advance care directives focus on the future health care of a person, not on the management of his or her assets. They come into effect when an individual loses decision-making capacity.</w:t>
      </w:r>
    </w:p>
    <w:p w14:paraId="45A9BD17" w14:textId="77777777" w:rsidR="00710193" w:rsidRDefault="00710193" w:rsidP="00710193">
      <w:r w:rsidRPr="00710193">
        <w:rPr>
          <w:b/>
          <w:bCs/>
        </w:rPr>
        <w:t>advance care planning</w:t>
      </w:r>
      <w:r>
        <w:t xml:space="preserve"> – the process of planning for future health and personal care, where the person’s values, beliefs and preferences are made known so they can guide decision making at a future time when that person cannot make or communicate their decisions.</w:t>
      </w:r>
    </w:p>
    <w:p w14:paraId="1BC80648" w14:textId="77777777" w:rsidR="00710193" w:rsidRDefault="00710193" w:rsidP="00710193">
      <w:r w:rsidRPr="00710193">
        <w:rPr>
          <w:b/>
          <w:bCs/>
        </w:rPr>
        <w:t>alternative therapies</w:t>
      </w:r>
      <w:r>
        <w:t xml:space="preserve"> – treatments used in place of conventional medical treatment.</w:t>
      </w:r>
    </w:p>
    <w:p w14:paraId="63A5B359" w14:textId="77777777" w:rsidR="00710193" w:rsidRDefault="00710193" w:rsidP="00710193">
      <w:r w:rsidRPr="00710193">
        <w:rPr>
          <w:b/>
          <w:bCs/>
        </w:rPr>
        <w:t>care coordinator</w:t>
      </w:r>
      <w:r>
        <w:t xml:space="preserve"> – the health provider nominated by the multidisciplinary team to coordinate patient care. The care coordinator may change over time depending on the patient’s stage in the care pathway and the location and care in which care is being delivered.</w:t>
      </w:r>
    </w:p>
    <w:p w14:paraId="66DE4A33" w14:textId="77777777" w:rsidR="00710193" w:rsidRDefault="00710193" w:rsidP="00710193">
      <w:r w:rsidRPr="00710193">
        <w:rPr>
          <w:b/>
          <w:bCs/>
        </w:rPr>
        <w:t>complementary therapies</w:t>
      </w:r>
      <w:r>
        <w:t xml:space="preserve"> – supportive treatment used in conjunction with conventional medical treatment. These treatments may improve wellbeing and quality of life and help people deal with the side effects of cancer.</w:t>
      </w:r>
    </w:p>
    <w:p w14:paraId="78D183CE" w14:textId="77777777" w:rsidR="00710193" w:rsidRDefault="00710193" w:rsidP="00710193">
      <w:r w:rsidRPr="00710193">
        <w:rPr>
          <w:b/>
          <w:bCs/>
        </w:rPr>
        <w:t>end-of-life care</w:t>
      </w:r>
      <w:r>
        <w:t xml:space="preserve"> – includes physical, spiritual and psychosocial assessment, and care and treatment, delivered by health professionals and ancillary staff. It also includes support of families and carers and care of the patient’s body after their death. </w:t>
      </w:r>
    </w:p>
    <w:p w14:paraId="18BA6AA7" w14:textId="128974C1" w:rsidR="00710193" w:rsidRDefault="00710193" w:rsidP="00710193">
      <w:r w:rsidRPr="00710193">
        <w:rPr>
          <w:b/>
          <w:bCs/>
        </w:rPr>
        <w:t>genomics</w:t>
      </w:r>
      <w:r>
        <w:t xml:space="preserve"> – the study of multiple genes and their relationships with one another. </w:t>
      </w:r>
    </w:p>
    <w:p w14:paraId="330A9D37" w14:textId="77777777" w:rsidR="00710193" w:rsidRDefault="00710193" w:rsidP="00710193">
      <w:r w:rsidRPr="00710193">
        <w:rPr>
          <w:b/>
          <w:bCs/>
        </w:rPr>
        <w:t>indicator –</w:t>
      </w:r>
      <w:r>
        <w:t xml:space="preserve"> a documentable or measurable piece of information regarding a recommendation in the optimal care pathway.</w:t>
      </w:r>
    </w:p>
    <w:p w14:paraId="201922FB" w14:textId="77777777" w:rsidR="00710193" w:rsidRDefault="00710193" w:rsidP="00710193">
      <w:r w:rsidRPr="00710193">
        <w:rPr>
          <w:b/>
          <w:bCs/>
        </w:rPr>
        <w:t>lead clinician</w:t>
      </w:r>
      <w:r>
        <w:t xml:space="preserve"> – the clinician who is nominated as being responsible for individual patient care. The lead clinician may change over time depending on the stage of the care pathway and where care is being provided.</w:t>
      </w:r>
    </w:p>
    <w:p w14:paraId="7F5FB1D9" w14:textId="77777777" w:rsidR="00710193" w:rsidRDefault="00710193" w:rsidP="00710193">
      <w:r w:rsidRPr="00710193">
        <w:rPr>
          <w:b/>
          <w:bCs/>
        </w:rPr>
        <w:lastRenderedPageBreak/>
        <w:t>metastatic disease –</w:t>
      </w:r>
      <w:r>
        <w:t xml:space="preserve"> cancer that has spread from the part of the body where it started (the primary site) to other parts of the body.</w:t>
      </w:r>
    </w:p>
    <w:p w14:paraId="1536DAA7" w14:textId="77777777" w:rsidR="00710193" w:rsidRDefault="00710193" w:rsidP="00710193">
      <w:r w:rsidRPr="00710193">
        <w:rPr>
          <w:b/>
          <w:bCs/>
        </w:rPr>
        <w:t>multidisciplinary care</w:t>
      </w:r>
      <w:r>
        <w:t xml:space="preserve"> – an integrated team approach to health care in which medical and allied health providers consider all relevant treatment options and collaboratively develop an individual treatment plan for each patient.</w:t>
      </w:r>
    </w:p>
    <w:p w14:paraId="746F0637" w14:textId="77777777" w:rsidR="00710193" w:rsidRDefault="00710193" w:rsidP="00710193">
      <w:r w:rsidRPr="00710193">
        <w:rPr>
          <w:b/>
          <w:bCs/>
        </w:rPr>
        <w:t>multidisciplinary team</w:t>
      </w:r>
      <w:r>
        <w:t xml:space="preserve"> – comprises the core disciplines that are integral to providing good care. The team is flexible in approach, reflects the patient’s clinical and psychosocial needs and has processes to facilitate good communication.</w:t>
      </w:r>
    </w:p>
    <w:p w14:paraId="624E6C1B" w14:textId="77777777" w:rsidR="00710193" w:rsidRDefault="00710193" w:rsidP="00710193">
      <w:r w:rsidRPr="00710193">
        <w:rPr>
          <w:b/>
          <w:bCs/>
        </w:rPr>
        <w:t>multidisciplinary team meeting</w:t>
      </w:r>
      <w:r>
        <w:t xml:space="preserve"> – a meeting of health professionals from one or more clinical disciplines who together make decisions about recommended treatment of patients.</w:t>
      </w:r>
    </w:p>
    <w:p w14:paraId="75963906" w14:textId="77777777" w:rsidR="00710193" w:rsidRDefault="00710193" w:rsidP="00710193">
      <w:r w:rsidRPr="00710193">
        <w:rPr>
          <w:b/>
          <w:bCs/>
        </w:rPr>
        <w:t>optimal care pathw</w:t>
      </w:r>
      <w:r>
        <w:t>ay – the key principles and practices required at each stage of the care pathway to guide the delivery of consistent, safe, high-quality and evidence-based care for all people affected by cancer.</w:t>
      </w:r>
    </w:p>
    <w:p w14:paraId="1F1686A1" w14:textId="77777777" w:rsidR="00710193" w:rsidRDefault="00710193" w:rsidP="00710193">
      <w:r w:rsidRPr="00710193">
        <w:rPr>
          <w:b/>
          <w:bCs/>
        </w:rPr>
        <w:t>performance status</w:t>
      </w:r>
      <w:r>
        <w:t xml:space="preserve"> – an objective measure of how well a patient can carry out activities of daily life. </w:t>
      </w:r>
    </w:p>
    <w:p w14:paraId="3E37943F" w14:textId="1AEE77E7" w:rsidR="00710193" w:rsidRDefault="00710193" w:rsidP="00710193">
      <w:r w:rsidRPr="00710193">
        <w:rPr>
          <w:b/>
          <w:bCs/>
        </w:rPr>
        <w:t>primary care health professional</w:t>
      </w:r>
      <w:r>
        <w:t xml:space="preserve"> – in most cases this is a general practitioner </w:t>
      </w:r>
      <w:r w:rsidR="008F48CD">
        <w:t xml:space="preserve">(referred to as such within this document) </w:t>
      </w:r>
      <w:r>
        <w:t>but may also include general practice nurses, community nurses, nurse practitioners, allied health professionals, midwives, pharmacists, dentists and Aboriginal health workers.</w:t>
      </w:r>
    </w:p>
    <w:p w14:paraId="753F12D8" w14:textId="7CD09A91" w:rsidR="00710193" w:rsidRDefault="00710193" w:rsidP="00710193">
      <w:r w:rsidRPr="00710193">
        <w:rPr>
          <w:b/>
          <w:bCs/>
        </w:rPr>
        <w:t>spiritual care</w:t>
      </w:r>
      <w:r>
        <w:t xml:space="preserve"> – the aspect of humanity that refers to the way individuals seek and express meaning and purpose and the way they experience their connectedness to the moment, to self, to others, to nature, and to the significant or sacred</w:t>
      </w:r>
      <w:r w:rsidR="00832843">
        <w:t>.</w:t>
      </w:r>
    </w:p>
    <w:p w14:paraId="421D2EF9" w14:textId="77777777" w:rsidR="00710193" w:rsidRDefault="00710193" w:rsidP="00710193">
      <w:r w:rsidRPr="00710193">
        <w:rPr>
          <w:b/>
          <w:bCs/>
        </w:rPr>
        <w:t>supportive care</w:t>
      </w:r>
      <w:r>
        <w:t xml:space="preserve"> – care and support that aims to improve the quality of life of people living with cancer, cancer survivors and their family and carers and particular forms of care that supplement clinical treatment modalities. </w:t>
      </w:r>
    </w:p>
    <w:p w14:paraId="749FF041" w14:textId="77777777" w:rsidR="00710193" w:rsidRDefault="00710193" w:rsidP="00710193">
      <w:r w:rsidRPr="00710193">
        <w:rPr>
          <w:b/>
          <w:bCs/>
        </w:rPr>
        <w:t xml:space="preserve">survivorship </w:t>
      </w:r>
      <w:r>
        <w:t xml:space="preserve">– an individual is considered a cancer survivor from the time of diagnosis, and throughout their life; the term includes individuals receiving initial or maintenance treatment, in recovery or in the post-treatment phase. </w:t>
      </w:r>
    </w:p>
    <w:p w14:paraId="3FD6A3B7" w14:textId="12F36889" w:rsidR="00710193" w:rsidRDefault="00710193" w:rsidP="001F0E58">
      <w:r w:rsidRPr="00710193">
        <w:rPr>
          <w:b/>
          <w:bCs/>
        </w:rPr>
        <w:t>survivorship care plan</w:t>
      </w:r>
      <w:r>
        <w:t xml:space="preserve"> – a formal, written document that provides details of a person’s cancer diagnosis and treatment, potential late and long-term effects arising from the cancer and its treatment, recommended follow-up, surveillance, and strategies to remain well.</w:t>
      </w:r>
    </w:p>
    <w:p w14:paraId="6AEC1E17" w14:textId="77777777" w:rsidR="004E5B40" w:rsidRPr="0047530A" w:rsidRDefault="004E5B40" w:rsidP="001F0E58"/>
    <w:p w14:paraId="1D2B932E" w14:textId="3E1B7BDB" w:rsidR="00DE3B97" w:rsidRPr="00DE3B97" w:rsidRDefault="00A51949" w:rsidP="0032008E">
      <w:pPr>
        <w:pStyle w:val="Heading1"/>
      </w:pPr>
      <w:bookmarkStart w:id="691" w:name="_Toc79409325"/>
      <w:bookmarkEnd w:id="690"/>
      <w:r w:rsidRPr="00124955">
        <w:lastRenderedPageBreak/>
        <w:t>Refer</w:t>
      </w:r>
      <w:r w:rsidR="0026510B" w:rsidRPr="00124955">
        <w:t>ence</w:t>
      </w:r>
      <w:r w:rsidR="004E6332" w:rsidRPr="00124955">
        <w:t>s</w:t>
      </w:r>
      <w:bookmarkEnd w:id="691"/>
    </w:p>
    <w:p w14:paraId="3BBA1CA5" w14:textId="77777777" w:rsidR="004B190A" w:rsidRPr="004B190A" w:rsidRDefault="005B1F5C" w:rsidP="004B190A">
      <w:pPr>
        <w:pStyle w:val="EndNoteBibliography"/>
        <w:spacing w:after="0"/>
      </w:pPr>
      <w:r w:rsidRPr="001F45B6">
        <w:rPr>
          <w:rFonts w:asciiTheme="minorHAnsi" w:hAnsiTheme="minorHAnsi" w:cstheme="minorHAnsi"/>
        </w:rPr>
        <w:fldChar w:fldCharType="begin"/>
      </w:r>
      <w:r w:rsidRPr="001F45B6">
        <w:rPr>
          <w:rFonts w:asciiTheme="minorHAnsi" w:hAnsiTheme="minorHAnsi" w:cstheme="minorHAnsi"/>
        </w:rPr>
        <w:instrText xml:space="preserve"> ADDIN EN.REFLIST </w:instrText>
      </w:r>
      <w:r w:rsidRPr="001F45B6">
        <w:rPr>
          <w:rFonts w:asciiTheme="minorHAnsi" w:hAnsiTheme="minorHAnsi" w:cstheme="minorHAnsi"/>
        </w:rPr>
        <w:fldChar w:fldCharType="separate"/>
      </w:r>
      <w:r w:rsidR="004B190A" w:rsidRPr="004B190A">
        <w:t>1.</w:t>
      </w:r>
      <w:r w:rsidR="004B190A" w:rsidRPr="004B190A">
        <w:tab/>
        <w:t xml:space="preserve">Hughes, N.; Stark, D., The Management of Adolescents and Young Adults with Cancer. </w:t>
      </w:r>
      <w:r w:rsidR="004B190A" w:rsidRPr="004B190A">
        <w:rPr>
          <w:i/>
        </w:rPr>
        <w:t xml:space="preserve">Cancer Treatment Reviews </w:t>
      </w:r>
      <w:r w:rsidR="004B190A" w:rsidRPr="004B190A">
        <w:rPr>
          <w:b/>
        </w:rPr>
        <w:t>2018,</w:t>
      </w:r>
      <w:r w:rsidR="004B190A" w:rsidRPr="004B190A">
        <w:t xml:space="preserve"> </w:t>
      </w:r>
      <w:r w:rsidR="004B190A" w:rsidRPr="004B190A">
        <w:rPr>
          <w:i/>
        </w:rPr>
        <w:t>67</w:t>
      </w:r>
      <w:r w:rsidR="004B190A" w:rsidRPr="004B190A">
        <w:t>, 45-53.</w:t>
      </w:r>
    </w:p>
    <w:p w14:paraId="624587DE" w14:textId="77777777" w:rsidR="004B190A" w:rsidRPr="004B190A" w:rsidRDefault="004B190A" w:rsidP="004B190A">
      <w:pPr>
        <w:pStyle w:val="EndNoteBibliography"/>
        <w:spacing w:after="0"/>
      </w:pPr>
      <w:r w:rsidRPr="004B190A">
        <w:t>2.</w:t>
      </w:r>
      <w:r w:rsidRPr="004B190A">
        <w:tab/>
        <w:t xml:space="preserve">Fardell, J. E.;  Patterson, P.;  Wakefield, C. E.;  Signorelli, C.;  Cohn, R. J.;  Anazodo, A.;  Zebrack, B.; Sansom-Daly, U. M., A Narrative Review of Models of Care for Adolescents and Young Adults with Cancer: Barriers and Recommendations. </w:t>
      </w:r>
      <w:r w:rsidRPr="004B190A">
        <w:rPr>
          <w:i/>
        </w:rPr>
        <w:t xml:space="preserve">Journal of adolescent and young adult oncology </w:t>
      </w:r>
      <w:r w:rsidRPr="004B190A">
        <w:rPr>
          <w:b/>
        </w:rPr>
        <w:t>2018,</w:t>
      </w:r>
      <w:r w:rsidRPr="004B190A">
        <w:t xml:space="preserve"> </w:t>
      </w:r>
      <w:r w:rsidRPr="004B190A">
        <w:rPr>
          <w:i/>
        </w:rPr>
        <w:t>7</w:t>
      </w:r>
      <w:r w:rsidRPr="004B190A">
        <w:t xml:space="preserve"> (2), 148-152.</w:t>
      </w:r>
    </w:p>
    <w:p w14:paraId="31AFF5B5" w14:textId="77777777" w:rsidR="004B190A" w:rsidRPr="004B190A" w:rsidRDefault="004B190A" w:rsidP="004B190A">
      <w:pPr>
        <w:pStyle w:val="EndNoteBibliography"/>
        <w:spacing w:after="0"/>
      </w:pPr>
      <w:r w:rsidRPr="004B190A">
        <w:t>3.</w:t>
      </w:r>
      <w:r w:rsidRPr="004B190A">
        <w:tab/>
        <w:t xml:space="preserve">Stark, D.; Ferrari, A., Models of Delivery of Care for AYA. In </w:t>
      </w:r>
      <w:r w:rsidRPr="004B190A">
        <w:rPr>
          <w:i/>
        </w:rPr>
        <w:t>A Practical Approach to the Care of Adolescents and Young Adults with Cancer</w:t>
      </w:r>
      <w:r w:rsidRPr="004B190A">
        <w:t xml:space="preserve">, Chisholm, J.;  Hough, R.; Soanes, L., Eds. Springer International Publishing: </w:t>
      </w:r>
      <w:r w:rsidRPr="00072CAF">
        <w:rPr>
          <w:b/>
          <w:bCs/>
        </w:rPr>
        <w:t>2018</w:t>
      </w:r>
      <w:r w:rsidRPr="004B190A">
        <w:t>.</w:t>
      </w:r>
    </w:p>
    <w:p w14:paraId="210A0889" w14:textId="77777777" w:rsidR="004B190A" w:rsidRPr="004B190A" w:rsidRDefault="004B190A" w:rsidP="004B190A">
      <w:pPr>
        <w:pStyle w:val="EndNoteBibliography"/>
        <w:spacing w:after="0"/>
      </w:pPr>
      <w:r w:rsidRPr="004B190A">
        <w:t>4.</w:t>
      </w:r>
      <w:r w:rsidRPr="004B190A">
        <w:tab/>
        <w:t xml:space="preserve">Osborn, M.;  Johnson, R.;  Thompson, K.;  Anazodo, A.;  Albritton, K.;  Ferrari, A.; Stark, D., Models of care for adolescent and young adult cancer programs. </w:t>
      </w:r>
      <w:r w:rsidRPr="004B190A">
        <w:rPr>
          <w:b/>
        </w:rPr>
        <w:t>2019,</w:t>
      </w:r>
      <w:r w:rsidRPr="004B190A">
        <w:t xml:space="preserve"> </w:t>
      </w:r>
      <w:r w:rsidRPr="004B190A">
        <w:rPr>
          <w:i/>
        </w:rPr>
        <w:t>66</w:t>
      </w:r>
      <w:r w:rsidRPr="004B190A">
        <w:t xml:space="preserve"> (12), e27991.</w:t>
      </w:r>
    </w:p>
    <w:p w14:paraId="68FE2ADB" w14:textId="77777777" w:rsidR="004B190A" w:rsidRPr="004B190A" w:rsidRDefault="004B190A" w:rsidP="004B190A">
      <w:pPr>
        <w:pStyle w:val="EndNoteBibliography"/>
        <w:spacing w:after="0"/>
      </w:pPr>
      <w:r w:rsidRPr="004B190A">
        <w:t>5.</w:t>
      </w:r>
      <w:r w:rsidRPr="004B190A">
        <w:tab/>
        <w:t xml:space="preserve">Jones, L.;  Saloustros, E.;  Ferrari, A.; Stark, D., Cancer in Adolescents and Young Adults. In </w:t>
      </w:r>
      <w:r w:rsidRPr="004B190A">
        <w:rPr>
          <w:i/>
        </w:rPr>
        <w:t>Oxford Textbook of Cancer in Children.</w:t>
      </w:r>
      <w:r w:rsidRPr="004B190A">
        <w:t xml:space="preserve">, 7th ed.; Caron, H. N.;  Biondi, A.;  Boterberg, T.; Doz, F., Eds. Oxford University Press.: Oxford, </w:t>
      </w:r>
      <w:r w:rsidRPr="00072CAF">
        <w:rPr>
          <w:b/>
          <w:bCs/>
        </w:rPr>
        <w:t>2020.</w:t>
      </w:r>
    </w:p>
    <w:p w14:paraId="60E04B81" w14:textId="77777777" w:rsidR="004B190A" w:rsidRPr="004B190A" w:rsidRDefault="004B190A" w:rsidP="004B190A">
      <w:pPr>
        <w:pStyle w:val="EndNoteBibliography"/>
        <w:spacing w:after="0"/>
      </w:pPr>
      <w:r w:rsidRPr="004B190A">
        <w:t>6.</w:t>
      </w:r>
      <w:r w:rsidRPr="004B190A">
        <w:tab/>
        <w:t xml:space="preserve">Nass, S. J.;  Beaupin, L. K.;  Demark-Wahnefried, W.;  Fasciano, K.;  Ganz, P. A.;  Hayes-Lattin, B.;  Hudson, M. M.;  Nevidjon, B.;  Oeffinger, K. C.;  Rechis, R.;  Richardson, L. C.;  Seibel, N. L.; Smith, A. W., Identifying and addressing the needs of adolescents and young adults with cancer: summary of an Institute of Medicine workshop. </w:t>
      </w:r>
      <w:r w:rsidRPr="004B190A">
        <w:rPr>
          <w:i/>
        </w:rPr>
        <w:t xml:space="preserve">Oncologist </w:t>
      </w:r>
      <w:r w:rsidRPr="004B190A">
        <w:rPr>
          <w:b/>
        </w:rPr>
        <w:t>2015,</w:t>
      </w:r>
      <w:r w:rsidRPr="004B190A">
        <w:t xml:space="preserve"> </w:t>
      </w:r>
      <w:r w:rsidRPr="004B190A">
        <w:rPr>
          <w:i/>
        </w:rPr>
        <w:t>20</w:t>
      </w:r>
      <w:r w:rsidRPr="004B190A">
        <w:t xml:space="preserve"> (2), 186-95.</w:t>
      </w:r>
    </w:p>
    <w:p w14:paraId="2E9557D2" w14:textId="77777777" w:rsidR="004B190A" w:rsidRPr="004B190A" w:rsidRDefault="004B190A" w:rsidP="004B190A">
      <w:pPr>
        <w:pStyle w:val="EndNoteBibliography"/>
        <w:spacing w:after="0"/>
      </w:pPr>
      <w:r w:rsidRPr="004B190A">
        <w:t>7.</w:t>
      </w:r>
      <w:r w:rsidRPr="004B190A">
        <w:tab/>
        <w:t xml:space="preserve">Bradford, N. K.;  Greenslade, R.;  Edwards, R. M.;  Orford, R.;  Roach, J.; Henney, R., Educational Needs of Health Professionals Caring for Adolescents and Young Adults with Cancer. </w:t>
      </w:r>
      <w:r w:rsidRPr="004B190A">
        <w:rPr>
          <w:i/>
        </w:rPr>
        <w:t xml:space="preserve">Journal of adolescent and young adult oncology </w:t>
      </w:r>
      <w:r w:rsidRPr="004B190A">
        <w:rPr>
          <w:b/>
        </w:rPr>
        <w:t>2018,</w:t>
      </w:r>
      <w:r w:rsidRPr="004B190A">
        <w:t xml:space="preserve"> </w:t>
      </w:r>
      <w:r w:rsidRPr="004B190A">
        <w:rPr>
          <w:i/>
        </w:rPr>
        <w:t>7</w:t>
      </w:r>
      <w:r w:rsidRPr="004B190A">
        <w:t xml:space="preserve"> (3), 298-305.</w:t>
      </w:r>
    </w:p>
    <w:p w14:paraId="302642C5" w14:textId="77777777" w:rsidR="004B190A" w:rsidRPr="004B190A" w:rsidRDefault="004B190A" w:rsidP="004B190A">
      <w:pPr>
        <w:pStyle w:val="EndNoteBibliography"/>
        <w:spacing w:after="0"/>
      </w:pPr>
      <w:r w:rsidRPr="004B190A">
        <w:t>8.</w:t>
      </w:r>
      <w:r w:rsidRPr="004B190A">
        <w:tab/>
        <w:t xml:space="preserve">McInally, W.;  Pouso Lista, M. J.;  McLaren, N.; Willis, D. S., Widening Access; Developing an eLearning Resource for Health and Social Care Professionals Caring for Children and Young People with Cancer. </w:t>
      </w:r>
      <w:r w:rsidRPr="004B190A">
        <w:rPr>
          <w:i/>
        </w:rPr>
        <w:t xml:space="preserve">J Cancer Educ </w:t>
      </w:r>
      <w:r w:rsidRPr="004B190A">
        <w:rPr>
          <w:b/>
        </w:rPr>
        <w:t>2019,</w:t>
      </w:r>
      <w:r w:rsidRPr="004B190A">
        <w:t xml:space="preserve"> </w:t>
      </w:r>
      <w:r w:rsidRPr="004B190A">
        <w:rPr>
          <w:i/>
        </w:rPr>
        <w:t>34</w:t>
      </w:r>
      <w:r w:rsidRPr="004B190A">
        <w:t xml:space="preserve"> (1), 180-185.</w:t>
      </w:r>
    </w:p>
    <w:p w14:paraId="15FFC529" w14:textId="77777777" w:rsidR="004B190A" w:rsidRPr="004B190A" w:rsidRDefault="004B190A" w:rsidP="004B190A">
      <w:pPr>
        <w:pStyle w:val="EndNoteBibliography"/>
        <w:spacing w:after="0"/>
      </w:pPr>
      <w:r w:rsidRPr="004B190A">
        <w:t>9.</w:t>
      </w:r>
      <w:r w:rsidRPr="004B190A">
        <w:tab/>
        <w:t xml:space="preserve">Ferrari, A.;  Stark, D.;  Peccatori, F. A.;  Fern, L.;  Laurence, V.;  Gaspar, N.;  Bozovic-Spasojevic, I.;  Smith, O.;  De Munter, J.;  Derwich, K.;  Hjorth, L.;  van der Graaf, W. T. A.;  Soanes, L.;  Jezdic, S.;  Blondeel, A.;  Bielack, S.;  Douillard, J. Y.;  Mountzios, G.; Saloustros, E., Adolescents and young adults (AYA) with cancer: a position paper from the AYA Working Group of the European Society for Medical Oncology (ESMO) and the European Society for Paediatric Oncology (SIOPE). </w:t>
      </w:r>
      <w:r w:rsidRPr="004B190A">
        <w:rPr>
          <w:i/>
        </w:rPr>
        <w:t xml:space="preserve">ESMO Open </w:t>
      </w:r>
      <w:r w:rsidRPr="004B190A">
        <w:rPr>
          <w:b/>
        </w:rPr>
        <w:t>2021,</w:t>
      </w:r>
      <w:r w:rsidRPr="004B190A">
        <w:t xml:space="preserve"> </w:t>
      </w:r>
      <w:r w:rsidRPr="004B190A">
        <w:rPr>
          <w:i/>
        </w:rPr>
        <w:t>6</w:t>
      </w:r>
      <w:r w:rsidRPr="004B190A">
        <w:t xml:space="preserve"> (2), 100096.</w:t>
      </w:r>
    </w:p>
    <w:p w14:paraId="77D3FF3A" w14:textId="77777777" w:rsidR="004B190A" w:rsidRPr="004B190A" w:rsidRDefault="004B190A" w:rsidP="004B190A">
      <w:pPr>
        <w:pStyle w:val="EndNoteBibliography"/>
        <w:spacing w:after="0"/>
      </w:pPr>
      <w:r w:rsidRPr="004B190A">
        <w:t>10.</w:t>
      </w:r>
      <w:r w:rsidRPr="004B190A">
        <w:tab/>
        <w:t xml:space="preserve">Hayes-Lattin, B.;  Mathews-Bradshaw, B.; Siegel, S., Adolescent and Young Adult Oncology Training for Health Professionals: A Position Statement. </w:t>
      </w:r>
      <w:r w:rsidRPr="004B190A">
        <w:rPr>
          <w:i/>
        </w:rPr>
        <w:t xml:space="preserve">Journal of Clinical Oncology </w:t>
      </w:r>
      <w:r w:rsidRPr="004B190A">
        <w:rPr>
          <w:b/>
        </w:rPr>
        <w:t>2010,</w:t>
      </w:r>
      <w:r w:rsidRPr="004B190A">
        <w:t xml:space="preserve"> </w:t>
      </w:r>
      <w:r w:rsidRPr="004B190A">
        <w:rPr>
          <w:i/>
        </w:rPr>
        <w:t>28</w:t>
      </w:r>
      <w:r w:rsidRPr="004B190A">
        <w:t xml:space="preserve"> (32), 4858-4861.</w:t>
      </w:r>
    </w:p>
    <w:p w14:paraId="62180B7D" w14:textId="77777777" w:rsidR="004B190A" w:rsidRPr="004B190A" w:rsidRDefault="004B190A" w:rsidP="004B190A">
      <w:pPr>
        <w:pStyle w:val="EndNoteBibliography"/>
        <w:spacing w:after="0"/>
      </w:pPr>
      <w:r w:rsidRPr="004B190A">
        <w:lastRenderedPageBreak/>
        <w:t>11.</w:t>
      </w:r>
      <w:r w:rsidRPr="004B190A">
        <w:tab/>
        <w:t xml:space="preserve">Taylor, R. M.;  Feltbower, R. G.;  Aslam, N.;  Raine, R.;  Whelan, J. S.; Gibson, F., Modified international e-Delphi survey to define healthcare professional competencies for working with teenagers and young adults with cancer. </w:t>
      </w:r>
      <w:r w:rsidRPr="004B190A">
        <w:rPr>
          <w:i/>
        </w:rPr>
        <w:t xml:space="preserve">BMJ open </w:t>
      </w:r>
      <w:r w:rsidRPr="004B190A">
        <w:rPr>
          <w:b/>
        </w:rPr>
        <w:t>2016,</w:t>
      </w:r>
      <w:r w:rsidRPr="004B190A">
        <w:t xml:space="preserve"> </w:t>
      </w:r>
      <w:r w:rsidRPr="004B190A">
        <w:rPr>
          <w:i/>
        </w:rPr>
        <w:t>6</w:t>
      </w:r>
      <w:r w:rsidRPr="004B190A">
        <w:t xml:space="preserve"> (5), e011361.</w:t>
      </w:r>
    </w:p>
    <w:p w14:paraId="5AA73304" w14:textId="77777777" w:rsidR="004B190A" w:rsidRPr="004B190A" w:rsidRDefault="004B190A" w:rsidP="004B190A">
      <w:pPr>
        <w:pStyle w:val="EndNoteBibliography"/>
        <w:spacing w:after="0"/>
      </w:pPr>
      <w:r w:rsidRPr="004B190A">
        <w:t>12.</w:t>
      </w:r>
      <w:r w:rsidRPr="004B190A">
        <w:tab/>
        <w:t xml:space="preserve">Cable, M.; Pettitt, N., Educating and Developing AYA Cancer Nurses. In </w:t>
      </w:r>
      <w:r w:rsidRPr="004B190A">
        <w:rPr>
          <w:i/>
        </w:rPr>
        <w:t>Nursing Adolescents and Young Adults with Cancer: Developing Knowledge, Competence and Best Practice.</w:t>
      </w:r>
      <w:r w:rsidRPr="004B190A">
        <w:t xml:space="preserve">, Olsen, P.; Smith, S., Eds. Springer: Cham, Switzlerland, </w:t>
      </w:r>
      <w:r w:rsidRPr="00D87F91">
        <w:rPr>
          <w:b/>
          <w:bCs/>
        </w:rPr>
        <w:t>2018</w:t>
      </w:r>
      <w:r w:rsidRPr="004B190A">
        <w:t>.</w:t>
      </w:r>
    </w:p>
    <w:p w14:paraId="20C03317" w14:textId="77777777" w:rsidR="004B190A" w:rsidRPr="004B190A" w:rsidRDefault="004B190A" w:rsidP="004B190A">
      <w:pPr>
        <w:pStyle w:val="EndNoteBibliography"/>
        <w:spacing w:after="0"/>
      </w:pPr>
      <w:r w:rsidRPr="004B190A">
        <w:t>13.</w:t>
      </w:r>
      <w:r w:rsidRPr="004B190A">
        <w:tab/>
        <w:t xml:space="preserve">Canteen Australia, Australian Youth Cancer Framework for Adolescents and Young Adults with Cancer. CanTeen Australia: Sydney, Australia, </w:t>
      </w:r>
      <w:r w:rsidRPr="00D87F91">
        <w:rPr>
          <w:b/>
          <w:bCs/>
        </w:rPr>
        <w:t>2017</w:t>
      </w:r>
      <w:r w:rsidRPr="004B190A">
        <w:t>.</w:t>
      </w:r>
    </w:p>
    <w:p w14:paraId="0B05F7B9" w14:textId="77777777" w:rsidR="004B190A" w:rsidRPr="004B190A" w:rsidRDefault="004B190A" w:rsidP="004B190A">
      <w:pPr>
        <w:pStyle w:val="EndNoteBibliography"/>
        <w:spacing w:after="0"/>
      </w:pPr>
      <w:r w:rsidRPr="004B190A">
        <w:t>14.</w:t>
      </w:r>
      <w:r w:rsidRPr="004B190A">
        <w:tab/>
        <w:t xml:space="preserve">Siembida, E. J.;  Loomans-Kropp, H. A.;  Trivedi, N.;  O’Mara, A.;  Sung, L.;  Tami-Maury, I.;  Freyer, D. R.; Roth, M., Systematic review of barriers and facilitators to clinical trial enrollment among adolescents and young adults with cancer: Identifying opportunities for intervention. </w:t>
      </w:r>
      <w:r w:rsidRPr="004B190A">
        <w:rPr>
          <w:i/>
        </w:rPr>
        <w:t xml:space="preserve">Cancer </w:t>
      </w:r>
      <w:r w:rsidRPr="004B190A">
        <w:rPr>
          <w:b/>
        </w:rPr>
        <w:t>2020,</w:t>
      </w:r>
      <w:r w:rsidRPr="004B190A">
        <w:t xml:space="preserve"> </w:t>
      </w:r>
      <w:r w:rsidRPr="004B190A">
        <w:rPr>
          <w:i/>
        </w:rPr>
        <w:t>126</w:t>
      </w:r>
      <w:r w:rsidRPr="004B190A">
        <w:t xml:space="preserve"> (5), 949-957.</w:t>
      </w:r>
    </w:p>
    <w:p w14:paraId="2A21E0A3" w14:textId="77777777" w:rsidR="004B190A" w:rsidRPr="004B190A" w:rsidRDefault="004B190A" w:rsidP="004B190A">
      <w:pPr>
        <w:pStyle w:val="EndNoteBibliography"/>
        <w:spacing w:after="0"/>
      </w:pPr>
      <w:r w:rsidRPr="004B190A">
        <w:t>15.</w:t>
      </w:r>
      <w:r w:rsidRPr="004B190A">
        <w:tab/>
        <w:t xml:space="preserve">Bradford, N. K.; Chan, R. J., Health promotion and psychological interventions for adolescent and young adult cancer survivors: A systematic literature review. </w:t>
      </w:r>
      <w:r w:rsidRPr="004B190A">
        <w:rPr>
          <w:i/>
        </w:rPr>
        <w:t xml:space="preserve">Cancer Treatment Reviews </w:t>
      </w:r>
      <w:r w:rsidRPr="004B190A">
        <w:rPr>
          <w:b/>
        </w:rPr>
        <w:t>2017,</w:t>
      </w:r>
      <w:r w:rsidRPr="004B190A">
        <w:t xml:space="preserve"> </w:t>
      </w:r>
      <w:r w:rsidRPr="004B190A">
        <w:rPr>
          <w:i/>
        </w:rPr>
        <w:t>55</w:t>
      </w:r>
      <w:r w:rsidRPr="004B190A">
        <w:t>, 57-70.</w:t>
      </w:r>
    </w:p>
    <w:p w14:paraId="45D15B01" w14:textId="77777777" w:rsidR="004B190A" w:rsidRPr="004B190A" w:rsidRDefault="004B190A" w:rsidP="004B190A">
      <w:pPr>
        <w:pStyle w:val="EndNoteBibliography"/>
        <w:spacing w:after="0"/>
      </w:pPr>
      <w:r w:rsidRPr="004B190A">
        <w:t>16.</w:t>
      </w:r>
      <w:r w:rsidRPr="004B190A">
        <w:tab/>
        <w:t xml:space="preserve">De, R.;  Zabih, V.;  Kurdyak, P.;  Sutradhar, R.;  Nathan, P. C.;  McBride, M. L.; Gupta, S., Psychiatric Disorders in Adolescent and Young Adult-Onset Cancer Survivors: A Systematic Review and Meta-Analysis. </w:t>
      </w:r>
      <w:r w:rsidRPr="004B190A">
        <w:rPr>
          <w:i/>
        </w:rPr>
        <w:t xml:space="preserve">Journal of adolescent and young adult oncology </w:t>
      </w:r>
      <w:r w:rsidRPr="004B190A">
        <w:rPr>
          <w:b/>
        </w:rPr>
        <w:t>2020,</w:t>
      </w:r>
      <w:r w:rsidRPr="004B190A">
        <w:t xml:space="preserve"> </w:t>
      </w:r>
      <w:r w:rsidRPr="004B190A">
        <w:rPr>
          <w:i/>
        </w:rPr>
        <w:t>9</w:t>
      </w:r>
      <w:r w:rsidRPr="004B190A">
        <w:t xml:space="preserve"> (1), 12-22.</w:t>
      </w:r>
    </w:p>
    <w:p w14:paraId="4630E1DF" w14:textId="77777777" w:rsidR="004B190A" w:rsidRPr="004B190A" w:rsidRDefault="004B190A" w:rsidP="004B190A">
      <w:pPr>
        <w:pStyle w:val="EndNoteBibliography"/>
        <w:spacing w:after="0"/>
      </w:pPr>
      <w:r w:rsidRPr="004B190A">
        <w:t>17.</w:t>
      </w:r>
      <w:r w:rsidRPr="004B190A">
        <w:tab/>
        <w:t xml:space="preserve">McCann, L.;  McMillan, K. A.; Pugh, G., Digital Interventions to Support Adolescents and Young Adults With Cancer: Systematic Review. </w:t>
      </w:r>
      <w:r w:rsidRPr="004B190A">
        <w:rPr>
          <w:i/>
        </w:rPr>
        <w:t xml:space="preserve">JMIR Cancer </w:t>
      </w:r>
      <w:r w:rsidRPr="004B190A">
        <w:rPr>
          <w:b/>
        </w:rPr>
        <w:t>2019,</w:t>
      </w:r>
      <w:r w:rsidRPr="004B190A">
        <w:t xml:space="preserve"> </w:t>
      </w:r>
      <w:r w:rsidRPr="004B190A">
        <w:rPr>
          <w:i/>
        </w:rPr>
        <w:t>5</w:t>
      </w:r>
      <w:r w:rsidRPr="004B190A">
        <w:t xml:space="preserve"> (2), e12071.</w:t>
      </w:r>
    </w:p>
    <w:p w14:paraId="4AAFA3DC" w14:textId="77777777" w:rsidR="004B190A" w:rsidRPr="004B190A" w:rsidRDefault="004B190A" w:rsidP="004B190A">
      <w:pPr>
        <w:pStyle w:val="EndNoteBibliography"/>
        <w:spacing w:after="0"/>
      </w:pPr>
      <w:r w:rsidRPr="004B190A">
        <w:t>18.</w:t>
      </w:r>
      <w:r w:rsidRPr="004B190A">
        <w:tab/>
        <w:t xml:space="preserve">De Clercq, E.;  Rost, M.;  Gumy-Pause, F.;  Diesch, T.;  Espelli, V.; Elger, B. S., Moving Beyond the Friend-Foe Myth: A Scoping Review of the Use of Social Media in Adolescent and Young Adult Oncology. </w:t>
      </w:r>
      <w:r w:rsidRPr="004B190A">
        <w:rPr>
          <w:i/>
        </w:rPr>
        <w:t xml:space="preserve">Journal of adolescent and young adult oncology </w:t>
      </w:r>
      <w:r w:rsidRPr="004B190A">
        <w:rPr>
          <w:b/>
        </w:rPr>
        <w:t>2020,</w:t>
      </w:r>
      <w:r w:rsidRPr="004B190A">
        <w:t xml:space="preserve"> </w:t>
      </w:r>
      <w:r w:rsidRPr="004B190A">
        <w:rPr>
          <w:i/>
        </w:rPr>
        <w:t>9</w:t>
      </w:r>
      <w:r w:rsidRPr="004B190A">
        <w:t xml:space="preserve"> (5), 561-571.</w:t>
      </w:r>
    </w:p>
    <w:p w14:paraId="017995E3" w14:textId="77777777" w:rsidR="004B190A" w:rsidRPr="004B190A" w:rsidRDefault="004B190A" w:rsidP="004B190A">
      <w:pPr>
        <w:pStyle w:val="EndNoteBibliography"/>
        <w:spacing w:after="0"/>
      </w:pPr>
      <w:r w:rsidRPr="004B190A">
        <w:t>19.</w:t>
      </w:r>
      <w:r w:rsidRPr="004B190A">
        <w:tab/>
        <w:t xml:space="preserve">Munsie, C.;  Ebert, J.;  Joske, D.; Ackland, T., The Benefit of Physical Activity in Adolescent and Young Adult Cancer Patients During and After Treatment: A Systematic Review. </w:t>
      </w:r>
      <w:r w:rsidRPr="004B190A">
        <w:rPr>
          <w:i/>
        </w:rPr>
        <w:t xml:space="preserve">Journal of adolescent and young adult oncology </w:t>
      </w:r>
      <w:r w:rsidRPr="004B190A">
        <w:rPr>
          <w:b/>
        </w:rPr>
        <w:t>2019,</w:t>
      </w:r>
      <w:r w:rsidRPr="004B190A">
        <w:t xml:space="preserve"> </w:t>
      </w:r>
      <w:r w:rsidRPr="004B190A">
        <w:rPr>
          <w:i/>
        </w:rPr>
        <w:t>8</w:t>
      </w:r>
      <w:r w:rsidRPr="004B190A">
        <w:t xml:space="preserve"> (5), 512-524.</w:t>
      </w:r>
    </w:p>
    <w:p w14:paraId="11D07A14" w14:textId="77777777" w:rsidR="004B190A" w:rsidRPr="004B190A" w:rsidRDefault="004B190A" w:rsidP="004B190A">
      <w:pPr>
        <w:pStyle w:val="EndNoteBibliography"/>
        <w:spacing w:after="0"/>
      </w:pPr>
      <w:r w:rsidRPr="004B190A">
        <w:t>20.</w:t>
      </w:r>
      <w:r w:rsidRPr="004B190A">
        <w:tab/>
        <w:t xml:space="preserve">Perfors, I. A. A.;  May, A. M.;  Boeijen, J. A.;  de Wit, N. J.;  van der Wall, E.; Helsper, C. W., Involving the general practitioner during curative cancer treatment: a systematic review of health care interventions. </w:t>
      </w:r>
      <w:r w:rsidRPr="004B190A">
        <w:rPr>
          <w:i/>
        </w:rPr>
        <w:t xml:space="preserve">BMJ open </w:t>
      </w:r>
      <w:r w:rsidRPr="004B190A">
        <w:rPr>
          <w:b/>
        </w:rPr>
        <w:t>2019,</w:t>
      </w:r>
      <w:r w:rsidRPr="004B190A">
        <w:t xml:space="preserve"> </w:t>
      </w:r>
      <w:r w:rsidRPr="004B190A">
        <w:rPr>
          <w:i/>
        </w:rPr>
        <w:t>9</w:t>
      </w:r>
      <w:r w:rsidRPr="004B190A">
        <w:t xml:space="preserve"> (4), e026383.</w:t>
      </w:r>
    </w:p>
    <w:p w14:paraId="70C12EFC" w14:textId="77777777" w:rsidR="004B190A" w:rsidRPr="004B190A" w:rsidRDefault="004B190A" w:rsidP="004B190A">
      <w:pPr>
        <w:pStyle w:val="EndNoteBibliography"/>
        <w:spacing w:after="0"/>
      </w:pPr>
      <w:r w:rsidRPr="004B190A">
        <w:t>21.</w:t>
      </w:r>
      <w:r w:rsidRPr="004B190A">
        <w:tab/>
        <w:t xml:space="preserve">Robertson E;  Wakefield C;  Marshall K; U., S.-D., Strategies to improve adherence to treatment in adolescents and young adults with cancer: a systematic review. </w:t>
      </w:r>
      <w:r w:rsidRPr="004B190A">
        <w:rPr>
          <w:i/>
        </w:rPr>
        <w:t xml:space="preserve">Clinical Oncology in Adolescents and Young Adults. </w:t>
      </w:r>
      <w:r w:rsidRPr="004B190A">
        <w:rPr>
          <w:b/>
        </w:rPr>
        <w:t>2015,</w:t>
      </w:r>
      <w:r w:rsidRPr="004B190A">
        <w:t xml:space="preserve"> </w:t>
      </w:r>
      <w:r w:rsidRPr="004B190A">
        <w:rPr>
          <w:i/>
        </w:rPr>
        <w:t>5</w:t>
      </w:r>
      <w:r w:rsidRPr="004B190A">
        <w:t>, 35-49.</w:t>
      </w:r>
    </w:p>
    <w:p w14:paraId="7C947EE9" w14:textId="77777777" w:rsidR="004B190A" w:rsidRPr="004B190A" w:rsidRDefault="004B190A" w:rsidP="004B190A">
      <w:pPr>
        <w:pStyle w:val="EndNoteBibliography"/>
        <w:spacing w:after="0"/>
      </w:pPr>
      <w:r w:rsidRPr="004B190A">
        <w:t>22.</w:t>
      </w:r>
      <w:r w:rsidRPr="004B190A">
        <w:tab/>
        <w:t xml:space="preserve">Nowe, E.;  Stöbel-Richter, Y.;  Sender, A.;  Leuteritz, K.;  Friedrich, M.; Geue, K., Cancer-related fatigue in adolescents and young adults: A systematic review of the literature. </w:t>
      </w:r>
      <w:r w:rsidRPr="004B190A">
        <w:rPr>
          <w:i/>
        </w:rPr>
        <w:t xml:space="preserve">Crit Rev Oncol Hematol </w:t>
      </w:r>
      <w:r w:rsidRPr="004B190A">
        <w:rPr>
          <w:b/>
        </w:rPr>
        <w:t>2017,</w:t>
      </w:r>
      <w:r w:rsidRPr="004B190A">
        <w:t xml:space="preserve"> </w:t>
      </w:r>
      <w:r w:rsidRPr="004B190A">
        <w:rPr>
          <w:i/>
        </w:rPr>
        <w:t>118</w:t>
      </w:r>
      <w:r w:rsidRPr="004B190A">
        <w:t>, 63-69.</w:t>
      </w:r>
    </w:p>
    <w:p w14:paraId="6A55666C" w14:textId="77777777" w:rsidR="004B190A" w:rsidRPr="004B190A" w:rsidRDefault="004B190A" w:rsidP="004B190A">
      <w:pPr>
        <w:pStyle w:val="EndNoteBibliography"/>
        <w:spacing w:after="0"/>
      </w:pPr>
      <w:r w:rsidRPr="004B190A">
        <w:lastRenderedPageBreak/>
        <w:t>23.</w:t>
      </w:r>
      <w:r w:rsidRPr="004B190A">
        <w:tab/>
        <w:t xml:space="preserve">Rae, C.;  Shah, N.;  De Pauw, S.;  Costa, A.; Barr, R. D., System Performance Indicators for Adolescent and Young Adult Cancer Care and Control: A Scoping Review. </w:t>
      </w:r>
      <w:r w:rsidRPr="004B190A">
        <w:rPr>
          <w:i/>
        </w:rPr>
        <w:t xml:space="preserve">Journal of adolescent and young adult oncology </w:t>
      </w:r>
      <w:r w:rsidRPr="004B190A">
        <w:rPr>
          <w:b/>
        </w:rPr>
        <w:t>2019,</w:t>
      </w:r>
      <w:r w:rsidRPr="004B190A">
        <w:t xml:space="preserve"> </w:t>
      </w:r>
      <w:r w:rsidRPr="004B190A">
        <w:rPr>
          <w:i/>
        </w:rPr>
        <w:t>9</w:t>
      </w:r>
      <w:r w:rsidRPr="004B190A">
        <w:t xml:space="preserve"> (1), 1-11.</w:t>
      </w:r>
    </w:p>
    <w:p w14:paraId="655080E3" w14:textId="77777777" w:rsidR="004B190A" w:rsidRPr="004B190A" w:rsidRDefault="004B190A" w:rsidP="004B190A">
      <w:pPr>
        <w:pStyle w:val="EndNoteBibliography"/>
        <w:spacing w:after="0"/>
      </w:pPr>
      <w:r w:rsidRPr="004B190A">
        <w:t>24.</w:t>
      </w:r>
      <w:r w:rsidRPr="004B190A">
        <w:tab/>
        <w:t xml:space="preserve">Canadian Partnership Against Cancer, Canadian Framework for the Care and Support of Adolescents and Young Adults with Cancer. Canadian Partnership Against Cancer: Toronto, ON, </w:t>
      </w:r>
      <w:r w:rsidRPr="00D87F91">
        <w:rPr>
          <w:b/>
          <w:bCs/>
        </w:rPr>
        <w:t>2019.</w:t>
      </w:r>
    </w:p>
    <w:p w14:paraId="6A2B1C8D" w14:textId="77777777" w:rsidR="004B190A" w:rsidRPr="004B190A" w:rsidRDefault="004B190A" w:rsidP="004B190A">
      <w:pPr>
        <w:pStyle w:val="EndNoteBibliography"/>
        <w:spacing w:after="0"/>
      </w:pPr>
      <w:r w:rsidRPr="004B190A">
        <w:t>25.</w:t>
      </w:r>
      <w:r w:rsidRPr="004B190A">
        <w:tab/>
        <w:t xml:space="preserve">Bibby, H.;  White, V.;  Thompson, K.; Anazodo, A., What Are the Unmet Needs and Care Experiences of Adolescents and Young Adults with Cancer? A Systematic Review. </w:t>
      </w:r>
      <w:r w:rsidRPr="004B190A">
        <w:rPr>
          <w:b/>
        </w:rPr>
        <w:t>2017,</w:t>
      </w:r>
      <w:r w:rsidRPr="004B190A">
        <w:t xml:space="preserve"> </w:t>
      </w:r>
      <w:r w:rsidRPr="004B190A">
        <w:rPr>
          <w:i/>
        </w:rPr>
        <w:t>6</w:t>
      </w:r>
      <w:r w:rsidRPr="004B190A">
        <w:t xml:space="preserve"> (1), 6-30.</w:t>
      </w:r>
    </w:p>
    <w:p w14:paraId="59E9210D" w14:textId="77777777" w:rsidR="004B190A" w:rsidRPr="004B190A" w:rsidRDefault="004B190A" w:rsidP="004B190A">
      <w:pPr>
        <w:pStyle w:val="EndNoteBibliography"/>
        <w:spacing w:after="0"/>
      </w:pPr>
      <w:r w:rsidRPr="004B190A">
        <w:t>26.</w:t>
      </w:r>
      <w:r w:rsidRPr="004B190A">
        <w:tab/>
        <w:t xml:space="preserve">Ellis, J. A.;  Malalasekera, V. S.;  Allan, C.;  Choong, P. F.;  Hansford, J. R.;  Hehir, R.;  Morello, N.;  O'Callaghan, S.;  Orme, L.;  Phillipson, N.;  Rosenthal, M. A.;  Sawyer, S.;  Strong, R.;  Super, L.;  Watt, A.;  Williams, C.;  Woollett, A.;  Robertson, A.; Lewin, J., Systems-Level Change to Alleviate Barriers to Cancer Clinical Trial Access for Adolescents and Young Adults in Australia. </w:t>
      </w:r>
      <w:r w:rsidRPr="004B190A">
        <w:rPr>
          <w:i/>
        </w:rPr>
        <w:t xml:space="preserve">Journal of adolescent and young adult oncology </w:t>
      </w:r>
      <w:r w:rsidRPr="004B190A">
        <w:rPr>
          <w:b/>
        </w:rPr>
        <w:t>2021</w:t>
      </w:r>
      <w:r w:rsidRPr="004B190A">
        <w:t>.</w:t>
      </w:r>
    </w:p>
    <w:p w14:paraId="775D5D88" w14:textId="77777777" w:rsidR="004B190A" w:rsidRPr="004B190A" w:rsidRDefault="004B190A" w:rsidP="004B190A">
      <w:pPr>
        <w:pStyle w:val="EndNoteBibliography"/>
        <w:spacing w:after="0"/>
      </w:pPr>
      <w:r w:rsidRPr="004B190A">
        <w:t>27.</w:t>
      </w:r>
      <w:r w:rsidRPr="004B190A">
        <w:tab/>
        <w:t>Cancer Australia, Principles of Multidisciplinary Care. Australian Government: Sydney, 2019.</w:t>
      </w:r>
    </w:p>
    <w:p w14:paraId="16212B82" w14:textId="77777777" w:rsidR="004B190A" w:rsidRPr="004B190A" w:rsidRDefault="004B190A" w:rsidP="004B190A">
      <w:pPr>
        <w:pStyle w:val="EndNoteBibliography"/>
        <w:spacing w:after="0"/>
      </w:pPr>
      <w:r w:rsidRPr="004B190A">
        <w:t>28.</w:t>
      </w:r>
      <w:r w:rsidRPr="004B190A">
        <w:tab/>
        <w:t xml:space="preserve">Pini, S. A.;  Gibson, F.;  Fern, L. A.;  Morgan, S. J.;  Phillips, R. S.; Stark, D. P., Multi-Professional Perspectives on Adolescent and Young Adult Oncology Across Europe: An e-Delphi Survey. </w:t>
      </w:r>
      <w:r w:rsidRPr="004B190A">
        <w:rPr>
          <w:i/>
        </w:rPr>
        <w:t xml:space="preserve">Journal of adolescent and young adult oncology </w:t>
      </w:r>
      <w:r w:rsidRPr="004B190A">
        <w:rPr>
          <w:b/>
        </w:rPr>
        <w:t>2017,</w:t>
      </w:r>
      <w:r w:rsidRPr="004B190A">
        <w:t xml:space="preserve"> </w:t>
      </w:r>
      <w:r w:rsidRPr="004B190A">
        <w:rPr>
          <w:i/>
        </w:rPr>
        <w:t>6</w:t>
      </w:r>
      <w:r w:rsidRPr="004B190A">
        <w:t xml:space="preserve"> (1), 178-185.</w:t>
      </w:r>
    </w:p>
    <w:p w14:paraId="38BC3D97" w14:textId="77777777" w:rsidR="004B190A" w:rsidRPr="004B190A" w:rsidRDefault="004B190A" w:rsidP="004B190A">
      <w:pPr>
        <w:pStyle w:val="EndNoteBibliography"/>
        <w:spacing w:after="0"/>
      </w:pPr>
      <w:r w:rsidRPr="004B190A">
        <w:t>29.</w:t>
      </w:r>
      <w:r w:rsidRPr="004B190A">
        <w:tab/>
        <w:t>National Comprehensive Cancer Network. NCCN Clinical Practice Guidelines in Oncology: Adolescent and Young Adult (AYA) Oncology. 2020. nccn.org.</w:t>
      </w:r>
    </w:p>
    <w:p w14:paraId="4B627C76" w14:textId="77777777" w:rsidR="004B190A" w:rsidRPr="004B190A" w:rsidRDefault="004B190A" w:rsidP="004B190A">
      <w:pPr>
        <w:pStyle w:val="EndNoteBibliography"/>
        <w:spacing w:after="0"/>
      </w:pPr>
      <w:r w:rsidRPr="004B190A">
        <w:t>30.</w:t>
      </w:r>
      <w:r w:rsidRPr="004B190A">
        <w:tab/>
        <w:t xml:space="preserve">Birch, R. J.;  Morris, E. J. A.;  West, R. M.;  Stark, D. P.;  Lewis, I.;  Morgan, S.; Feltbower, R. G., A cross-sectional survey of healthcare professionals to determine what they believe constitutes ‘specialist’ care for teenage and young adult patients with cancer. </w:t>
      </w:r>
      <w:r w:rsidRPr="004B190A">
        <w:rPr>
          <w:i/>
        </w:rPr>
        <w:t xml:space="preserve">BMJ open </w:t>
      </w:r>
      <w:r w:rsidRPr="004B190A">
        <w:rPr>
          <w:b/>
        </w:rPr>
        <w:t>2013,</w:t>
      </w:r>
      <w:r w:rsidRPr="004B190A">
        <w:t xml:space="preserve"> </w:t>
      </w:r>
      <w:r w:rsidRPr="004B190A">
        <w:rPr>
          <w:i/>
        </w:rPr>
        <w:t>3</w:t>
      </w:r>
      <w:r w:rsidRPr="004B190A">
        <w:t xml:space="preserve"> (5), e002346.</w:t>
      </w:r>
    </w:p>
    <w:p w14:paraId="02D2CD16" w14:textId="77777777" w:rsidR="004B190A" w:rsidRPr="004B190A" w:rsidRDefault="004B190A" w:rsidP="004B190A">
      <w:pPr>
        <w:pStyle w:val="EndNoteBibliography"/>
        <w:spacing w:after="0"/>
      </w:pPr>
      <w:r w:rsidRPr="004B190A">
        <w:t>31.</w:t>
      </w:r>
      <w:r w:rsidRPr="004B190A">
        <w:tab/>
        <w:t xml:space="preserve">Holland, L.; Thompson, K., Psychological Support and Social Care. In </w:t>
      </w:r>
      <w:r w:rsidRPr="004B190A">
        <w:rPr>
          <w:i/>
        </w:rPr>
        <w:t>A Practical Approach to the Care of Adolescents and Young Adults with Cancer</w:t>
      </w:r>
      <w:r w:rsidRPr="004B190A">
        <w:t xml:space="preserve">, Chisholm, J.;  Hough, R.; Soanes, L., Eds. Springer International Publishing: Cham, </w:t>
      </w:r>
      <w:r w:rsidRPr="00D87F91">
        <w:rPr>
          <w:b/>
          <w:bCs/>
        </w:rPr>
        <w:t>2018</w:t>
      </w:r>
      <w:r w:rsidRPr="004B190A">
        <w:t>; pp 37-55.</w:t>
      </w:r>
    </w:p>
    <w:p w14:paraId="3E6B0683" w14:textId="77777777" w:rsidR="004B190A" w:rsidRPr="004B190A" w:rsidRDefault="004B190A" w:rsidP="004B190A">
      <w:pPr>
        <w:pStyle w:val="EndNoteBibliography"/>
        <w:spacing w:after="0"/>
      </w:pPr>
      <w:r w:rsidRPr="004B190A">
        <w:t>32.</w:t>
      </w:r>
      <w:r w:rsidRPr="004B190A">
        <w:tab/>
        <w:t xml:space="preserve">Tsangaris, E.;  Johnson, J.;  Taylor, R.;  Fern, L.;  Bryant-Lukosius, D.;  Barr, R.;  Fraser, G.; Klassen, A., Identifying the supportive care needs of adolescent and young adult survivors of cancer: a qualitative analysis and systematic literature review. </w:t>
      </w:r>
      <w:r w:rsidRPr="004B190A">
        <w:rPr>
          <w:i/>
        </w:rPr>
        <w:t xml:space="preserve">Supportive Care in Cancer </w:t>
      </w:r>
      <w:r w:rsidRPr="004B190A">
        <w:rPr>
          <w:b/>
        </w:rPr>
        <w:t>2014,</w:t>
      </w:r>
      <w:r w:rsidRPr="004B190A">
        <w:t xml:space="preserve"> </w:t>
      </w:r>
      <w:r w:rsidRPr="004B190A">
        <w:rPr>
          <w:i/>
        </w:rPr>
        <w:t>22</w:t>
      </w:r>
      <w:r w:rsidRPr="004B190A">
        <w:t xml:space="preserve"> (4), 947-959.</w:t>
      </w:r>
    </w:p>
    <w:p w14:paraId="4F1E3687" w14:textId="77777777" w:rsidR="004B190A" w:rsidRPr="004B190A" w:rsidRDefault="004B190A" w:rsidP="004B190A">
      <w:pPr>
        <w:pStyle w:val="EndNoteBibliography"/>
        <w:spacing w:after="0"/>
      </w:pPr>
      <w:r w:rsidRPr="004B190A">
        <w:t>33.</w:t>
      </w:r>
      <w:r w:rsidRPr="004B190A">
        <w:tab/>
        <w:t xml:space="preserve">Warner, E. L.;  Kent, E. E.;  Trevino, K. M.;  Parsons, H. M.;  Zebrack, B. J.; Kirchhoff, A. C., Social well-being among adolescents and young adults with cancer: A systematic review. </w:t>
      </w:r>
      <w:r w:rsidRPr="004B190A">
        <w:rPr>
          <w:i/>
        </w:rPr>
        <w:t xml:space="preserve">Cancer </w:t>
      </w:r>
      <w:r w:rsidRPr="004B190A">
        <w:rPr>
          <w:b/>
        </w:rPr>
        <w:t>2016,</w:t>
      </w:r>
      <w:r w:rsidRPr="004B190A">
        <w:t xml:space="preserve"> </w:t>
      </w:r>
      <w:r w:rsidRPr="004B190A">
        <w:rPr>
          <w:i/>
        </w:rPr>
        <w:t>122</w:t>
      </w:r>
      <w:r w:rsidRPr="004B190A">
        <w:t xml:space="preserve"> (7), 1029-1037.</w:t>
      </w:r>
    </w:p>
    <w:p w14:paraId="7C8432C1" w14:textId="77777777" w:rsidR="004B190A" w:rsidRPr="004B190A" w:rsidRDefault="004B190A" w:rsidP="004B190A">
      <w:pPr>
        <w:pStyle w:val="EndNoteBibliography"/>
        <w:spacing w:after="0"/>
      </w:pPr>
      <w:r w:rsidRPr="004B190A">
        <w:lastRenderedPageBreak/>
        <w:t>34.</w:t>
      </w:r>
      <w:r w:rsidRPr="004B190A">
        <w:tab/>
        <w:t xml:space="preserve">McCarthy, M. C.;  McNeil, R.;  Drew, S.;  Orme, L.; Sawyer, S. M., Information needs of adolescent and young adult cancer patients and their parent-carers. </w:t>
      </w:r>
      <w:r w:rsidRPr="004B190A">
        <w:rPr>
          <w:i/>
        </w:rPr>
        <w:t xml:space="preserve">Support Care Cancer </w:t>
      </w:r>
      <w:r w:rsidRPr="004B190A">
        <w:rPr>
          <w:b/>
        </w:rPr>
        <w:t>2018,</w:t>
      </w:r>
      <w:r w:rsidRPr="004B190A">
        <w:t xml:space="preserve"> </w:t>
      </w:r>
      <w:r w:rsidRPr="004B190A">
        <w:rPr>
          <w:i/>
        </w:rPr>
        <w:t>26</w:t>
      </w:r>
      <w:r w:rsidRPr="004B190A">
        <w:t xml:space="preserve"> (5), 1655-1664.</w:t>
      </w:r>
    </w:p>
    <w:p w14:paraId="5B19E9BA" w14:textId="77777777" w:rsidR="004B190A" w:rsidRPr="004B190A" w:rsidRDefault="004B190A" w:rsidP="004B190A">
      <w:pPr>
        <w:pStyle w:val="EndNoteBibliography"/>
        <w:spacing w:after="0"/>
      </w:pPr>
      <w:r w:rsidRPr="004B190A">
        <w:t>35.</w:t>
      </w:r>
      <w:r w:rsidRPr="004B190A">
        <w:tab/>
        <w:t xml:space="preserve">Goldenring, J.; Rosen, D. J., Getting into adolescent heads: An essential update. </w:t>
      </w:r>
      <w:r w:rsidRPr="004B190A">
        <w:rPr>
          <w:i/>
        </w:rPr>
        <w:t xml:space="preserve">Contemporary pediatrics. </w:t>
      </w:r>
      <w:r w:rsidRPr="004B190A">
        <w:rPr>
          <w:b/>
        </w:rPr>
        <w:t>2008</w:t>
      </w:r>
      <w:r w:rsidRPr="004B190A">
        <w:t>.</w:t>
      </w:r>
    </w:p>
    <w:p w14:paraId="33B04E25" w14:textId="77777777" w:rsidR="004B190A" w:rsidRPr="004B190A" w:rsidRDefault="004B190A" w:rsidP="004B190A">
      <w:pPr>
        <w:pStyle w:val="EndNoteBibliography"/>
        <w:spacing w:after="0"/>
      </w:pPr>
      <w:r w:rsidRPr="004B190A">
        <w:t>36.</w:t>
      </w:r>
      <w:r w:rsidRPr="004B190A">
        <w:tab/>
        <w:t>The Royal Australasian College of Physicians, Routine Adolescent Psychosocial Health Assessment- Position Statement. RACP: Sydney, Australia, 2008.</w:t>
      </w:r>
    </w:p>
    <w:p w14:paraId="1AB9827F" w14:textId="161A5767" w:rsidR="004B190A" w:rsidRPr="004B190A" w:rsidRDefault="004B190A" w:rsidP="004B190A">
      <w:pPr>
        <w:pStyle w:val="EndNoteBibliography"/>
        <w:spacing w:after="0"/>
      </w:pPr>
      <w:r w:rsidRPr="004B190A">
        <w:t>37.</w:t>
      </w:r>
      <w:r w:rsidRPr="004B190A">
        <w:tab/>
        <w:t xml:space="preserve">Canteen. Adolescent and Young Adult Oncology Psychosocial Care Manual. </w:t>
      </w:r>
      <w:r w:rsidRPr="00D87F91">
        <w:rPr>
          <w:b/>
          <w:bCs/>
        </w:rPr>
        <w:t>2011</w:t>
      </w:r>
      <w:r w:rsidRPr="004B190A">
        <w:t xml:space="preserve">. </w:t>
      </w:r>
      <w:hyperlink r:id="rId17" w:history="1">
        <w:r w:rsidRPr="004B190A">
          <w:rPr>
            <w:rStyle w:val="Hyperlink"/>
          </w:rPr>
          <w:t>http://www.canteen.org.au/youth-cancer/resources/aya-psychosocial-care-manual</w:t>
        </w:r>
      </w:hyperlink>
      <w:r w:rsidRPr="004B190A">
        <w:t>.</w:t>
      </w:r>
    </w:p>
    <w:p w14:paraId="489F37F4" w14:textId="77777777" w:rsidR="004B190A" w:rsidRPr="004B190A" w:rsidRDefault="004B190A" w:rsidP="004B190A">
      <w:pPr>
        <w:pStyle w:val="EndNoteBibliography"/>
        <w:spacing w:after="0"/>
      </w:pPr>
      <w:r w:rsidRPr="004B190A">
        <w:t>38.</w:t>
      </w:r>
      <w:r w:rsidRPr="004B190A">
        <w:tab/>
        <w:t xml:space="preserve">Palmer, S.;  Patterson, P.; Thompson, K., A national approach to improving adolescent and young adult (AYA) oncology psychosocial care: the development of AYA-specific psychosocial assessment and care tools. </w:t>
      </w:r>
      <w:r w:rsidRPr="004B190A">
        <w:rPr>
          <w:i/>
        </w:rPr>
        <w:t xml:space="preserve">Palliat Support Care </w:t>
      </w:r>
      <w:r w:rsidRPr="004B190A">
        <w:rPr>
          <w:b/>
        </w:rPr>
        <w:t>2014,</w:t>
      </w:r>
      <w:r w:rsidRPr="004B190A">
        <w:t xml:space="preserve"> </w:t>
      </w:r>
      <w:r w:rsidRPr="004B190A">
        <w:rPr>
          <w:i/>
        </w:rPr>
        <w:t>12</w:t>
      </w:r>
      <w:r w:rsidRPr="004B190A">
        <w:t xml:space="preserve"> (3), 183-8.</w:t>
      </w:r>
    </w:p>
    <w:p w14:paraId="25302563" w14:textId="77777777" w:rsidR="004B190A" w:rsidRPr="004B190A" w:rsidRDefault="004B190A" w:rsidP="004B190A">
      <w:pPr>
        <w:pStyle w:val="EndNoteBibliography"/>
        <w:spacing w:after="0"/>
      </w:pPr>
      <w:r w:rsidRPr="004B190A">
        <w:t>39.</w:t>
      </w:r>
      <w:r w:rsidRPr="004B190A">
        <w:tab/>
        <w:t xml:space="preserve">Tsangaris, E.;  D'Agostino, N.;  Rae, C.;  Breakey, V.; Klassen, A. F., Development and Psychometric Evaluation of the Cancer Distress Scales for Adolescent and Young Adults. </w:t>
      </w:r>
      <w:r w:rsidRPr="004B190A">
        <w:rPr>
          <w:i/>
        </w:rPr>
        <w:t xml:space="preserve">Journal of adolescent and young adult oncology </w:t>
      </w:r>
      <w:r w:rsidRPr="004B190A">
        <w:rPr>
          <w:b/>
        </w:rPr>
        <w:t>2019,</w:t>
      </w:r>
      <w:r w:rsidRPr="004B190A">
        <w:t xml:space="preserve"> </w:t>
      </w:r>
      <w:r w:rsidRPr="004B190A">
        <w:rPr>
          <w:i/>
        </w:rPr>
        <w:t>8</w:t>
      </w:r>
      <w:r w:rsidRPr="004B190A">
        <w:t xml:space="preserve"> (5), 566-580.</w:t>
      </w:r>
    </w:p>
    <w:p w14:paraId="36093D23" w14:textId="77777777" w:rsidR="004B190A" w:rsidRPr="004B190A" w:rsidRDefault="004B190A" w:rsidP="004B190A">
      <w:pPr>
        <w:pStyle w:val="EndNoteBibliography"/>
        <w:spacing w:after="0"/>
      </w:pPr>
      <w:r w:rsidRPr="004B190A">
        <w:t>40.</w:t>
      </w:r>
      <w:r w:rsidRPr="004B190A">
        <w:tab/>
        <w:t xml:space="preserve">Rae, C.;  Klassen, A. F.;  Tsangaris, E.;  Breakey, V.; D'Agostino, N., Distress Screening in Adolescents and Young Adults with Cancer: Development of Cut-Points for the Cancer Distress Scales-Adolescent and Young Adults. </w:t>
      </w:r>
      <w:r w:rsidRPr="004B190A">
        <w:rPr>
          <w:i/>
        </w:rPr>
        <w:t xml:space="preserve">Journal of adolescent and young adult oncology </w:t>
      </w:r>
      <w:r w:rsidRPr="004B190A">
        <w:rPr>
          <w:b/>
        </w:rPr>
        <w:t>2019,</w:t>
      </w:r>
      <w:r w:rsidRPr="004B190A">
        <w:t xml:space="preserve"> </w:t>
      </w:r>
      <w:r w:rsidRPr="004B190A">
        <w:rPr>
          <w:i/>
        </w:rPr>
        <w:t>8</w:t>
      </w:r>
      <w:r w:rsidRPr="004B190A">
        <w:t xml:space="preserve"> (5), 560-565.</w:t>
      </w:r>
    </w:p>
    <w:p w14:paraId="21AFE8C7" w14:textId="77777777" w:rsidR="004B190A" w:rsidRPr="004B190A" w:rsidRDefault="004B190A" w:rsidP="004B190A">
      <w:pPr>
        <w:pStyle w:val="EndNoteBibliography"/>
        <w:spacing w:after="0"/>
      </w:pPr>
      <w:r w:rsidRPr="004B190A">
        <w:t>41.</w:t>
      </w:r>
      <w:r w:rsidRPr="004B190A">
        <w:tab/>
        <w:t xml:space="preserve">Patterson, P.;  D'Agostino, N. M.;  McDonald, F. E. J.;  Church, T. D.;  Costa, D. S. J.;  Rae, C. S.;  Siegel, S. E.;  Hu, J.;  Bibby, H.;  Stark, D. P.; Group, I. A. C. D. S., Screening for distress and needs: Findings from a multinational validation of the Adolescent and Young Adult Psycho-Oncology Screening Tool with newly diagnosed patients. </w:t>
      </w:r>
      <w:r w:rsidRPr="004B190A">
        <w:rPr>
          <w:b/>
        </w:rPr>
        <w:t>2021,</w:t>
      </w:r>
      <w:r w:rsidRPr="004B190A">
        <w:t xml:space="preserve"> </w:t>
      </w:r>
      <w:r w:rsidRPr="004B190A">
        <w:rPr>
          <w:i/>
        </w:rPr>
        <w:t>n/a</w:t>
      </w:r>
      <w:r w:rsidRPr="004B190A">
        <w:t xml:space="preserve"> (n/a).</w:t>
      </w:r>
    </w:p>
    <w:p w14:paraId="4478E28D" w14:textId="77777777" w:rsidR="004B190A" w:rsidRPr="004B190A" w:rsidRDefault="004B190A" w:rsidP="004B190A">
      <w:pPr>
        <w:pStyle w:val="EndNoteBibliography"/>
        <w:spacing w:after="0"/>
      </w:pPr>
      <w:r w:rsidRPr="004B190A">
        <w:t>42.</w:t>
      </w:r>
      <w:r w:rsidRPr="004B190A">
        <w:tab/>
        <w:t xml:space="preserve">Smith, S.;  Cable, M.;  Mooney, S.; Taylor, R., The blueprint of care for teenagers and young adults with cancer, second edition. Teenage Cancer Trust.: </w:t>
      </w:r>
      <w:r w:rsidRPr="00D87F91">
        <w:rPr>
          <w:b/>
          <w:bCs/>
        </w:rPr>
        <w:t>2016</w:t>
      </w:r>
      <w:r w:rsidRPr="004B190A">
        <w:t>.</w:t>
      </w:r>
    </w:p>
    <w:p w14:paraId="69FE21E5" w14:textId="77777777" w:rsidR="004B190A" w:rsidRPr="004B190A" w:rsidRDefault="004B190A" w:rsidP="004B190A">
      <w:pPr>
        <w:pStyle w:val="EndNoteBibliography"/>
        <w:spacing w:after="0"/>
      </w:pPr>
      <w:r w:rsidRPr="004B190A">
        <w:t>43.</w:t>
      </w:r>
      <w:r w:rsidRPr="004B190A">
        <w:tab/>
        <w:t xml:space="preserve">Vetsch, J.;  Wakefield, C. E.;  McGill, B. C.;  Cohn, R. J.;  Ellis, S. J.;  Stefanic, N.;  Sawyer, S. M.;  Zebrack, B.; Sansom-Daly, U. M., Educational and vocational goal disruption in adolescent and young adult cancer survivors. </w:t>
      </w:r>
      <w:r w:rsidRPr="004B190A">
        <w:rPr>
          <w:i/>
        </w:rPr>
        <w:t xml:space="preserve">Psychooncology </w:t>
      </w:r>
      <w:r w:rsidRPr="004B190A">
        <w:rPr>
          <w:b/>
        </w:rPr>
        <w:t>2018,</w:t>
      </w:r>
      <w:r w:rsidRPr="004B190A">
        <w:t xml:space="preserve"> </w:t>
      </w:r>
      <w:r w:rsidRPr="004B190A">
        <w:rPr>
          <w:i/>
        </w:rPr>
        <w:t>27</w:t>
      </w:r>
      <w:r w:rsidRPr="004B190A">
        <w:t xml:space="preserve"> (2), 532-538.</w:t>
      </w:r>
    </w:p>
    <w:p w14:paraId="0247F6E6" w14:textId="77777777" w:rsidR="004B190A" w:rsidRPr="004B190A" w:rsidRDefault="004B190A" w:rsidP="004B190A">
      <w:pPr>
        <w:pStyle w:val="EndNoteBibliography"/>
        <w:spacing w:after="0"/>
      </w:pPr>
      <w:r w:rsidRPr="004B190A">
        <w:t>44.</w:t>
      </w:r>
      <w:r w:rsidRPr="004B190A">
        <w:tab/>
        <w:t xml:space="preserve">Smith, A. W.;  Keegan, T.;  Hamilton, A.;  Lynch, C.;  Wu, X. C.;  Schwartz, S. M.;  Kato, I.;  Cress, R.; Harlan, L., Understanding care and outcomes in adolescents and young adult with Cancer: A review of the AYA HOPE study. </w:t>
      </w:r>
      <w:r w:rsidRPr="004B190A">
        <w:rPr>
          <w:i/>
        </w:rPr>
        <w:t xml:space="preserve">Pediatric blood &amp; cancer </w:t>
      </w:r>
      <w:r w:rsidRPr="004B190A">
        <w:rPr>
          <w:b/>
        </w:rPr>
        <w:t>2019,</w:t>
      </w:r>
      <w:r w:rsidRPr="004B190A">
        <w:t xml:space="preserve"> </w:t>
      </w:r>
      <w:r w:rsidRPr="004B190A">
        <w:rPr>
          <w:i/>
        </w:rPr>
        <w:t>66</w:t>
      </w:r>
      <w:r w:rsidRPr="004B190A">
        <w:t xml:space="preserve"> (1), e27486.</w:t>
      </w:r>
    </w:p>
    <w:p w14:paraId="2767A0CB" w14:textId="77777777" w:rsidR="004B190A" w:rsidRPr="004B190A" w:rsidRDefault="004B190A" w:rsidP="004B190A">
      <w:pPr>
        <w:pStyle w:val="EndNoteBibliography"/>
        <w:spacing w:after="0"/>
      </w:pPr>
      <w:r w:rsidRPr="004B190A">
        <w:t>45.</w:t>
      </w:r>
      <w:r w:rsidRPr="004B190A">
        <w:tab/>
        <w:t xml:space="preserve">Kosola, S.;  McCarthy, M. C.;  McNeil, R.;  Orme, L. M.;  Drew, S.; Sawyer, S. M., Early Education and Employment Outcomes After Cancer in Adolescents and Young Adults. </w:t>
      </w:r>
      <w:r w:rsidRPr="004B190A">
        <w:rPr>
          <w:i/>
        </w:rPr>
        <w:t xml:space="preserve">Journal of adolescent and young adult oncology </w:t>
      </w:r>
      <w:r w:rsidRPr="004B190A">
        <w:rPr>
          <w:b/>
        </w:rPr>
        <w:t>2018,</w:t>
      </w:r>
      <w:r w:rsidRPr="004B190A">
        <w:t xml:space="preserve"> </w:t>
      </w:r>
      <w:r w:rsidRPr="004B190A">
        <w:rPr>
          <w:i/>
        </w:rPr>
        <w:t>7</w:t>
      </w:r>
      <w:r w:rsidRPr="004B190A">
        <w:t xml:space="preserve"> (2), 238-244.</w:t>
      </w:r>
    </w:p>
    <w:p w14:paraId="6997C7F1" w14:textId="77777777" w:rsidR="004B190A" w:rsidRPr="004B190A" w:rsidRDefault="004B190A" w:rsidP="004B190A">
      <w:pPr>
        <w:pStyle w:val="EndNoteBibliography"/>
        <w:spacing w:after="0"/>
      </w:pPr>
      <w:r w:rsidRPr="004B190A">
        <w:lastRenderedPageBreak/>
        <w:t>46.</w:t>
      </w:r>
      <w:r w:rsidRPr="004B190A">
        <w:tab/>
        <w:t xml:space="preserve">Wong, A. W. K.;  Chang, T. T.;  Christopher, K.;  Lau, S. C. L.;  Beaupin, L. K.;  Love, B.;  Lipsey, K. L.; Feuerstein, M., Patterns of unmet needs in adolescent and young adult (AYA) cancer survivors: in their own words. </w:t>
      </w:r>
      <w:r w:rsidRPr="004B190A">
        <w:rPr>
          <w:i/>
        </w:rPr>
        <w:t xml:space="preserve">J Cancer Surviv </w:t>
      </w:r>
      <w:r w:rsidRPr="004B190A">
        <w:rPr>
          <w:b/>
        </w:rPr>
        <w:t>2017,</w:t>
      </w:r>
      <w:r w:rsidRPr="004B190A">
        <w:t xml:space="preserve"> </w:t>
      </w:r>
      <w:r w:rsidRPr="004B190A">
        <w:rPr>
          <w:i/>
        </w:rPr>
        <w:t>11</w:t>
      </w:r>
      <w:r w:rsidRPr="004B190A">
        <w:t xml:space="preserve"> (6), 751-764.</w:t>
      </w:r>
    </w:p>
    <w:p w14:paraId="40D7EFFC" w14:textId="77777777" w:rsidR="004B190A" w:rsidRPr="004B190A" w:rsidRDefault="004B190A" w:rsidP="004B190A">
      <w:pPr>
        <w:pStyle w:val="EndNoteBibliography"/>
        <w:spacing w:after="0"/>
      </w:pPr>
      <w:r w:rsidRPr="004B190A">
        <w:t>47.</w:t>
      </w:r>
      <w:r w:rsidRPr="004B190A">
        <w:tab/>
        <w:t xml:space="preserve">Sawyer, S. M.;  McNeil, R.;  McCarthy, M.;  Orme, L.;  Thompson, K.;  Drew, S.; Dunt, D., Unmet need for healthcare services in adolescents and young adults with cancer and their parent carers. </w:t>
      </w:r>
      <w:r w:rsidRPr="004B190A">
        <w:rPr>
          <w:i/>
        </w:rPr>
        <w:t xml:space="preserve">Support Care Cancer </w:t>
      </w:r>
      <w:r w:rsidRPr="004B190A">
        <w:rPr>
          <w:b/>
        </w:rPr>
        <w:t>2017,</w:t>
      </w:r>
      <w:r w:rsidRPr="004B190A">
        <w:t xml:space="preserve"> </w:t>
      </w:r>
      <w:r w:rsidRPr="004B190A">
        <w:rPr>
          <w:i/>
        </w:rPr>
        <w:t>25</w:t>
      </w:r>
      <w:r w:rsidRPr="004B190A">
        <w:t xml:space="preserve"> (7), 2229-2239.</w:t>
      </w:r>
    </w:p>
    <w:p w14:paraId="43169CF6" w14:textId="77777777" w:rsidR="004B190A" w:rsidRPr="004B190A" w:rsidRDefault="004B190A" w:rsidP="004B190A">
      <w:pPr>
        <w:pStyle w:val="EndNoteBibliography"/>
        <w:spacing w:after="0"/>
      </w:pPr>
      <w:r w:rsidRPr="004B190A">
        <w:t>48.</w:t>
      </w:r>
      <w:r w:rsidRPr="004B190A">
        <w:tab/>
        <w:t xml:space="preserve">Dax, V.;  Edwards, N.;  Doidge, O.;  Morkunas, B.;  Thompson, K.; Lewin, J., Evaluation of an Educational and Vocational Service for Adolescent and Young Adults with Cancer: A Retrospective Review. </w:t>
      </w:r>
      <w:r w:rsidRPr="004B190A">
        <w:rPr>
          <w:i/>
        </w:rPr>
        <w:t xml:space="preserve">Journal of adolescent and young adult oncology </w:t>
      </w:r>
      <w:r w:rsidRPr="004B190A">
        <w:rPr>
          <w:b/>
        </w:rPr>
        <w:t>2020</w:t>
      </w:r>
      <w:r w:rsidRPr="004B190A">
        <w:t>.</w:t>
      </w:r>
    </w:p>
    <w:p w14:paraId="69C9E63D" w14:textId="77777777" w:rsidR="004B190A" w:rsidRPr="004B190A" w:rsidRDefault="004B190A" w:rsidP="004B190A">
      <w:pPr>
        <w:pStyle w:val="EndNoteBibliography"/>
        <w:spacing w:after="0"/>
      </w:pPr>
      <w:r w:rsidRPr="004B190A">
        <w:t>49.</w:t>
      </w:r>
      <w:r w:rsidRPr="004B190A">
        <w:tab/>
        <w:t xml:space="preserve">Doidge, O.;  Edwards, N.;  Thompson, K.; Lewin, J., A Conceptual Framework to Identify and Address the Education and Vocational Barriers Experienced by Adolescents and Young Adults with Cancer. </w:t>
      </w:r>
      <w:r w:rsidRPr="004B190A">
        <w:rPr>
          <w:i/>
        </w:rPr>
        <w:t xml:space="preserve">Journal of adolescent and young adult oncology </w:t>
      </w:r>
      <w:r w:rsidRPr="004B190A">
        <w:rPr>
          <w:b/>
        </w:rPr>
        <w:t>2019,</w:t>
      </w:r>
      <w:r w:rsidRPr="004B190A">
        <w:t xml:space="preserve"> </w:t>
      </w:r>
      <w:r w:rsidRPr="004B190A">
        <w:rPr>
          <w:i/>
        </w:rPr>
        <w:t>8</w:t>
      </w:r>
      <w:r w:rsidRPr="004B190A">
        <w:t xml:space="preserve"> (4), 398-401.</w:t>
      </w:r>
    </w:p>
    <w:p w14:paraId="2CA5FE98" w14:textId="77777777" w:rsidR="004B190A" w:rsidRPr="004B190A" w:rsidRDefault="004B190A" w:rsidP="004B190A">
      <w:pPr>
        <w:pStyle w:val="EndNoteBibliography"/>
        <w:spacing w:after="0"/>
      </w:pPr>
      <w:r w:rsidRPr="004B190A">
        <w:t>50.</w:t>
      </w:r>
      <w:r w:rsidRPr="004B190A">
        <w:tab/>
        <w:t xml:space="preserve">Parsons, H. M.;  Harlan, L. C.;  Lynch, C. F.;  Hamilton, A. S.;  Wu, X. C.;  Kato, I.;  Schwartz, S. M.;  Smith, A. W.;  Keel, G.; Keegan, T. H., Impact of cancer on work and education among adolescent and young adult cancer survivors. </w:t>
      </w:r>
      <w:r w:rsidRPr="004B190A">
        <w:rPr>
          <w:i/>
        </w:rPr>
        <w:t xml:space="preserve">J Clin Oncol </w:t>
      </w:r>
      <w:r w:rsidRPr="004B190A">
        <w:rPr>
          <w:b/>
        </w:rPr>
        <w:t>2012,</w:t>
      </w:r>
      <w:r w:rsidRPr="004B190A">
        <w:t xml:space="preserve"> </w:t>
      </w:r>
      <w:r w:rsidRPr="004B190A">
        <w:rPr>
          <w:i/>
        </w:rPr>
        <w:t>30</w:t>
      </w:r>
      <w:r w:rsidRPr="004B190A">
        <w:t xml:space="preserve"> (19), 2393-400.</w:t>
      </w:r>
    </w:p>
    <w:p w14:paraId="54A4B1C4" w14:textId="77777777" w:rsidR="004B190A" w:rsidRPr="004B190A" w:rsidRDefault="004B190A" w:rsidP="004B190A">
      <w:pPr>
        <w:pStyle w:val="EndNoteBibliography"/>
        <w:spacing w:after="0"/>
      </w:pPr>
      <w:r w:rsidRPr="004B190A">
        <w:t>51.</w:t>
      </w:r>
      <w:r w:rsidRPr="004B190A">
        <w:tab/>
        <w:t xml:space="preserve">Rock, C. L.;  Thomson, C.;  Gansler, T.;  Gapstur, S. M.;  McCullough, M. L.;  Patel, A. V.;  Andrews, K. S.;  Bandera, E. V.;  Spees, C. K.;  Robien, K.;  Hartman, S.;  Sullivan, K.;  Grant, B. L.;  Hamilton, K. K.;  Kushi, L. H.;  Caan, B. J.;  Kibbe, D.;  Black, J. D.;  Wiedt, T. L.;  McMahon, C.;  Sloan, K.; Doyle, C., American Cancer Society guideline for diet and physical activity for cancer prevention. </w:t>
      </w:r>
      <w:r w:rsidRPr="004B190A">
        <w:rPr>
          <w:b/>
        </w:rPr>
        <w:t>2020,</w:t>
      </w:r>
      <w:r w:rsidRPr="004B190A">
        <w:t xml:space="preserve"> </w:t>
      </w:r>
      <w:r w:rsidRPr="004B190A">
        <w:rPr>
          <w:i/>
        </w:rPr>
        <w:t>70</w:t>
      </w:r>
      <w:r w:rsidRPr="004B190A">
        <w:t xml:space="preserve"> (4), 245-271.</w:t>
      </w:r>
    </w:p>
    <w:p w14:paraId="5C6EFC48" w14:textId="77777777" w:rsidR="004B190A" w:rsidRPr="004B190A" w:rsidRDefault="004B190A" w:rsidP="004B190A">
      <w:pPr>
        <w:pStyle w:val="EndNoteBibliography"/>
        <w:spacing w:after="0"/>
      </w:pPr>
      <w:r w:rsidRPr="004B190A">
        <w:t>52.</w:t>
      </w:r>
      <w:r w:rsidRPr="004B190A">
        <w:tab/>
        <w:t xml:space="preserve">van der Haak, N.;  Edwards, S.;  Perem, M.;  Landorf, E.; Osborn, M., Nutritional Status at Diagnosis, During, and After Treatment in Adolescents and Young Adults with Cancer. </w:t>
      </w:r>
      <w:r w:rsidRPr="004B190A">
        <w:rPr>
          <w:i/>
        </w:rPr>
        <w:t xml:space="preserve">Journal of adolescent and young adult oncology </w:t>
      </w:r>
      <w:r w:rsidRPr="004B190A">
        <w:rPr>
          <w:b/>
        </w:rPr>
        <w:t>2021</w:t>
      </w:r>
      <w:r w:rsidRPr="004B190A">
        <w:t>.</w:t>
      </w:r>
    </w:p>
    <w:p w14:paraId="5F2160C1" w14:textId="77777777" w:rsidR="004B190A" w:rsidRPr="004B190A" w:rsidRDefault="004B190A" w:rsidP="004B190A">
      <w:pPr>
        <w:pStyle w:val="EndNoteBibliography"/>
        <w:spacing w:after="0"/>
      </w:pPr>
      <w:r w:rsidRPr="004B190A">
        <w:t>53.</w:t>
      </w:r>
      <w:r w:rsidRPr="004B190A">
        <w:tab/>
        <w:t xml:space="preserve">Rogers, P. C.; Barr, R. D., The relevance of nutrition to pediatric oncology: A cancer control perspective. </w:t>
      </w:r>
      <w:r w:rsidRPr="004B190A">
        <w:rPr>
          <w:i/>
        </w:rPr>
        <w:t xml:space="preserve">Pediatric blood &amp; cancer </w:t>
      </w:r>
      <w:r w:rsidRPr="004B190A">
        <w:rPr>
          <w:b/>
        </w:rPr>
        <w:t>2020,</w:t>
      </w:r>
      <w:r w:rsidRPr="004B190A">
        <w:t xml:space="preserve"> </w:t>
      </w:r>
      <w:r w:rsidRPr="004B190A">
        <w:rPr>
          <w:i/>
        </w:rPr>
        <w:t>67 Suppl 3</w:t>
      </w:r>
      <w:r w:rsidRPr="004B190A">
        <w:t>, e28213.</w:t>
      </w:r>
    </w:p>
    <w:p w14:paraId="604B2297" w14:textId="77777777" w:rsidR="004B190A" w:rsidRPr="004B190A" w:rsidRDefault="004B190A" w:rsidP="004B190A">
      <w:pPr>
        <w:pStyle w:val="EndNoteBibliography"/>
        <w:spacing w:after="0"/>
      </w:pPr>
      <w:r w:rsidRPr="004B190A">
        <w:t>54.</w:t>
      </w:r>
      <w:r w:rsidRPr="004B190A">
        <w:tab/>
        <w:t xml:space="preserve">Ward, E. J.;  Henry, L. M.;  Friend, A. J.;  Wilkins, S.; Phillips, R. S., Nutritional support in children and young people with cancer undergoing chemotherapy. </w:t>
      </w:r>
      <w:r w:rsidRPr="004B190A">
        <w:rPr>
          <w:i/>
        </w:rPr>
        <w:t xml:space="preserve">Cochrane Database Syst Rev </w:t>
      </w:r>
      <w:r w:rsidRPr="004B190A">
        <w:rPr>
          <w:b/>
        </w:rPr>
        <w:t>2015,</w:t>
      </w:r>
      <w:r w:rsidRPr="004B190A">
        <w:t xml:space="preserve">  (8), Cd003298.</w:t>
      </w:r>
    </w:p>
    <w:p w14:paraId="55183B38" w14:textId="77777777" w:rsidR="004B190A" w:rsidRPr="004B190A" w:rsidRDefault="004B190A" w:rsidP="004B190A">
      <w:pPr>
        <w:pStyle w:val="EndNoteBibliography"/>
        <w:spacing w:after="0"/>
      </w:pPr>
      <w:r w:rsidRPr="004B190A">
        <w:t>55.</w:t>
      </w:r>
      <w:r w:rsidRPr="004B190A">
        <w:tab/>
        <w:t xml:space="preserve">Love, B.;  Moskowitz, M. C.;  Crook, B.;  Thompson, C. M.;  Donovan-Kicken, E.;  Stegenga, K.;  Macpherson, C. F.; Johnson, R. H., Defining adolescent and young adult (AYA) exercise and nutrition needs: concerns communicated in an online cancer support community. </w:t>
      </w:r>
      <w:r w:rsidRPr="004B190A">
        <w:rPr>
          <w:i/>
        </w:rPr>
        <w:t xml:space="preserve">Patient Educ Couns </w:t>
      </w:r>
      <w:r w:rsidRPr="004B190A">
        <w:rPr>
          <w:b/>
        </w:rPr>
        <w:t>2013,</w:t>
      </w:r>
      <w:r w:rsidRPr="004B190A">
        <w:t xml:space="preserve"> </w:t>
      </w:r>
      <w:r w:rsidRPr="004B190A">
        <w:rPr>
          <w:i/>
        </w:rPr>
        <w:t>92</w:t>
      </w:r>
      <w:r w:rsidRPr="004B190A">
        <w:t xml:space="preserve"> (1), 130-3.</w:t>
      </w:r>
    </w:p>
    <w:p w14:paraId="52B5E3A0" w14:textId="77777777" w:rsidR="004B190A" w:rsidRPr="004B190A" w:rsidRDefault="004B190A" w:rsidP="004B190A">
      <w:pPr>
        <w:pStyle w:val="EndNoteBibliography"/>
        <w:spacing w:after="0"/>
      </w:pPr>
      <w:r w:rsidRPr="004B190A">
        <w:t>56.</w:t>
      </w:r>
      <w:r w:rsidRPr="004B190A">
        <w:tab/>
        <w:t xml:space="preserve">Erickson, J. M.;  Tokarek, N.;  Ke, W.; Swartz, A., A Randomized Controlled Trial of a Physical Activity Intervention for Self-management of Fatigue in Adolescents and Young Adults With Cancer. </w:t>
      </w:r>
      <w:r w:rsidRPr="004B190A">
        <w:rPr>
          <w:i/>
        </w:rPr>
        <w:t xml:space="preserve">Cancer Nursing </w:t>
      </w:r>
      <w:r w:rsidRPr="004B190A">
        <w:rPr>
          <w:b/>
        </w:rPr>
        <w:t>2020,</w:t>
      </w:r>
      <w:r w:rsidRPr="004B190A">
        <w:t xml:space="preserve"> </w:t>
      </w:r>
      <w:r w:rsidRPr="004B190A">
        <w:rPr>
          <w:i/>
        </w:rPr>
        <w:t>Publish Ahead of Print</w:t>
      </w:r>
      <w:r w:rsidRPr="004B190A">
        <w:t>.</w:t>
      </w:r>
    </w:p>
    <w:p w14:paraId="55402FFC" w14:textId="77777777" w:rsidR="004B190A" w:rsidRPr="004B190A" w:rsidRDefault="004B190A" w:rsidP="004B190A">
      <w:pPr>
        <w:pStyle w:val="EndNoteBibliography"/>
        <w:spacing w:after="0"/>
      </w:pPr>
      <w:r w:rsidRPr="004B190A">
        <w:lastRenderedPageBreak/>
        <w:t>57.</w:t>
      </w:r>
      <w:r w:rsidRPr="004B190A">
        <w:tab/>
        <w:t xml:space="preserve">Murnane, A.;  Gough, K.;  Thompson, K.;  Holland, L.; Conyers, R., Adolescents and young adult cancer survivors: exercise habits, quality of life and physical activity preferences. </w:t>
      </w:r>
      <w:r w:rsidRPr="004B190A">
        <w:rPr>
          <w:i/>
        </w:rPr>
        <w:t xml:space="preserve">Support Care Cancer </w:t>
      </w:r>
      <w:r w:rsidRPr="004B190A">
        <w:rPr>
          <w:b/>
        </w:rPr>
        <w:t>2015,</w:t>
      </w:r>
      <w:r w:rsidRPr="004B190A">
        <w:t xml:space="preserve"> </w:t>
      </w:r>
      <w:r w:rsidRPr="004B190A">
        <w:rPr>
          <w:i/>
        </w:rPr>
        <w:t>23</w:t>
      </w:r>
      <w:r w:rsidRPr="004B190A">
        <w:t xml:space="preserve"> (2), 501-10.</w:t>
      </w:r>
    </w:p>
    <w:p w14:paraId="374F596C" w14:textId="77777777" w:rsidR="004B190A" w:rsidRPr="004B190A" w:rsidRDefault="004B190A" w:rsidP="004B190A">
      <w:pPr>
        <w:pStyle w:val="EndNoteBibliography"/>
        <w:spacing w:after="0"/>
      </w:pPr>
      <w:r w:rsidRPr="004B190A">
        <w:t>58.</w:t>
      </w:r>
      <w:r w:rsidRPr="004B190A">
        <w:tab/>
        <w:t xml:space="preserve">Wright, M., Physical Activity Participation and Preferences: Developmental and Oncology-Related Transitions in Adolescents Treated for Cancer. </w:t>
      </w:r>
      <w:r w:rsidRPr="004B190A">
        <w:rPr>
          <w:i/>
        </w:rPr>
        <w:t xml:space="preserve">Physiother Can </w:t>
      </w:r>
      <w:r w:rsidRPr="004B190A">
        <w:rPr>
          <w:b/>
        </w:rPr>
        <w:t>2015,</w:t>
      </w:r>
      <w:r w:rsidRPr="004B190A">
        <w:t xml:space="preserve"> </w:t>
      </w:r>
      <w:r w:rsidRPr="004B190A">
        <w:rPr>
          <w:i/>
        </w:rPr>
        <w:t>67</w:t>
      </w:r>
      <w:r w:rsidRPr="004B190A">
        <w:t xml:space="preserve"> (3), 292-9.</w:t>
      </w:r>
    </w:p>
    <w:p w14:paraId="12A9A2E3" w14:textId="77777777" w:rsidR="004B190A" w:rsidRPr="004B190A" w:rsidRDefault="004B190A" w:rsidP="004B190A">
      <w:pPr>
        <w:pStyle w:val="EndNoteBibliography"/>
        <w:spacing w:after="0"/>
      </w:pPr>
      <w:r w:rsidRPr="004B190A">
        <w:t>59.</w:t>
      </w:r>
      <w:r w:rsidRPr="004B190A">
        <w:tab/>
        <w:t xml:space="preserve">Adams, S. C.;  Petrella, A.;  Sabiston, C. M.;  Vani, M. F.;  Gupta, A.;  Trinh, L.;  Matthew, A. G.;  Hamilton, R. J.; Mina, D. S., Preferences for exercise and physical activity support in adolescent and young adult cancer survivors: a cross-sectional survey. </w:t>
      </w:r>
      <w:r w:rsidRPr="004B190A">
        <w:rPr>
          <w:i/>
        </w:rPr>
        <w:t xml:space="preserve">Support Care Cancer </w:t>
      </w:r>
      <w:r w:rsidRPr="004B190A">
        <w:rPr>
          <w:b/>
        </w:rPr>
        <w:t>2021</w:t>
      </w:r>
      <w:r w:rsidRPr="004B190A">
        <w:t>, 1-15.</w:t>
      </w:r>
    </w:p>
    <w:p w14:paraId="0C5664F9" w14:textId="77777777" w:rsidR="004B190A" w:rsidRPr="004B190A" w:rsidRDefault="004B190A" w:rsidP="004B190A">
      <w:pPr>
        <w:pStyle w:val="EndNoteBibliography"/>
        <w:spacing w:after="0"/>
      </w:pPr>
      <w:r w:rsidRPr="004B190A">
        <w:t>60.</w:t>
      </w:r>
      <w:r w:rsidRPr="004B190A">
        <w:tab/>
        <w:t xml:space="preserve">Leis, R.;  de Lamas, C.;  de Castro, M. J.;  Picáns, R.;  Gil-Campos, M.; Couce, M. L., Effects of Nutritional Education Interventions on Metabolic Risk in Children and Adolescents: A Systematic Review of Controlled Trials. </w:t>
      </w:r>
      <w:r w:rsidRPr="004B190A">
        <w:rPr>
          <w:i/>
        </w:rPr>
        <w:t xml:space="preserve">Nutrients </w:t>
      </w:r>
      <w:r w:rsidRPr="004B190A">
        <w:rPr>
          <w:b/>
        </w:rPr>
        <w:t>2019,</w:t>
      </w:r>
      <w:r w:rsidRPr="004B190A">
        <w:t xml:space="preserve"> </w:t>
      </w:r>
      <w:r w:rsidRPr="004B190A">
        <w:rPr>
          <w:i/>
        </w:rPr>
        <w:t>12</w:t>
      </w:r>
      <w:r w:rsidRPr="004B190A">
        <w:t xml:space="preserve"> (1).</w:t>
      </w:r>
    </w:p>
    <w:p w14:paraId="0EB93DC6" w14:textId="77777777" w:rsidR="004B190A" w:rsidRPr="004B190A" w:rsidRDefault="004B190A" w:rsidP="004B190A">
      <w:pPr>
        <w:pStyle w:val="EndNoteBibliography"/>
        <w:spacing w:after="0"/>
      </w:pPr>
      <w:r w:rsidRPr="004B190A">
        <w:t>61.</w:t>
      </w:r>
      <w:r w:rsidRPr="004B190A">
        <w:tab/>
        <w:t xml:space="preserve">Quidde, J.;  von Grundherr, J.;  Koch, B.;  Bokemeyer, C.;  Escherich, G.;  Valentini, L.;  Buchholz, D.;  Schilling, G.; Stein, A., Improved nutrition in adolescents and young adults after childhood cancer - INAYA study. </w:t>
      </w:r>
      <w:r w:rsidRPr="004B190A">
        <w:rPr>
          <w:i/>
        </w:rPr>
        <w:t xml:space="preserve">BMC Cancer </w:t>
      </w:r>
      <w:r w:rsidRPr="004B190A">
        <w:rPr>
          <w:b/>
        </w:rPr>
        <w:t>2016,</w:t>
      </w:r>
      <w:r w:rsidRPr="004B190A">
        <w:t xml:space="preserve"> </w:t>
      </w:r>
      <w:r w:rsidRPr="004B190A">
        <w:rPr>
          <w:i/>
        </w:rPr>
        <w:t>16</w:t>
      </w:r>
      <w:r w:rsidRPr="004B190A">
        <w:t xml:space="preserve"> (1), 872.</w:t>
      </w:r>
    </w:p>
    <w:p w14:paraId="22A74BA0" w14:textId="77777777" w:rsidR="004B190A" w:rsidRPr="004B190A" w:rsidRDefault="004B190A" w:rsidP="004B190A">
      <w:pPr>
        <w:pStyle w:val="EndNoteBibliography"/>
        <w:spacing w:after="0"/>
      </w:pPr>
      <w:r w:rsidRPr="004B190A">
        <w:t>62.</w:t>
      </w:r>
      <w:r w:rsidRPr="004B190A">
        <w:tab/>
        <w:t xml:space="preserve">James, E. L.;  Stacey, F. G.;  Chapman, K.;  Boyes, A. W.;  Burrows, T.;  Girgis, A.;  Asprey, G.;  Bisquera, A.; Lubans, D. R., Impact of a nutrition and physical activity intervention (ENRICH: Exercise and Nutrition Routine Improving Cancer Health) on health behaviors of cancer survivors and carers: a pragmatic randomized controlled trial. </w:t>
      </w:r>
      <w:r w:rsidRPr="004B190A">
        <w:rPr>
          <w:i/>
        </w:rPr>
        <w:t xml:space="preserve">BMC Cancer </w:t>
      </w:r>
      <w:r w:rsidRPr="004B190A">
        <w:rPr>
          <w:b/>
        </w:rPr>
        <w:t>2015,</w:t>
      </w:r>
      <w:r w:rsidRPr="004B190A">
        <w:t xml:space="preserve"> </w:t>
      </w:r>
      <w:r w:rsidRPr="004B190A">
        <w:rPr>
          <w:i/>
        </w:rPr>
        <w:t>15</w:t>
      </w:r>
      <w:r w:rsidRPr="004B190A">
        <w:t>, 710.</w:t>
      </w:r>
    </w:p>
    <w:p w14:paraId="41B858DC" w14:textId="77777777" w:rsidR="004B190A" w:rsidRPr="004B190A" w:rsidRDefault="004B190A" w:rsidP="004B190A">
      <w:pPr>
        <w:pStyle w:val="EndNoteBibliography"/>
        <w:spacing w:after="0"/>
      </w:pPr>
      <w:r w:rsidRPr="004B190A">
        <w:t>63.</w:t>
      </w:r>
      <w:r w:rsidRPr="004B190A">
        <w:tab/>
        <w:t xml:space="preserve">Atkinson, M.;  Murnane, A.;  Goddard, T.;  Pendergrast, C.;  Rogers, P.;  Manudhane, R.; Osborn, M., A randomized controlled trial of a structured exercise intervention after the completion of acute cancer treatment in adolescents and young adults. </w:t>
      </w:r>
      <w:r w:rsidRPr="004B190A">
        <w:rPr>
          <w:i/>
        </w:rPr>
        <w:t xml:space="preserve">Pediatric blood &amp; cancer </w:t>
      </w:r>
      <w:r w:rsidRPr="004B190A">
        <w:rPr>
          <w:b/>
        </w:rPr>
        <w:t>2021,</w:t>
      </w:r>
      <w:r w:rsidRPr="004B190A">
        <w:t xml:space="preserve"> </w:t>
      </w:r>
      <w:r w:rsidRPr="004B190A">
        <w:rPr>
          <w:i/>
        </w:rPr>
        <w:t>68</w:t>
      </w:r>
      <w:r w:rsidRPr="004B190A">
        <w:t xml:space="preserve"> (1), e28751.</w:t>
      </w:r>
    </w:p>
    <w:p w14:paraId="1F6253DB" w14:textId="77777777" w:rsidR="004B190A" w:rsidRPr="004B190A" w:rsidRDefault="004B190A" w:rsidP="004B190A">
      <w:pPr>
        <w:pStyle w:val="EndNoteBibliography"/>
        <w:spacing w:after="0"/>
      </w:pPr>
      <w:r w:rsidRPr="004B190A">
        <w:t>64.</w:t>
      </w:r>
      <w:r w:rsidRPr="004B190A">
        <w:tab/>
        <w:t xml:space="preserve">Chisholm, J.;  Hough, R.; Soanes, L., </w:t>
      </w:r>
      <w:r w:rsidRPr="004B190A">
        <w:rPr>
          <w:i/>
        </w:rPr>
        <w:t>A Practical Approach to the Care of Adolescents and Young Adults with Cancer</w:t>
      </w:r>
      <w:r w:rsidRPr="004B190A">
        <w:t xml:space="preserve">. Springer International Publishing: Cham, </w:t>
      </w:r>
      <w:r w:rsidRPr="00D87F91">
        <w:rPr>
          <w:b/>
          <w:bCs/>
        </w:rPr>
        <w:t>2018;</w:t>
      </w:r>
      <w:r w:rsidRPr="004B190A">
        <w:t xml:space="preserve"> p 37-55.</w:t>
      </w:r>
    </w:p>
    <w:p w14:paraId="349D81D3" w14:textId="77777777" w:rsidR="004B190A" w:rsidRPr="004B190A" w:rsidRDefault="004B190A" w:rsidP="004B190A">
      <w:pPr>
        <w:pStyle w:val="EndNoteBibliography"/>
        <w:spacing w:after="0"/>
      </w:pPr>
      <w:r w:rsidRPr="004B190A">
        <w:t>65.</w:t>
      </w:r>
      <w:r w:rsidRPr="004B190A">
        <w:tab/>
        <w:t xml:space="preserve">Wu, Y. P.;  Yi, J.;  McClellan, J.;  Kim, J.;  Tian, T.;  Grahmann, B.;  Kirchhoff, A. C.;  Holton, A.; Wright, J., Barriers and Facilitators of Healthy Diet and Exercise Among Adolescent and Young Adult Cancer Survivors: Implications for Behavioral Interventions. </w:t>
      </w:r>
      <w:r w:rsidRPr="004B190A">
        <w:rPr>
          <w:i/>
        </w:rPr>
        <w:t xml:space="preserve">Journal of adolescent and young adult oncology </w:t>
      </w:r>
      <w:r w:rsidRPr="004B190A">
        <w:rPr>
          <w:b/>
        </w:rPr>
        <w:t>2015,</w:t>
      </w:r>
      <w:r w:rsidRPr="004B190A">
        <w:t xml:space="preserve"> </w:t>
      </w:r>
      <w:r w:rsidRPr="004B190A">
        <w:rPr>
          <w:i/>
        </w:rPr>
        <w:t>4</w:t>
      </w:r>
      <w:r w:rsidRPr="004B190A">
        <w:t xml:space="preserve"> (4), 184-191.</w:t>
      </w:r>
    </w:p>
    <w:p w14:paraId="4DEDF2DF" w14:textId="77777777" w:rsidR="004B190A" w:rsidRPr="004B190A" w:rsidRDefault="004B190A" w:rsidP="004B190A">
      <w:pPr>
        <w:pStyle w:val="EndNoteBibliography"/>
        <w:spacing w:after="0"/>
      </w:pPr>
      <w:r w:rsidRPr="004B190A">
        <w:t>66.</w:t>
      </w:r>
      <w:r w:rsidRPr="004B190A">
        <w:tab/>
        <w:t xml:space="preserve">Sender, A.;  Friedrich, M.;  Leuteritz, K.;  Nowe, E.;  Stöbel-Richter, Y.;  Mehnert, A.; Geue, K., Unmet supportive care needs in young adult cancer patients: associations and changes over time. Results from the AYA-Leipzig study. </w:t>
      </w:r>
      <w:r w:rsidRPr="004B190A">
        <w:rPr>
          <w:i/>
        </w:rPr>
        <w:t xml:space="preserve">J Cancer Surviv </w:t>
      </w:r>
      <w:r w:rsidRPr="004B190A">
        <w:rPr>
          <w:b/>
        </w:rPr>
        <w:t>2019,</w:t>
      </w:r>
      <w:r w:rsidRPr="004B190A">
        <w:t xml:space="preserve"> </w:t>
      </w:r>
      <w:r w:rsidRPr="004B190A">
        <w:rPr>
          <w:i/>
        </w:rPr>
        <w:t>13</w:t>
      </w:r>
      <w:r w:rsidRPr="004B190A">
        <w:t xml:space="preserve"> (4), 611-619.</w:t>
      </w:r>
    </w:p>
    <w:p w14:paraId="6CFFC361" w14:textId="77777777" w:rsidR="004B190A" w:rsidRPr="004B190A" w:rsidRDefault="004B190A" w:rsidP="004B190A">
      <w:pPr>
        <w:pStyle w:val="EndNoteBibliography"/>
        <w:spacing w:after="0"/>
      </w:pPr>
      <w:r w:rsidRPr="004B190A">
        <w:lastRenderedPageBreak/>
        <w:t>67.</w:t>
      </w:r>
      <w:r w:rsidRPr="004B190A">
        <w:tab/>
        <w:t xml:space="preserve">Smrke, A.;  Leung, B.;  Srikanthan, A.;  McDonald, M.;  Bates, A.; Ho, C., Distinct Features of Psychosocial Distress of Adolescents and Young Adults with Cancer Compared to Adults at Diagnosis: Patient-Reported Domains of Concern. </w:t>
      </w:r>
      <w:r w:rsidRPr="004B190A">
        <w:rPr>
          <w:i/>
        </w:rPr>
        <w:t xml:space="preserve">Journal of adolescent and young adult oncology </w:t>
      </w:r>
      <w:r w:rsidRPr="004B190A">
        <w:rPr>
          <w:b/>
        </w:rPr>
        <w:t>2020,</w:t>
      </w:r>
      <w:r w:rsidRPr="004B190A">
        <w:t xml:space="preserve"> </w:t>
      </w:r>
      <w:r w:rsidRPr="004B190A">
        <w:rPr>
          <w:i/>
        </w:rPr>
        <w:t>9</w:t>
      </w:r>
      <w:r w:rsidRPr="004B190A">
        <w:t xml:space="preserve"> (4), 540-545.</w:t>
      </w:r>
    </w:p>
    <w:p w14:paraId="0535BE02" w14:textId="77777777" w:rsidR="004B190A" w:rsidRPr="004B190A" w:rsidRDefault="004B190A" w:rsidP="004B190A">
      <w:pPr>
        <w:pStyle w:val="EndNoteBibliography"/>
        <w:spacing w:after="0"/>
      </w:pPr>
      <w:r w:rsidRPr="004B190A">
        <w:t>68.</w:t>
      </w:r>
      <w:r w:rsidRPr="004B190A">
        <w:tab/>
        <w:t xml:space="preserve">White, V.;  Skaczkowski, G.;  Thompson, K.;  Bibby, H.;  Coory, M.;  Pinkerton, R.;  Nicholls, W.;  Orme, L. M.;  Conyers, R.;  Phillips, M. B.;  Osborn, M.;  Harrup, R.; Anazodo, A., Experiences of Care of Adolescents and Young Adults with Cancer in Australia. </w:t>
      </w:r>
      <w:r w:rsidRPr="004B190A">
        <w:rPr>
          <w:i/>
        </w:rPr>
        <w:t xml:space="preserve">Journal of adolescent and young adult oncology </w:t>
      </w:r>
      <w:r w:rsidRPr="004B190A">
        <w:rPr>
          <w:b/>
        </w:rPr>
        <w:t>2018,</w:t>
      </w:r>
      <w:r w:rsidRPr="004B190A">
        <w:t xml:space="preserve"> </w:t>
      </w:r>
      <w:r w:rsidRPr="004B190A">
        <w:rPr>
          <w:i/>
        </w:rPr>
        <w:t>7</w:t>
      </w:r>
      <w:r w:rsidRPr="004B190A">
        <w:t xml:space="preserve"> (3), 315-325.</w:t>
      </w:r>
    </w:p>
    <w:p w14:paraId="1CE110FC" w14:textId="77777777" w:rsidR="004B190A" w:rsidRPr="004B190A" w:rsidRDefault="004B190A" w:rsidP="004B190A">
      <w:pPr>
        <w:pStyle w:val="EndNoteBibliography"/>
        <w:spacing w:after="0"/>
      </w:pPr>
      <w:r w:rsidRPr="004B190A">
        <w:t>69.</w:t>
      </w:r>
      <w:r w:rsidRPr="004B190A">
        <w:tab/>
        <w:t xml:space="preserve">DeRouen, M. C.;  Smith, A. W.;  Tao, L.;  Bellizzi, K. M.;  Lynch, C. F.;  Parsons, H. M.;  Kent, E. E.; Keegan, T. H., Cancer-related information needs and cancer's impact on control over life influence health-related quality of life among adolescents and young adults with cancer. </w:t>
      </w:r>
      <w:r w:rsidRPr="004B190A">
        <w:rPr>
          <w:i/>
        </w:rPr>
        <w:t xml:space="preserve">Psychooncology </w:t>
      </w:r>
      <w:r w:rsidRPr="004B190A">
        <w:rPr>
          <w:b/>
        </w:rPr>
        <w:t>2015,</w:t>
      </w:r>
      <w:r w:rsidRPr="004B190A">
        <w:t xml:space="preserve"> </w:t>
      </w:r>
      <w:r w:rsidRPr="004B190A">
        <w:rPr>
          <w:i/>
        </w:rPr>
        <w:t>24</w:t>
      </w:r>
      <w:r w:rsidRPr="004B190A">
        <w:t xml:space="preserve"> (9), 1104-15.</w:t>
      </w:r>
    </w:p>
    <w:p w14:paraId="2B6F0ED4" w14:textId="77777777" w:rsidR="004B190A" w:rsidRPr="004B190A" w:rsidRDefault="004B190A" w:rsidP="004B190A">
      <w:pPr>
        <w:pStyle w:val="EndNoteBibliography"/>
        <w:spacing w:after="0"/>
      </w:pPr>
      <w:r w:rsidRPr="004B190A">
        <w:t>70.</w:t>
      </w:r>
      <w:r w:rsidRPr="004B190A">
        <w:tab/>
        <w:t xml:space="preserve">Dyson, G. J.;  Thompson, K.;  Palmer, S.;  Thomas, D. M.; Schofield, P., The relationship between unmet needs and distress amongst young people with cancer. </w:t>
      </w:r>
      <w:r w:rsidRPr="004B190A">
        <w:rPr>
          <w:i/>
        </w:rPr>
        <w:t xml:space="preserve">Supportive Care in Cancer </w:t>
      </w:r>
      <w:r w:rsidRPr="004B190A">
        <w:rPr>
          <w:b/>
        </w:rPr>
        <w:t>2012,</w:t>
      </w:r>
      <w:r w:rsidRPr="004B190A">
        <w:t xml:space="preserve"> </w:t>
      </w:r>
      <w:r w:rsidRPr="004B190A">
        <w:rPr>
          <w:i/>
        </w:rPr>
        <w:t>20</w:t>
      </w:r>
      <w:r w:rsidRPr="004B190A">
        <w:t xml:space="preserve"> (1), 75-85.</w:t>
      </w:r>
    </w:p>
    <w:p w14:paraId="351E6937" w14:textId="77777777" w:rsidR="004B190A" w:rsidRPr="004B190A" w:rsidRDefault="004B190A" w:rsidP="004B190A">
      <w:pPr>
        <w:pStyle w:val="EndNoteBibliography"/>
        <w:spacing w:after="0"/>
      </w:pPr>
      <w:r w:rsidRPr="004B190A">
        <w:t>71.</w:t>
      </w:r>
      <w:r w:rsidRPr="004B190A">
        <w:tab/>
        <w:t xml:space="preserve">Jin, Z.;  Griffith, M. A.; Rosenthal, A. C., Identifying and Meeting the Needs of Adolescents and Young Adults with Cancer. </w:t>
      </w:r>
      <w:r w:rsidRPr="004B190A">
        <w:rPr>
          <w:i/>
        </w:rPr>
        <w:t xml:space="preserve">Curr Oncol Rep </w:t>
      </w:r>
      <w:r w:rsidRPr="004B190A">
        <w:rPr>
          <w:b/>
        </w:rPr>
        <w:t>2021,</w:t>
      </w:r>
      <w:r w:rsidRPr="004B190A">
        <w:t xml:space="preserve"> </w:t>
      </w:r>
      <w:r w:rsidRPr="004B190A">
        <w:rPr>
          <w:i/>
        </w:rPr>
        <w:t>23</w:t>
      </w:r>
      <w:r w:rsidRPr="004B190A">
        <w:t xml:space="preserve"> (2), 17.</w:t>
      </w:r>
    </w:p>
    <w:p w14:paraId="0F29FE0E" w14:textId="77777777" w:rsidR="004B190A" w:rsidRPr="004B190A" w:rsidRDefault="004B190A" w:rsidP="004B190A">
      <w:pPr>
        <w:pStyle w:val="EndNoteBibliography"/>
        <w:spacing w:after="0"/>
      </w:pPr>
      <w:r w:rsidRPr="004B190A">
        <w:t>72.</w:t>
      </w:r>
      <w:r w:rsidRPr="004B190A">
        <w:tab/>
        <w:t xml:space="preserve">Hibbard, J. H., Patient activation and the use of information to support informed health decisions. </w:t>
      </w:r>
      <w:r w:rsidRPr="004B190A">
        <w:rPr>
          <w:i/>
        </w:rPr>
        <w:t xml:space="preserve">Patient Educ Couns </w:t>
      </w:r>
      <w:r w:rsidRPr="004B190A">
        <w:rPr>
          <w:b/>
        </w:rPr>
        <w:t>2017,</w:t>
      </w:r>
      <w:r w:rsidRPr="004B190A">
        <w:t xml:space="preserve"> </w:t>
      </w:r>
      <w:r w:rsidRPr="004B190A">
        <w:rPr>
          <w:i/>
        </w:rPr>
        <w:t>100</w:t>
      </w:r>
      <w:r w:rsidRPr="004B190A">
        <w:t xml:space="preserve"> (1), 5-7.</w:t>
      </w:r>
    </w:p>
    <w:p w14:paraId="3690766C" w14:textId="77777777" w:rsidR="004B190A" w:rsidRPr="004B190A" w:rsidRDefault="004B190A" w:rsidP="004B190A">
      <w:pPr>
        <w:pStyle w:val="EndNoteBibliography"/>
        <w:spacing w:after="0"/>
      </w:pPr>
      <w:r w:rsidRPr="004B190A">
        <w:t>73.</w:t>
      </w:r>
      <w:r w:rsidRPr="004B190A">
        <w:tab/>
        <w:t xml:space="preserve">Steineck, A.;  Bradford, M. C.;  Lau, N.;  Scott, S.;  Yi-Frazier, J. P.; Rosenberg, A. R., A Psychosocial Intervention's Impact on Quality of Life in AYAs with Cancer: A Post Hoc Analysis from the Promoting Resilience in Stress Management (PRISM) Randomized Controlled Trial. </w:t>
      </w:r>
      <w:r w:rsidRPr="004B190A">
        <w:rPr>
          <w:i/>
        </w:rPr>
        <w:t xml:space="preserve">Children (Basel) </w:t>
      </w:r>
      <w:r w:rsidRPr="004B190A">
        <w:rPr>
          <w:b/>
        </w:rPr>
        <w:t>2019,</w:t>
      </w:r>
      <w:r w:rsidRPr="004B190A">
        <w:t xml:space="preserve"> </w:t>
      </w:r>
      <w:r w:rsidRPr="004B190A">
        <w:rPr>
          <w:i/>
        </w:rPr>
        <w:t>6</w:t>
      </w:r>
      <w:r w:rsidRPr="004B190A">
        <w:t xml:space="preserve"> (11).</w:t>
      </w:r>
    </w:p>
    <w:p w14:paraId="4CC19278" w14:textId="77777777" w:rsidR="004B190A" w:rsidRPr="004B190A" w:rsidRDefault="004B190A" w:rsidP="004B190A">
      <w:pPr>
        <w:pStyle w:val="EndNoteBibliography"/>
        <w:spacing w:after="0"/>
      </w:pPr>
      <w:r w:rsidRPr="004B190A">
        <w:t>74.</w:t>
      </w:r>
      <w:r w:rsidRPr="004B190A">
        <w:tab/>
        <w:t xml:space="preserve">Park, E. M.; Rosenstein, D. L., Depression in adolescents and young adults with cancer. </w:t>
      </w:r>
      <w:r w:rsidRPr="004B190A">
        <w:rPr>
          <w:i/>
        </w:rPr>
        <w:t xml:space="preserve">Dialogues in clinical neuroscience </w:t>
      </w:r>
      <w:r w:rsidRPr="004B190A">
        <w:rPr>
          <w:b/>
        </w:rPr>
        <w:t>2015,</w:t>
      </w:r>
      <w:r w:rsidRPr="004B190A">
        <w:t xml:space="preserve"> </w:t>
      </w:r>
      <w:r w:rsidRPr="004B190A">
        <w:rPr>
          <w:i/>
        </w:rPr>
        <w:t>17</w:t>
      </w:r>
      <w:r w:rsidRPr="004B190A">
        <w:t xml:space="preserve"> (2), 171-180.</w:t>
      </w:r>
    </w:p>
    <w:p w14:paraId="13631B5A" w14:textId="77777777" w:rsidR="004B190A" w:rsidRPr="004B190A" w:rsidRDefault="004B190A" w:rsidP="004B190A">
      <w:pPr>
        <w:pStyle w:val="EndNoteBibliography"/>
        <w:spacing w:after="0"/>
      </w:pPr>
      <w:r w:rsidRPr="004B190A">
        <w:t>75.</w:t>
      </w:r>
      <w:r w:rsidRPr="004B190A">
        <w:tab/>
        <w:t xml:space="preserve">Barnett, M.;  McDonnell, G.;  DeRosa, A.;  Schuler, T.;  Philip, E.;  Peterson, L.;  Touza, K.;  Jhanwar, S.;  Atkinson, T. M.; Ford, J. S., Psychosocial outcomes and interventions among cancer survivors diagnosed during adolescence and young adulthood (AYA): a systematic review. </w:t>
      </w:r>
      <w:r w:rsidRPr="004B190A">
        <w:rPr>
          <w:i/>
        </w:rPr>
        <w:t xml:space="preserve">Journal of Cancer Survivorship </w:t>
      </w:r>
      <w:r w:rsidRPr="004B190A">
        <w:rPr>
          <w:b/>
        </w:rPr>
        <w:t>2016,</w:t>
      </w:r>
      <w:r w:rsidRPr="004B190A">
        <w:t xml:space="preserve"> </w:t>
      </w:r>
      <w:r w:rsidRPr="004B190A">
        <w:rPr>
          <w:i/>
        </w:rPr>
        <w:t>10</w:t>
      </w:r>
      <w:r w:rsidRPr="004B190A">
        <w:t xml:space="preserve"> (5), 814-831.</w:t>
      </w:r>
    </w:p>
    <w:p w14:paraId="6181351E" w14:textId="79D34722" w:rsidR="004B190A" w:rsidRPr="004B190A" w:rsidRDefault="004B190A" w:rsidP="004B190A">
      <w:pPr>
        <w:pStyle w:val="EndNoteBibliography"/>
        <w:spacing w:after="0"/>
      </w:pPr>
      <w:r w:rsidRPr="004B190A">
        <w:t>76.</w:t>
      </w:r>
      <w:r w:rsidRPr="004B190A">
        <w:tab/>
        <w:t xml:space="preserve">Australian Institute of Health and Welfare. Mental Health Snapshot 2020. </w:t>
      </w:r>
      <w:r w:rsidRPr="00270E94">
        <w:t>https://www.aihw.gov.au/reports/australias-health/mental-health</w:t>
      </w:r>
      <w:r w:rsidRPr="004B190A">
        <w:t>.</w:t>
      </w:r>
    </w:p>
    <w:p w14:paraId="043411B7" w14:textId="77777777" w:rsidR="004B190A" w:rsidRPr="004B190A" w:rsidRDefault="004B190A" w:rsidP="004B190A">
      <w:pPr>
        <w:pStyle w:val="EndNoteBibliography"/>
        <w:spacing w:after="0"/>
      </w:pPr>
      <w:r w:rsidRPr="004B190A">
        <w:t>77.</w:t>
      </w:r>
      <w:r w:rsidRPr="004B190A">
        <w:tab/>
        <w:t xml:space="preserve">Vuattoux, D.;  Colomer-Lahiguera, S.;  Fernandez, P.-A.;  Jequier Gygax, M.;  Choucair, M.-L.;  Beck-Popovic, M.;  Diezi, M.;  Manificat, S.;  Latifyan, S.;  Ramelet, A.-S.;  Eicher, M.;  Chabane, N.; Renella, R., Cancer Care of Children, Adolescents and Adults With Autism Spectrum Disorders: Key Information and Strategies for Oncology Teams. </w:t>
      </w:r>
      <w:r w:rsidRPr="004B190A">
        <w:rPr>
          <w:b/>
        </w:rPr>
        <w:t>2021,</w:t>
      </w:r>
      <w:r w:rsidRPr="004B190A">
        <w:t xml:space="preserve"> </w:t>
      </w:r>
      <w:r w:rsidRPr="004B190A">
        <w:rPr>
          <w:i/>
        </w:rPr>
        <w:t>10</w:t>
      </w:r>
      <w:r w:rsidRPr="004B190A">
        <w:t xml:space="preserve"> (3150).</w:t>
      </w:r>
    </w:p>
    <w:p w14:paraId="2FEBBE4D" w14:textId="77777777" w:rsidR="004B190A" w:rsidRPr="004B190A" w:rsidRDefault="004B190A" w:rsidP="004B190A">
      <w:pPr>
        <w:pStyle w:val="EndNoteBibliography"/>
        <w:spacing w:after="0"/>
      </w:pPr>
      <w:r w:rsidRPr="004B190A">
        <w:lastRenderedPageBreak/>
        <w:t>78.</w:t>
      </w:r>
      <w:r w:rsidRPr="004B190A">
        <w:tab/>
        <w:t xml:space="preserve">Kwak, M.;  Zebrack, B. J.;  Meeske, K. A.;  Embry, L.;  Aguilar, C.;  Block, R.;  Hayes-Lattin, B.;  Li, Y.;  Butler, M.; Cole, S., Trajectories of psychological distress in adolescent and young adult patients with cancer: a 1-year longitudinal study. </w:t>
      </w:r>
      <w:r w:rsidRPr="004B190A">
        <w:rPr>
          <w:i/>
        </w:rPr>
        <w:t xml:space="preserve">J Clin Oncol </w:t>
      </w:r>
      <w:r w:rsidRPr="004B190A">
        <w:rPr>
          <w:b/>
        </w:rPr>
        <w:t>2013,</w:t>
      </w:r>
      <w:r w:rsidRPr="004B190A">
        <w:t xml:space="preserve"> </w:t>
      </w:r>
      <w:r w:rsidRPr="004B190A">
        <w:rPr>
          <w:i/>
        </w:rPr>
        <w:t>31</w:t>
      </w:r>
      <w:r w:rsidRPr="004B190A">
        <w:t xml:space="preserve"> (17), 2160-6.</w:t>
      </w:r>
    </w:p>
    <w:p w14:paraId="20C68875" w14:textId="77777777" w:rsidR="004B190A" w:rsidRPr="004B190A" w:rsidRDefault="004B190A" w:rsidP="004B190A">
      <w:pPr>
        <w:pStyle w:val="EndNoteBibliography"/>
        <w:spacing w:after="0"/>
      </w:pPr>
      <w:r w:rsidRPr="004B190A">
        <w:t>79.</w:t>
      </w:r>
      <w:r w:rsidRPr="004B190A">
        <w:tab/>
        <w:t xml:space="preserve">Burgoyne, M. J.;  Bingen, K.;  Leuck, J.;  Dasgupta, M.;  Ryan, P.; Hoffmann, R. G., Cancer-Related Distress in Young Adults Compared to Middle-Aged and Senior Adults. </w:t>
      </w:r>
      <w:r w:rsidRPr="004B190A">
        <w:rPr>
          <w:i/>
        </w:rPr>
        <w:t xml:space="preserve">Journal of adolescent and young adult oncology </w:t>
      </w:r>
      <w:r w:rsidRPr="004B190A">
        <w:rPr>
          <w:b/>
        </w:rPr>
        <w:t>2015,</w:t>
      </w:r>
      <w:r w:rsidRPr="004B190A">
        <w:t xml:space="preserve"> </w:t>
      </w:r>
      <w:r w:rsidRPr="004B190A">
        <w:rPr>
          <w:i/>
        </w:rPr>
        <w:t>4</w:t>
      </w:r>
      <w:r w:rsidRPr="004B190A">
        <w:t xml:space="preserve"> (2), 56-63.</w:t>
      </w:r>
    </w:p>
    <w:p w14:paraId="30B6998E" w14:textId="77777777" w:rsidR="004B190A" w:rsidRPr="004B190A" w:rsidRDefault="004B190A" w:rsidP="004B190A">
      <w:pPr>
        <w:pStyle w:val="EndNoteBibliography"/>
        <w:spacing w:after="0"/>
      </w:pPr>
      <w:r w:rsidRPr="004B190A">
        <w:t>80.</w:t>
      </w:r>
      <w:r w:rsidRPr="004B190A">
        <w:tab/>
        <w:t xml:space="preserve">De, R.;  Sutradhar, R.;  Kurdyak, P.;  Aktar, S.;  Pole, J. D.;  Baxter, N.;  Nathan, P. C.; Gupta, S., Incidence and Predictors of Mental Health Outcomes Among Survivors of Adolescent and Young Adult Cancer: A Population-Based Study Using the IMPACT Cohort. </w:t>
      </w:r>
      <w:r w:rsidRPr="004B190A">
        <w:rPr>
          <w:i/>
        </w:rPr>
        <w:t xml:space="preserve">Journal of Clinical Oncology </w:t>
      </w:r>
      <w:r w:rsidRPr="004B190A">
        <w:rPr>
          <w:b/>
        </w:rPr>
        <w:t>2021</w:t>
      </w:r>
      <w:r w:rsidRPr="004B190A">
        <w:t>, JCO.20.02019.</w:t>
      </w:r>
    </w:p>
    <w:p w14:paraId="74EFC05D" w14:textId="77777777" w:rsidR="004B190A" w:rsidRPr="004B190A" w:rsidRDefault="004B190A" w:rsidP="004B190A">
      <w:pPr>
        <w:pStyle w:val="EndNoteBibliography"/>
        <w:spacing w:after="0"/>
      </w:pPr>
      <w:r w:rsidRPr="004B190A">
        <w:t>81.</w:t>
      </w:r>
      <w:r w:rsidRPr="004B190A">
        <w:tab/>
        <w:t xml:space="preserve">Jones, J. M.;  Fitch, M.;  Bongard, J.;  Maganti, M.;  Gupta, A.;  D'Agostino, N.; Korenblum, C., The Needs and Experiences of Post-Treatment Adolescent and Young Adult Cancer Survivors. </w:t>
      </w:r>
      <w:r w:rsidRPr="004B190A">
        <w:rPr>
          <w:i/>
        </w:rPr>
        <w:t xml:space="preserve">J Clin Med </w:t>
      </w:r>
      <w:r w:rsidRPr="004B190A">
        <w:rPr>
          <w:b/>
        </w:rPr>
        <w:t>2020,</w:t>
      </w:r>
      <w:r w:rsidRPr="004B190A">
        <w:t xml:space="preserve"> </w:t>
      </w:r>
      <w:r w:rsidRPr="004B190A">
        <w:rPr>
          <w:i/>
        </w:rPr>
        <w:t>9</w:t>
      </w:r>
      <w:r w:rsidRPr="004B190A">
        <w:t xml:space="preserve"> (5).</w:t>
      </w:r>
    </w:p>
    <w:p w14:paraId="6C8218F2" w14:textId="77777777" w:rsidR="004B190A" w:rsidRPr="004B190A" w:rsidRDefault="004B190A" w:rsidP="004B190A">
      <w:pPr>
        <w:pStyle w:val="EndNoteBibliography"/>
        <w:spacing w:after="0"/>
      </w:pPr>
      <w:r w:rsidRPr="004B190A">
        <w:t>82.</w:t>
      </w:r>
      <w:r w:rsidRPr="004B190A">
        <w:tab/>
        <w:t xml:space="preserve">McCarthy, M. C.;  McNeil, R.;  Drew, S.;  Dunt, D.;  Kosola, S.;  Orme, L.; Sawyer, S. M., Psychological Distress and Posttraumatic Stress Symptoms in Adolescents and Young Adults with Cancer and Their Parents. </w:t>
      </w:r>
      <w:r w:rsidRPr="004B190A">
        <w:rPr>
          <w:i/>
        </w:rPr>
        <w:t xml:space="preserve">Journal of adolescent and young adult oncology </w:t>
      </w:r>
      <w:r w:rsidRPr="004B190A">
        <w:rPr>
          <w:b/>
        </w:rPr>
        <w:t>2016,</w:t>
      </w:r>
      <w:r w:rsidRPr="004B190A">
        <w:t xml:space="preserve"> </w:t>
      </w:r>
      <w:r w:rsidRPr="004B190A">
        <w:rPr>
          <w:i/>
        </w:rPr>
        <w:t>5</w:t>
      </w:r>
      <w:r w:rsidRPr="004B190A">
        <w:t xml:space="preserve"> (4), 322-329.</w:t>
      </w:r>
    </w:p>
    <w:p w14:paraId="08749580" w14:textId="77777777" w:rsidR="004B190A" w:rsidRPr="004B190A" w:rsidRDefault="004B190A" w:rsidP="004B190A">
      <w:pPr>
        <w:pStyle w:val="EndNoteBibliography"/>
        <w:spacing w:after="0"/>
      </w:pPr>
      <w:r w:rsidRPr="004B190A">
        <w:t>83.</w:t>
      </w:r>
      <w:r w:rsidRPr="004B190A">
        <w:tab/>
        <w:t xml:space="preserve">Cheung, C. K.; Zebrack, B., What do adolescents and young adults want from cancer resources? Insights from a Delphi panel of AYA patients. </w:t>
      </w:r>
      <w:r w:rsidRPr="004B190A">
        <w:rPr>
          <w:i/>
        </w:rPr>
        <w:t xml:space="preserve">Support Care Cancer </w:t>
      </w:r>
      <w:r w:rsidRPr="004B190A">
        <w:rPr>
          <w:b/>
        </w:rPr>
        <w:t>2017,</w:t>
      </w:r>
      <w:r w:rsidRPr="004B190A">
        <w:t xml:space="preserve"> </w:t>
      </w:r>
      <w:r w:rsidRPr="004B190A">
        <w:rPr>
          <w:i/>
        </w:rPr>
        <w:t>25</w:t>
      </w:r>
      <w:r w:rsidRPr="004B190A">
        <w:t xml:space="preserve"> (1), 119-126.</w:t>
      </w:r>
    </w:p>
    <w:p w14:paraId="0F839BD8" w14:textId="77777777" w:rsidR="004B190A" w:rsidRPr="004B190A" w:rsidRDefault="004B190A" w:rsidP="004B190A">
      <w:pPr>
        <w:pStyle w:val="EndNoteBibliography"/>
        <w:spacing w:after="0"/>
      </w:pPr>
      <w:r w:rsidRPr="004B190A">
        <w:t>84.</w:t>
      </w:r>
      <w:r w:rsidRPr="004B190A">
        <w:tab/>
        <w:t xml:space="preserve">Recklitis, C. J.;  Blackmon, J. E.; Chang, G., Screening young adult cancer survivors for distress with the Distress Thermometer: Comparisons with a structured clinical diagnostic interview. </w:t>
      </w:r>
      <w:r w:rsidRPr="004B190A">
        <w:rPr>
          <w:i/>
        </w:rPr>
        <w:t xml:space="preserve">Cancer </w:t>
      </w:r>
      <w:r w:rsidRPr="004B190A">
        <w:rPr>
          <w:b/>
        </w:rPr>
        <w:t>2016,</w:t>
      </w:r>
      <w:r w:rsidRPr="004B190A">
        <w:t xml:space="preserve"> </w:t>
      </w:r>
      <w:r w:rsidRPr="004B190A">
        <w:rPr>
          <w:i/>
        </w:rPr>
        <w:t>122</w:t>
      </w:r>
      <w:r w:rsidRPr="004B190A">
        <w:t xml:space="preserve"> (2), 296-303.</w:t>
      </w:r>
    </w:p>
    <w:p w14:paraId="46494242" w14:textId="77777777" w:rsidR="004B190A" w:rsidRPr="004B190A" w:rsidRDefault="004B190A" w:rsidP="004B190A">
      <w:pPr>
        <w:pStyle w:val="EndNoteBibliography"/>
        <w:spacing w:after="0"/>
      </w:pPr>
      <w:r w:rsidRPr="004B190A">
        <w:t>85.</w:t>
      </w:r>
      <w:r w:rsidRPr="004B190A">
        <w:tab/>
        <w:t xml:space="preserve">Thornton, C. P.;  Ruble, K.; Kozachik, S., Psychosocial Interventions for Adolescents and Young Adults With Cancer: An Integrative Review. </w:t>
      </w:r>
      <w:r w:rsidRPr="004B190A">
        <w:rPr>
          <w:i/>
        </w:rPr>
        <w:t xml:space="preserve">Journal of Pediatric Oncology Nursing </w:t>
      </w:r>
      <w:r w:rsidRPr="004B190A">
        <w:rPr>
          <w:b/>
        </w:rPr>
        <w:t>2020,</w:t>
      </w:r>
      <w:r w:rsidRPr="004B190A">
        <w:t xml:space="preserve"> </w:t>
      </w:r>
      <w:r w:rsidRPr="004B190A">
        <w:rPr>
          <w:i/>
        </w:rPr>
        <w:t>37</w:t>
      </w:r>
      <w:r w:rsidRPr="004B190A">
        <w:t xml:space="preserve"> (6), 408-422.</w:t>
      </w:r>
    </w:p>
    <w:p w14:paraId="061FB2CD" w14:textId="77777777" w:rsidR="004B190A" w:rsidRPr="004B190A" w:rsidRDefault="004B190A" w:rsidP="004B190A">
      <w:pPr>
        <w:pStyle w:val="EndNoteBibliography"/>
        <w:spacing w:after="0"/>
      </w:pPr>
      <w:r w:rsidRPr="004B190A">
        <w:t>86.</w:t>
      </w:r>
      <w:r w:rsidRPr="004B190A">
        <w:tab/>
        <w:t xml:space="preserve">Salsman, J. M.;  Bingen, K.;  Barr, R. D.; Freyer, D. R., Understanding, measuring, and addressing the financial impact of cancer on adolescents and young adults. </w:t>
      </w:r>
      <w:r w:rsidRPr="004B190A">
        <w:rPr>
          <w:i/>
        </w:rPr>
        <w:t xml:space="preserve">Pediatric blood &amp; cancer </w:t>
      </w:r>
      <w:r w:rsidRPr="004B190A">
        <w:rPr>
          <w:b/>
        </w:rPr>
        <w:t>2019,</w:t>
      </w:r>
      <w:r w:rsidRPr="004B190A">
        <w:t xml:space="preserve"> </w:t>
      </w:r>
      <w:r w:rsidRPr="004B190A">
        <w:rPr>
          <w:i/>
        </w:rPr>
        <w:t>66</w:t>
      </w:r>
      <w:r w:rsidRPr="004B190A">
        <w:t xml:space="preserve"> (7), e27660.</w:t>
      </w:r>
    </w:p>
    <w:p w14:paraId="00A977C6" w14:textId="77777777" w:rsidR="004B190A" w:rsidRPr="004B190A" w:rsidRDefault="004B190A" w:rsidP="004B190A">
      <w:pPr>
        <w:pStyle w:val="EndNoteBibliography"/>
        <w:spacing w:after="0"/>
      </w:pPr>
      <w:r w:rsidRPr="004B190A">
        <w:t>87.</w:t>
      </w:r>
      <w:r w:rsidRPr="004B190A">
        <w:tab/>
        <w:t xml:space="preserve">Cancer Council Victoria, Optimal Care Pathway for People with Sarcoma (Bone and Soft Tissue Sarcoma). Cancer Council </w:t>
      </w:r>
      <w:r w:rsidRPr="00D661A9">
        <w:rPr>
          <w:b/>
          <w:bCs/>
        </w:rPr>
        <w:t>2020.</w:t>
      </w:r>
    </w:p>
    <w:p w14:paraId="2B81FC1D" w14:textId="77777777" w:rsidR="004B190A" w:rsidRPr="004B190A" w:rsidRDefault="004B190A" w:rsidP="004B190A">
      <w:pPr>
        <w:pStyle w:val="EndNoteBibliography"/>
        <w:spacing w:after="0"/>
      </w:pPr>
      <w:r w:rsidRPr="004B190A">
        <w:t>88.</w:t>
      </w:r>
      <w:r w:rsidRPr="004B190A">
        <w:tab/>
        <w:t xml:space="preserve">Tan, C. H.;  Wilson, S.; McConigley, R., Experiences of cancer patients in a patient navigation program: a qualitative systematic review. </w:t>
      </w:r>
      <w:r w:rsidRPr="004B190A">
        <w:rPr>
          <w:i/>
        </w:rPr>
        <w:t xml:space="preserve">JBI Database System Rev Implement Rep </w:t>
      </w:r>
      <w:r w:rsidRPr="004B190A">
        <w:rPr>
          <w:b/>
        </w:rPr>
        <w:t>2015,</w:t>
      </w:r>
      <w:r w:rsidRPr="004B190A">
        <w:t xml:space="preserve"> </w:t>
      </w:r>
      <w:r w:rsidRPr="004B190A">
        <w:rPr>
          <w:i/>
        </w:rPr>
        <w:t>13</w:t>
      </w:r>
      <w:r w:rsidRPr="004B190A">
        <w:t xml:space="preserve"> (2), 136-68.</w:t>
      </w:r>
    </w:p>
    <w:p w14:paraId="59696FA7" w14:textId="77777777" w:rsidR="004B190A" w:rsidRPr="004B190A" w:rsidRDefault="004B190A" w:rsidP="004B190A">
      <w:pPr>
        <w:pStyle w:val="EndNoteBibliography"/>
        <w:spacing w:after="0"/>
      </w:pPr>
      <w:r w:rsidRPr="004B190A">
        <w:t>89.</w:t>
      </w:r>
      <w:r w:rsidRPr="004B190A">
        <w:tab/>
        <w:t xml:space="preserve">Luke, A.;  Doucet, S.; Azar, R., Paediatric patient navigation models of care in Canada: An environmental scan. </w:t>
      </w:r>
      <w:r w:rsidRPr="004B190A">
        <w:rPr>
          <w:i/>
        </w:rPr>
        <w:t xml:space="preserve">Paediatr Child Health </w:t>
      </w:r>
      <w:r w:rsidRPr="004B190A">
        <w:rPr>
          <w:b/>
        </w:rPr>
        <w:t>2018,</w:t>
      </w:r>
      <w:r w:rsidRPr="004B190A">
        <w:t xml:space="preserve"> </w:t>
      </w:r>
      <w:r w:rsidRPr="004B190A">
        <w:rPr>
          <w:i/>
        </w:rPr>
        <w:t>23</w:t>
      </w:r>
      <w:r w:rsidRPr="004B190A">
        <w:t xml:space="preserve"> (3), e46-e55.</w:t>
      </w:r>
    </w:p>
    <w:p w14:paraId="2B0D241C" w14:textId="77777777" w:rsidR="004B190A" w:rsidRPr="004B190A" w:rsidRDefault="004B190A" w:rsidP="004B190A">
      <w:pPr>
        <w:pStyle w:val="EndNoteBibliography"/>
        <w:spacing w:after="0"/>
      </w:pPr>
      <w:r w:rsidRPr="004B190A">
        <w:lastRenderedPageBreak/>
        <w:t>90.</w:t>
      </w:r>
      <w:r w:rsidRPr="004B190A">
        <w:tab/>
        <w:t xml:space="preserve">Pannier, S. T.;  Warner, E. L.;  Fowler, B.;  Fair, D.;  Salmon, S. K.; Kirchhoff, A. C., Age-Specific Patient Navigation Preferences Among Adolescents and Young Adults with Cancer. </w:t>
      </w:r>
      <w:r w:rsidRPr="004B190A">
        <w:rPr>
          <w:i/>
        </w:rPr>
        <w:t xml:space="preserve">J Cancer Educ </w:t>
      </w:r>
      <w:r w:rsidRPr="004B190A">
        <w:rPr>
          <w:b/>
        </w:rPr>
        <w:t>2019,</w:t>
      </w:r>
      <w:r w:rsidRPr="004B190A">
        <w:t xml:space="preserve"> </w:t>
      </w:r>
      <w:r w:rsidRPr="004B190A">
        <w:rPr>
          <w:i/>
        </w:rPr>
        <w:t>34</w:t>
      </w:r>
      <w:r w:rsidRPr="004B190A">
        <w:t xml:space="preserve"> (2), 242-251.</w:t>
      </w:r>
    </w:p>
    <w:p w14:paraId="53EEF024" w14:textId="77777777" w:rsidR="004B190A" w:rsidRPr="004B190A" w:rsidRDefault="004B190A" w:rsidP="004B190A">
      <w:pPr>
        <w:pStyle w:val="EndNoteBibliography"/>
        <w:spacing w:after="0"/>
      </w:pPr>
      <w:r w:rsidRPr="004B190A">
        <w:t>91.</w:t>
      </w:r>
      <w:r w:rsidRPr="004B190A">
        <w:tab/>
        <w:t>Al-Kaiyat, M. O., Precision Coordination: The Growing Role of the Nurse Coordinator in the Era of Personalized Medicine</w:t>
      </w:r>
      <w:r w:rsidRPr="004B190A">
        <w:rPr>
          <w:rFonts w:ascii="Tahoma" w:hAnsi="Tahoma" w:cs="Tahoma"/>
        </w:rPr>
        <w:t> </w:t>
      </w:r>
      <w:r w:rsidRPr="004B190A">
        <w:rPr>
          <w:i/>
        </w:rPr>
        <w:t xml:space="preserve">Clin J Oncol Nurs </w:t>
      </w:r>
      <w:r w:rsidRPr="004B190A">
        <w:rPr>
          <w:b/>
        </w:rPr>
        <w:t>2018,</w:t>
      </w:r>
      <w:r w:rsidRPr="004B190A">
        <w:t xml:space="preserve"> </w:t>
      </w:r>
      <w:r w:rsidRPr="004B190A">
        <w:rPr>
          <w:i/>
        </w:rPr>
        <w:t>22</w:t>
      </w:r>
      <w:r w:rsidRPr="004B190A">
        <w:t xml:space="preserve"> (1), 113-115.</w:t>
      </w:r>
    </w:p>
    <w:p w14:paraId="11449DAE" w14:textId="77777777" w:rsidR="004B190A" w:rsidRPr="004B190A" w:rsidRDefault="004B190A" w:rsidP="004B190A">
      <w:pPr>
        <w:pStyle w:val="EndNoteBibliography"/>
        <w:spacing w:after="0"/>
      </w:pPr>
      <w:r w:rsidRPr="004B190A">
        <w:t>92.</w:t>
      </w:r>
      <w:r w:rsidRPr="004B190A">
        <w:tab/>
        <w:t xml:space="preserve">Monas, L.;  Toren, O.;  Uziely, B.; Chinitz, D., The oncology nurse coordinator: role perceptions of staff members and nurse coordinators. </w:t>
      </w:r>
      <w:r w:rsidRPr="004B190A">
        <w:rPr>
          <w:i/>
        </w:rPr>
        <w:t xml:space="preserve">Israel Journal of Health Policy Research </w:t>
      </w:r>
      <w:r w:rsidRPr="004B190A">
        <w:rPr>
          <w:b/>
        </w:rPr>
        <w:t>2017,</w:t>
      </w:r>
      <w:r w:rsidRPr="004B190A">
        <w:t xml:space="preserve"> </w:t>
      </w:r>
      <w:r w:rsidRPr="004B190A">
        <w:rPr>
          <w:i/>
        </w:rPr>
        <w:t>6</w:t>
      </w:r>
      <w:r w:rsidRPr="004B190A">
        <w:t xml:space="preserve"> (1), 66.</w:t>
      </w:r>
    </w:p>
    <w:p w14:paraId="5ECC701A" w14:textId="77777777" w:rsidR="004B190A" w:rsidRPr="004B190A" w:rsidRDefault="004B190A" w:rsidP="004B190A">
      <w:pPr>
        <w:pStyle w:val="EndNoteBibliography"/>
        <w:spacing w:after="0"/>
      </w:pPr>
      <w:r w:rsidRPr="004B190A">
        <w:t>93.</w:t>
      </w:r>
      <w:r w:rsidRPr="004B190A">
        <w:tab/>
        <w:t xml:space="preserve">Fox, R. S.;  Oswald, L. B.;  Fowler, B.;  Carrera, J. B.;  Reichek, J.;  Victorson, D.; Sanford, S. D., Understanding and Enhancing Support Group Participation Among Adolescent and Young Adult Cancer Survivors: The Impact of Integrating Adolescent and Young Adult Cancer Navigation Services. </w:t>
      </w:r>
      <w:r w:rsidRPr="004B190A">
        <w:rPr>
          <w:i/>
        </w:rPr>
        <w:t xml:space="preserve">Journal of adolescent and young adult oncology </w:t>
      </w:r>
      <w:r w:rsidRPr="004B190A">
        <w:rPr>
          <w:b/>
        </w:rPr>
        <w:t>2020</w:t>
      </w:r>
      <w:r w:rsidRPr="004B190A">
        <w:t>.</w:t>
      </w:r>
    </w:p>
    <w:p w14:paraId="5A7BAC86" w14:textId="77777777" w:rsidR="004B190A" w:rsidRPr="004B190A" w:rsidRDefault="004B190A" w:rsidP="004B190A">
      <w:pPr>
        <w:pStyle w:val="EndNoteBibliography"/>
        <w:spacing w:after="0"/>
      </w:pPr>
      <w:r w:rsidRPr="004B190A">
        <w:t>94.</w:t>
      </w:r>
      <w:r w:rsidRPr="004B190A">
        <w:tab/>
        <w:t xml:space="preserve">Tho, P. C.; Ang, E., The effectiveness of patient navigation programs for adult cancer patients undergoing treatment: a systematic review. </w:t>
      </w:r>
      <w:r w:rsidRPr="004B190A">
        <w:rPr>
          <w:i/>
        </w:rPr>
        <w:t xml:space="preserve">JBI Database System Rev Implement Rep </w:t>
      </w:r>
      <w:r w:rsidRPr="004B190A">
        <w:rPr>
          <w:b/>
        </w:rPr>
        <w:t>2016,</w:t>
      </w:r>
      <w:r w:rsidRPr="004B190A">
        <w:t xml:space="preserve"> </w:t>
      </w:r>
      <w:r w:rsidRPr="004B190A">
        <w:rPr>
          <w:i/>
        </w:rPr>
        <w:t>14</w:t>
      </w:r>
      <w:r w:rsidRPr="004B190A">
        <w:t xml:space="preserve"> (2), 295-321.</w:t>
      </w:r>
    </w:p>
    <w:p w14:paraId="1D32E605" w14:textId="77777777" w:rsidR="004B190A" w:rsidRPr="004B190A" w:rsidRDefault="004B190A" w:rsidP="004B190A">
      <w:pPr>
        <w:pStyle w:val="EndNoteBibliography"/>
        <w:spacing w:after="0"/>
      </w:pPr>
      <w:r w:rsidRPr="004B190A">
        <w:t>95.</w:t>
      </w:r>
      <w:r w:rsidRPr="004B190A">
        <w:tab/>
        <w:t xml:space="preserve">LaRosa, K. N.;  Stern, M.;  Lynn, C.;  Hudson, J.;  Reed, D. R.;  Donovan, K. A.; Quinn, G. P., Provider perceptions' of a patient navigator for adolescents and young adults with cancer. </w:t>
      </w:r>
      <w:r w:rsidRPr="004B190A">
        <w:rPr>
          <w:i/>
        </w:rPr>
        <w:t xml:space="preserve">Support Care Cancer </w:t>
      </w:r>
      <w:r w:rsidRPr="004B190A">
        <w:rPr>
          <w:b/>
        </w:rPr>
        <w:t>2019,</w:t>
      </w:r>
      <w:r w:rsidRPr="004B190A">
        <w:t xml:space="preserve"> </w:t>
      </w:r>
      <w:r w:rsidRPr="004B190A">
        <w:rPr>
          <w:i/>
        </w:rPr>
        <w:t>27</w:t>
      </w:r>
      <w:r w:rsidRPr="004B190A">
        <w:t xml:space="preserve"> (11), 4091-4098.</w:t>
      </w:r>
    </w:p>
    <w:p w14:paraId="4504173E" w14:textId="77777777" w:rsidR="004B190A" w:rsidRPr="004B190A" w:rsidRDefault="004B190A" w:rsidP="004B190A">
      <w:pPr>
        <w:pStyle w:val="EndNoteBibliography"/>
        <w:spacing w:after="0"/>
      </w:pPr>
      <w:r w:rsidRPr="004B190A">
        <w:t>96.</w:t>
      </w:r>
      <w:r w:rsidRPr="004B190A">
        <w:tab/>
        <w:t xml:space="preserve">Ambresin, A. E.;  Bennett, K.;  Patton, G. C.;  Sanci, L. A.; Sawyer, S. M., Assessment of youth-friendly health care: a systematic review of indicators drawn from young people's perspectives. </w:t>
      </w:r>
      <w:r w:rsidRPr="004B190A">
        <w:rPr>
          <w:i/>
        </w:rPr>
        <w:t xml:space="preserve">J Adolesc Health </w:t>
      </w:r>
      <w:r w:rsidRPr="004B190A">
        <w:rPr>
          <w:b/>
        </w:rPr>
        <w:t>2013,</w:t>
      </w:r>
      <w:r w:rsidRPr="004B190A">
        <w:t xml:space="preserve"> </w:t>
      </w:r>
      <w:r w:rsidRPr="004B190A">
        <w:rPr>
          <w:i/>
        </w:rPr>
        <w:t>52</w:t>
      </w:r>
      <w:r w:rsidRPr="004B190A">
        <w:t xml:space="preserve"> (6), 670-81.</w:t>
      </w:r>
    </w:p>
    <w:p w14:paraId="59B88630" w14:textId="77777777" w:rsidR="004B190A" w:rsidRPr="004B190A" w:rsidRDefault="004B190A" w:rsidP="004B190A">
      <w:pPr>
        <w:pStyle w:val="EndNoteBibliography"/>
        <w:spacing w:after="0"/>
      </w:pPr>
      <w:r w:rsidRPr="004B190A">
        <w:t>97.</w:t>
      </w:r>
      <w:r w:rsidRPr="004B190A">
        <w:tab/>
        <w:t xml:space="preserve">World Health Organization, WHO guideline: recommendations on digital interventions for health system strengthening. Licence: CC BY-NC-SA 3.0 IGO. WHO: Geneva, </w:t>
      </w:r>
      <w:r w:rsidRPr="00D661A9">
        <w:rPr>
          <w:b/>
          <w:bCs/>
        </w:rPr>
        <w:t>2019</w:t>
      </w:r>
      <w:r w:rsidRPr="004B190A">
        <w:t>.</w:t>
      </w:r>
    </w:p>
    <w:p w14:paraId="1A78AD12" w14:textId="77777777" w:rsidR="004B190A" w:rsidRPr="004B190A" w:rsidRDefault="004B190A" w:rsidP="004B190A">
      <w:pPr>
        <w:pStyle w:val="EndNoteBibliography"/>
        <w:spacing w:after="0"/>
      </w:pPr>
      <w:r w:rsidRPr="004B190A">
        <w:t>98.</w:t>
      </w:r>
      <w:r w:rsidRPr="004B190A">
        <w:tab/>
        <w:t xml:space="preserve">Ben-Aharon, I.;  Goshen-Lago, T.;  Fontana, E.;  Smyth, E.;  Guren, M.;  Caballero, C.; Lordick, F., Social networks for young patients with cancer: the time for system agility. </w:t>
      </w:r>
      <w:r w:rsidRPr="004B190A">
        <w:rPr>
          <w:i/>
        </w:rPr>
        <w:t xml:space="preserve">Lancet Oncol </w:t>
      </w:r>
      <w:r w:rsidRPr="004B190A">
        <w:rPr>
          <w:b/>
        </w:rPr>
        <w:t>2019,</w:t>
      </w:r>
      <w:r w:rsidRPr="004B190A">
        <w:t xml:space="preserve"> </w:t>
      </w:r>
      <w:r w:rsidRPr="004B190A">
        <w:rPr>
          <w:i/>
        </w:rPr>
        <w:t>20</w:t>
      </w:r>
      <w:r w:rsidRPr="004B190A">
        <w:t xml:space="preserve"> (6), 765.</w:t>
      </w:r>
    </w:p>
    <w:p w14:paraId="6B037C28" w14:textId="77777777" w:rsidR="004B190A" w:rsidRPr="004B190A" w:rsidRDefault="004B190A" w:rsidP="004B190A">
      <w:pPr>
        <w:pStyle w:val="EndNoteBibliography"/>
        <w:spacing w:after="0"/>
      </w:pPr>
      <w:r w:rsidRPr="004B190A">
        <w:t>99.</w:t>
      </w:r>
      <w:r w:rsidRPr="004B190A">
        <w:tab/>
        <w:t xml:space="preserve">Casillas, J. N.;  Schwartz, L. F.;  Crespi, C. M.;  Ganz, P. A.;  Kahn, K. L.;  Stuber, M. L.;  Bastani, R.;  Alquaddomi, F.; Estrin, D. L., The use of mobile technology and peer navigation to promote adolescent and young adult (AYA) cancer survivorship care: results of a randomized controlled trial. </w:t>
      </w:r>
      <w:r w:rsidRPr="004B190A">
        <w:rPr>
          <w:i/>
        </w:rPr>
        <w:t xml:space="preserve">J Cancer Surviv </w:t>
      </w:r>
      <w:r w:rsidRPr="004B190A">
        <w:rPr>
          <w:b/>
        </w:rPr>
        <w:t>2019,</w:t>
      </w:r>
      <w:r w:rsidRPr="004B190A">
        <w:t xml:space="preserve"> </w:t>
      </w:r>
      <w:r w:rsidRPr="004B190A">
        <w:rPr>
          <w:i/>
        </w:rPr>
        <w:t>13</w:t>
      </w:r>
      <w:r w:rsidRPr="004B190A">
        <w:t xml:space="preserve"> (4), 580-592.</w:t>
      </w:r>
    </w:p>
    <w:p w14:paraId="7FF74712" w14:textId="77777777" w:rsidR="004B190A" w:rsidRPr="004B190A" w:rsidRDefault="004B190A" w:rsidP="004B190A">
      <w:pPr>
        <w:pStyle w:val="EndNoteBibliography"/>
        <w:spacing w:after="0"/>
      </w:pPr>
      <w:r w:rsidRPr="004B190A">
        <w:t>100.</w:t>
      </w:r>
      <w:r w:rsidRPr="004B190A">
        <w:tab/>
        <w:t xml:space="preserve">Darabos, K.;  Hoyt, M. A.; Ford, J. S., Relational processes and psychological adjustment among young adults with cancer: The role of technology-related communication. </w:t>
      </w:r>
      <w:r w:rsidRPr="004B190A">
        <w:rPr>
          <w:i/>
        </w:rPr>
        <w:t xml:space="preserve">Psychooncology </w:t>
      </w:r>
      <w:r w:rsidRPr="004B190A">
        <w:rPr>
          <w:b/>
        </w:rPr>
        <w:t>2019,</w:t>
      </w:r>
      <w:r w:rsidRPr="004B190A">
        <w:t xml:space="preserve"> </w:t>
      </w:r>
      <w:r w:rsidRPr="004B190A">
        <w:rPr>
          <w:i/>
        </w:rPr>
        <w:t>28</w:t>
      </w:r>
      <w:r w:rsidRPr="004B190A">
        <w:t xml:space="preserve"> (12), 2406-2414.</w:t>
      </w:r>
    </w:p>
    <w:p w14:paraId="6627A322" w14:textId="77777777" w:rsidR="004B190A" w:rsidRPr="004B190A" w:rsidRDefault="004B190A" w:rsidP="004B190A">
      <w:pPr>
        <w:pStyle w:val="EndNoteBibliography"/>
        <w:spacing w:after="0"/>
      </w:pPr>
      <w:r w:rsidRPr="004B190A">
        <w:t>101.</w:t>
      </w:r>
      <w:r w:rsidRPr="004B190A">
        <w:tab/>
        <w:t xml:space="preserve">Perez, G. K.;  Salsman, J. M.;  Fladeboe, K.;  Kirchhoff, A. C.;  Park, E. R.; Rosenberg, A. R., Taboo Topics in Adolescent and Young Adult Oncology: Strategies for </w:t>
      </w:r>
      <w:r w:rsidRPr="004B190A">
        <w:lastRenderedPageBreak/>
        <w:t xml:space="preserve">Managing Challenging but Important Conversations Central to Adolescent and Young Adult Cancer Survivorship. </w:t>
      </w:r>
      <w:r w:rsidRPr="004B190A">
        <w:rPr>
          <w:i/>
        </w:rPr>
        <w:t xml:space="preserve">Am Soc Clin Oncol Educ Book </w:t>
      </w:r>
      <w:r w:rsidRPr="004B190A">
        <w:rPr>
          <w:b/>
        </w:rPr>
        <w:t>2020,</w:t>
      </w:r>
      <w:r w:rsidRPr="004B190A">
        <w:t xml:space="preserve"> </w:t>
      </w:r>
      <w:r w:rsidRPr="004B190A">
        <w:rPr>
          <w:i/>
        </w:rPr>
        <w:t>40</w:t>
      </w:r>
      <w:r w:rsidRPr="004B190A">
        <w:t>, 1-15.</w:t>
      </w:r>
    </w:p>
    <w:p w14:paraId="4CAC62B4" w14:textId="77777777" w:rsidR="004B190A" w:rsidRPr="004B190A" w:rsidRDefault="004B190A" w:rsidP="004B190A">
      <w:pPr>
        <w:pStyle w:val="EndNoteBibliography"/>
        <w:spacing w:after="0"/>
      </w:pPr>
      <w:r w:rsidRPr="004B190A">
        <w:t>102.</w:t>
      </w:r>
      <w:r w:rsidRPr="004B190A">
        <w:tab/>
        <w:t xml:space="preserve">Sisk, B. A.;  Fasciano, K.;  Block, S. D.; Mack, J. W., Longitudinal prognostic communication needs of adolescents and young adults with cancer. </w:t>
      </w:r>
      <w:r w:rsidRPr="004B190A">
        <w:rPr>
          <w:i/>
        </w:rPr>
        <w:t xml:space="preserve">Cancer </w:t>
      </w:r>
      <w:r w:rsidRPr="004B190A">
        <w:rPr>
          <w:b/>
        </w:rPr>
        <w:t>2020,</w:t>
      </w:r>
      <w:r w:rsidRPr="004B190A">
        <w:t xml:space="preserve"> </w:t>
      </w:r>
      <w:r w:rsidRPr="004B190A">
        <w:rPr>
          <w:i/>
        </w:rPr>
        <w:t>126</w:t>
      </w:r>
      <w:r w:rsidRPr="004B190A">
        <w:t xml:space="preserve"> (2), 400-407.</w:t>
      </w:r>
    </w:p>
    <w:p w14:paraId="523C00E1" w14:textId="77777777" w:rsidR="004B190A" w:rsidRPr="004B190A" w:rsidRDefault="004B190A" w:rsidP="004B190A">
      <w:pPr>
        <w:pStyle w:val="EndNoteBibliography"/>
        <w:spacing w:after="0"/>
      </w:pPr>
      <w:r w:rsidRPr="004B190A">
        <w:t>103.</w:t>
      </w:r>
      <w:r w:rsidRPr="004B190A">
        <w:tab/>
        <w:t xml:space="preserve">Frederick, N. N.;  Campbell, K.;  Kenney, L. B.;  Moss, K.;  Speckhart, A.; Bober, S. L., Barriers and facilitators to sexual and reproductive health communication between pediatric oncology clinicians and adolescent and young adult patients: The clinician perspective. </w:t>
      </w:r>
      <w:r w:rsidRPr="004B190A">
        <w:rPr>
          <w:i/>
        </w:rPr>
        <w:t xml:space="preserve">Pediatric blood &amp; cancer </w:t>
      </w:r>
      <w:r w:rsidRPr="004B190A">
        <w:rPr>
          <w:b/>
        </w:rPr>
        <w:t>2018,</w:t>
      </w:r>
      <w:r w:rsidRPr="004B190A">
        <w:t xml:space="preserve"> </w:t>
      </w:r>
      <w:r w:rsidRPr="004B190A">
        <w:rPr>
          <w:i/>
        </w:rPr>
        <w:t>65</w:t>
      </w:r>
      <w:r w:rsidRPr="004B190A">
        <w:t xml:space="preserve"> (8), e27087.</w:t>
      </w:r>
    </w:p>
    <w:p w14:paraId="725E0B02" w14:textId="77777777" w:rsidR="004B190A" w:rsidRPr="004B190A" w:rsidRDefault="004B190A" w:rsidP="004B190A">
      <w:pPr>
        <w:pStyle w:val="EndNoteBibliography"/>
        <w:spacing w:after="0"/>
      </w:pPr>
      <w:r w:rsidRPr="004B190A">
        <w:t>104.</w:t>
      </w:r>
      <w:r w:rsidRPr="004B190A">
        <w:tab/>
        <w:t xml:space="preserve">Gorman, J. R.;  Standridge, D.;  Lyons, K. S.;  Elliot, D. L.;  Winters-Stone, K.;  Julian, A. K.;  Weprin, J.;  Storksdieck, M.; Hayes-Lattin, B., Patient-centered communication between adolescent and young adult cancer survivors and their healthcare providers: Identifying research gaps with a scoping review. </w:t>
      </w:r>
      <w:r w:rsidRPr="004B190A">
        <w:rPr>
          <w:i/>
        </w:rPr>
        <w:t xml:space="preserve">Patient Educ Couns </w:t>
      </w:r>
      <w:r w:rsidRPr="004B190A">
        <w:rPr>
          <w:b/>
        </w:rPr>
        <w:t>2018,</w:t>
      </w:r>
      <w:r w:rsidRPr="004B190A">
        <w:t xml:space="preserve"> </w:t>
      </w:r>
      <w:r w:rsidRPr="004B190A">
        <w:rPr>
          <w:i/>
        </w:rPr>
        <w:t>101</w:t>
      </w:r>
      <w:r w:rsidRPr="004B190A">
        <w:t xml:space="preserve"> (2), 185-194.</w:t>
      </w:r>
    </w:p>
    <w:p w14:paraId="43E1717D" w14:textId="77777777" w:rsidR="004B190A" w:rsidRPr="004B190A" w:rsidRDefault="004B190A" w:rsidP="004B190A">
      <w:pPr>
        <w:pStyle w:val="EndNoteBibliography"/>
        <w:spacing w:after="0"/>
      </w:pPr>
      <w:r w:rsidRPr="004B190A">
        <w:t>105.</w:t>
      </w:r>
      <w:r w:rsidRPr="004B190A">
        <w:tab/>
        <w:t xml:space="preserve">Nahata, L.;  Anazodo, A.;  Cherven, B.;  Logan, S.;  Meacham, L. R.;  Meade, C. D.;  Zarnegar-Lumley, S.; Quinn, G. P., Optimizing health literacy to facilitate reproductive health decision-making in adolescent and young adults with cancer. </w:t>
      </w:r>
      <w:r w:rsidRPr="004B190A">
        <w:rPr>
          <w:i/>
        </w:rPr>
        <w:t xml:space="preserve">Pediatric blood &amp; cancer </w:t>
      </w:r>
      <w:r w:rsidRPr="004B190A">
        <w:rPr>
          <w:b/>
        </w:rPr>
        <w:t>2020</w:t>
      </w:r>
      <w:r w:rsidRPr="004B190A">
        <w:t>, e28476.</w:t>
      </w:r>
    </w:p>
    <w:p w14:paraId="737CC875" w14:textId="77777777" w:rsidR="004B190A" w:rsidRPr="004B190A" w:rsidRDefault="004B190A" w:rsidP="004B190A">
      <w:pPr>
        <w:pStyle w:val="EndNoteBibliography"/>
        <w:spacing w:after="0"/>
      </w:pPr>
      <w:r w:rsidRPr="004B190A">
        <w:t>106.</w:t>
      </w:r>
      <w:r w:rsidRPr="004B190A">
        <w:tab/>
        <w:t xml:space="preserve">Frederick, N. N.;  Revette, A.;  Michaud, A.; Bober, S. L., A qualitative study of sexual and reproductive health communication with adolescent and young adult oncology patients. </w:t>
      </w:r>
      <w:r w:rsidRPr="004B190A">
        <w:rPr>
          <w:i/>
        </w:rPr>
        <w:t xml:space="preserve">Pediatric blood &amp; cancer </w:t>
      </w:r>
      <w:r w:rsidRPr="004B190A">
        <w:rPr>
          <w:b/>
        </w:rPr>
        <w:t>2019,</w:t>
      </w:r>
      <w:r w:rsidRPr="004B190A">
        <w:t xml:space="preserve"> </w:t>
      </w:r>
      <w:r w:rsidRPr="004B190A">
        <w:rPr>
          <w:i/>
        </w:rPr>
        <w:t>66</w:t>
      </w:r>
      <w:r w:rsidRPr="004B190A">
        <w:t xml:space="preserve"> (6), e27673.</w:t>
      </w:r>
    </w:p>
    <w:p w14:paraId="2AB09363" w14:textId="77777777" w:rsidR="004B190A" w:rsidRPr="004B190A" w:rsidRDefault="004B190A" w:rsidP="004B190A">
      <w:pPr>
        <w:pStyle w:val="EndNoteBibliography"/>
        <w:spacing w:after="0"/>
      </w:pPr>
      <w:r w:rsidRPr="004B190A">
        <w:t>107.</w:t>
      </w:r>
      <w:r w:rsidRPr="004B190A">
        <w:tab/>
        <w:t xml:space="preserve">Yen, P. H.; Leasure, A. R., Use and Effectiveness of the Teach-Back Method in Patient Education and Health Outcomes. </w:t>
      </w:r>
      <w:r w:rsidRPr="004B190A">
        <w:rPr>
          <w:i/>
        </w:rPr>
        <w:t xml:space="preserve">Federal practitioner : for the health care professionals of the VA, DoD, and PHS </w:t>
      </w:r>
      <w:r w:rsidRPr="004B190A">
        <w:rPr>
          <w:b/>
        </w:rPr>
        <w:t>2019,</w:t>
      </w:r>
      <w:r w:rsidRPr="004B190A">
        <w:t xml:space="preserve"> </w:t>
      </w:r>
      <w:r w:rsidRPr="004B190A">
        <w:rPr>
          <w:i/>
        </w:rPr>
        <w:t>36</w:t>
      </w:r>
      <w:r w:rsidRPr="004B190A">
        <w:t xml:space="preserve"> (6), 284-289.</w:t>
      </w:r>
    </w:p>
    <w:p w14:paraId="1D05BE08" w14:textId="77777777" w:rsidR="004B190A" w:rsidRPr="004B190A" w:rsidRDefault="004B190A" w:rsidP="004B190A">
      <w:pPr>
        <w:pStyle w:val="EndNoteBibliography"/>
        <w:spacing w:after="0"/>
      </w:pPr>
      <w:r w:rsidRPr="004B190A">
        <w:t>108.</w:t>
      </w:r>
      <w:r w:rsidRPr="004B190A">
        <w:tab/>
        <w:t xml:space="preserve">Sjoquist, K. M.; Zalcberg, J. R., Clinical trials- advancing national cancer care. </w:t>
      </w:r>
      <w:r w:rsidRPr="004B190A">
        <w:rPr>
          <w:i/>
        </w:rPr>
        <w:t xml:space="preserve">Cancer Forum </w:t>
      </w:r>
      <w:r w:rsidRPr="004B190A">
        <w:rPr>
          <w:b/>
        </w:rPr>
        <w:t>2013,</w:t>
      </w:r>
      <w:r w:rsidRPr="004B190A">
        <w:t xml:space="preserve"> </w:t>
      </w:r>
      <w:r w:rsidRPr="004B190A">
        <w:rPr>
          <w:i/>
        </w:rPr>
        <w:t>37</w:t>
      </w:r>
      <w:r w:rsidRPr="004B190A">
        <w:t xml:space="preserve"> (1), 80-87.</w:t>
      </w:r>
    </w:p>
    <w:p w14:paraId="1671DA9A" w14:textId="77777777" w:rsidR="004B190A" w:rsidRPr="004B190A" w:rsidRDefault="004B190A" w:rsidP="004B190A">
      <w:pPr>
        <w:pStyle w:val="EndNoteBibliography"/>
        <w:spacing w:after="0"/>
      </w:pPr>
      <w:r w:rsidRPr="004B190A">
        <w:t>109.</w:t>
      </w:r>
      <w:r w:rsidRPr="004B190A">
        <w:tab/>
        <w:t xml:space="preserve">Bleyer, A.;  Tai, E.; Siegel, S., Role of clinical trials in survival progress of American adolescents and young adults with cancer-and lack thereof. </w:t>
      </w:r>
      <w:r w:rsidRPr="004B190A">
        <w:rPr>
          <w:i/>
        </w:rPr>
        <w:t xml:space="preserve">Pediatric blood &amp; cancer </w:t>
      </w:r>
      <w:r w:rsidRPr="004B190A">
        <w:rPr>
          <w:b/>
        </w:rPr>
        <w:t>2018,</w:t>
      </w:r>
      <w:r w:rsidRPr="004B190A">
        <w:t xml:space="preserve"> </w:t>
      </w:r>
      <w:r w:rsidRPr="004B190A">
        <w:rPr>
          <w:i/>
        </w:rPr>
        <w:t>65</w:t>
      </w:r>
      <w:r w:rsidRPr="004B190A">
        <w:t xml:space="preserve"> (8), e27074.</w:t>
      </w:r>
    </w:p>
    <w:p w14:paraId="7900FA89" w14:textId="77777777" w:rsidR="004B190A" w:rsidRPr="004B190A" w:rsidRDefault="004B190A" w:rsidP="004B190A">
      <w:pPr>
        <w:pStyle w:val="EndNoteBibliography"/>
        <w:spacing w:after="0"/>
      </w:pPr>
      <w:r w:rsidRPr="004B190A">
        <w:t>110.</w:t>
      </w:r>
      <w:r w:rsidRPr="004B190A">
        <w:tab/>
        <w:t xml:space="preserve">Unger, J. M.;  Cook, E.;  Tai, E.; Bleyer, A., The Role of Clinical Trial Participation in Cancer Research: Barriers, Evidence, and Strategies. </w:t>
      </w:r>
      <w:r w:rsidRPr="004B190A">
        <w:rPr>
          <w:i/>
        </w:rPr>
        <w:t xml:space="preserve">Am Soc Clin Oncol Educ Book </w:t>
      </w:r>
      <w:r w:rsidRPr="004B190A">
        <w:rPr>
          <w:b/>
        </w:rPr>
        <w:t>2016,</w:t>
      </w:r>
      <w:r w:rsidRPr="004B190A">
        <w:t xml:space="preserve"> </w:t>
      </w:r>
      <w:r w:rsidRPr="004B190A">
        <w:rPr>
          <w:i/>
        </w:rPr>
        <w:t>35</w:t>
      </w:r>
      <w:r w:rsidRPr="004B190A">
        <w:t>, 185-98.</w:t>
      </w:r>
    </w:p>
    <w:p w14:paraId="47108480" w14:textId="77777777" w:rsidR="004B190A" w:rsidRPr="004B190A" w:rsidRDefault="004B190A" w:rsidP="004B190A">
      <w:pPr>
        <w:pStyle w:val="EndNoteBibliography"/>
        <w:spacing w:after="0"/>
      </w:pPr>
      <w:r w:rsidRPr="004B190A">
        <w:t>111.</w:t>
      </w:r>
      <w:r w:rsidRPr="004B190A">
        <w:tab/>
        <w:t xml:space="preserve">Roth, M.;  Mittal, N.;  Saha, A.; Freyer, D. R., The Children's Oncology Group Adolescent and Young Adult Responsible Investigator Network: A New Model for Addressing Site-Level Factors Impacting Clinical Trial Enrollment. </w:t>
      </w:r>
      <w:r w:rsidRPr="004B190A">
        <w:rPr>
          <w:i/>
        </w:rPr>
        <w:t xml:space="preserve">Journal of adolescent and young adult oncology </w:t>
      </w:r>
      <w:r w:rsidRPr="004B190A">
        <w:rPr>
          <w:b/>
        </w:rPr>
        <w:t>2020,</w:t>
      </w:r>
      <w:r w:rsidRPr="004B190A">
        <w:t xml:space="preserve"> </w:t>
      </w:r>
      <w:r w:rsidRPr="004B190A">
        <w:rPr>
          <w:i/>
        </w:rPr>
        <w:t>9</w:t>
      </w:r>
      <w:r w:rsidRPr="004B190A">
        <w:t xml:space="preserve"> (4), 522-527.</w:t>
      </w:r>
    </w:p>
    <w:p w14:paraId="4ABD2265" w14:textId="77777777" w:rsidR="004B190A" w:rsidRPr="004B190A" w:rsidRDefault="004B190A" w:rsidP="004B190A">
      <w:pPr>
        <w:pStyle w:val="EndNoteBibliography"/>
        <w:spacing w:after="0"/>
      </w:pPr>
      <w:r w:rsidRPr="004B190A">
        <w:lastRenderedPageBreak/>
        <w:t>112.</w:t>
      </w:r>
      <w:r w:rsidRPr="004B190A">
        <w:tab/>
        <w:t xml:space="preserve">Wolfson, J. A.;  Richman, J. S.;  Sun, C. L.;  Landier, W.;  Leung, K.;  Smith, E. P.;  O'Donnell, M.; Bhatia, S., Causes of Inferior Outcome in Adolescents and Young Adults with Acute Lymphoblastic Leukemia: Across Oncology Services and Regardless of Clinical Trial Enrollment. </w:t>
      </w:r>
      <w:r w:rsidRPr="004B190A">
        <w:rPr>
          <w:i/>
        </w:rPr>
        <w:t xml:space="preserve">Cancer Epidemiol Biomarkers Prev </w:t>
      </w:r>
      <w:r w:rsidRPr="004B190A">
        <w:rPr>
          <w:b/>
        </w:rPr>
        <w:t>2018,</w:t>
      </w:r>
      <w:r w:rsidRPr="004B190A">
        <w:t xml:space="preserve"> </w:t>
      </w:r>
      <w:r w:rsidRPr="004B190A">
        <w:rPr>
          <w:i/>
        </w:rPr>
        <w:t>27</w:t>
      </w:r>
      <w:r w:rsidRPr="004B190A">
        <w:t xml:space="preserve"> (10), 1133-1141.</w:t>
      </w:r>
    </w:p>
    <w:p w14:paraId="6E347BB5" w14:textId="77777777" w:rsidR="004B190A" w:rsidRPr="004B190A" w:rsidRDefault="004B190A" w:rsidP="004B190A">
      <w:pPr>
        <w:pStyle w:val="EndNoteBibliography"/>
        <w:spacing w:after="0"/>
      </w:pPr>
      <w:r w:rsidRPr="004B190A">
        <w:t>113.</w:t>
      </w:r>
      <w:r w:rsidRPr="004B190A">
        <w:tab/>
        <w:t xml:space="preserve">White, V.;  Skaczkowski, G.;  Anazodo, A.;  Bibby, H.;  Nicholls, W.;  Pinkerton, R.;  Thompson, K.;  Orme, L. M.;  Conyers, R.;  Osborn, M.;  Phillips, M. B.;  Harrup, R.;  Walker, R.; Coory, M., Clinical trial participation by adolescents and young adults with cancer: A continued cause for concern? </w:t>
      </w:r>
      <w:r w:rsidRPr="004B190A">
        <w:rPr>
          <w:i/>
        </w:rPr>
        <w:t xml:space="preserve">Semin Oncol </w:t>
      </w:r>
      <w:r w:rsidRPr="004B190A">
        <w:rPr>
          <w:b/>
        </w:rPr>
        <w:t>2018,</w:t>
      </w:r>
      <w:r w:rsidRPr="004B190A">
        <w:t xml:space="preserve"> </w:t>
      </w:r>
      <w:r w:rsidRPr="004B190A">
        <w:rPr>
          <w:i/>
        </w:rPr>
        <w:t>45</w:t>
      </w:r>
      <w:r w:rsidRPr="004B190A">
        <w:t xml:space="preserve"> (5-6), 275-283.</w:t>
      </w:r>
    </w:p>
    <w:p w14:paraId="5970A730" w14:textId="77777777" w:rsidR="004B190A" w:rsidRPr="004B190A" w:rsidRDefault="004B190A" w:rsidP="004B190A">
      <w:pPr>
        <w:pStyle w:val="EndNoteBibliography"/>
        <w:spacing w:after="0"/>
      </w:pPr>
      <w:r w:rsidRPr="004B190A">
        <w:t>114.</w:t>
      </w:r>
      <w:r w:rsidRPr="004B190A">
        <w:tab/>
        <w:t xml:space="preserve">Thomas, S. M.;  Malvar, J.;  Tran, H. H.;  Shows, J. T.; Freyer, D. R., A prospective comparison of cancer clinical trial availability and enrollment among adolescents/young adults treated at an adult cancer hospital or affiliated children's hospital. </w:t>
      </w:r>
      <w:r w:rsidRPr="004B190A">
        <w:rPr>
          <w:i/>
        </w:rPr>
        <w:t xml:space="preserve">Cancer </w:t>
      </w:r>
      <w:r w:rsidRPr="004B190A">
        <w:rPr>
          <w:b/>
        </w:rPr>
        <w:t>2018,</w:t>
      </w:r>
      <w:r w:rsidRPr="004B190A">
        <w:t xml:space="preserve"> </w:t>
      </w:r>
      <w:r w:rsidRPr="004B190A">
        <w:rPr>
          <w:i/>
        </w:rPr>
        <w:t>124</w:t>
      </w:r>
      <w:r w:rsidRPr="004B190A">
        <w:t xml:space="preserve"> (20), 4064-4071.</w:t>
      </w:r>
    </w:p>
    <w:p w14:paraId="6EC5ABAC" w14:textId="77777777" w:rsidR="004B190A" w:rsidRPr="004B190A" w:rsidRDefault="004B190A" w:rsidP="004B190A">
      <w:pPr>
        <w:pStyle w:val="EndNoteBibliography"/>
        <w:spacing w:after="0"/>
      </w:pPr>
      <w:r w:rsidRPr="004B190A">
        <w:t>115.</w:t>
      </w:r>
      <w:r w:rsidRPr="004B190A">
        <w:tab/>
        <w:t xml:space="preserve">Forcina, V.;  Vakeesan, B.;  Paulo, C.;  Mitchell, L.;  Bell, J. A.;  Tam, S.;  Wang, K.;  Gupta, A. A.; Lewin, J., Perceptions and attitudes toward clinical trials in adolescent and young adults with cancer: a systematic review. </w:t>
      </w:r>
      <w:r w:rsidRPr="004B190A">
        <w:rPr>
          <w:i/>
        </w:rPr>
        <w:t xml:space="preserve">Adolescent health, medicine and therapeutics </w:t>
      </w:r>
      <w:r w:rsidRPr="004B190A">
        <w:rPr>
          <w:b/>
        </w:rPr>
        <w:t>2018,</w:t>
      </w:r>
      <w:r w:rsidRPr="004B190A">
        <w:t xml:space="preserve"> </w:t>
      </w:r>
      <w:r w:rsidRPr="004B190A">
        <w:rPr>
          <w:i/>
        </w:rPr>
        <w:t>9</w:t>
      </w:r>
      <w:r w:rsidRPr="004B190A">
        <w:t>, 87-94.</w:t>
      </w:r>
    </w:p>
    <w:p w14:paraId="4EA2F51E" w14:textId="77777777" w:rsidR="004B190A" w:rsidRPr="004B190A" w:rsidRDefault="004B190A" w:rsidP="004B190A">
      <w:pPr>
        <w:pStyle w:val="EndNoteBibliography"/>
        <w:spacing w:after="0"/>
      </w:pPr>
      <w:r w:rsidRPr="004B190A">
        <w:t>116.</w:t>
      </w:r>
      <w:r w:rsidRPr="004B190A">
        <w:tab/>
        <w:t xml:space="preserve">Friend, B.;  Baweja, A.;  Schiller, G.;  Bergman, J.;  Litwin, M.;  Goldman, J.;  Davies, S.; Casillas, J., Clinical trial enrollment of adolescent and young adult patients with cancer: a systematic review of the literature and proposed solutions. </w:t>
      </w:r>
      <w:r w:rsidRPr="004B190A">
        <w:rPr>
          <w:i/>
        </w:rPr>
        <w:t xml:space="preserve">Clinical Oncology in Adolescents and Young Adults </w:t>
      </w:r>
      <w:r w:rsidRPr="004B190A">
        <w:rPr>
          <w:b/>
        </w:rPr>
        <w:t>2017,</w:t>
      </w:r>
      <w:r w:rsidRPr="004B190A">
        <w:t xml:space="preserve"> </w:t>
      </w:r>
      <w:r w:rsidRPr="004B190A">
        <w:rPr>
          <w:i/>
        </w:rPr>
        <w:t>Volume 6</w:t>
      </w:r>
      <w:r w:rsidRPr="004B190A">
        <w:t>, 51-59.</w:t>
      </w:r>
    </w:p>
    <w:p w14:paraId="3E1BBC2C" w14:textId="77777777" w:rsidR="004B190A" w:rsidRPr="004B190A" w:rsidRDefault="004B190A" w:rsidP="004B190A">
      <w:pPr>
        <w:pStyle w:val="EndNoteBibliography"/>
        <w:spacing w:after="0"/>
      </w:pPr>
      <w:r w:rsidRPr="004B190A">
        <w:t>117.</w:t>
      </w:r>
      <w:r w:rsidRPr="004B190A">
        <w:tab/>
        <w:t xml:space="preserve">Sisk, B. A.;  DuBois, J.;  Kodish, E.;  Wolfe, J.; Feudtner, C., Navigating Decisional Discord: The Pediatrician’s Role When Child and Parents Disagree. </w:t>
      </w:r>
      <w:r w:rsidRPr="004B190A">
        <w:rPr>
          <w:i/>
        </w:rPr>
        <w:t xml:space="preserve">Pediatrics </w:t>
      </w:r>
      <w:r w:rsidRPr="004B190A">
        <w:rPr>
          <w:b/>
        </w:rPr>
        <w:t>2017,</w:t>
      </w:r>
      <w:r w:rsidRPr="004B190A">
        <w:t xml:space="preserve"> </w:t>
      </w:r>
      <w:r w:rsidRPr="004B190A">
        <w:rPr>
          <w:i/>
        </w:rPr>
        <w:t>139</w:t>
      </w:r>
      <w:r w:rsidRPr="004B190A">
        <w:t xml:space="preserve"> (6), e20170234.</w:t>
      </w:r>
    </w:p>
    <w:p w14:paraId="75E2FE04" w14:textId="77777777" w:rsidR="004B190A" w:rsidRPr="004B190A" w:rsidRDefault="004B190A" w:rsidP="004B190A">
      <w:pPr>
        <w:pStyle w:val="EndNoteBibliography"/>
        <w:spacing w:after="0"/>
      </w:pPr>
      <w:r w:rsidRPr="004B190A">
        <w:t>118.</w:t>
      </w:r>
      <w:r w:rsidRPr="004B190A">
        <w:tab/>
        <w:t xml:space="preserve">Pyke-Grimm, K. A.;  Franck, L. S.;  Patterson Kelly, K.;  Halpern-Felsher, B.;  Goldsby, R. E.;  Kleiman, A.; Rehm, R. S., Treatment Decision-Making Involvement in Adolescents and Young Adults With Cancer. </w:t>
      </w:r>
      <w:r w:rsidRPr="004B190A">
        <w:rPr>
          <w:i/>
        </w:rPr>
        <w:t xml:space="preserve">Oncol Nurs Forum </w:t>
      </w:r>
      <w:r w:rsidRPr="004B190A">
        <w:rPr>
          <w:b/>
        </w:rPr>
        <w:t>2019,</w:t>
      </w:r>
      <w:r w:rsidRPr="004B190A">
        <w:t xml:space="preserve"> </w:t>
      </w:r>
      <w:r w:rsidRPr="004B190A">
        <w:rPr>
          <w:i/>
        </w:rPr>
        <w:t>46</w:t>
      </w:r>
      <w:r w:rsidRPr="004B190A">
        <w:t xml:space="preserve"> (1), E22-e37.</w:t>
      </w:r>
    </w:p>
    <w:p w14:paraId="06C2A005" w14:textId="77777777" w:rsidR="004B190A" w:rsidRPr="004B190A" w:rsidRDefault="004B190A" w:rsidP="004B190A">
      <w:pPr>
        <w:pStyle w:val="EndNoteBibliography"/>
        <w:spacing w:after="0"/>
      </w:pPr>
      <w:r w:rsidRPr="004B190A">
        <w:t>119.</w:t>
      </w:r>
      <w:r w:rsidRPr="004B190A">
        <w:tab/>
        <w:t xml:space="preserve">Sisk, B. A.;  Canavera, K.;  Sharma, A.;  Baker, J. N.; Johnson, L. M., Ethical issues in the care of adolescent and young adult oncology patients. </w:t>
      </w:r>
      <w:r w:rsidRPr="004B190A">
        <w:rPr>
          <w:i/>
        </w:rPr>
        <w:t xml:space="preserve">Pediatric blood &amp; cancer </w:t>
      </w:r>
      <w:r w:rsidRPr="004B190A">
        <w:rPr>
          <w:b/>
        </w:rPr>
        <w:t>2019,</w:t>
      </w:r>
      <w:r w:rsidRPr="004B190A">
        <w:t xml:space="preserve"> </w:t>
      </w:r>
      <w:r w:rsidRPr="004B190A">
        <w:rPr>
          <w:i/>
        </w:rPr>
        <w:t>66</w:t>
      </w:r>
      <w:r w:rsidRPr="004B190A">
        <w:t xml:space="preserve"> (5), e27608.</w:t>
      </w:r>
    </w:p>
    <w:p w14:paraId="4B41C9D5" w14:textId="77777777" w:rsidR="004B190A" w:rsidRPr="004B190A" w:rsidRDefault="004B190A" w:rsidP="004B190A">
      <w:pPr>
        <w:pStyle w:val="EndNoteBibliography"/>
        <w:spacing w:after="0"/>
      </w:pPr>
      <w:r w:rsidRPr="004B190A">
        <w:t>120.</w:t>
      </w:r>
      <w:r w:rsidRPr="004B190A">
        <w:tab/>
        <w:t xml:space="preserve">Mack, J. W.;  Fasciano, K. M.; Block, S. D., Adolescent and Young Adult Cancer Patients' Experiences With Treatment Decision-making. </w:t>
      </w:r>
      <w:r w:rsidRPr="004B190A">
        <w:rPr>
          <w:i/>
        </w:rPr>
        <w:t xml:space="preserve">Pediatrics </w:t>
      </w:r>
      <w:r w:rsidRPr="004B190A">
        <w:rPr>
          <w:b/>
        </w:rPr>
        <w:t>2019,</w:t>
      </w:r>
      <w:r w:rsidRPr="004B190A">
        <w:t xml:space="preserve"> </w:t>
      </w:r>
      <w:r w:rsidRPr="004B190A">
        <w:rPr>
          <w:i/>
        </w:rPr>
        <w:t>143</w:t>
      </w:r>
      <w:r w:rsidRPr="004B190A">
        <w:t xml:space="preserve"> (5).</w:t>
      </w:r>
    </w:p>
    <w:p w14:paraId="297F2D1B" w14:textId="77777777" w:rsidR="004B190A" w:rsidRPr="004B190A" w:rsidRDefault="004B190A" w:rsidP="004B190A">
      <w:pPr>
        <w:pStyle w:val="EndNoteBibliography"/>
        <w:spacing w:after="0"/>
      </w:pPr>
      <w:r w:rsidRPr="004B190A">
        <w:t>121.</w:t>
      </w:r>
      <w:r w:rsidRPr="004B190A">
        <w:tab/>
        <w:t xml:space="preserve">Burg, A. J., Body Image and the Female Adolescent Oncology Patient. </w:t>
      </w:r>
      <w:r w:rsidRPr="004B190A">
        <w:rPr>
          <w:i/>
        </w:rPr>
        <w:t xml:space="preserve">Journal of Pediatric Oncology Nursing </w:t>
      </w:r>
      <w:r w:rsidRPr="004B190A">
        <w:rPr>
          <w:b/>
        </w:rPr>
        <w:t>2015,</w:t>
      </w:r>
      <w:r w:rsidRPr="004B190A">
        <w:t xml:space="preserve"> </w:t>
      </w:r>
      <w:r w:rsidRPr="004B190A">
        <w:rPr>
          <w:i/>
        </w:rPr>
        <w:t>33</w:t>
      </w:r>
      <w:r w:rsidRPr="004B190A">
        <w:t xml:space="preserve"> (1), 18-24.</w:t>
      </w:r>
    </w:p>
    <w:p w14:paraId="51176166" w14:textId="77777777" w:rsidR="004B190A" w:rsidRPr="004B190A" w:rsidRDefault="004B190A" w:rsidP="004B190A">
      <w:pPr>
        <w:pStyle w:val="EndNoteBibliography"/>
        <w:spacing w:after="0"/>
      </w:pPr>
      <w:r w:rsidRPr="004B190A">
        <w:t>122.</w:t>
      </w:r>
      <w:r w:rsidRPr="004B190A">
        <w:tab/>
        <w:t xml:space="preserve">Zucchetti, G.;  Bellini, S.;  Bertolotti, M.;  Bona, F.;  Biasin, E.;  Bertorello, N.;  Tirtei, E.; Fagioli, F., Body Image Discomfort of Adolescent and Young Adult Hematologic Cancer Survivors. </w:t>
      </w:r>
      <w:r w:rsidRPr="004B190A">
        <w:rPr>
          <w:i/>
        </w:rPr>
        <w:t xml:space="preserve">Journal of adolescent and young adult oncology </w:t>
      </w:r>
      <w:r w:rsidRPr="004B190A">
        <w:rPr>
          <w:b/>
        </w:rPr>
        <w:t>2017,</w:t>
      </w:r>
      <w:r w:rsidRPr="004B190A">
        <w:t xml:space="preserve"> </w:t>
      </w:r>
      <w:r w:rsidRPr="004B190A">
        <w:rPr>
          <w:i/>
        </w:rPr>
        <w:t>6</w:t>
      </w:r>
      <w:r w:rsidRPr="004B190A">
        <w:t xml:space="preserve"> (2), 377-380.</w:t>
      </w:r>
    </w:p>
    <w:p w14:paraId="14CA2E70" w14:textId="77777777" w:rsidR="004B190A" w:rsidRPr="004B190A" w:rsidRDefault="004B190A" w:rsidP="004B190A">
      <w:pPr>
        <w:pStyle w:val="EndNoteBibliography"/>
        <w:spacing w:after="0"/>
      </w:pPr>
      <w:r w:rsidRPr="004B190A">
        <w:lastRenderedPageBreak/>
        <w:t>123.</w:t>
      </w:r>
      <w:r w:rsidRPr="004B190A">
        <w:tab/>
        <w:t xml:space="preserve">Moore, J. B.;  Canzona, M. R.;  Puccinelli-Ortega, N.;  Little-Greene, D.;  Duckworth, K. E.;  Fingeret, M. C.;  Ip, E. H.;  Sanford, S. D.; Salsman, J. M., A qualitative assessment of body image in adolescents and young adults (AYAs) with cancer. </w:t>
      </w:r>
      <w:r w:rsidRPr="004B190A">
        <w:rPr>
          <w:i/>
        </w:rPr>
        <w:t xml:space="preserve">Psycho-Oncology </w:t>
      </w:r>
      <w:r w:rsidRPr="004B190A">
        <w:rPr>
          <w:b/>
        </w:rPr>
        <w:t>2020,</w:t>
      </w:r>
      <w:r w:rsidRPr="004B190A">
        <w:t xml:space="preserve"> </w:t>
      </w:r>
      <w:r w:rsidRPr="004B190A">
        <w:rPr>
          <w:i/>
        </w:rPr>
        <w:t>n/a</w:t>
      </w:r>
      <w:r w:rsidRPr="004B190A">
        <w:t xml:space="preserve"> (n/a).</w:t>
      </w:r>
    </w:p>
    <w:p w14:paraId="19EC0B73" w14:textId="77777777" w:rsidR="004B190A" w:rsidRPr="004B190A" w:rsidRDefault="004B190A" w:rsidP="004B190A">
      <w:pPr>
        <w:pStyle w:val="EndNoteBibliography"/>
        <w:spacing w:after="0"/>
      </w:pPr>
      <w:r w:rsidRPr="004B190A">
        <w:t>124.</w:t>
      </w:r>
      <w:r w:rsidRPr="004B190A">
        <w:tab/>
        <w:t xml:space="preserve">Lee, M.-Y.;  Mu, P.-F.;  Tsay, S.-F.;  Chou, S.-S.; Chen, Y.-C., The experience of body image of children and adolescents with cancer: A meta-synthesis. </w:t>
      </w:r>
      <w:r w:rsidRPr="004B190A">
        <w:rPr>
          <w:i/>
        </w:rPr>
        <w:t xml:space="preserve">JBI Evidence Synthesis </w:t>
      </w:r>
      <w:r w:rsidRPr="004B190A">
        <w:rPr>
          <w:b/>
        </w:rPr>
        <w:t>2011,</w:t>
      </w:r>
      <w:r w:rsidRPr="004B190A">
        <w:t xml:space="preserve"> </w:t>
      </w:r>
      <w:r w:rsidRPr="004B190A">
        <w:rPr>
          <w:i/>
        </w:rPr>
        <w:t>9</w:t>
      </w:r>
      <w:r w:rsidRPr="004B190A">
        <w:t xml:space="preserve"> (55).</w:t>
      </w:r>
    </w:p>
    <w:p w14:paraId="194AFDD5" w14:textId="77777777" w:rsidR="004B190A" w:rsidRPr="004B190A" w:rsidRDefault="004B190A" w:rsidP="004B190A">
      <w:pPr>
        <w:pStyle w:val="EndNoteBibliography"/>
        <w:spacing w:after="0"/>
      </w:pPr>
      <w:r w:rsidRPr="004B190A">
        <w:t>125.</w:t>
      </w:r>
      <w:r w:rsidRPr="004B190A">
        <w:tab/>
        <w:t xml:space="preserve">Brierley, M.-E. E.;  Sansom-Daly, U. M.;  Baenziger, J.;  McGill, B.; Wakefield, C. E., Impact of physical appearance changes reported by adolescent and young adult cancer survivors: A qualitative analysis. </w:t>
      </w:r>
      <w:r w:rsidRPr="004B190A">
        <w:rPr>
          <w:i/>
        </w:rPr>
        <w:t xml:space="preserve">European Journal of Cancer Care </w:t>
      </w:r>
      <w:r w:rsidRPr="004B190A">
        <w:rPr>
          <w:b/>
        </w:rPr>
        <w:t>2019,</w:t>
      </w:r>
      <w:r w:rsidRPr="004B190A">
        <w:t xml:space="preserve"> </w:t>
      </w:r>
      <w:r w:rsidRPr="004B190A">
        <w:rPr>
          <w:i/>
        </w:rPr>
        <w:t>28</w:t>
      </w:r>
      <w:r w:rsidRPr="004B190A">
        <w:t xml:space="preserve"> (4), e13052.</w:t>
      </w:r>
    </w:p>
    <w:p w14:paraId="60F7808A" w14:textId="77777777" w:rsidR="004B190A" w:rsidRPr="004B190A" w:rsidRDefault="004B190A" w:rsidP="004B190A">
      <w:pPr>
        <w:pStyle w:val="EndNoteBibliography"/>
        <w:spacing w:after="0"/>
      </w:pPr>
      <w:r w:rsidRPr="004B190A">
        <w:t>126.</w:t>
      </w:r>
      <w:r w:rsidRPr="004B190A">
        <w:tab/>
        <w:t xml:space="preserve">Cherven, B.;  Sampson, A.;  Bober, S. L.;  Bingen, K.;  Frederick, N.;  Freyer, D. R.; Quinn, G. P., Sexual health among adolescent and young adult cancer survivors: A scoping review from the Children's Oncology Group Adolescent and Young Adult Oncology Discipline Committee. </w:t>
      </w:r>
      <w:r w:rsidRPr="004B190A">
        <w:rPr>
          <w:i/>
        </w:rPr>
        <w:t xml:space="preserve">CA Cancer J Clin </w:t>
      </w:r>
      <w:r w:rsidRPr="004B190A">
        <w:rPr>
          <w:b/>
        </w:rPr>
        <w:t>2020</w:t>
      </w:r>
      <w:r w:rsidRPr="004B190A">
        <w:t>.</w:t>
      </w:r>
    </w:p>
    <w:p w14:paraId="1063AECF" w14:textId="77777777" w:rsidR="004B190A" w:rsidRPr="004B190A" w:rsidRDefault="004B190A" w:rsidP="004B190A">
      <w:pPr>
        <w:pStyle w:val="EndNoteBibliography"/>
        <w:spacing w:after="0"/>
      </w:pPr>
      <w:r w:rsidRPr="004B190A">
        <w:t>127.</w:t>
      </w:r>
      <w:r w:rsidRPr="004B190A">
        <w:tab/>
        <w:t xml:space="preserve">Barakat, L. P.;  Galtieri, L. R.;  Szalda, D.; Schwartz, L. A., Assessing the psychosocial needs and program preferences of adolescents and young adults with cancer. </w:t>
      </w:r>
      <w:r w:rsidRPr="004B190A">
        <w:rPr>
          <w:i/>
        </w:rPr>
        <w:t xml:space="preserve">Support Care Cancer </w:t>
      </w:r>
      <w:r w:rsidRPr="004B190A">
        <w:rPr>
          <w:b/>
        </w:rPr>
        <w:t>2016,</w:t>
      </w:r>
      <w:r w:rsidRPr="004B190A">
        <w:t xml:space="preserve"> </w:t>
      </w:r>
      <w:r w:rsidRPr="004B190A">
        <w:rPr>
          <w:i/>
        </w:rPr>
        <w:t>24</w:t>
      </w:r>
      <w:r w:rsidRPr="004B190A">
        <w:t xml:space="preserve"> (2), 823-832.</w:t>
      </w:r>
    </w:p>
    <w:p w14:paraId="41A19709" w14:textId="77777777" w:rsidR="004B190A" w:rsidRPr="004B190A" w:rsidRDefault="004B190A" w:rsidP="004B190A">
      <w:pPr>
        <w:pStyle w:val="EndNoteBibliography"/>
        <w:spacing w:after="0"/>
      </w:pPr>
      <w:r w:rsidRPr="004B190A">
        <w:t>128.</w:t>
      </w:r>
      <w:r w:rsidRPr="004B190A">
        <w:tab/>
        <w:t xml:space="preserve">Alderman, E. M.;  Breuner, C. C.; Committee On, A., Unique Needs of the Adolescent. </w:t>
      </w:r>
      <w:r w:rsidRPr="004B190A">
        <w:rPr>
          <w:i/>
        </w:rPr>
        <w:t xml:space="preserve">Pediatrics </w:t>
      </w:r>
      <w:r w:rsidRPr="004B190A">
        <w:rPr>
          <w:b/>
        </w:rPr>
        <w:t>2019,</w:t>
      </w:r>
      <w:r w:rsidRPr="004B190A">
        <w:t xml:space="preserve"> </w:t>
      </w:r>
      <w:r w:rsidRPr="004B190A">
        <w:rPr>
          <w:i/>
        </w:rPr>
        <w:t>144</w:t>
      </w:r>
      <w:r w:rsidRPr="004B190A">
        <w:t xml:space="preserve"> (6), e20193150.</w:t>
      </w:r>
    </w:p>
    <w:p w14:paraId="15C39512" w14:textId="77777777" w:rsidR="004B190A" w:rsidRPr="004B190A" w:rsidRDefault="004B190A" w:rsidP="004B190A">
      <w:pPr>
        <w:pStyle w:val="EndNoteBibliography"/>
        <w:spacing w:after="0"/>
      </w:pPr>
      <w:r w:rsidRPr="004B190A">
        <w:t>129.</w:t>
      </w:r>
      <w:r w:rsidRPr="004B190A">
        <w:tab/>
        <w:t xml:space="preserve">Stanton, A. M.;  Handy, A. B.; Meston, C. M., Sexual function in adolescents and young adults diagnosed with cancer: A systematic review. </w:t>
      </w:r>
      <w:r w:rsidRPr="004B190A">
        <w:rPr>
          <w:i/>
        </w:rPr>
        <w:t xml:space="preserve">Journal of Cancer Survivorship </w:t>
      </w:r>
      <w:r w:rsidRPr="004B190A">
        <w:rPr>
          <w:b/>
        </w:rPr>
        <w:t>2018,</w:t>
      </w:r>
      <w:r w:rsidRPr="004B190A">
        <w:t xml:space="preserve"> </w:t>
      </w:r>
      <w:r w:rsidRPr="004B190A">
        <w:rPr>
          <w:i/>
        </w:rPr>
        <w:t>12</w:t>
      </w:r>
      <w:r w:rsidRPr="004B190A">
        <w:t xml:space="preserve"> (1), 47-63.</w:t>
      </w:r>
    </w:p>
    <w:p w14:paraId="5F7A2710" w14:textId="77777777" w:rsidR="004B190A" w:rsidRPr="004B190A" w:rsidRDefault="004B190A" w:rsidP="004B190A">
      <w:pPr>
        <w:pStyle w:val="EndNoteBibliography"/>
        <w:spacing w:after="0"/>
      </w:pPr>
      <w:r w:rsidRPr="004B190A">
        <w:t>130.</w:t>
      </w:r>
      <w:r w:rsidRPr="004B190A">
        <w:tab/>
        <w:t xml:space="preserve">Dobinson, K. A.;  Hoyt, M. A.;  Seidler, Z. E.;  Beaumont, A. L.;  Hullmann, S. E.; Lawsin, C. R., A Grounded Theory Investigation into the Psychosexual Unmet Needs of Adolescent and Young Adult Cancer Survivors. </w:t>
      </w:r>
      <w:r w:rsidRPr="004B190A">
        <w:rPr>
          <w:i/>
        </w:rPr>
        <w:t xml:space="preserve">Journal of adolescent and young adult oncology </w:t>
      </w:r>
      <w:r w:rsidRPr="004B190A">
        <w:rPr>
          <w:b/>
        </w:rPr>
        <w:t>2016,</w:t>
      </w:r>
      <w:r w:rsidRPr="004B190A">
        <w:t xml:space="preserve"> </w:t>
      </w:r>
      <w:r w:rsidRPr="004B190A">
        <w:rPr>
          <w:i/>
        </w:rPr>
        <w:t>5</w:t>
      </w:r>
      <w:r w:rsidRPr="004B190A">
        <w:t xml:space="preserve"> (2), 135-45.</w:t>
      </w:r>
    </w:p>
    <w:p w14:paraId="42C3AC58" w14:textId="77777777" w:rsidR="004B190A" w:rsidRPr="004B190A" w:rsidRDefault="004B190A" w:rsidP="004B190A">
      <w:pPr>
        <w:pStyle w:val="EndNoteBibliography"/>
        <w:spacing w:after="0"/>
      </w:pPr>
      <w:r w:rsidRPr="004B190A">
        <w:t>131.</w:t>
      </w:r>
      <w:r w:rsidRPr="004B190A">
        <w:tab/>
        <w:t xml:space="preserve">Rosenberg, A. R.;  Bona, K.;  Ketterl, T.;  Wharton, C. M.;  Wolfe, J.; Baker, K. S., Intimacy, Substance Use, and Communication Needs During Cancer Therapy: A Report From the "Resilience in Adolescents and Young Adults" Study. </w:t>
      </w:r>
      <w:r w:rsidRPr="004B190A">
        <w:rPr>
          <w:i/>
        </w:rPr>
        <w:t xml:space="preserve">J Adolesc Health </w:t>
      </w:r>
      <w:r w:rsidRPr="004B190A">
        <w:rPr>
          <w:b/>
        </w:rPr>
        <w:t>2017,</w:t>
      </w:r>
      <w:r w:rsidRPr="004B190A">
        <w:t xml:space="preserve"> </w:t>
      </w:r>
      <w:r w:rsidRPr="004B190A">
        <w:rPr>
          <w:i/>
        </w:rPr>
        <w:t>60</w:t>
      </w:r>
      <w:r w:rsidRPr="004B190A">
        <w:t xml:space="preserve"> (1), 93-99.</w:t>
      </w:r>
    </w:p>
    <w:p w14:paraId="6A0DC7D6" w14:textId="77777777" w:rsidR="004B190A" w:rsidRPr="004B190A" w:rsidRDefault="004B190A" w:rsidP="004B190A">
      <w:pPr>
        <w:pStyle w:val="EndNoteBibliography"/>
        <w:spacing w:after="0"/>
      </w:pPr>
      <w:r w:rsidRPr="004B190A">
        <w:t>132.</w:t>
      </w:r>
      <w:r w:rsidRPr="004B190A">
        <w:tab/>
        <w:t xml:space="preserve">Clarke, M.;  Lewin, J.;  Lazarakis, S.; Thompson, K., Overlooked Minorities: The Intersection of Cancer in Lesbian, Gay, Bisexual, Transgender, and/or Intersex Adolescents and Young Adults. </w:t>
      </w:r>
      <w:r w:rsidRPr="004B190A">
        <w:rPr>
          <w:i/>
        </w:rPr>
        <w:t xml:space="preserve">Journal of adolescent and young adult oncology </w:t>
      </w:r>
      <w:r w:rsidRPr="004B190A">
        <w:rPr>
          <w:b/>
        </w:rPr>
        <w:t>2019,</w:t>
      </w:r>
      <w:r w:rsidRPr="004B190A">
        <w:t xml:space="preserve"> </w:t>
      </w:r>
      <w:r w:rsidRPr="004B190A">
        <w:rPr>
          <w:i/>
        </w:rPr>
        <w:t>8</w:t>
      </w:r>
      <w:r w:rsidRPr="004B190A">
        <w:t xml:space="preserve"> (5), 525-528.</w:t>
      </w:r>
    </w:p>
    <w:p w14:paraId="089FCE05" w14:textId="77777777" w:rsidR="004B190A" w:rsidRPr="004B190A" w:rsidRDefault="004B190A" w:rsidP="004B190A">
      <w:pPr>
        <w:pStyle w:val="EndNoteBibliography"/>
        <w:spacing w:after="0"/>
      </w:pPr>
      <w:r w:rsidRPr="004B190A">
        <w:t>133.</w:t>
      </w:r>
      <w:r w:rsidRPr="004B190A">
        <w:tab/>
        <w:t xml:space="preserve">Alexander, S. C.;  Fortenberry, J. D.;  Pollak, K. I.;  Bravender, T.;  Østbye, T.; Shields, C. G., Physicians Use of Inclusive Sexual Orientation Language During Teenage Annual Visits. </w:t>
      </w:r>
      <w:r w:rsidRPr="004B190A">
        <w:rPr>
          <w:i/>
        </w:rPr>
        <w:t xml:space="preserve">LGBT Health </w:t>
      </w:r>
      <w:r w:rsidRPr="004B190A">
        <w:rPr>
          <w:b/>
        </w:rPr>
        <w:t>2014,</w:t>
      </w:r>
      <w:r w:rsidRPr="004B190A">
        <w:t xml:space="preserve"> </w:t>
      </w:r>
      <w:r w:rsidRPr="004B190A">
        <w:rPr>
          <w:i/>
        </w:rPr>
        <w:t>1</w:t>
      </w:r>
      <w:r w:rsidRPr="004B190A">
        <w:t xml:space="preserve"> (4), 283-91.</w:t>
      </w:r>
    </w:p>
    <w:p w14:paraId="35DFFC6B" w14:textId="77777777" w:rsidR="004B190A" w:rsidRPr="004B190A" w:rsidRDefault="004B190A" w:rsidP="004B190A">
      <w:pPr>
        <w:pStyle w:val="EndNoteBibliography"/>
        <w:spacing w:after="0"/>
      </w:pPr>
      <w:r w:rsidRPr="004B190A">
        <w:lastRenderedPageBreak/>
        <w:t>134.</w:t>
      </w:r>
      <w:r w:rsidRPr="004B190A">
        <w:tab/>
        <w:t xml:space="preserve">Acquati, C.;  Zebrack, B. J.;  Faul, A. C.;  Embry, L.;  Aguilar, C.;  Block, R.;  Hayes-Lattin, B.;  Freyer, D. R.; Cole, S., Sexual functioning among young adult cancer patients: A 2-year longitudinal study. </w:t>
      </w:r>
      <w:r w:rsidRPr="004B190A">
        <w:rPr>
          <w:i/>
        </w:rPr>
        <w:t xml:space="preserve">Cancer </w:t>
      </w:r>
      <w:r w:rsidRPr="004B190A">
        <w:rPr>
          <w:b/>
        </w:rPr>
        <w:t>2018,</w:t>
      </w:r>
      <w:r w:rsidRPr="004B190A">
        <w:t xml:space="preserve"> </w:t>
      </w:r>
      <w:r w:rsidRPr="004B190A">
        <w:rPr>
          <w:i/>
        </w:rPr>
        <w:t>124</w:t>
      </w:r>
      <w:r w:rsidRPr="004B190A">
        <w:t xml:space="preserve"> (2), 398-405.</w:t>
      </w:r>
    </w:p>
    <w:p w14:paraId="340A5213" w14:textId="77777777" w:rsidR="004B190A" w:rsidRPr="004B190A" w:rsidRDefault="004B190A" w:rsidP="004B190A">
      <w:pPr>
        <w:pStyle w:val="EndNoteBibliography"/>
        <w:spacing w:after="0"/>
      </w:pPr>
      <w:r w:rsidRPr="004B190A">
        <w:t>135.</w:t>
      </w:r>
      <w:r w:rsidRPr="004B190A">
        <w:tab/>
        <w:t xml:space="preserve">Mitchell, L.;  Tam, S.;  Lewin, J.;  Srikanthan, A.;  Heck, C.;  Hodgson, D.;  Vakeesan, B.;  Sim, H. W.; Gupta, A., Measuring the Impact of an Adolescent and Young Adult Program on Addressing Patient Care Needs. </w:t>
      </w:r>
      <w:r w:rsidRPr="004B190A">
        <w:rPr>
          <w:i/>
        </w:rPr>
        <w:t xml:space="preserve">Journal of adolescent and young adult oncology </w:t>
      </w:r>
      <w:r w:rsidRPr="004B190A">
        <w:rPr>
          <w:b/>
        </w:rPr>
        <w:t>2018,</w:t>
      </w:r>
      <w:r w:rsidRPr="004B190A">
        <w:t xml:space="preserve"> </w:t>
      </w:r>
      <w:r w:rsidRPr="004B190A">
        <w:rPr>
          <w:i/>
        </w:rPr>
        <w:t>7</w:t>
      </w:r>
      <w:r w:rsidRPr="004B190A">
        <w:t xml:space="preserve"> (5), 612-617.</w:t>
      </w:r>
    </w:p>
    <w:p w14:paraId="58511202" w14:textId="77777777" w:rsidR="004B190A" w:rsidRPr="004B190A" w:rsidRDefault="004B190A" w:rsidP="004B190A">
      <w:pPr>
        <w:pStyle w:val="EndNoteBibliography"/>
        <w:spacing w:after="0"/>
      </w:pPr>
      <w:r w:rsidRPr="004B190A">
        <w:t>136.</w:t>
      </w:r>
      <w:r w:rsidRPr="004B190A">
        <w:tab/>
        <w:t xml:space="preserve">Poorvu, P. D.;  Frazier, A. L.;  Feraco, A. M.;  Manley, P. E.;  Ginsburg, E. S.;  Laufer, M. R.;  LaCasce, A. S.;  Diller, L. R.; Partridge, A. H., Cancer Treatment-Related Infertility: A Critical Review of the Evidence. </w:t>
      </w:r>
      <w:r w:rsidRPr="004B190A">
        <w:rPr>
          <w:i/>
        </w:rPr>
        <w:t xml:space="preserve">JNCI Cancer Spectrum </w:t>
      </w:r>
      <w:r w:rsidRPr="004B190A">
        <w:rPr>
          <w:b/>
        </w:rPr>
        <w:t>2019,</w:t>
      </w:r>
      <w:r w:rsidRPr="004B190A">
        <w:t xml:space="preserve"> </w:t>
      </w:r>
      <w:r w:rsidRPr="004B190A">
        <w:rPr>
          <w:i/>
        </w:rPr>
        <w:t>3</w:t>
      </w:r>
      <w:r w:rsidRPr="004B190A">
        <w:t xml:space="preserve"> (1).</w:t>
      </w:r>
    </w:p>
    <w:p w14:paraId="1242783A" w14:textId="77777777" w:rsidR="004B190A" w:rsidRPr="004B190A" w:rsidRDefault="004B190A" w:rsidP="004B190A">
      <w:pPr>
        <w:pStyle w:val="EndNoteBibliography"/>
        <w:spacing w:after="0"/>
      </w:pPr>
      <w:r w:rsidRPr="004B190A">
        <w:t>137.</w:t>
      </w:r>
      <w:r w:rsidRPr="004B190A">
        <w:tab/>
        <w:t xml:space="preserve">Busnelli, A.;  Vitagliano, A.;  Mensi, L.;  Acerboni, S.;  Bulfoni, A.;  Filippi, F.; Somigliana, E., Fertility in female cancer survivors: a systematic review and meta-analysis. </w:t>
      </w:r>
      <w:r w:rsidRPr="004B190A">
        <w:rPr>
          <w:i/>
        </w:rPr>
        <w:t xml:space="preserve">Reproductive BioMedicine Online </w:t>
      </w:r>
      <w:r w:rsidRPr="004B190A">
        <w:rPr>
          <w:b/>
        </w:rPr>
        <w:t>2020,</w:t>
      </w:r>
      <w:r w:rsidRPr="004B190A">
        <w:t xml:space="preserve"> </w:t>
      </w:r>
      <w:r w:rsidRPr="004B190A">
        <w:rPr>
          <w:i/>
        </w:rPr>
        <w:t>41</w:t>
      </w:r>
      <w:r w:rsidRPr="004B190A">
        <w:t xml:space="preserve"> (1), 96-112.</w:t>
      </w:r>
    </w:p>
    <w:p w14:paraId="012EBC8D" w14:textId="77777777" w:rsidR="004B190A" w:rsidRPr="004B190A" w:rsidRDefault="004B190A" w:rsidP="004B190A">
      <w:pPr>
        <w:pStyle w:val="EndNoteBibliography"/>
        <w:spacing w:after="0"/>
      </w:pPr>
      <w:r w:rsidRPr="004B190A">
        <w:t>138.</w:t>
      </w:r>
      <w:r w:rsidRPr="004B190A">
        <w:tab/>
        <w:t xml:space="preserve">Gerstl, B.;  Sullivan, E.;  Chong, S.;  Chia, D.;  Wand, H.; Anazodo, A., Reproductive Outcomes After a Childhood and Adolescent Young Adult Cancer Diagnosis in Female Cancer Survivors: A Systematic Review and Meta-Analysis. </w:t>
      </w:r>
      <w:r w:rsidRPr="004B190A">
        <w:rPr>
          <w:i/>
        </w:rPr>
        <w:t xml:space="preserve">Journal of adolescent and young adult oncology </w:t>
      </w:r>
      <w:r w:rsidRPr="004B190A">
        <w:rPr>
          <w:b/>
        </w:rPr>
        <w:t>2018,</w:t>
      </w:r>
      <w:r w:rsidRPr="004B190A">
        <w:t xml:space="preserve"> </w:t>
      </w:r>
      <w:r w:rsidRPr="004B190A">
        <w:rPr>
          <w:i/>
        </w:rPr>
        <w:t>7</w:t>
      </w:r>
      <w:r w:rsidRPr="004B190A">
        <w:t xml:space="preserve"> (6), 627-642.</w:t>
      </w:r>
    </w:p>
    <w:p w14:paraId="0808330C" w14:textId="77777777" w:rsidR="004B190A" w:rsidRPr="004B190A" w:rsidRDefault="004B190A" w:rsidP="004B190A">
      <w:pPr>
        <w:pStyle w:val="EndNoteBibliography"/>
        <w:spacing w:after="0"/>
      </w:pPr>
      <w:r w:rsidRPr="004B190A">
        <w:t>139.</w:t>
      </w:r>
      <w:r w:rsidRPr="004B190A">
        <w:tab/>
        <w:t xml:space="preserve">Quinn, G. P.;  Knapp, C.;  Murphy, D.;  Sawczyn, K.; Sender, L., Congruence of reproductive concerns among adolescents with cancer and parents: pilot testing an adapted instrument. </w:t>
      </w:r>
      <w:r w:rsidRPr="004B190A">
        <w:rPr>
          <w:i/>
        </w:rPr>
        <w:t xml:space="preserve">Pediatrics </w:t>
      </w:r>
      <w:r w:rsidRPr="004B190A">
        <w:rPr>
          <w:b/>
        </w:rPr>
        <w:t>2012,</w:t>
      </w:r>
      <w:r w:rsidRPr="004B190A">
        <w:t xml:space="preserve"> </w:t>
      </w:r>
      <w:r w:rsidRPr="004B190A">
        <w:rPr>
          <w:i/>
        </w:rPr>
        <w:t>129</w:t>
      </w:r>
      <w:r w:rsidRPr="004B190A">
        <w:t xml:space="preserve"> (4), e930-e936.</w:t>
      </w:r>
    </w:p>
    <w:p w14:paraId="72872447" w14:textId="77777777" w:rsidR="004B190A" w:rsidRPr="004B190A" w:rsidRDefault="004B190A" w:rsidP="004B190A">
      <w:pPr>
        <w:pStyle w:val="EndNoteBibliography"/>
        <w:spacing w:after="0"/>
      </w:pPr>
      <w:r w:rsidRPr="004B190A">
        <w:t>140.</w:t>
      </w:r>
      <w:r w:rsidRPr="004B190A">
        <w:tab/>
        <w:t xml:space="preserve">Ramphal, R.;  Aubin, S.;  Czaykowski, P.;  De Pauw, S.;  Johnson, A.;  McKillop, S.;  Szwajcer, D.;  Wilkins, K.; Rogers, P., Adolescent and young adult cancer: principles of care. </w:t>
      </w:r>
      <w:r w:rsidRPr="004B190A">
        <w:rPr>
          <w:i/>
        </w:rPr>
        <w:t xml:space="preserve">Current oncology (Toronto, Ont.) </w:t>
      </w:r>
      <w:r w:rsidRPr="004B190A">
        <w:rPr>
          <w:b/>
        </w:rPr>
        <w:t>2016,</w:t>
      </w:r>
      <w:r w:rsidRPr="004B190A">
        <w:t xml:space="preserve"> </w:t>
      </w:r>
      <w:r w:rsidRPr="004B190A">
        <w:rPr>
          <w:i/>
        </w:rPr>
        <w:t>23</w:t>
      </w:r>
      <w:r w:rsidRPr="004B190A">
        <w:t xml:space="preserve"> (3), 204-209.</w:t>
      </w:r>
    </w:p>
    <w:p w14:paraId="1F6696A7" w14:textId="77777777" w:rsidR="004B190A" w:rsidRPr="004B190A" w:rsidRDefault="004B190A" w:rsidP="004B190A">
      <w:pPr>
        <w:pStyle w:val="EndNoteBibliography"/>
        <w:spacing w:after="0"/>
      </w:pPr>
      <w:r w:rsidRPr="004B190A">
        <w:t>141.</w:t>
      </w:r>
      <w:r w:rsidRPr="004B190A">
        <w:tab/>
        <w:t xml:space="preserve">Benedict, C.;  Shuk, E.; Ford, J. S., Fertility Issues in Adolescent and Young Adult Cancer Survivors. </w:t>
      </w:r>
      <w:r w:rsidRPr="004B190A">
        <w:rPr>
          <w:i/>
        </w:rPr>
        <w:t xml:space="preserve">Journal of adolescent and young adult oncology </w:t>
      </w:r>
      <w:r w:rsidRPr="004B190A">
        <w:rPr>
          <w:b/>
        </w:rPr>
        <w:t>2016,</w:t>
      </w:r>
      <w:r w:rsidRPr="004B190A">
        <w:t xml:space="preserve"> </w:t>
      </w:r>
      <w:r w:rsidRPr="004B190A">
        <w:rPr>
          <w:i/>
        </w:rPr>
        <w:t>5</w:t>
      </w:r>
      <w:r w:rsidRPr="004B190A">
        <w:t xml:space="preserve"> (1), 48-57.</w:t>
      </w:r>
    </w:p>
    <w:p w14:paraId="3A6F4457" w14:textId="77777777" w:rsidR="004B190A" w:rsidRPr="004B190A" w:rsidRDefault="004B190A" w:rsidP="004B190A">
      <w:pPr>
        <w:pStyle w:val="EndNoteBibliography"/>
        <w:spacing w:after="0"/>
      </w:pPr>
      <w:r w:rsidRPr="004B190A">
        <w:t>142.</w:t>
      </w:r>
      <w:r w:rsidRPr="004B190A">
        <w:tab/>
        <w:t xml:space="preserve">Logan, S.;  Perz, J.;  Ussher, J. M.;  Peate, M.; Anazodo, A., A systematic review of patient oncofertility support needs in reproductive cancer patients aged 14 to 45 years of age. </w:t>
      </w:r>
      <w:r w:rsidRPr="004B190A">
        <w:rPr>
          <w:b/>
        </w:rPr>
        <w:t>2018,</w:t>
      </w:r>
      <w:r w:rsidRPr="004B190A">
        <w:t xml:space="preserve"> </w:t>
      </w:r>
      <w:r w:rsidRPr="004B190A">
        <w:rPr>
          <w:i/>
        </w:rPr>
        <w:t>27</w:t>
      </w:r>
      <w:r w:rsidRPr="004B190A">
        <w:t xml:space="preserve"> (2), 401-409.</w:t>
      </w:r>
    </w:p>
    <w:p w14:paraId="0AEF895B" w14:textId="77777777" w:rsidR="004B190A" w:rsidRPr="004B190A" w:rsidRDefault="004B190A" w:rsidP="004B190A">
      <w:pPr>
        <w:pStyle w:val="EndNoteBibliography"/>
        <w:spacing w:after="0"/>
      </w:pPr>
      <w:r w:rsidRPr="004B190A">
        <w:t>143.</w:t>
      </w:r>
      <w:r w:rsidRPr="004B190A">
        <w:tab/>
        <w:t xml:space="preserve">Sodergren, S. C.;  Husson, O.;  Robinson, J.;  Rohde, G. E.;  Tomaszewska, I. M.;  Vivat, B.;  Dyar, R.; Darlington, A. S., Systematic review of the health-related quality of life issues facing adolescents and young adults with cancer. </w:t>
      </w:r>
      <w:r w:rsidRPr="004B190A">
        <w:rPr>
          <w:i/>
        </w:rPr>
        <w:t xml:space="preserve">Qual Life Res </w:t>
      </w:r>
      <w:r w:rsidRPr="004B190A">
        <w:rPr>
          <w:b/>
        </w:rPr>
        <w:t>2017,</w:t>
      </w:r>
      <w:r w:rsidRPr="004B190A">
        <w:t xml:space="preserve"> </w:t>
      </w:r>
      <w:r w:rsidRPr="004B190A">
        <w:rPr>
          <w:i/>
        </w:rPr>
        <w:t>26</w:t>
      </w:r>
      <w:r w:rsidRPr="004B190A">
        <w:t xml:space="preserve"> (7), 1659-1672.</w:t>
      </w:r>
    </w:p>
    <w:p w14:paraId="6588E553" w14:textId="77777777" w:rsidR="004B190A" w:rsidRPr="004B190A" w:rsidRDefault="004B190A" w:rsidP="004B190A">
      <w:pPr>
        <w:pStyle w:val="EndNoteBibliography"/>
        <w:spacing w:after="0"/>
      </w:pPr>
      <w:r w:rsidRPr="004B190A">
        <w:t>144.</w:t>
      </w:r>
      <w:r w:rsidRPr="004B190A">
        <w:tab/>
        <w:t xml:space="preserve">Taylor, J. F.; Ott, M. A., Fertility Preservation after a Cancer Diagnosis: A Systematic Review of Adolescents', Parents', and Providers' Perspectives, Experiences, and Preferences. </w:t>
      </w:r>
      <w:r w:rsidRPr="004B190A">
        <w:rPr>
          <w:i/>
        </w:rPr>
        <w:t xml:space="preserve">J Pediatr Adolesc Gynecol </w:t>
      </w:r>
      <w:r w:rsidRPr="004B190A">
        <w:rPr>
          <w:b/>
        </w:rPr>
        <w:t>2016,</w:t>
      </w:r>
      <w:r w:rsidRPr="004B190A">
        <w:t xml:space="preserve"> </w:t>
      </w:r>
      <w:r w:rsidRPr="004B190A">
        <w:rPr>
          <w:i/>
        </w:rPr>
        <w:t>29</w:t>
      </w:r>
      <w:r w:rsidRPr="004B190A">
        <w:t xml:space="preserve"> (6), 585-598.</w:t>
      </w:r>
    </w:p>
    <w:p w14:paraId="59748C0E" w14:textId="77777777" w:rsidR="004B190A" w:rsidRPr="004B190A" w:rsidRDefault="004B190A" w:rsidP="004B190A">
      <w:pPr>
        <w:pStyle w:val="EndNoteBibliography"/>
        <w:spacing w:after="0"/>
      </w:pPr>
      <w:r w:rsidRPr="004B190A">
        <w:lastRenderedPageBreak/>
        <w:t>145.</w:t>
      </w:r>
      <w:r w:rsidRPr="004B190A">
        <w:tab/>
        <w:t xml:space="preserve">Greenzang, K. A.;  Fasciano, K. M.;  Block, S. D.; Mack, J. W., Early information needs of adolescents and young adults about late effects of cancer treatment. </w:t>
      </w:r>
      <w:r w:rsidRPr="004B190A">
        <w:rPr>
          <w:i/>
        </w:rPr>
        <w:t xml:space="preserve">Cancer </w:t>
      </w:r>
      <w:r w:rsidRPr="004B190A">
        <w:rPr>
          <w:b/>
        </w:rPr>
        <w:t>2020,</w:t>
      </w:r>
      <w:r w:rsidRPr="004B190A">
        <w:t xml:space="preserve"> </w:t>
      </w:r>
      <w:r w:rsidRPr="004B190A">
        <w:rPr>
          <w:i/>
        </w:rPr>
        <w:t>126</w:t>
      </w:r>
      <w:r w:rsidRPr="004B190A">
        <w:t xml:space="preserve"> (14), 3281-3288.</w:t>
      </w:r>
    </w:p>
    <w:p w14:paraId="2C8C4B73" w14:textId="77777777" w:rsidR="004B190A" w:rsidRPr="004B190A" w:rsidRDefault="004B190A" w:rsidP="004B190A">
      <w:pPr>
        <w:pStyle w:val="EndNoteBibliography"/>
        <w:spacing w:after="0"/>
      </w:pPr>
      <w:r w:rsidRPr="004B190A">
        <w:t>146.</w:t>
      </w:r>
      <w:r w:rsidRPr="004B190A">
        <w:tab/>
        <w:t xml:space="preserve">Johnson, A. C.;  Mays, D.;  Rehberg, K.;  Shad, A.; Tercyak, K. P., Knowledge and Beliefs About Oncofertility and Associations with Quality of Life Among Adolescent and Young Adult Survivors of Pediatric Cancer. </w:t>
      </w:r>
      <w:r w:rsidRPr="004B190A">
        <w:rPr>
          <w:i/>
        </w:rPr>
        <w:t xml:space="preserve">Journal of adolescent and young adult oncology </w:t>
      </w:r>
      <w:r w:rsidRPr="004B190A">
        <w:rPr>
          <w:b/>
        </w:rPr>
        <w:t>2018,</w:t>
      </w:r>
      <w:r w:rsidRPr="004B190A">
        <w:t xml:space="preserve"> </w:t>
      </w:r>
      <w:r w:rsidRPr="004B190A">
        <w:rPr>
          <w:i/>
        </w:rPr>
        <w:t>7</w:t>
      </w:r>
      <w:r w:rsidRPr="004B190A">
        <w:t xml:space="preserve"> (4), 424-429.</w:t>
      </w:r>
    </w:p>
    <w:p w14:paraId="0BA12FD6" w14:textId="77777777" w:rsidR="004B190A" w:rsidRPr="004B190A" w:rsidRDefault="004B190A" w:rsidP="004B190A">
      <w:pPr>
        <w:pStyle w:val="EndNoteBibliography"/>
        <w:spacing w:after="0"/>
      </w:pPr>
      <w:r w:rsidRPr="004B190A">
        <w:t>147.</w:t>
      </w:r>
      <w:r w:rsidRPr="004B190A">
        <w:tab/>
        <w:t xml:space="preserve">Font-Gonzalez, A.;  Mulder, R. L.;  Loeffen, E. A.;  Byrne, J.;  van Dulmen-den Broeder, E.;  van den Heuvel-Eibrink, M. M.;  Hudson, M. M.;  Kenney, L. B.;  Levine, J. M.;  Tissing, W. J.;  van de Wetering, M. D.; Kremer, L. C., Fertility preservation in children, adolescents, and young adults with cancer: Quality of clinical practice guidelines and variations in recommendations. </w:t>
      </w:r>
      <w:r w:rsidRPr="004B190A">
        <w:rPr>
          <w:i/>
        </w:rPr>
        <w:t xml:space="preserve">Cancer </w:t>
      </w:r>
      <w:r w:rsidRPr="004B190A">
        <w:rPr>
          <w:b/>
        </w:rPr>
        <w:t>2016,</w:t>
      </w:r>
      <w:r w:rsidRPr="004B190A">
        <w:t xml:space="preserve"> </w:t>
      </w:r>
      <w:r w:rsidRPr="004B190A">
        <w:rPr>
          <w:i/>
        </w:rPr>
        <w:t>122</w:t>
      </w:r>
      <w:r w:rsidRPr="004B190A">
        <w:t xml:space="preserve"> (14), 2216-23.</w:t>
      </w:r>
    </w:p>
    <w:p w14:paraId="59BF346A" w14:textId="77777777" w:rsidR="004B190A" w:rsidRPr="004B190A" w:rsidRDefault="004B190A" w:rsidP="004B190A">
      <w:pPr>
        <w:pStyle w:val="EndNoteBibliography"/>
        <w:spacing w:after="0"/>
      </w:pPr>
      <w:r w:rsidRPr="004B190A">
        <w:t>148.</w:t>
      </w:r>
      <w:r w:rsidRPr="004B190A">
        <w:tab/>
        <w:t xml:space="preserve">Vindrola-Padros, C.;  Dyer, K. E.;  Cyrus, J.; Lubker, I. M., Healthcare professionals' views on discussing fertility preservation with young cancer patients: a mixed method systematic review of the literature. </w:t>
      </w:r>
      <w:r w:rsidRPr="004B190A">
        <w:rPr>
          <w:i/>
        </w:rPr>
        <w:t xml:space="preserve">Psychooncology </w:t>
      </w:r>
      <w:r w:rsidRPr="004B190A">
        <w:rPr>
          <w:b/>
        </w:rPr>
        <w:t>2017,</w:t>
      </w:r>
      <w:r w:rsidRPr="004B190A">
        <w:t xml:space="preserve"> </w:t>
      </w:r>
      <w:r w:rsidRPr="004B190A">
        <w:rPr>
          <w:i/>
        </w:rPr>
        <w:t>26</w:t>
      </w:r>
      <w:r w:rsidRPr="004B190A">
        <w:t xml:space="preserve"> (1), 4-14.</w:t>
      </w:r>
    </w:p>
    <w:p w14:paraId="367D3486" w14:textId="77777777" w:rsidR="004B190A" w:rsidRPr="004B190A" w:rsidRDefault="004B190A" w:rsidP="004B190A">
      <w:pPr>
        <w:pStyle w:val="EndNoteBibliography"/>
        <w:spacing w:after="0"/>
      </w:pPr>
      <w:r w:rsidRPr="004B190A">
        <w:t>149.</w:t>
      </w:r>
      <w:r w:rsidRPr="004B190A">
        <w:tab/>
        <w:t xml:space="preserve">Salsman, J. M.;  Yanez, B.;  Smith, K. N.;  Beaumont, J. L.;  Snyder, M. A.;  Barnes, K.; Clayman, M. L., Documentation of Fertility Preservation Discussions for Young Adults With Cancer: Examining Compliance With Treatment Guidelines. </w:t>
      </w:r>
      <w:r w:rsidRPr="004B190A">
        <w:rPr>
          <w:i/>
        </w:rPr>
        <w:t xml:space="preserve">J Natl Compr Canc Netw </w:t>
      </w:r>
      <w:r w:rsidRPr="004B190A">
        <w:rPr>
          <w:b/>
        </w:rPr>
        <w:t>2016,</w:t>
      </w:r>
      <w:r w:rsidRPr="004B190A">
        <w:t xml:space="preserve"> </w:t>
      </w:r>
      <w:r w:rsidRPr="004B190A">
        <w:rPr>
          <w:i/>
        </w:rPr>
        <w:t>14</w:t>
      </w:r>
      <w:r w:rsidRPr="004B190A">
        <w:t xml:space="preserve"> (3), 301-9.</w:t>
      </w:r>
    </w:p>
    <w:p w14:paraId="7B70D39F" w14:textId="77777777" w:rsidR="004B190A" w:rsidRPr="004B190A" w:rsidRDefault="004B190A" w:rsidP="004B190A">
      <w:pPr>
        <w:pStyle w:val="EndNoteBibliography"/>
        <w:spacing w:after="0"/>
      </w:pPr>
      <w:r w:rsidRPr="004B190A">
        <w:t>150.</w:t>
      </w:r>
      <w:r w:rsidRPr="004B190A">
        <w:tab/>
        <w:t xml:space="preserve">Lewin, J.;  Ma, J. M. Z.;  Mitchell, L.;  Tam, S.;  Puri, N.;  Stephens, D.;  Srikanthan, A.;  Bedard, P.;  Razak, A.;  Crump, M.;  Warr, D.;  Giuliani, M.; Gupta, A., The positive effect of a dedicated adolescent and young adult fertility program on the rates of documentation of therapy-associated infertility risk and fertility preservation options. </w:t>
      </w:r>
      <w:r w:rsidRPr="004B190A">
        <w:rPr>
          <w:i/>
        </w:rPr>
        <w:t xml:space="preserve">Support Care Cancer </w:t>
      </w:r>
      <w:r w:rsidRPr="004B190A">
        <w:rPr>
          <w:b/>
        </w:rPr>
        <w:t>2017,</w:t>
      </w:r>
      <w:r w:rsidRPr="004B190A">
        <w:t xml:space="preserve"> </w:t>
      </w:r>
      <w:r w:rsidRPr="004B190A">
        <w:rPr>
          <w:i/>
        </w:rPr>
        <w:t>25</w:t>
      </w:r>
      <w:r w:rsidRPr="004B190A">
        <w:t xml:space="preserve"> (6), 1915-1922.</w:t>
      </w:r>
    </w:p>
    <w:p w14:paraId="473CFD87" w14:textId="77777777" w:rsidR="004B190A" w:rsidRPr="004B190A" w:rsidRDefault="004B190A" w:rsidP="004B190A">
      <w:pPr>
        <w:pStyle w:val="EndNoteBibliography"/>
        <w:spacing w:after="0"/>
      </w:pPr>
      <w:r w:rsidRPr="004B190A">
        <w:t>151.</w:t>
      </w:r>
      <w:r w:rsidRPr="004B190A">
        <w:tab/>
        <w:t xml:space="preserve">Oktay, K.;  Harvey, B. E.;  Partridge, A. H.;  Quinn, G. P.;  Reinecke, J.;  Taylor, H. S.;  Wallace, W. H.;  Wang, E. T.; Loren, A. W., Fertility Preservation in Patients With Cancer: ASCO Clinical Practice Guideline Update. </w:t>
      </w:r>
      <w:r w:rsidRPr="004B190A">
        <w:rPr>
          <w:i/>
        </w:rPr>
        <w:t xml:space="preserve">J Clin Oncol </w:t>
      </w:r>
      <w:r w:rsidRPr="004B190A">
        <w:rPr>
          <w:b/>
        </w:rPr>
        <w:t>2018,</w:t>
      </w:r>
      <w:r w:rsidRPr="004B190A">
        <w:t xml:space="preserve"> </w:t>
      </w:r>
      <w:r w:rsidRPr="004B190A">
        <w:rPr>
          <w:i/>
        </w:rPr>
        <w:t>36</w:t>
      </w:r>
      <w:r w:rsidRPr="004B190A">
        <w:t xml:space="preserve"> (19), 1994-2001.</w:t>
      </w:r>
    </w:p>
    <w:p w14:paraId="521A5E0E" w14:textId="77777777" w:rsidR="004B190A" w:rsidRPr="004B190A" w:rsidRDefault="004B190A" w:rsidP="004B190A">
      <w:pPr>
        <w:pStyle w:val="EndNoteBibliography"/>
        <w:spacing w:after="0"/>
      </w:pPr>
      <w:r w:rsidRPr="004B190A">
        <w:t>152.</w:t>
      </w:r>
      <w:r w:rsidRPr="004B190A">
        <w:tab/>
        <w:t xml:space="preserve">Mulder, R. L.;  Font-Gonzalez, A.;  Green, D. M.;  Loeffen, E. A. H.;  Hudson, M. M.;  Loonen, J.;  Yu, R.;  Ginsberg, J. P.;  Mitchell, R. T.;  Byrne, J.;  Skinner, R.;  Anazodo, A.;  Constine, L. S.;  de Vries, A.;  Jahnukainen, K.;  Lorenzo, A.;  Meissner, A.;  Nahata, L.;  Dinkelman-Smit, M.;  Tournaye, H.;  Haupt, R.;  van den Heuvel-Eibrink, M. M.;  van Santen, H. M.;  van Pelt, A. M. M.;  Dirksen, U.;  den Hartogh, J.;  van Dulmen-den Broeder, E.;  Wallace, W. H.;  Levine, J.;  Tissing, W. J. E.;  Kremer, L. C. M.;  Kenney, L. B.; van de Wetering, M. D., Fertility preservation for male patients with childhood, adolescent, and young adult cancer: recommendations from the PanCareLIFE Consortium and the International Late Effects of Childhood Cancer Guideline Harmonization Group. </w:t>
      </w:r>
      <w:r w:rsidRPr="004B190A">
        <w:rPr>
          <w:i/>
        </w:rPr>
        <w:t xml:space="preserve">Lancet Oncol </w:t>
      </w:r>
      <w:r w:rsidRPr="004B190A">
        <w:rPr>
          <w:b/>
        </w:rPr>
        <w:t>2021,</w:t>
      </w:r>
      <w:r w:rsidRPr="004B190A">
        <w:t xml:space="preserve"> </w:t>
      </w:r>
      <w:r w:rsidRPr="004B190A">
        <w:rPr>
          <w:i/>
        </w:rPr>
        <w:t>22</w:t>
      </w:r>
      <w:r w:rsidRPr="004B190A">
        <w:t xml:space="preserve"> (2), e57-e67.</w:t>
      </w:r>
    </w:p>
    <w:p w14:paraId="4EA87F58" w14:textId="77777777" w:rsidR="004B190A" w:rsidRPr="004B190A" w:rsidRDefault="004B190A" w:rsidP="004B190A">
      <w:pPr>
        <w:pStyle w:val="EndNoteBibliography"/>
        <w:spacing w:after="0"/>
      </w:pPr>
      <w:r w:rsidRPr="004B190A">
        <w:lastRenderedPageBreak/>
        <w:t>153.</w:t>
      </w:r>
      <w:r w:rsidRPr="004B190A">
        <w:tab/>
        <w:t xml:space="preserve">Mulder, R. L.;  Font-Gonzalez, A.;  Hudson, M. M.;  van Santen, H. M.;  Loeffen, E. A. H.;  Burns, K. C.;  Quinn, G. P.;  van Dulmen-den Broeder, E.;  Byrne, J.;  Haupt, R.;  Wallace, W. H.;  van den Heuvel-Eibrink, M. M.;  Anazodo, A.;  Anderson, R. A.;  Barnbrock, A.;  Beck, J. D.;  Bos, A. M. E.;  Demeestere, I.;  Denzer, C.;  Di Iorgi, N.;  Hoefgen, H. R.;  Kebudi, R.;  Lambalk, C.;  Langer, T.;  Meacham, L. R.;  Rodriguez-Wallberg, K.;  Stern, C.;  Stutz-Grunder, E.;  van Dorp, W.;  Veening, M.;  Veldkamp, S.;  van der Meulen, E.;  Constine, L. S.;  Kenney, L. B.;  van de Wetering, M. D.;  Kremer, L. C. M.;  Levine, J.; Tissing, W. J. E., Fertility preservation for female patients with childhood, adolescent, and young adult cancer: recommendations from the PanCareLIFE Consortium and the International Late Effects of Childhood Cancer Guideline Harmonization Group. </w:t>
      </w:r>
      <w:r w:rsidRPr="004B190A">
        <w:rPr>
          <w:i/>
        </w:rPr>
        <w:t xml:space="preserve">Lancet Oncol </w:t>
      </w:r>
      <w:r w:rsidRPr="004B190A">
        <w:rPr>
          <w:b/>
        </w:rPr>
        <w:t>2021,</w:t>
      </w:r>
      <w:r w:rsidRPr="004B190A">
        <w:t xml:space="preserve"> </w:t>
      </w:r>
      <w:r w:rsidRPr="004B190A">
        <w:rPr>
          <w:i/>
        </w:rPr>
        <w:t>22</w:t>
      </w:r>
      <w:r w:rsidRPr="004B190A">
        <w:t xml:space="preserve"> (2), e45-e56.</w:t>
      </w:r>
    </w:p>
    <w:p w14:paraId="434CFA94" w14:textId="77777777" w:rsidR="004B190A" w:rsidRPr="004B190A" w:rsidRDefault="004B190A" w:rsidP="004B190A">
      <w:pPr>
        <w:pStyle w:val="EndNoteBibliography"/>
        <w:spacing w:after="0"/>
      </w:pPr>
      <w:r w:rsidRPr="004B190A">
        <w:t>154.</w:t>
      </w:r>
      <w:r w:rsidRPr="004B190A">
        <w:tab/>
        <w:t xml:space="preserve">McGrady, M. E.; Pai, A. L. H., A Systematic Review of Rates, Outcomes, and Predictors of Medication Non-Adherence Among Adolescents and Young Adults with Cancer. </w:t>
      </w:r>
      <w:r w:rsidRPr="004B190A">
        <w:rPr>
          <w:i/>
        </w:rPr>
        <w:t xml:space="preserve">Journal of adolescent and young adult oncology </w:t>
      </w:r>
      <w:r w:rsidRPr="004B190A">
        <w:rPr>
          <w:b/>
        </w:rPr>
        <w:t>2019,</w:t>
      </w:r>
      <w:r w:rsidRPr="004B190A">
        <w:t xml:space="preserve"> </w:t>
      </w:r>
      <w:r w:rsidRPr="004B190A">
        <w:rPr>
          <w:i/>
        </w:rPr>
        <w:t>8</w:t>
      </w:r>
      <w:r w:rsidRPr="004B190A">
        <w:t xml:space="preserve"> (5), 485-494.</w:t>
      </w:r>
    </w:p>
    <w:p w14:paraId="5D934DD7" w14:textId="77777777" w:rsidR="004B190A" w:rsidRPr="004B190A" w:rsidRDefault="004B190A" w:rsidP="004B190A">
      <w:pPr>
        <w:pStyle w:val="EndNoteBibliography"/>
        <w:spacing w:after="0"/>
      </w:pPr>
      <w:r w:rsidRPr="004B190A">
        <w:t>155.</w:t>
      </w:r>
      <w:r w:rsidRPr="004B190A">
        <w:tab/>
        <w:t xml:space="preserve">Kleinke, A. M.; Classen, C. F., Adolescents and young adults with cancer: aspects of adherence - a questionnaire study. </w:t>
      </w:r>
      <w:r w:rsidRPr="004B190A">
        <w:rPr>
          <w:i/>
        </w:rPr>
        <w:t xml:space="preserve">Adolesc Health Med Ther </w:t>
      </w:r>
      <w:r w:rsidRPr="004B190A">
        <w:rPr>
          <w:b/>
        </w:rPr>
        <w:t>2018,</w:t>
      </w:r>
      <w:r w:rsidRPr="004B190A">
        <w:t xml:space="preserve"> </w:t>
      </w:r>
      <w:r w:rsidRPr="004B190A">
        <w:rPr>
          <w:i/>
        </w:rPr>
        <w:t>9</w:t>
      </w:r>
      <w:r w:rsidRPr="004B190A">
        <w:t>, 77-85.</w:t>
      </w:r>
    </w:p>
    <w:p w14:paraId="1C41A9C9" w14:textId="77777777" w:rsidR="004B190A" w:rsidRPr="004B190A" w:rsidRDefault="004B190A" w:rsidP="004B190A">
      <w:pPr>
        <w:pStyle w:val="EndNoteBibliography"/>
        <w:spacing w:after="0"/>
      </w:pPr>
      <w:r w:rsidRPr="004B190A">
        <w:t>156.</w:t>
      </w:r>
      <w:r w:rsidRPr="004B190A">
        <w:tab/>
        <w:t xml:space="preserve">Barr, R. D.;  Ferrari, A.;  Ries, L.;  Whelan, J.; Bleyer, W. A., Cancer in Adolescents and Young Adults: A Narrative Review of the Current Status and a View of the Future. </w:t>
      </w:r>
      <w:r w:rsidRPr="004B190A">
        <w:rPr>
          <w:i/>
        </w:rPr>
        <w:t xml:space="preserve">JAMA Pediatr </w:t>
      </w:r>
      <w:r w:rsidRPr="004B190A">
        <w:rPr>
          <w:b/>
        </w:rPr>
        <w:t>2016,</w:t>
      </w:r>
      <w:r w:rsidRPr="004B190A">
        <w:t xml:space="preserve"> </w:t>
      </w:r>
      <w:r w:rsidRPr="004B190A">
        <w:rPr>
          <w:i/>
        </w:rPr>
        <w:t>170</w:t>
      </w:r>
      <w:r w:rsidRPr="004B190A">
        <w:t xml:space="preserve"> (5), 495-501.</w:t>
      </w:r>
    </w:p>
    <w:p w14:paraId="3076FAF6" w14:textId="77777777" w:rsidR="004B190A" w:rsidRPr="004B190A" w:rsidRDefault="004B190A" w:rsidP="004B190A">
      <w:pPr>
        <w:pStyle w:val="EndNoteBibliography"/>
        <w:spacing w:after="0"/>
      </w:pPr>
      <w:r w:rsidRPr="004B190A">
        <w:t>157.</w:t>
      </w:r>
      <w:r w:rsidRPr="004B190A">
        <w:tab/>
        <w:t xml:space="preserve">Trevino, K. M.;  Fasciano, K.; Prigerson, H. G., Patient-oncologist alliance, psychosocial well-being, and treatment adherence among young adults with advanced cancer. </w:t>
      </w:r>
      <w:r w:rsidRPr="004B190A">
        <w:rPr>
          <w:i/>
        </w:rPr>
        <w:t xml:space="preserve">J Clin Oncol </w:t>
      </w:r>
      <w:r w:rsidRPr="004B190A">
        <w:rPr>
          <w:b/>
        </w:rPr>
        <w:t>2013,</w:t>
      </w:r>
      <w:r w:rsidRPr="004B190A">
        <w:t xml:space="preserve"> </w:t>
      </w:r>
      <w:r w:rsidRPr="004B190A">
        <w:rPr>
          <w:i/>
        </w:rPr>
        <w:t>31</w:t>
      </w:r>
      <w:r w:rsidRPr="004B190A">
        <w:t xml:space="preserve"> (13), 1683-9.</w:t>
      </w:r>
    </w:p>
    <w:p w14:paraId="0D850D82" w14:textId="77777777" w:rsidR="004B190A" w:rsidRPr="004B190A" w:rsidRDefault="004B190A" w:rsidP="004B190A">
      <w:pPr>
        <w:pStyle w:val="EndNoteBibliography"/>
        <w:spacing w:after="0"/>
      </w:pPr>
      <w:r w:rsidRPr="004B190A">
        <w:t>158.</w:t>
      </w:r>
      <w:r w:rsidRPr="004B190A">
        <w:tab/>
        <w:t xml:space="preserve">Bhatia, S.;  Landier, W.;  Hageman, L.;  Kim, H.;  Chen, Y.;  Crews, K. R.;  Evans, W. E.;  Bostrom, B.;  Casillas, J.;  Dickens, D. S.;  Maloney, K. W.;  Neglia, J. P.;  Ravindranath, Y.;  Ritchey, A. K.;  Wong, F. L.; Relling, M. V., 6MP adherence in a multiracial cohort of children with acute lymphoblastic leukemia: a Children's Oncology Group study. </w:t>
      </w:r>
      <w:r w:rsidRPr="004B190A">
        <w:rPr>
          <w:i/>
        </w:rPr>
        <w:t xml:space="preserve">Blood </w:t>
      </w:r>
      <w:r w:rsidRPr="004B190A">
        <w:rPr>
          <w:b/>
        </w:rPr>
        <w:t>2014,</w:t>
      </w:r>
      <w:r w:rsidRPr="004B190A">
        <w:t xml:space="preserve"> </w:t>
      </w:r>
      <w:r w:rsidRPr="004B190A">
        <w:rPr>
          <w:i/>
        </w:rPr>
        <w:t>124</w:t>
      </w:r>
      <w:r w:rsidRPr="004B190A">
        <w:t xml:space="preserve"> (15), 2345-53.</w:t>
      </w:r>
    </w:p>
    <w:p w14:paraId="48BE4A86" w14:textId="77777777" w:rsidR="004B190A" w:rsidRPr="004B190A" w:rsidRDefault="004B190A" w:rsidP="004B190A">
      <w:pPr>
        <w:pStyle w:val="EndNoteBibliography"/>
        <w:spacing w:after="0"/>
      </w:pPr>
      <w:r w:rsidRPr="004B190A">
        <w:t>159.</w:t>
      </w:r>
      <w:r w:rsidRPr="004B190A">
        <w:tab/>
        <w:t xml:space="preserve">McGrady, M. E.;  Brown, G. A.; Pai, A. L., Medication adherence decision-making among adolescents and young adults with cancer. </w:t>
      </w:r>
      <w:r w:rsidRPr="004B190A">
        <w:rPr>
          <w:i/>
        </w:rPr>
        <w:t xml:space="preserve">European journal of oncology nursing : the official journal of European Oncology Nursing Society </w:t>
      </w:r>
      <w:r w:rsidRPr="004B190A">
        <w:rPr>
          <w:b/>
        </w:rPr>
        <w:t>2016,</w:t>
      </w:r>
      <w:r w:rsidRPr="004B190A">
        <w:t xml:space="preserve"> </w:t>
      </w:r>
      <w:r w:rsidRPr="004B190A">
        <w:rPr>
          <w:i/>
        </w:rPr>
        <w:t>20</w:t>
      </w:r>
      <w:r w:rsidRPr="004B190A">
        <w:t>, 207-14.</w:t>
      </w:r>
    </w:p>
    <w:p w14:paraId="29EB2AB0" w14:textId="77777777" w:rsidR="004B190A" w:rsidRPr="004B190A" w:rsidRDefault="004B190A" w:rsidP="004B190A">
      <w:pPr>
        <w:pStyle w:val="EndNoteBibliography"/>
        <w:spacing w:after="0"/>
      </w:pPr>
      <w:r w:rsidRPr="004B190A">
        <w:t>160.</w:t>
      </w:r>
      <w:r w:rsidRPr="004B190A">
        <w:tab/>
        <w:t xml:space="preserve">Hanghøj, S.; Boisen, K. A., Self-reported barriers to medication adherence among chronically ill adolescents: a systematic review. </w:t>
      </w:r>
      <w:r w:rsidRPr="004B190A">
        <w:rPr>
          <w:i/>
        </w:rPr>
        <w:t xml:space="preserve">J Adolesc Health </w:t>
      </w:r>
      <w:r w:rsidRPr="004B190A">
        <w:rPr>
          <w:b/>
        </w:rPr>
        <w:t>2014,</w:t>
      </w:r>
      <w:r w:rsidRPr="004B190A">
        <w:t xml:space="preserve"> </w:t>
      </w:r>
      <w:r w:rsidRPr="004B190A">
        <w:rPr>
          <w:i/>
        </w:rPr>
        <w:t>54</w:t>
      </w:r>
      <w:r w:rsidRPr="004B190A">
        <w:t xml:space="preserve"> (2), 121-38.</w:t>
      </w:r>
    </w:p>
    <w:p w14:paraId="03938C6A" w14:textId="77777777" w:rsidR="004B190A" w:rsidRPr="004B190A" w:rsidRDefault="004B190A" w:rsidP="004B190A">
      <w:pPr>
        <w:pStyle w:val="EndNoteBibliography"/>
        <w:spacing w:after="0"/>
      </w:pPr>
      <w:r w:rsidRPr="004B190A">
        <w:t>161.</w:t>
      </w:r>
      <w:r w:rsidRPr="004B190A">
        <w:tab/>
        <w:t xml:space="preserve">Carr, E.; Rosengarten, L., Teenagers and Young Adults with Cancer: An Exploration of Factors Contributing to Treatment Adherence. </w:t>
      </w:r>
      <w:r w:rsidRPr="004B190A">
        <w:rPr>
          <w:i/>
        </w:rPr>
        <w:t xml:space="preserve">Journal of Pediatric Oncology Nursing </w:t>
      </w:r>
      <w:r w:rsidRPr="004B190A">
        <w:rPr>
          <w:b/>
        </w:rPr>
        <w:t>2021</w:t>
      </w:r>
      <w:r w:rsidRPr="004B190A">
        <w:t>, 1043454221992302.</w:t>
      </w:r>
    </w:p>
    <w:p w14:paraId="5A5E0529" w14:textId="77777777" w:rsidR="004B190A" w:rsidRPr="004B190A" w:rsidRDefault="004B190A" w:rsidP="004B190A">
      <w:pPr>
        <w:pStyle w:val="EndNoteBibliography"/>
        <w:spacing w:after="0"/>
      </w:pPr>
      <w:r w:rsidRPr="004B190A">
        <w:lastRenderedPageBreak/>
        <w:t>162.</w:t>
      </w:r>
      <w:r w:rsidRPr="004B190A">
        <w:tab/>
        <w:t xml:space="preserve">Puthenpura, V.; Marks, A. M., Clinical Application of Digital Technologies in Adolescent and Young Adult Oncology Supportive Care. </w:t>
      </w:r>
      <w:r w:rsidRPr="004B190A">
        <w:rPr>
          <w:i/>
        </w:rPr>
        <w:t xml:space="preserve">Journal of adolescent and young adult oncology </w:t>
      </w:r>
      <w:r w:rsidRPr="004B190A">
        <w:rPr>
          <w:b/>
        </w:rPr>
        <w:t>2020,</w:t>
      </w:r>
      <w:r w:rsidRPr="004B190A">
        <w:t xml:space="preserve"> </w:t>
      </w:r>
      <w:r w:rsidRPr="004B190A">
        <w:rPr>
          <w:i/>
        </w:rPr>
        <w:t>10</w:t>
      </w:r>
      <w:r w:rsidRPr="004B190A">
        <w:t xml:space="preserve"> (2), 127-130.</w:t>
      </w:r>
    </w:p>
    <w:p w14:paraId="5ED1CB94" w14:textId="77777777" w:rsidR="004B190A" w:rsidRPr="004B190A" w:rsidRDefault="004B190A" w:rsidP="004B190A">
      <w:pPr>
        <w:pStyle w:val="EndNoteBibliography"/>
        <w:spacing w:after="0"/>
      </w:pPr>
      <w:r w:rsidRPr="004B190A">
        <w:t>163.</w:t>
      </w:r>
      <w:r w:rsidRPr="004B190A">
        <w:tab/>
        <w:t xml:space="preserve">Bhatia, S.;  Hageman, L.;  Chen, Y.;  Wong, F. L.;  McQuaid, E. L.;  Duncan, C.;  Mascarenhas, L.;  Freyer, D.;  Mba, N.;  Aristizabal, P.;  Walterhouse, D.;  Lew, G.;  Kempert, P. H.;  Russell, T. B.;  McNall-Knapp, R. Y.;  Jacobs, S.;  Dang, H.;  Raetz, E.;  Relling, M. V.; Landier, W., Effect of a Daily Text Messaging and Directly Supervised Therapy Intervention on Oral Mercaptopurine Adherence in Children With Acute Lymphoblastic Leukemia: A Randomized Clinical Trial. </w:t>
      </w:r>
      <w:r w:rsidRPr="004B190A">
        <w:rPr>
          <w:i/>
        </w:rPr>
        <w:t xml:space="preserve">JAMA network open </w:t>
      </w:r>
      <w:r w:rsidRPr="004B190A">
        <w:rPr>
          <w:b/>
        </w:rPr>
        <w:t>2020,</w:t>
      </w:r>
      <w:r w:rsidRPr="004B190A">
        <w:t xml:space="preserve"> </w:t>
      </w:r>
      <w:r w:rsidRPr="004B190A">
        <w:rPr>
          <w:i/>
        </w:rPr>
        <w:t>3</w:t>
      </w:r>
      <w:r w:rsidRPr="004B190A">
        <w:t xml:space="preserve"> (8), e2014205.</w:t>
      </w:r>
    </w:p>
    <w:p w14:paraId="0E5B7970" w14:textId="77777777" w:rsidR="004B190A" w:rsidRPr="004B190A" w:rsidRDefault="004B190A" w:rsidP="004B190A">
      <w:pPr>
        <w:pStyle w:val="EndNoteBibliography"/>
        <w:spacing w:after="0"/>
      </w:pPr>
      <w:r w:rsidRPr="004B190A">
        <w:t>164.</w:t>
      </w:r>
      <w:r w:rsidRPr="004B190A">
        <w:tab/>
        <w:t xml:space="preserve">Perales, M.-A.;  Drake, E. K.;  Pemmaraju, N.; Wood, W. A., Social Media and the Adolescent and Young Adult (AYA) Patient with Cancer. </w:t>
      </w:r>
      <w:r w:rsidRPr="004B190A">
        <w:rPr>
          <w:i/>
        </w:rPr>
        <w:t xml:space="preserve">Current hematologic malignancy reports </w:t>
      </w:r>
      <w:r w:rsidRPr="004B190A">
        <w:rPr>
          <w:b/>
        </w:rPr>
        <w:t>2016,</w:t>
      </w:r>
      <w:r w:rsidRPr="004B190A">
        <w:t xml:space="preserve"> </w:t>
      </w:r>
      <w:r w:rsidRPr="004B190A">
        <w:rPr>
          <w:i/>
        </w:rPr>
        <w:t>11</w:t>
      </w:r>
      <w:r w:rsidRPr="004B190A">
        <w:t xml:space="preserve"> (6), 449-455.</w:t>
      </w:r>
    </w:p>
    <w:p w14:paraId="31FF5AE9" w14:textId="77777777" w:rsidR="004B190A" w:rsidRPr="004B190A" w:rsidRDefault="004B190A" w:rsidP="004B190A">
      <w:pPr>
        <w:pStyle w:val="EndNoteBibliography"/>
        <w:spacing w:after="0"/>
      </w:pPr>
      <w:r w:rsidRPr="004B190A">
        <w:t>165.</w:t>
      </w:r>
      <w:r w:rsidRPr="004B190A">
        <w:tab/>
        <w:t xml:space="preserve">Ben-Aharon, I.;  Goshen-Lago, T.;  Turgeman, I.;  Fontana, E.;  Smyth, E.; Lordick, F., Young patients with cancer and a digital social network: the voice beyond the clinic. </w:t>
      </w:r>
      <w:r w:rsidRPr="004B190A">
        <w:rPr>
          <w:i/>
        </w:rPr>
        <w:t xml:space="preserve">ESMO Open </w:t>
      </w:r>
      <w:r w:rsidRPr="004B190A">
        <w:rPr>
          <w:b/>
        </w:rPr>
        <w:t>2020,</w:t>
      </w:r>
      <w:r w:rsidRPr="004B190A">
        <w:t xml:space="preserve"> </w:t>
      </w:r>
      <w:r w:rsidRPr="004B190A">
        <w:rPr>
          <w:i/>
        </w:rPr>
        <w:t>5</w:t>
      </w:r>
      <w:r w:rsidRPr="004B190A">
        <w:t xml:space="preserve"> (3), e000651.</w:t>
      </w:r>
    </w:p>
    <w:p w14:paraId="7E593209" w14:textId="77777777" w:rsidR="004B190A" w:rsidRPr="004B190A" w:rsidRDefault="004B190A" w:rsidP="004B190A">
      <w:pPr>
        <w:pStyle w:val="EndNoteBibliography"/>
        <w:spacing w:after="0"/>
      </w:pPr>
      <w:r w:rsidRPr="004B190A">
        <w:t>166.</w:t>
      </w:r>
      <w:r w:rsidRPr="004B190A">
        <w:tab/>
        <w:t xml:space="preserve">Falzone, A. E.;  Brindis, C. D.;  Chren, M. M.;  Junn, A.;  Pagoto, S.;  Wehner, M.; Linos, E., Teens, Tweets, and Tanning Beds: Rethinking the Use of Social Media for Skin Cancer Prevention. </w:t>
      </w:r>
      <w:r w:rsidRPr="004B190A">
        <w:rPr>
          <w:i/>
        </w:rPr>
        <w:t xml:space="preserve">Am J Prev Med </w:t>
      </w:r>
      <w:r w:rsidRPr="004B190A">
        <w:rPr>
          <w:b/>
        </w:rPr>
        <w:t>2017,</w:t>
      </w:r>
      <w:r w:rsidRPr="004B190A">
        <w:t xml:space="preserve"> </w:t>
      </w:r>
      <w:r w:rsidRPr="004B190A">
        <w:rPr>
          <w:i/>
        </w:rPr>
        <w:t>53</w:t>
      </w:r>
      <w:r w:rsidRPr="004B190A">
        <w:t xml:space="preserve"> (3s1), S86-s94.</w:t>
      </w:r>
    </w:p>
    <w:p w14:paraId="48AF06AB" w14:textId="77777777" w:rsidR="004B190A" w:rsidRPr="004B190A" w:rsidRDefault="004B190A" w:rsidP="004B190A">
      <w:pPr>
        <w:pStyle w:val="EndNoteBibliography"/>
        <w:spacing w:after="0"/>
      </w:pPr>
      <w:r w:rsidRPr="004B190A">
        <w:t>167.</w:t>
      </w:r>
      <w:r w:rsidRPr="004B190A">
        <w:tab/>
        <w:t xml:space="preserve">Devine, K. A.;  Viola, A. S.;  Coups, E. J.; Wu, Y. P., Digital Health Interventions for Adolescent and Young Adult Cancer Survivors. </w:t>
      </w:r>
      <w:r w:rsidRPr="004B190A">
        <w:rPr>
          <w:i/>
        </w:rPr>
        <w:t xml:space="preserve">JCO Clinical Cancer Informatics </w:t>
      </w:r>
      <w:r w:rsidRPr="004B190A">
        <w:rPr>
          <w:b/>
        </w:rPr>
        <w:t>2018,</w:t>
      </w:r>
      <w:r w:rsidRPr="004B190A">
        <w:t xml:space="preserve">  (2), 1-15.</w:t>
      </w:r>
    </w:p>
    <w:p w14:paraId="5285192B" w14:textId="77777777" w:rsidR="004B190A" w:rsidRPr="004B190A" w:rsidRDefault="004B190A" w:rsidP="004B190A">
      <w:pPr>
        <w:pStyle w:val="EndNoteBibliography"/>
        <w:spacing w:after="0"/>
      </w:pPr>
      <w:r w:rsidRPr="004B190A">
        <w:t>168.</w:t>
      </w:r>
      <w:r w:rsidRPr="004B190A">
        <w:tab/>
        <w:t xml:space="preserve">Walton, A. L.;  Albrecht, T. A.;  Lux, L.; Judge Santacroce, S., Social Media: Support for Survivors and Young Adults With Cancer. </w:t>
      </w:r>
      <w:r w:rsidRPr="004B190A">
        <w:rPr>
          <w:i/>
        </w:rPr>
        <w:t xml:space="preserve">Clin J Oncol Nurs </w:t>
      </w:r>
      <w:r w:rsidRPr="004B190A">
        <w:rPr>
          <w:b/>
        </w:rPr>
        <w:t>2017,</w:t>
      </w:r>
      <w:r w:rsidRPr="004B190A">
        <w:t xml:space="preserve"> </w:t>
      </w:r>
      <w:r w:rsidRPr="004B190A">
        <w:rPr>
          <w:i/>
        </w:rPr>
        <w:t>21</w:t>
      </w:r>
      <w:r w:rsidRPr="004B190A">
        <w:t xml:space="preserve"> (5), 537-540.</w:t>
      </w:r>
    </w:p>
    <w:p w14:paraId="4A74B205" w14:textId="77777777" w:rsidR="004B190A" w:rsidRPr="004B190A" w:rsidRDefault="004B190A" w:rsidP="004B190A">
      <w:pPr>
        <w:pStyle w:val="EndNoteBibliography"/>
        <w:spacing w:after="0"/>
      </w:pPr>
      <w:r w:rsidRPr="004B190A">
        <w:t>169.</w:t>
      </w:r>
      <w:r w:rsidRPr="004B190A">
        <w:tab/>
        <w:t xml:space="preserve">John, A.;  Glendenning, A. C.;  Marchant, A.;  Montgomery, P.;  Stewart, A.;  Wood, S.;  Lloyd, K.; Hawton, K., Self-Harm, Suicidal Behaviours, and Cyberbullying in Children and Young People: Systematic Review. </w:t>
      </w:r>
      <w:r w:rsidRPr="004B190A">
        <w:rPr>
          <w:i/>
        </w:rPr>
        <w:t xml:space="preserve">J Med Internet Res </w:t>
      </w:r>
      <w:r w:rsidRPr="004B190A">
        <w:rPr>
          <w:b/>
        </w:rPr>
        <w:t>2018,</w:t>
      </w:r>
      <w:r w:rsidRPr="004B190A">
        <w:t xml:space="preserve"> </w:t>
      </w:r>
      <w:r w:rsidRPr="004B190A">
        <w:rPr>
          <w:i/>
        </w:rPr>
        <w:t>20</w:t>
      </w:r>
      <w:r w:rsidRPr="004B190A">
        <w:t xml:space="preserve"> (4), e129.</w:t>
      </w:r>
    </w:p>
    <w:p w14:paraId="67404BAC" w14:textId="77777777" w:rsidR="004B190A" w:rsidRPr="004B190A" w:rsidRDefault="004B190A" w:rsidP="004B190A">
      <w:pPr>
        <w:pStyle w:val="EndNoteBibliography"/>
        <w:spacing w:after="0"/>
      </w:pPr>
      <w:r w:rsidRPr="004B190A">
        <w:t>170.</w:t>
      </w:r>
      <w:r w:rsidRPr="004B190A">
        <w:tab/>
        <w:t xml:space="preserve">Mori, C.;  Temple, J. R.;  Browne, D.; Madigan, S., Association of Sexting With Sexual Behaviors and Mental Health Among Adolescents: A Systematic Review and Meta-analysis. </w:t>
      </w:r>
      <w:r w:rsidRPr="004B190A">
        <w:rPr>
          <w:i/>
        </w:rPr>
        <w:t xml:space="preserve">JAMA Pediatrics </w:t>
      </w:r>
      <w:r w:rsidRPr="004B190A">
        <w:rPr>
          <w:b/>
        </w:rPr>
        <w:t>2019,</w:t>
      </w:r>
      <w:r w:rsidRPr="004B190A">
        <w:t xml:space="preserve"> </w:t>
      </w:r>
      <w:r w:rsidRPr="004B190A">
        <w:rPr>
          <w:i/>
        </w:rPr>
        <w:t>173</w:t>
      </w:r>
      <w:r w:rsidRPr="004B190A">
        <w:t xml:space="preserve"> (8), 770-779.</w:t>
      </w:r>
    </w:p>
    <w:p w14:paraId="36CBAA80" w14:textId="77777777" w:rsidR="004B190A" w:rsidRPr="004B190A" w:rsidRDefault="004B190A" w:rsidP="004B190A">
      <w:pPr>
        <w:pStyle w:val="EndNoteBibliography"/>
        <w:spacing w:after="0"/>
      </w:pPr>
      <w:r w:rsidRPr="004B190A">
        <w:t>171.</w:t>
      </w:r>
      <w:r w:rsidRPr="004B190A">
        <w:tab/>
        <w:t xml:space="preserve">Gower, A. L.;  Rider, G. N.;  McMorris, B. J.; Eisenberg, M. E., Bullying Victimization among LGBTQ Youth: Current and Future Directions. </w:t>
      </w:r>
      <w:r w:rsidRPr="004B190A">
        <w:rPr>
          <w:i/>
        </w:rPr>
        <w:t xml:space="preserve">Curr Sex Health Rep </w:t>
      </w:r>
      <w:r w:rsidRPr="004B190A">
        <w:rPr>
          <w:b/>
        </w:rPr>
        <w:t>2018,</w:t>
      </w:r>
      <w:r w:rsidRPr="004B190A">
        <w:t xml:space="preserve"> </w:t>
      </w:r>
      <w:r w:rsidRPr="004B190A">
        <w:rPr>
          <w:i/>
        </w:rPr>
        <w:t>10</w:t>
      </w:r>
      <w:r w:rsidRPr="004B190A">
        <w:t xml:space="preserve"> (4), 246-254.</w:t>
      </w:r>
    </w:p>
    <w:p w14:paraId="463371E0" w14:textId="77777777" w:rsidR="004B190A" w:rsidRPr="004B190A" w:rsidRDefault="004B190A" w:rsidP="004B190A">
      <w:pPr>
        <w:pStyle w:val="EndNoteBibliography"/>
        <w:spacing w:after="0"/>
      </w:pPr>
      <w:r w:rsidRPr="004B190A">
        <w:t>172.</w:t>
      </w:r>
      <w:r w:rsidRPr="004B190A">
        <w:tab/>
        <w:t xml:space="preserve">Asvat, Y.;  King, A. C.;  Smith, L. J.;  Lin, X.;  Hedeker, D.; Henderson, T. O., Substance use behaviors in adolescent and young adult cancer patients: Associations with mental and physical health. </w:t>
      </w:r>
      <w:r w:rsidRPr="004B190A">
        <w:rPr>
          <w:i/>
        </w:rPr>
        <w:t xml:space="preserve">Psychooncology </w:t>
      </w:r>
      <w:r w:rsidRPr="004B190A">
        <w:rPr>
          <w:b/>
        </w:rPr>
        <w:t>2020,</w:t>
      </w:r>
      <w:r w:rsidRPr="004B190A">
        <w:t xml:space="preserve"> </w:t>
      </w:r>
      <w:r w:rsidRPr="004B190A">
        <w:rPr>
          <w:i/>
        </w:rPr>
        <w:t>29</w:t>
      </w:r>
      <w:r w:rsidRPr="004B190A">
        <w:t xml:space="preserve"> (6), 1068-1076.</w:t>
      </w:r>
    </w:p>
    <w:p w14:paraId="4EF69451" w14:textId="77777777" w:rsidR="004B190A" w:rsidRPr="004B190A" w:rsidRDefault="004B190A" w:rsidP="004B190A">
      <w:pPr>
        <w:pStyle w:val="EndNoteBibliography"/>
        <w:spacing w:after="0"/>
      </w:pPr>
      <w:r w:rsidRPr="004B190A">
        <w:lastRenderedPageBreak/>
        <w:t>173.</w:t>
      </w:r>
      <w:r w:rsidRPr="004B190A">
        <w:tab/>
        <w:t xml:space="preserve">Slade, T.;  Johnston, A.;  Teesson, M.;  Whiteford, H.;  Burgess, P.;  Pirkis, J.; Saw, S., The Mental Health of Australians 2. Report on the 2007 National Survey of Mental Health and Wellbeing. Department of Health and Ageing, Ed. Canberra, </w:t>
      </w:r>
      <w:r w:rsidRPr="00F14D84">
        <w:rPr>
          <w:b/>
          <w:bCs/>
        </w:rPr>
        <w:t>2009.</w:t>
      </w:r>
    </w:p>
    <w:p w14:paraId="23600077" w14:textId="77777777" w:rsidR="004B190A" w:rsidRPr="004B190A" w:rsidRDefault="004B190A" w:rsidP="004B190A">
      <w:pPr>
        <w:pStyle w:val="EndNoteBibliography"/>
        <w:spacing w:after="0"/>
      </w:pPr>
      <w:r w:rsidRPr="004B190A">
        <w:t>174.</w:t>
      </w:r>
      <w:r w:rsidRPr="004B190A">
        <w:tab/>
        <w:t xml:space="preserve">Cappelli, C.;  Miller, K. A.;  Ritt-Olson, A.;  Pentz, M. A.;  Salahpour, S.; Milam, J. E., Binge Drinking, Tobacco, and Marijuana Use Among Young Adult Childhood Cancer Survivors: A Longitudinal Study. </w:t>
      </w:r>
      <w:r w:rsidRPr="004B190A">
        <w:rPr>
          <w:i/>
        </w:rPr>
        <w:t xml:space="preserve">Journal of Pediatric Oncology Nursing </w:t>
      </w:r>
      <w:r w:rsidRPr="004B190A">
        <w:rPr>
          <w:b/>
        </w:rPr>
        <w:t>2021</w:t>
      </w:r>
      <w:r w:rsidRPr="004B190A">
        <w:t>, 10434542211011036.</w:t>
      </w:r>
    </w:p>
    <w:p w14:paraId="58827CF6" w14:textId="77777777" w:rsidR="004B190A" w:rsidRPr="004B190A" w:rsidRDefault="004B190A" w:rsidP="004B190A">
      <w:pPr>
        <w:pStyle w:val="EndNoteBibliography"/>
        <w:spacing w:after="0"/>
      </w:pPr>
      <w:r w:rsidRPr="004B190A">
        <w:t>175.</w:t>
      </w:r>
      <w:r w:rsidRPr="004B190A">
        <w:tab/>
        <w:t xml:space="preserve">Yusufov, M.;  Braun, I. M.; Pirl, W. F., A systematic review of substance use and substance use disorders in patients with cancer. </w:t>
      </w:r>
      <w:r w:rsidRPr="004B190A">
        <w:rPr>
          <w:i/>
        </w:rPr>
        <w:t xml:space="preserve">Gen Hosp Psychiatry </w:t>
      </w:r>
      <w:r w:rsidRPr="004B190A">
        <w:rPr>
          <w:b/>
        </w:rPr>
        <w:t>2019,</w:t>
      </w:r>
      <w:r w:rsidRPr="004B190A">
        <w:t xml:space="preserve"> </w:t>
      </w:r>
      <w:r w:rsidRPr="004B190A">
        <w:rPr>
          <w:i/>
        </w:rPr>
        <w:t>60</w:t>
      </w:r>
      <w:r w:rsidRPr="004B190A">
        <w:t>, 128-136.</w:t>
      </w:r>
    </w:p>
    <w:p w14:paraId="6EECEA4A" w14:textId="77777777" w:rsidR="004B190A" w:rsidRPr="004B190A" w:rsidRDefault="004B190A" w:rsidP="004B190A">
      <w:pPr>
        <w:pStyle w:val="EndNoteBibliography"/>
        <w:spacing w:after="0"/>
      </w:pPr>
      <w:r w:rsidRPr="004B190A">
        <w:t>176.</w:t>
      </w:r>
      <w:r w:rsidRPr="004B190A">
        <w:tab/>
        <w:t xml:space="preserve">Hollen, P. J.;  OʼLaughlen, M. C.;  Hellems, M. A.;  Hinton, I. D.;  Xin, W.; Patrie, J. T., Comparison of two cohorts of medically at-risk adolescents engaging in substance use (cancer survivors and asthmatics): Clinical predictors for monitoring care. </w:t>
      </w:r>
      <w:r w:rsidRPr="004B190A">
        <w:rPr>
          <w:i/>
        </w:rPr>
        <w:t xml:space="preserve">J Am Assoc Nurse Pract </w:t>
      </w:r>
      <w:r w:rsidRPr="004B190A">
        <w:rPr>
          <w:b/>
        </w:rPr>
        <w:t>2019,</w:t>
      </w:r>
      <w:r w:rsidRPr="004B190A">
        <w:t xml:space="preserve"> </w:t>
      </w:r>
      <w:r w:rsidRPr="004B190A">
        <w:rPr>
          <w:i/>
        </w:rPr>
        <w:t>31</w:t>
      </w:r>
      <w:r w:rsidRPr="004B190A">
        <w:t xml:space="preserve"> (9), 513-521.</w:t>
      </w:r>
    </w:p>
    <w:p w14:paraId="068B86F4" w14:textId="77777777" w:rsidR="004B190A" w:rsidRPr="004B190A" w:rsidRDefault="004B190A" w:rsidP="004B190A">
      <w:pPr>
        <w:pStyle w:val="EndNoteBibliography"/>
        <w:spacing w:after="0"/>
      </w:pPr>
      <w:r w:rsidRPr="004B190A">
        <w:t>177.</w:t>
      </w:r>
      <w:r w:rsidRPr="004B190A">
        <w:tab/>
        <w:t xml:space="preserve">Bell, K., Remaking the self: trauma, teachable moments, and the biopolitics of cancer survivorship. </w:t>
      </w:r>
      <w:r w:rsidRPr="004B190A">
        <w:rPr>
          <w:i/>
        </w:rPr>
        <w:t xml:space="preserve">Culture, medicine and psychiatry </w:t>
      </w:r>
      <w:r w:rsidRPr="004B190A">
        <w:rPr>
          <w:b/>
        </w:rPr>
        <w:t>2012,</w:t>
      </w:r>
      <w:r w:rsidRPr="004B190A">
        <w:t xml:space="preserve"> </w:t>
      </w:r>
      <w:r w:rsidRPr="004B190A">
        <w:rPr>
          <w:i/>
        </w:rPr>
        <w:t>36</w:t>
      </w:r>
      <w:r w:rsidRPr="004B190A">
        <w:t xml:space="preserve"> (4), 584-600.</w:t>
      </w:r>
    </w:p>
    <w:p w14:paraId="74F25115" w14:textId="77777777" w:rsidR="004B190A" w:rsidRPr="004B190A" w:rsidRDefault="004B190A" w:rsidP="004B190A">
      <w:pPr>
        <w:pStyle w:val="EndNoteBibliography"/>
        <w:spacing w:after="0"/>
      </w:pPr>
      <w:r w:rsidRPr="004B190A">
        <w:t>178.</w:t>
      </w:r>
      <w:r w:rsidRPr="004B190A">
        <w:tab/>
        <w:t xml:space="preserve">Sawyer, S. M.;  McNeil, R.;  Thompson, K.;  Orme, L. M.; McCarthy, M., Developmentally appropriate care for adolescents and young adults with cancer: how well is Australia doing? </w:t>
      </w:r>
      <w:r w:rsidRPr="004B190A">
        <w:rPr>
          <w:i/>
        </w:rPr>
        <w:t xml:space="preserve">Support Care Cancer </w:t>
      </w:r>
      <w:r w:rsidRPr="004B190A">
        <w:rPr>
          <w:b/>
        </w:rPr>
        <w:t>2019,</w:t>
      </w:r>
      <w:r w:rsidRPr="004B190A">
        <w:t xml:space="preserve"> </w:t>
      </w:r>
      <w:r w:rsidRPr="004B190A">
        <w:rPr>
          <w:i/>
        </w:rPr>
        <w:t>27</w:t>
      </w:r>
      <w:r w:rsidRPr="004B190A">
        <w:t xml:space="preserve"> (5), 1783-1792.</w:t>
      </w:r>
    </w:p>
    <w:p w14:paraId="7CC5DB19" w14:textId="77777777" w:rsidR="004B190A" w:rsidRPr="004B190A" w:rsidRDefault="004B190A" w:rsidP="004B190A">
      <w:pPr>
        <w:pStyle w:val="EndNoteBibliography"/>
        <w:spacing w:after="0"/>
      </w:pPr>
      <w:r w:rsidRPr="004B190A">
        <w:t>179.</w:t>
      </w:r>
      <w:r w:rsidRPr="004B190A">
        <w:tab/>
        <w:t xml:space="preserve">Lea, S.;  Gibson, F.; Taylor, R. M., The culture of young people's cancer care: A narrative review and synthesis of the UK literature. </w:t>
      </w:r>
      <w:r w:rsidRPr="004B190A">
        <w:rPr>
          <w:i/>
        </w:rPr>
        <w:t xml:space="preserve">European Journal of Cancer Care </w:t>
      </w:r>
      <w:r w:rsidRPr="004B190A">
        <w:rPr>
          <w:b/>
        </w:rPr>
        <w:t>2019,</w:t>
      </w:r>
      <w:r w:rsidRPr="004B190A">
        <w:t xml:space="preserve"> </w:t>
      </w:r>
      <w:r w:rsidRPr="004B190A">
        <w:rPr>
          <w:i/>
        </w:rPr>
        <w:t>28</w:t>
      </w:r>
      <w:r w:rsidRPr="004B190A">
        <w:t xml:space="preserve"> (3), e13099.</w:t>
      </w:r>
    </w:p>
    <w:p w14:paraId="5A6425B7" w14:textId="77777777" w:rsidR="004B190A" w:rsidRPr="004B190A" w:rsidRDefault="004B190A" w:rsidP="004B190A">
      <w:pPr>
        <w:pStyle w:val="EndNoteBibliography"/>
        <w:spacing w:after="0"/>
      </w:pPr>
      <w:r w:rsidRPr="004B190A">
        <w:t>180.</w:t>
      </w:r>
      <w:r w:rsidRPr="004B190A">
        <w:tab/>
        <w:t xml:space="preserve">Peditto, K.;  Shepley, M.;  Sachs, N.;  Mendle, J.; Burrow, A., Inadequacy and impact of facility design for adolescents and young adults with cancer. </w:t>
      </w:r>
      <w:r w:rsidRPr="004B190A">
        <w:rPr>
          <w:i/>
        </w:rPr>
        <w:t xml:space="preserve">Journal of Environmental Psychology </w:t>
      </w:r>
      <w:r w:rsidRPr="004B190A">
        <w:rPr>
          <w:b/>
        </w:rPr>
        <w:t>2020,</w:t>
      </w:r>
      <w:r w:rsidRPr="004B190A">
        <w:t xml:space="preserve"> </w:t>
      </w:r>
      <w:r w:rsidRPr="004B190A">
        <w:rPr>
          <w:i/>
        </w:rPr>
        <w:t>69</w:t>
      </w:r>
      <w:r w:rsidRPr="004B190A">
        <w:t>, 101418.</w:t>
      </w:r>
    </w:p>
    <w:p w14:paraId="1A4CB3B0" w14:textId="77777777" w:rsidR="004B190A" w:rsidRPr="004B190A" w:rsidRDefault="004B190A" w:rsidP="004B190A">
      <w:pPr>
        <w:pStyle w:val="EndNoteBibliography"/>
        <w:spacing w:after="0"/>
      </w:pPr>
      <w:r w:rsidRPr="004B190A">
        <w:t>181.</w:t>
      </w:r>
      <w:r w:rsidRPr="004B190A">
        <w:tab/>
        <w:t xml:space="preserve">McNeil, R.;  Egsdal, M.;  Drew, S.;  McCarthy, M. C.; Sawyer, S. M., The changing nature of social support for adolescents and young adults with cancer. </w:t>
      </w:r>
      <w:r w:rsidRPr="004B190A">
        <w:rPr>
          <w:i/>
        </w:rPr>
        <w:t xml:space="preserve">European journal of oncology nursing : the official journal of European Oncology Nursing Society </w:t>
      </w:r>
      <w:r w:rsidRPr="004B190A">
        <w:rPr>
          <w:b/>
        </w:rPr>
        <w:t>2019,</w:t>
      </w:r>
      <w:r w:rsidRPr="004B190A">
        <w:t xml:space="preserve"> </w:t>
      </w:r>
      <w:r w:rsidRPr="004B190A">
        <w:rPr>
          <w:i/>
        </w:rPr>
        <w:t>43</w:t>
      </w:r>
      <w:r w:rsidRPr="004B190A">
        <w:t>, 101667.</w:t>
      </w:r>
    </w:p>
    <w:p w14:paraId="1BC4A08C" w14:textId="77777777" w:rsidR="004B190A" w:rsidRPr="004B190A" w:rsidRDefault="004B190A" w:rsidP="004B190A">
      <w:pPr>
        <w:pStyle w:val="EndNoteBibliography"/>
        <w:spacing w:after="0"/>
      </w:pPr>
      <w:r w:rsidRPr="004B190A">
        <w:t>182.</w:t>
      </w:r>
      <w:r w:rsidRPr="004B190A">
        <w:tab/>
        <w:t xml:space="preserve">Kelly, D.;  Pearce, S.; Mulhall, A., 'Being in the same boat': ethnographic insights into an adolescent cancer unit. </w:t>
      </w:r>
      <w:r w:rsidRPr="004B190A">
        <w:rPr>
          <w:i/>
        </w:rPr>
        <w:t xml:space="preserve">Int J Nurs Stud </w:t>
      </w:r>
      <w:r w:rsidRPr="004B190A">
        <w:rPr>
          <w:b/>
        </w:rPr>
        <w:t>2004,</w:t>
      </w:r>
      <w:r w:rsidRPr="004B190A">
        <w:t xml:space="preserve"> </w:t>
      </w:r>
      <w:r w:rsidRPr="004B190A">
        <w:rPr>
          <w:i/>
        </w:rPr>
        <w:t>41</w:t>
      </w:r>
      <w:r w:rsidRPr="004B190A">
        <w:t xml:space="preserve"> (8), 847-57.</w:t>
      </w:r>
    </w:p>
    <w:p w14:paraId="7595559D" w14:textId="77777777" w:rsidR="004B190A" w:rsidRPr="004B190A" w:rsidRDefault="004B190A" w:rsidP="004B190A">
      <w:pPr>
        <w:pStyle w:val="EndNoteBibliography"/>
        <w:spacing w:after="0"/>
      </w:pPr>
      <w:r w:rsidRPr="004B190A">
        <w:t>183.</w:t>
      </w:r>
      <w:r w:rsidRPr="004B190A">
        <w:tab/>
        <w:t xml:space="preserve">Ferrari, A.;  Albritton, K.;  Osborn, O.;  Barr, R.;  Johnson, R. H.;  Stark, D.; Whelan, J., Access and Models of Care. In </w:t>
      </w:r>
      <w:r w:rsidRPr="004B190A">
        <w:rPr>
          <w:i/>
        </w:rPr>
        <w:t>Cancer in Adolescents and Young Adults</w:t>
      </w:r>
      <w:r w:rsidRPr="004B190A">
        <w:t>, 2nd ed.; Bleyer, A.;  Barr, R.;  Ries, L.;  Whelan, J.; Ferrari, A., Eds. Springer: Cham, Switzerland,</w:t>
      </w:r>
      <w:r w:rsidRPr="00F14D84">
        <w:rPr>
          <w:b/>
          <w:bCs/>
        </w:rPr>
        <w:t xml:space="preserve"> 2017</w:t>
      </w:r>
      <w:r w:rsidRPr="004B190A">
        <w:t>.</w:t>
      </w:r>
    </w:p>
    <w:p w14:paraId="02775206" w14:textId="77777777" w:rsidR="004B190A" w:rsidRPr="004B190A" w:rsidRDefault="004B190A" w:rsidP="004B190A">
      <w:pPr>
        <w:pStyle w:val="EndNoteBibliography"/>
        <w:spacing w:after="0"/>
      </w:pPr>
      <w:r w:rsidRPr="004B190A">
        <w:t>184.</w:t>
      </w:r>
      <w:r w:rsidRPr="004B190A">
        <w:tab/>
        <w:t xml:space="preserve">Taylor, R. M.;  Fern, L.;  Whelan, J.;  Pearce, S.;  Grew, T.;  Millington, H.;  Ashton, J.;  Brooman, K.;  Starkey, C.; Gibson, F., “Your Place or Mine?” Priorities for a Specialist Teenage and Young Adult (TYA) Cancer Unit: Disparity Between TYA and Professional Perceptions. </w:t>
      </w:r>
      <w:r w:rsidRPr="004B190A">
        <w:rPr>
          <w:i/>
        </w:rPr>
        <w:t xml:space="preserve">Journal of adolescent and young adult oncology </w:t>
      </w:r>
      <w:r w:rsidRPr="004B190A">
        <w:rPr>
          <w:b/>
        </w:rPr>
        <w:t>2011,</w:t>
      </w:r>
      <w:r w:rsidRPr="004B190A">
        <w:t xml:space="preserve"> </w:t>
      </w:r>
      <w:r w:rsidRPr="004B190A">
        <w:rPr>
          <w:i/>
        </w:rPr>
        <w:t>1</w:t>
      </w:r>
      <w:r w:rsidRPr="004B190A">
        <w:t xml:space="preserve"> (3), 145-151.</w:t>
      </w:r>
    </w:p>
    <w:p w14:paraId="6908B8C2" w14:textId="77777777" w:rsidR="004B190A" w:rsidRPr="004B190A" w:rsidRDefault="004B190A" w:rsidP="004B190A">
      <w:pPr>
        <w:pStyle w:val="EndNoteBibliography"/>
        <w:spacing w:after="0"/>
      </w:pPr>
      <w:r w:rsidRPr="004B190A">
        <w:lastRenderedPageBreak/>
        <w:t>185.</w:t>
      </w:r>
      <w:r w:rsidRPr="004B190A">
        <w:tab/>
        <w:t xml:space="preserve">Bröckelmann, P. J.;  Goergen, H.;  Fuchs, M.;  Kriz, J.;  Semrau, R.;  Baues, C.;  Kobe, C.;  Behringer, K.;  Eichenauer, D. A.;  von Tresckow, B.;  Klimm, B.;  Halbsguth, T.;  Wongso, D.;  Plütschow, A.;  Haverkamp, H.;  Dietlein, M.;  Eich, H. T.;  Stein, H.;  Diehl, V.;  Borchmann, P.; Engert, A., Impact of centralized diagnostic review on quality of initial staging in Hodgkin lymphoma: experience of the German Hodgkin Study Group. </w:t>
      </w:r>
      <w:r w:rsidRPr="004B190A">
        <w:rPr>
          <w:i/>
        </w:rPr>
        <w:t xml:space="preserve">Br J Haematol </w:t>
      </w:r>
      <w:r w:rsidRPr="004B190A">
        <w:rPr>
          <w:b/>
        </w:rPr>
        <w:t>2015,</w:t>
      </w:r>
      <w:r w:rsidRPr="004B190A">
        <w:t xml:space="preserve"> </w:t>
      </w:r>
      <w:r w:rsidRPr="004B190A">
        <w:rPr>
          <w:i/>
        </w:rPr>
        <w:t>171</w:t>
      </w:r>
      <w:r w:rsidRPr="004B190A">
        <w:t xml:space="preserve"> (4), 547-56.</w:t>
      </w:r>
    </w:p>
    <w:p w14:paraId="58196755" w14:textId="77777777" w:rsidR="004B190A" w:rsidRPr="004B190A" w:rsidRDefault="004B190A" w:rsidP="004B190A">
      <w:pPr>
        <w:pStyle w:val="EndNoteBibliography"/>
        <w:spacing w:after="0"/>
      </w:pPr>
      <w:r w:rsidRPr="004B190A">
        <w:t>186.</w:t>
      </w:r>
      <w:r w:rsidRPr="004B190A">
        <w:tab/>
        <w:t xml:space="preserve">Eich, H. T.;  Staar, S.;  Gossmann, A.;  Hansemann, K.;  Skripnitchenko, R.;  Kocher, M.;  Semrau, R.;  Engert, A.;  Josting, A.;  Franklin, J.;  Krug, B.;  Diehl, V.; Müller, R. P., Centralized radiation oncologic review of cross-sectional imaging of Hodgkin's disease leads to significant changes in required involved field-results of a quality assurance program of the German Hodgkin Study Group. </w:t>
      </w:r>
      <w:r w:rsidRPr="004B190A">
        <w:rPr>
          <w:i/>
        </w:rPr>
        <w:t xml:space="preserve">Int J Radiat Oncol Biol Phys </w:t>
      </w:r>
      <w:r w:rsidRPr="004B190A">
        <w:rPr>
          <w:b/>
        </w:rPr>
        <w:t>2004,</w:t>
      </w:r>
      <w:r w:rsidRPr="004B190A">
        <w:t xml:space="preserve"> </w:t>
      </w:r>
      <w:r w:rsidRPr="004B190A">
        <w:rPr>
          <w:i/>
        </w:rPr>
        <w:t>58</w:t>
      </w:r>
      <w:r w:rsidRPr="004B190A">
        <w:t xml:space="preserve"> (4), 1121-7.</w:t>
      </w:r>
    </w:p>
    <w:p w14:paraId="6180554C" w14:textId="77777777" w:rsidR="004B190A" w:rsidRPr="004B190A" w:rsidRDefault="004B190A" w:rsidP="004B190A">
      <w:pPr>
        <w:pStyle w:val="EndNoteBibliography"/>
        <w:spacing w:after="0"/>
      </w:pPr>
      <w:r w:rsidRPr="004B190A">
        <w:t>187.</w:t>
      </w:r>
      <w:r w:rsidRPr="004B190A">
        <w:tab/>
        <w:t xml:space="preserve">Stokes, W.;  Amini, A.;  Maroni, P. D.;  Kessler, E. R.;  Stokes, C.;  Cost, C. R.;  Greffe, B. S.;  Garrington, T. P.;  Liu, A. K.; Cost, N. G., Patterns of care and survival outcomes for adolescent and young adult patients with testicular seminoma in the United States: A National Cancer Database analysis. </w:t>
      </w:r>
      <w:r w:rsidRPr="004B190A">
        <w:rPr>
          <w:i/>
        </w:rPr>
        <w:t xml:space="preserve">J Pediatr Urol </w:t>
      </w:r>
      <w:r w:rsidRPr="004B190A">
        <w:rPr>
          <w:b/>
        </w:rPr>
        <w:t>2017,</w:t>
      </w:r>
      <w:r w:rsidRPr="004B190A">
        <w:t xml:space="preserve"> </w:t>
      </w:r>
      <w:r w:rsidRPr="004B190A">
        <w:rPr>
          <w:i/>
        </w:rPr>
        <w:t>13</w:t>
      </w:r>
      <w:r w:rsidRPr="004B190A">
        <w:t xml:space="preserve"> (4), 386.e1-386.e7.</w:t>
      </w:r>
    </w:p>
    <w:p w14:paraId="6AAAF0FF" w14:textId="77777777" w:rsidR="004B190A" w:rsidRPr="004B190A" w:rsidRDefault="004B190A" w:rsidP="004B190A">
      <w:pPr>
        <w:pStyle w:val="EndNoteBibliography"/>
        <w:spacing w:after="0"/>
      </w:pPr>
      <w:r w:rsidRPr="004B190A">
        <w:t>188.</w:t>
      </w:r>
      <w:r w:rsidRPr="004B190A">
        <w:tab/>
        <w:t xml:space="preserve">Ireland, C.;  Wiedower, E.;  Mirza, M.;  Crawley, M.;  Tran, A.;  Yaghmour, G.; Martin, M. G., Impact of Provider Volume on Outcomes of Patients With Hodgkin Lymphoma. </w:t>
      </w:r>
      <w:r w:rsidRPr="004B190A">
        <w:rPr>
          <w:i/>
        </w:rPr>
        <w:t xml:space="preserve">World J Oncol </w:t>
      </w:r>
      <w:r w:rsidRPr="004B190A">
        <w:rPr>
          <w:b/>
        </w:rPr>
        <w:t>2018,</w:t>
      </w:r>
      <w:r w:rsidRPr="004B190A">
        <w:t xml:space="preserve"> </w:t>
      </w:r>
      <w:r w:rsidRPr="004B190A">
        <w:rPr>
          <w:i/>
        </w:rPr>
        <w:t>9</w:t>
      </w:r>
      <w:r w:rsidRPr="004B190A">
        <w:t xml:space="preserve"> (2), 46-49.</w:t>
      </w:r>
    </w:p>
    <w:p w14:paraId="15FC2847" w14:textId="77777777" w:rsidR="004B190A" w:rsidRPr="004B190A" w:rsidRDefault="004B190A" w:rsidP="004B190A">
      <w:pPr>
        <w:pStyle w:val="EndNoteBibliography"/>
        <w:spacing w:after="0"/>
      </w:pPr>
      <w:r w:rsidRPr="004B190A">
        <w:t>189.</w:t>
      </w:r>
      <w:r w:rsidRPr="004B190A">
        <w:tab/>
        <w:t xml:space="preserve">Greenup, R. A.;  Obeng-Gyasi, S.;  Thomas, S.;  Houck, K.;  Lane, W. O.;  Blitzblau, R. C.;  Hyslop, T.; Hwang, E. S., The Effect of Hospital Volume on Breast Cancer Mortality. </w:t>
      </w:r>
      <w:r w:rsidRPr="004B190A">
        <w:rPr>
          <w:i/>
        </w:rPr>
        <w:t xml:space="preserve">Ann Surg </w:t>
      </w:r>
      <w:r w:rsidRPr="004B190A">
        <w:rPr>
          <w:b/>
        </w:rPr>
        <w:t>2018,</w:t>
      </w:r>
      <w:r w:rsidRPr="004B190A">
        <w:t xml:space="preserve"> </w:t>
      </w:r>
      <w:r w:rsidRPr="004B190A">
        <w:rPr>
          <w:i/>
        </w:rPr>
        <w:t>267</w:t>
      </w:r>
      <w:r w:rsidRPr="004B190A">
        <w:t xml:space="preserve"> (2), 375-381.</w:t>
      </w:r>
    </w:p>
    <w:p w14:paraId="75130C21" w14:textId="77777777" w:rsidR="004B190A" w:rsidRPr="004B190A" w:rsidRDefault="004B190A" w:rsidP="004B190A">
      <w:pPr>
        <w:pStyle w:val="EndNoteBibliography"/>
        <w:spacing w:after="0"/>
      </w:pPr>
      <w:r w:rsidRPr="004B190A">
        <w:t>190.</w:t>
      </w:r>
      <w:r w:rsidRPr="004B190A">
        <w:tab/>
        <w:t xml:space="preserve">Albany, C.;  Adra, N.;  Snavely, A. C.;  Cary, C.;  Masterson, T. A.;  Foster, R. S.;  Kesler, K.;  Ulbright, T. M.;  Cheng, L.;  Chovanec, M.;  Taza, F.;  Ku, K.;  Brames, M. J.;  Hanna, N. H.; Einhorn, L. H., Multidisciplinary clinic approach improves overall survival outcomes of patients with metastatic germ-cell tumors. </w:t>
      </w:r>
      <w:r w:rsidRPr="004B190A">
        <w:rPr>
          <w:i/>
        </w:rPr>
        <w:t xml:space="preserve">Annals of oncology : official journal of the European Society for Medical Oncology </w:t>
      </w:r>
      <w:r w:rsidRPr="004B190A">
        <w:rPr>
          <w:b/>
        </w:rPr>
        <w:t>2018,</w:t>
      </w:r>
      <w:r w:rsidRPr="004B190A">
        <w:t xml:space="preserve"> </w:t>
      </w:r>
      <w:r w:rsidRPr="004B190A">
        <w:rPr>
          <w:i/>
        </w:rPr>
        <w:t>29</w:t>
      </w:r>
      <w:r w:rsidRPr="004B190A">
        <w:t xml:space="preserve"> (2), 341-346.</w:t>
      </w:r>
    </w:p>
    <w:p w14:paraId="0D2CFB46" w14:textId="77777777" w:rsidR="004B190A" w:rsidRPr="004B190A" w:rsidRDefault="004B190A" w:rsidP="004B190A">
      <w:pPr>
        <w:pStyle w:val="EndNoteBibliography"/>
        <w:spacing w:after="0"/>
      </w:pPr>
      <w:r w:rsidRPr="004B190A">
        <w:t>191.</w:t>
      </w:r>
      <w:r w:rsidRPr="004B190A">
        <w:tab/>
        <w:t xml:space="preserve">Hauser, A.;  Dutta, S. W.;  Showalter, T. N.;  Sheehan, J. P.;  Grover, S.; Trifiletti, D. M., Impact of academic facility type and volume on post-surgical outcomes following diagnosis of glioblastoma. </w:t>
      </w:r>
      <w:r w:rsidRPr="004B190A">
        <w:rPr>
          <w:i/>
        </w:rPr>
        <w:t xml:space="preserve">J Clin Neurosci </w:t>
      </w:r>
      <w:r w:rsidRPr="004B190A">
        <w:rPr>
          <w:b/>
        </w:rPr>
        <w:t>2018,</w:t>
      </w:r>
      <w:r w:rsidRPr="004B190A">
        <w:t xml:space="preserve"> </w:t>
      </w:r>
      <w:r w:rsidRPr="004B190A">
        <w:rPr>
          <w:i/>
        </w:rPr>
        <w:t>47</w:t>
      </w:r>
      <w:r w:rsidRPr="004B190A">
        <w:t>, 103-110.</w:t>
      </w:r>
    </w:p>
    <w:p w14:paraId="19C3EA41" w14:textId="77777777" w:rsidR="004B190A" w:rsidRPr="004B190A" w:rsidRDefault="004B190A" w:rsidP="004B190A">
      <w:pPr>
        <w:pStyle w:val="EndNoteBibliography"/>
        <w:spacing w:after="0"/>
      </w:pPr>
      <w:r w:rsidRPr="004B190A">
        <w:t>192.</w:t>
      </w:r>
      <w:r w:rsidRPr="004B190A">
        <w:tab/>
        <w:t xml:space="preserve">Blay, J. Y.;  Honoré, C.;  Stoeckle, E.;  Meeus, P.;  Jafari, M.;  Gouin, F.;  Anract, P.;  Ferron, G.;  Rochwerger, A.;  Ropars, M.;  Carrere, S.;  Marchal, F.;  Sirveaux, F.;  Di Marco, A.;  Le Nail, L. R.;  Guiramand, J.;  Vaz, G.;  Machiavello, J. C.;  Marco, O.;  Causeret, S.;  Gimbergues, P.;  Fiorenza, F.;  Chaigneau, L.;  Guillemin, F.;  Guilloit, J. M.;  Dujardin, F.;  Spano, J. P.;  Ruzic, J. C.;  Michot, A.;  Soibinet, P.;  Bompas, E.;  Chevreau, C.;  Duffaud, F.;  Rios, M.;  Perrin, C.;  Firmin, N.;  Bertucci, F.;  Le Pechoux, C.;  Le Loarer, F.;  Collard, O.;  Karanian-Philippe, M.;  Brahmi, M.;  Dufresne, A.;  Dupré, A.;  Ducimetière, F.;  Giraud, A.;  Pérol, D.;  Toulmonde, M.;  Ray-Coquard, I.;  Italiano, A.;  Le Cesne, A.;  Penel, N.; </w:t>
      </w:r>
      <w:r w:rsidRPr="004B190A">
        <w:lastRenderedPageBreak/>
        <w:t xml:space="preserve">Bonvalot, S., Surgery in reference centers improves survival of sarcoma patients: a nationwide study. </w:t>
      </w:r>
      <w:r w:rsidRPr="004B190A">
        <w:rPr>
          <w:i/>
        </w:rPr>
        <w:t xml:space="preserve">Annals of Oncology </w:t>
      </w:r>
      <w:r w:rsidRPr="004B190A">
        <w:rPr>
          <w:b/>
        </w:rPr>
        <w:t>2019,</w:t>
      </w:r>
      <w:r w:rsidRPr="004B190A">
        <w:t xml:space="preserve"> </w:t>
      </w:r>
      <w:r w:rsidRPr="004B190A">
        <w:rPr>
          <w:i/>
        </w:rPr>
        <w:t>30</w:t>
      </w:r>
      <w:r w:rsidRPr="004B190A">
        <w:t xml:space="preserve"> (7), 1143-1153.</w:t>
      </w:r>
    </w:p>
    <w:p w14:paraId="429D23AB" w14:textId="77777777" w:rsidR="004B190A" w:rsidRPr="004B190A" w:rsidRDefault="004B190A" w:rsidP="004B190A">
      <w:pPr>
        <w:pStyle w:val="EndNoteBibliography"/>
        <w:spacing w:after="0"/>
      </w:pPr>
      <w:r w:rsidRPr="004B190A">
        <w:t>193.</w:t>
      </w:r>
      <w:r w:rsidRPr="004B190A">
        <w:tab/>
        <w:t xml:space="preserve">Wolfson, J.;  Sun, C. L.;  Wyatt, L.;  Stock, W.; Bhatia, S., Adolescents and Young Adults with Acute Lymphoblastic Leukemia and Acute Myeloid Leukemia: Impact of Care at Specialized Cancer Centers on Survival Outcome. </w:t>
      </w:r>
      <w:r w:rsidRPr="004B190A">
        <w:rPr>
          <w:i/>
        </w:rPr>
        <w:t xml:space="preserve">Cancer Epidemiol Biomarkers Prev </w:t>
      </w:r>
      <w:r w:rsidRPr="004B190A">
        <w:rPr>
          <w:b/>
        </w:rPr>
        <w:t>2017,</w:t>
      </w:r>
      <w:r w:rsidRPr="004B190A">
        <w:t xml:space="preserve"> </w:t>
      </w:r>
      <w:r w:rsidRPr="004B190A">
        <w:rPr>
          <w:i/>
        </w:rPr>
        <w:t>26</w:t>
      </w:r>
      <w:r w:rsidRPr="004B190A">
        <w:t xml:space="preserve"> (3), 312-320.</w:t>
      </w:r>
    </w:p>
    <w:p w14:paraId="7A739890" w14:textId="77777777" w:rsidR="004B190A" w:rsidRPr="004B190A" w:rsidRDefault="004B190A" w:rsidP="004B190A">
      <w:pPr>
        <w:pStyle w:val="EndNoteBibliography"/>
        <w:spacing w:after="0"/>
      </w:pPr>
      <w:r w:rsidRPr="004B190A">
        <w:t>194.</w:t>
      </w:r>
      <w:r w:rsidRPr="004B190A">
        <w:tab/>
        <w:t xml:space="preserve">Wolfson, J.;  Sun, C. L.;  Kang, T.;  Wyatt, L.;  D'Appuzzo, M.; Bhatia, S., Impact of treatment site in adolescents and young adults with central nervous system tumors. </w:t>
      </w:r>
      <w:r w:rsidRPr="004B190A">
        <w:rPr>
          <w:i/>
        </w:rPr>
        <w:t xml:space="preserve">J Natl Cancer Inst </w:t>
      </w:r>
      <w:r w:rsidRPr="004B190A">
        <w:rPr>
          <w:b/>
        </w:rPr>
        <w:t>2014,</w:t>
      </w:r>
      <w:r w:rsidRPr="004B190A">
        <w:t xml:space="preserve"> </w:t>
      </w:r>
      <w:r w:rsidRPr="004B190A">
        <w:rPr>
          <w:i/>
        </w:rPr>
        <w:t>106</w:t>
      </w:r>
      <w:r w:rsidRPr="004B190A">
        <w:t xml:space="preserve"> (8), dju166.</w:t>
      </w:r>
    </w:p>
    <w:p w14:paraId="792D5D87" w14:textId="77777777" w:rsidR="004B190A" w:rsidRPr="004B190A" w:rsidRDefault="004B190A" w:rsidP="004B190A">
      <w:pPr>
        <w:pStyle w:val="EndNoteBibliography"/>
        <w:spacing w:after="0"/>
      </w:pPr>
      <w:r w:rsidRPr="004B190A">
        <w:t>195.</w:t>
      </w:r>
      <w:r w:rsidRPr="004B190A">
        <w:tab/>
        <w:t xml:space="preserve">Coccia, P. F., Overview of Adolescent and Young Adult Oncology. </w:t>
      </w:r>
      <w:r w:rsidRPr="004B190A">
        <w:rPr>
          <w:i/>
        </w:rPr>
        <w:t xml:space="preserve">Journal of Oncology Practice </w:t>
      </w:r>
      <w:r w:rsidRPr="004B190A">
        <w:rPr>
          <w:b/>
        </w:rPr>
        <w:t>2019,</w:t>
      </w:r>
      <w:r w:rsidRPr="004B190A">
        <w:t xml:space="preserve"> </w:t>
      </w:r>
      <w:r w:rsidRPr="004B190A">
        <w:rPr>
          <w:i/>
        </w:rPr>
        <w:t>15</w:t>
      </w:r>
      <w:r w:rsidRPr="004B190A">
        <w:t xml:space="preserve"> (5), 235-237.</w:t>
      </w:r>
    </w:p>
    <w:p w14:paraId="7E4354C1" w14:textId="77777777" w:rsidR="004B190A" w:rsidRPr="004B190A" w:rsidRDefault="004B190A" w:rsidP="004B190A">
      <w:pPr>
        <w:pStyle w:val="EndNoteBibliography"/>
        <w:spacing w:after="0"/>
      </w:pPr>
      <w:r w:rsidRPr="004B190A">
        <w:t>196.</w:t>
      </w:r>
      <w:r w:rsidRPr="004B190A">
        <w:tab/>
        <w:t xml:space="preserve">Reed, D. R.;  Naghavi, A.; Binitie, O., Sarcoma as a Model for Adolescent and Young Adult Care. </w:t>
      </w:r>
      <w:r w:rsidRPr="004B190A">
        <w:rPr>
          <w:i/>
        </w:rPr>
        <w:t xml:space="preserve">Journal of Oncology Practice </w:t>
      </w:r>
      <w:r w:rsidRPr="004B190A">
        <w:rPr>
          <w:b/>
        </w:rPr>
        <w:t>2019,</w:t>
      </w:r>
      <w:r w:rsidRPr="004B190A">
        <w:t xml:space="preserve"> </w:t>
      </w:r>
      <w:r w:rsidRPr="004B190A">
        <w:rPr>
          <w:i/>
        </w:rPr>
        <w:t>15</w:t>
      </w:r>
      <w:r w:rsidRPr="004B190A">
        <w:t xml:space="preserve"> (5), 239-247.</w:t>
      </w:r>
    </w:p>
    <w:p w14:paraId="1E97C68A" w14:textId="77777777" w:rsidR="004B190A" w:rsidRPr="004B190A" w:rsidRDefault="004B190A" w:rsidP="004B190A">
      <w:pPr>
        <w:pStyle w:val="EndNoteBibliography"/>
        <w:spacing w:after="0"/>
      </w:pPr>
      <w:r w:rsidRPr="004B190A">
        <w:t>197.</w:t>
      </w:r>
      <w:r w:rsidRPr="004B190A">
        <w:tab/>
        <w:t xml:space="preserve">Patterson, P.;  Allison, K. R.;  Milley, K. M.;  Chima, S. A.; Harrison, C., General practitioners’ management of cancers in Australian adolescents and young adults. </w:t>
      </w:r>
      <w:r w:rsidRPr="004B190A">
        <w:rPr>
          <w:i/>
        </w:rPr>
        <w:t xml:space="preserve">European Journal of Cancer Care </w:t>
      </w:r>
      <w:r w:rsidRPr="004B190A">
        <w:rPr>
          <w:b/>
        </w:rPr>
        <w:t>2018,</w:t>
      </w:r>
      <w:r w:rsidRPr="004B190A">
        <w:t xml:space="preserve"> </w:t>
      </w:r>
      <w:r w:rsidRPr="004B190A">
        <w:rPr>
          <w:i/>
        </w:rPr>
        <w:t>27</w:t>
      </w:r>
      <w:r w:rsidRPr="004B190A">
        <w:t xml:space="preserve"> (6), e12968.</w:t>
      </w:r>
    </w:p>
    <w:p w14:paraId="3A755DA4" w14:textId="77777777" w:rsidR="004B190A" w:rsidRPr="004B190A" w:rsidRDefault="004B190A" w:rsidP="004B190A">
      <w:pPr>
        <w:pStyle w:val="EndNoteBibliography"/>
        <w:spacing w:after="0"/>
      </w:pPr>
      <w:r w:rsidRPr="004B190A">
        <w:t>198.</w:t>
      </w:r>
      <w:r w:rsidRPr="004B190A">
        <w:tab/>
        <w:t xml:space="preserve">Ahrensberg, J. M.;  Fenger-Grøn, M.; Vedsted, P., Primary Care Use before Cancer Diagnosis in Adolescents and Young Adults – A Nationwide Register Study. </w:t>
      </w:r>
      <w:r w:rsidRPr="004B190A">
        <w:rPr>
          <w:i/>
        </w:rPr>
        <w:t xml:space="preserve">PLOS ONE </w:t>
      </w:r>
      <w:r w:rsidRPr="004B190A">
        <w:rPr>
          <w:b/>
        </w:rPr>
        <w:t>2016,</w:t>
      </w:r>
      <w:r w:rsidRPr="004B190A">
        <w:t xml:space="preserve"> </w:t>
      </w:r>
      <w:r w:rsidRPr="004B190A">
        <w:rPr>
          <w:i/>
        </w:rPr>
        <w:t>11</w:t>
      </w:r>
      <w:r w:rsidRPr="004B190A">
        <w:t xml:space="preserve"> (5), e0155933.</w:t>
      </w:r>
    </w:p>
    <w:p w14:paraId="25275757" w14:textId="77777777" w:rsidR="004B190A" w:rsidRPr="004B190A" w:rsidRDefault="004B190A" w:rsidP="004B190A">
      <w:pPr>
        <w:pStyle w:val="EndNoteBibliography"/>
        <w:spacing w:after="0"/>
      </w:pPr>
      <w:r w:rsidRPr="004B190A">
        <w:t>199.</w:t>
      </w:r>
      <w:r w:rsidRPr="004B190A">
        <w:tab/>
        <w:t xml:space="preserve">Johnson, C. E.;  Saunders, C. M.;  Phillips, M.;  Emery, J. D.;  Nowak, A. K.;  Overheu, K.;  Ward, A. M.; Joske, D. J. L., Randomized Controlled Trial of Shared Care for Patients With Cancer Involving General Practitioners and Cancer Specialists. </w:t>
      </w:r>
      <w:r w:rsidRPr="004B190A">
        <w:rPr>
          <w:i/>
        </w:rPr>
        <w:t xml:space="preserve">Journal of Oncology Practice </w:t>
      </w:r>
      <w:r w:rsidRPr="004B190A">
        <w:rPr>
          <w:b/>
        </w:rPr>
        <w:t>2015,</w:t>
      </w:r>
      <w:r w:rsidRPr="004B190A">
        <w:t xml:space="preserve"> </w:t>
      </w:r>
      <w:r w:rsidRPr="004B190A">
        <w:rPr>
          <w:i/>
        </w:rPr>
        <w:t>11</w:t>
      </w:r>
      <w:r w:rsidRPr="004B190A">
        <w:t xml:space="preserve"> (5), 349-355.</w:t>
      </w:r>
    </w:p>
    <w:p w14:paraId="4952699D" w14:textId="77777777" w:rsidR="004B190A" w:rsidRPr="004B190A" w:rsidRDefault="004B190A" w:rsidP="004B190A">
      <w:pPr>
        <w:pStyle w:val="EndNoteBibliography"/>
        <w:spacing w:after="0"/>
      </w:pPr>
      <w:r w:rsidRPr="004B190A">
        <w:t>200.</w:t>
      </w:r>
      <w:r w:rsidRPr="004B190A">
        <w:tab/>
        <w:t xml:space="preserve">Dossett, L. A.;  Hudson, J. N.;  Morris, A. M.;  Lee, M. C.;  Roetzheim, R. G.;  Fetters, M. D.; Quinn, G. P., The primary care provider (PCP)-cancer specialist relationship: A systematic review and mixed-methods meta-synthesis. </w:t>
      </w:r>
      <w:r w:rsidRPr="004B190A">
        <w:rPr>
          <w:i/>
        </w:rPr>
        <w:t xml:space="preserve">CA Cancer J Clin </w:t>
      </w:r>
      <w:r w:rsidRPr="004B190A">
        <w:rPr>
          <w:b/>
        </w:rPr>
        <w:t>2017,</w:t>
      </w:r>
      <w:r w:rsidRPr="004B190A">
        <w:t xml:space="preserve"> </w:t>
      </w:r>
      <w:r w:rsidRPr="004B190A">
        <w:rPr>
          <w:i/>
        </w:rPr>
        <w:t>67</w:t>
      </w:r>
      <w:r w:rsidRPr="004B190A">
        <w:t xml:space="preserve"> (2), 156-169.</w:t>
      </w:r>
    </w:p>
    <w:p w14:paraId="0F559C59" w14:textId="77777777" w:rsidR="004B190A" w:rsidRPr="004B190A" w:rsidRDefault="004B190A" w:rsidP="004B190A">
      <w:pPr>
        <w:pStyle w:val="EndNoteBibliography"/>
        <w:spacing w:after="0"/>
      </w:pPr>
      <w:r w:rsidRPr="004B190A">
        <w:t>201.</w:t>
      </w:r>
      <w:r w:rsidRPr="004B190A">
        <w:tab/>
        <w:t xml:space="preserve">Meiklejohn, J. A.;  Mimery, A.;  Martin, J. H.;  Bailie, R.;  Garvey, G.;  Walpole, E. T.;  Adams, J.;  Williamson, D.; Valery, P. C., The role of the GP in follow-up cancer care: a systematic literature review. </w:t>
      </w:r>
      <w:r w:rsidRPr="004B190A">
        <w:rPr>
          <w:i/>
        </w:rPr>
        <w:t xml:space="preserve">J Cancer Surviv </w:t>
      </w:r>
      <w:r w:rsidRPr="004B190A">
        <w:rPr>
          <w:b/>
        </w:rPr>
        <w:t>2016,</w:t>
      </w:r>
      <w:r w:rsidRPr="004B190A">
        <w:t xml:space="preserve"> </w:t>
      </w:r>
      <w:r w:rsidRPr="004B190A">
        <w:rPr>
          <w:i/>
        </w:rPr>
        <w:t>10</w:t>
      </w:r>
      <w:r w:rsidRPr="004B190A">
        <w:t xml:space="preserve"> (6), 990-1011.</w:t>
      </w:r>
    </w:p>
    <w:p w14:paraId="7671144E" w14:textId="77777777" w:rsidR="004B190A" w:rsidRPr="004B190A" w:rsidRDefault="004B190A" w:rsidP="004B190A">
      <w:pPr>
        <w:pStyle w:val="EndNoteBibliography"/>
        <w:spacing w:after="0"/>
      </w:pPr>
      <w:r w:rsidRPr="004B190A">
        <w:t>202.</w:t>
      </w:r>
      <w:r w:rsidRPr="004B190A">
        <w:tab/>
        <w:t xml:space="preserve">Nugent, B. D.;  Moore, A.;  Costello, A.;  Lewarchik, A. M.; Tersak, J. M., Partnering to optimize care of childhood cancer survivors. </w:t>
      </w:r>
      <w:r w:rsidRPr="004B190A">
        <w:rPr>
          <w:i/>
        </w:rPr>
        <w:t xml:space="preserve">J Fam Pract </w:t>
      </w:r>
      <w:r w:rsidRPr="004B190A">
        <w:rPr>
          <w:b/>
        </w:rPr>
        <w:t>2017,</w:t>
      </w:r>
      <w:r w:rsidRPr="004B190A">
        <w:t xml:space="preserve"> </w:t>
      </w:r>
      <w:r w:rsidRPr="004B190A">
        <w:rPr>
          <w:i/>
        </w:rPr>
        <w:t>66</w:t>
      </w:r>
      <w:r w:rsidRPr="004B190A">
        <w:t xml:space="preserve"> (4), E1-e6.</w:t>
      </w:r>
    </w:p>
    <w:p w14:paraId="7B81603D" w14:textId="77777777" w:rsidR="004B190A" w:rsidRPr="004B190A" w:rsidRDefault="004B190A" w:rsidP="004B190A">
      <w:pPr>
        <w:pStyle w:val="EndNoteBibliography"/>
        <w:spacing w:after="0"/>
      </w:pPr>
      <w:r w:rsidRPr="004B190A">
        <w:t>203.</w:t>
      </w:r>
      <w:r w:rsidRPr="004B190A">
        <w:tab/>
        <w:t xml:space="preserve">NG M;  Forsyth V;  Trahair T;  Carrington N; A., A., Adolescents, young adults and cancer: What GPs need to know. </w:t>
      </w:r>
      <w:r w:rsidRPr="004B190A">
        <w:rPr>
          <w:i/>
        </w:rPr>
        <w:t xml:space="preserve">Medicine Today. </w:t>
      </w:r>
      <w:r w:rsidRPr="004B190A">
        <w:rPr>
          <w:b/>
        </w:rPr>
        <w:t>2017,</w:t>
      </w:r>
      <w:r w:rsidRPr="004B190A">
        <w:t xml:space="preserve"> </w:t>
      </w:r>
      <w:r w:rsidRPr="004B190A">
        <w:rPr>
          <w:i/>
        </w:rPr>
        <w:t>18</w:t>
      </w:r>
      <w:r w:rsidRPr="004B190A">
        <w:t xml:space="preserve"> (8), 14-22.</w:t>
      </w:r>
    </w:p>
    <w:p w14:paraId="6DEEB686" w14:textId="77777777" w:rsidR="004B190A" w:rsidRPr="004B190A" w:rsidRDefault="004B190A" w:rsidP="004B190A">
      <w:pPr>
        <w:pStyle w:val="EndNoteBibliography"/>
        <w:spacing w:after="0"/>
      </w:pPr>
      <w:r w:rsidRPr="004B190A">
        <w:t>204.</w:t>
      </w:r>
      <w:r w:rsidRPr="004B190A">
        <w:tab/>
        <w:t xml:space="preserve">Lisy, K.;  Kent, J.;  Piper, A.; Jefford, M., Facilitators and barriers to shared primary and specialist cancer care: a systematic review. </w:t>
      </w:r>
      <w:r w:rsidRPr="004B190A">
        <w:rPr>
          <w:i/>
        </w:rPr>
        <w:t xml:space="preserve">Support Care Cancer </w:t>
      </w:r>
      <w:r w:rsidRPr="004B190A">
        <w:rPr>
          <w:b/>
        </w:rPr>
        <w:t>2021,</w:t>
      </w:r>
      <w:r w:rsidRPr="004B190A">
        <w:t xml:space="preserve"> </w:t>
      </w:r>
      <w:r w:rsidRPr="004B190A">
        <w:rPr>
          <w:i/>
        </w:rPr>
        <w:t>29</w:t>
      </w:r>
      <w:r w:rsidRPr="004B190A">
        <w:t xml:space="preserve"> (1), 85-96.</w:t>
      </w:r>
    </w:p>
    <w:p w14:paraId="41BE255A" w14:textId="77777777" w:rsidR="004B190A" w:rsidRPr="004B190A" w:rsidRDefault="004B190A" w:rsidP="004B190A">
      <w:pPr>
        <w:pStyle w:val="EndNoteBibliography"/>
        <w:spacing w:after="0"/>
      </w:pPr>
      <w:r w:rsidRPr="004B190A">
        <w:lastRenderedPageBreak/>
        <w:t>205.</w:t>
      </w:r>
      <w:r w:rsidRPr="004B190A">
        <w:tab/>
        <w:t xml:space="preserve">Sanford, S. D.;  Beaumont, J. L.;  Snyder, M. A.;  Reichek, J.; Salsman, J. M., Clinical research participation among adolescent and young adults at an NCI-designated Comprehensive Cancer Center and affiliated pediatric hospital. </w:t>
      </w:r>
      <w:r w:rsidRPr="004B190A">
        <w:rPr>
          <w:i/>
        </w:rPr>
        <w:t xml:space="preserve">Support Care Cancer </w:t>
      </w:r>
      <w:r w:rsidRPr="004B190A">
        <w:rPr>
          <w:b/>
        </w:rPr>
        <w:t>2017,</w:t>
      </w:r>
      <w:r w:rsidRPr="004B190A">
        <w:t xml:space="preserve"> </w:t>
      </w:r>
      <w:r w:rsidRPr="004B190A">
        <w:rPr>
          <w:i/>
        </w:rPr>
        <w:t>25</w:t>
      </w:r>
      <w:r w:rsidRPr="004B190A">
        <w:t xml:space="preserve"> (5), 1579-1586.</w:t>
      </w:r>
    </w:p>
    <w:p w14:paraId="1AEB1EB7" w14:textId="77777777" w:rsidR="004B190A" w:rsidRPr="004B190A" w:rsidRDefault="004B190A" w:rsidP="004B190A">
      <w:pPr>
        <w:pStyle w:val="EndNoteBibliography"/>
        <w:spacing w:after="0"/>
      </w:pPr>
      <w:r w:rsidRPr="004B190A">
        <w:t>206.</w:t>
      </w:r>
      <w:r w:rsidRPr="004B190A">
        <w:tab/>
        <w:t xml:space="preserve">Howell, D. L.;  Ward, K. C.;  Austin, H. D.;  Young, J. L.; Woods, W. G., Access to pediatric cancer care by age, race, and diagnosis, and outcomes of cancer treatment in pediatric and adolescent patients in the state of Georgia. </w:t>
      </w:r>
      <w:r w:rsidRPr="004B190A">
        <w:rPr>
          <w:i/>
        </w:rPr>
        <w:t xml:space="preserve">J Clin Oncol </w:t>
      </w:r>
      <w:r w:rsidRPr="004B190A">
        <w:rPr>
          <w:b/>
        </w:rPr>
        <w:t>2007,</w:t>
      </w:r>
      <w:r w:rsidRPr="004B190A">
        <w:t xml:space="preserve"> </w:t>
      </w:r>
      <w:r w:rsidRPr="004B190A">
        <w:rPr>
          <w:i/>
        </w:rPr>
        <w:t>25</w:t>
      </w:r>
      <w:r w:rsidRPr="004B190A">
        <w:t xml:space="preserve"> (29), 4610-5.</w:t>
      </w:r>
    </w:p>
    <w:p w14:paraId="4445D551" w14:textId="77777777" w:rsidR="004B190A" w:rsidRPr="004B190A" w:rsidRDefault="004B190A" w:rsidP="004B190A">
      <w:pPr>
        <w:pStyle w:val="EndNoteBibliography"/>
        <w:spacing w:after="0"/>
      </w:pPr>
      <w:r w:rsidRPr="004B190A">
        <w:t>207.</w:t>
      </w:r>
      <w:r w:rsidRPr="004B190A">
        <w:tab/>
        <w:t xml:space="preserve">Tai, E.;  Buchanan, N.;  Westervelt, L.;  Elimam, D.; Lawvere, S., Treatment setting, clinical trial enrollment, and subsequent outcomes among adolescents with cancer: a literature review. </w:t>
      </w:r>
      <w:r w:rsidRPr="004B190A">
        <w:rPr>
          <w:i/>
        </w:rPr>
        <w:t xml:space="preserve">Pediatrics </w:t>
      </w:r>
      <w:r w:rsidRPr="004B190A">
        <w:rPr>
          <w:b/>
        </w:rPr>
        <w:t>2014,</w:t>
      </w:r>
      <w:r w:rsidRPr="004B190A">
        <w:t xml:space="preserve"> </w:t>
      </w:r>
      <w:r w:rsidRPr="004B190A">
        <w:rPr>
          <w:i/>
        </w:rPr>
        <w:t>133 Suppl 3</w:t>
      </w:r>
      <w:r w:rsidRPr="004B190A">
        <w:t xml:space="preserve"> (Suppl 3), S91-7.</w:t>
      </w:r>
    </w:p>
    <w:p w14:paraId="3BA615B2" w14:textId="77777777" w:rsidR="004B190A" w:rsidRPr="004B190A" w:rsidRDefault="004B190A" w:rsidP="004B190A">
      <w:pPr>
        <w:pStyle w:val="EndNoteBibliography"/>
        <w:spacing w:after="0"/>
      </w:pPr>
      <w:r w:rsidRPr="004B190A">
        <w:t>208.</w:t>
      </w:r>
      <w:r w:rsidRPr="004B190A">
        <w:tab/>
        <w:t xml:space="preserve">Bleyer, A., The Quid Pro Quo of pediatric versus adult services for older adolescent cancer patients. </w:t>
      </w:r>
      <w:r w:rsidRPr="004B190A">
        <w:rPr>
          <w:i/>
        </w:rPr>
        <w:t xml:space="preserve">Pediatric blood &amp; cancer </w:t>
      </w:r>
      <w:r w:rsidRPr="004B190A">
        <w:rPr>
          <w:b/>
        </w:rPr>
        <w:t>2010,</w:t>
      </w:r>
      <w:r w:rsidRPr="004B190A">
        <w:t xml:space="preserve"> </w:t>
      </w:r>
      <w:r w:rsidRPr="004B190A">
        <w:rPr>
          <w:i/>
        </w:rPr>
        <w:t>54</w:t>
      </w:r>
      <w:r w:rsidRPr="004B190A">
        <w:t xml:space="preserve"> (2), 238-41.</w:t>
      </w:r>
    </w:p>
    <w:p w14:paraId="107CF949" w14:textId="77777777" w:rsidR="004B190A" w:rsidRPr="004B190A" w:rsidRDefault="004B190A" w:rsidP="004B190A">
      <w:pPr>
        <w:pStyle w:val="EndNoteBibliography"/>
        <w:spacing w:after="0"/>
      </w:pPr>
      <w:r w:rsidRPr="004B190A">
        <w:t>209.</w:t>
      </w:r>
      <w:r w:rsidRPr="004B190A">
        <w:tab/>
        <w:t xml:space="preserve">Ram, R.;  Wolach, O.;  Vidal, L.;  Gafter-Gvili, A.;  Shpilberg, O.; Raanani, P., Adolescents and young adults with acute lymphoblastic leukemia have a better outcome when treated with pediatric-inspired regimens: systematic review and meta-analysis. </w:t>
      </w:r>
      <w:r w:rsidRPr="004B190A">
        <w:rPr>
          <w:i/>
        </w:rPr>
        <w:t xml:space="preserve">Am J Hematol </w:t>
      </w:r>
      <w:r w:rsidRPr="004B190A">
        <w:rPr>
          <w:b/>
        </w:rPr>
        <w:t>2012,</w:t>
      </w:r>
      <w:r w:rsidRPr="004B190A">
        <w:t xml:space="preserve"> </w:t>
      </w:r>
      <w:r w:rsidRPr="004B190A">
        <w:rPr>
          <w:i/>
        </w:rPr>
        <w:t>87</w:t>
      </w:r>
      <w:r w:rsidRPr="004B190A">
        <w:t xml:space="preserve"> (5), 472-8.</w:t>
      </w:r>
    </w:p>
    <w:p w14:paraId="47351FA9" w14:textId="77777777" w:rsidR="004B190A" w:rsidRPr="004B190A" w:rsidRDefault="004B190A" w:rsidP="004B190A">
      <w:pPr>
        <w:pStyle w:val="EndNoteBibliography"/>
        <w:spacing w:after="0"/>
      </w:pPr>
      <w:r w:rsidRPr="004B190A">
        <w:t>210.</w:t>
      </w:r>
      <w:r w:rsidRPr="004B190A">
        <w:tab/>
        <w:t xml:space="preserve">Shaw, P. H.;  Boyiadzis, M.;  Tawbi, H.;  Welsh, A.;  Kemerer, A.;  Davidson, N. E.; Ritchey, A. K., Improved clinical trial enrollment in adolescent and young adult (AYA) oncology patients after the establishment of an AYA oncology program uniting pediatric and medical oncology divisions. </w:t>
      </w:r>
      <w:r w:rsidRPr="004B190A">
        <w:rPr>
          <w:i/>
        </w:rPr>
        <w:t xml:space="preserve">Cancer </w:t>
      </w:r>
      <w:r w:rsidRPr="004B190A">
        <w:rPr>
          <w:b/>
        </w:rPr>
        <w:t>2012,</w:t>
      </w:r>
      <w:r w:rsidRPr="004B190A">
        <w:t xml:space="preserve"> </w:t>
      </w:r>
      <w:r w:rsidRPr="004B190A">
        <w:rPr>
          <w:i/>
        </w:rPr>
        <w:t>118</w:t>
      </w:r>
      <w:r w:rsidRPr="004B190A">
        <w:t xml:space="preserve"> (14), 3614-7.</w:t>
      </w:r>
    </w:p>
    <w:p w14:paraId="5E85EEAB" w14:textId="77777777" w:rsidR="004B190A" w:rsidRPr="004B190A" w:rsidRDefault="004B190A" w:rsidP="004B190A">
      <w:pPr>
        <w:pStyle w:val="EndNoteBibliography"/>
        <w:spacing w:after="0"/>
      </w:pPr>
      <w:r w:rsidRPr="004B190A">
        <w:t>211.</w:t>
      </w:r>
      <w:r w:rsidRPr="004B190A">
        <w:tab/>
        <w:t xml:space="preserve">Desandes, E.;  Brugieres, L.;  Laurence, V.;  Berger, C.;  Kanold, J.;  Tron, I.;  Clavel, J.; Lacour, B., Survival of adolescents with cancer treated at pediatric versus adult oncology treatment centers in France. </w:t>
      </w:r>
      <w:r w:rsidRPr="004B190A">
        <w:rPr>
          <w:b/>
        </w:rPr>
        <w:t>2017,</w:t>
      </w:r>
      <w:r w:rsidRPr="004B190A">
        <w:t xml:space="preserve"> </w:t>
      </w:r>
      <w:r w:rsidRPr="004B190A">
        <w:rPr>
          <w:i/>
        </w:rPr>
        <w:t>64</w:t>
      </w:r>
      <w:r w:rsidRPr="004B190A">
        <w:t xml:space="preserve"> (5), e26326.</w:t>
      </w:r>
    </w:p>
    <w:p w14:paraId="20DF0F6E" w14:textId="77777777" w:rsidR="004B190A" w:rsidRPr="004B190A" w:rsidRDefault="004B190A" w:rsidP="004B190A">
      <w:pPr>
        <w:pStyle w:val="EndNoteBibliography"/>
        <w:spacing w:after="0"/>
      </w:pPr>
      <w:r w:rsidRPr="004B190A">
        <w:t>212.</w:t>
      </w:r>
      <w:r w:rsidRPr="004B190A">
        <w:tab/>
        <w:t xml:space="preserve">Gibson, F., Transitional Care: Best Practices for Adolescent Cancer Care. In </w:t>
      </w:r>
      <w:r w:rsidRPr="004B190A">
        <w:rPr>
          <w:i/>
        </w:rPr>
        <w:t>A Practical Approach to the Care of Adolescents and Young Adults with Cancer</w:t>
      </w:r>
      <w:r w:rsidRPr="004B190A">
        <w:t>, Chisholm, J.;  Hough, R.; Soanes, L., Eds. Springer International Publishing: Cham, 2018; pp 37-55.</w:t>
      </w:r>
    </w:p>
    <w:p w14:paraId="3DC6BFBC" w14:textId="77777777" w:rsidR="004B190A" w:rsidRPr="004B190A" w:rsidRDefault="004B190A" w:rsidP="004B190A">
      <w:pPr>
        <w:pStyle w:val="EndNoteBibliography"/>
        <w:spacing w:after="0"/>
      </w:pPr>
      <w:r w:rsidRPr="004B190A">
        <w:t>213.</w:t>
      </w:r>
      <w:r w:rsidRPr="004B190A">
        <w:tab/>
        <w:t xml:space="preserve">Mulder, R. L.;  van der Pal, H. J. H.;  Levitt, G. A.;  Skinner, R.;  Kremer, L. C. M.;  Brown, M. C.;  Bárdi, E.;  Windsor, R.;  Michel, G.; Frey, E., Transition guidelines: An important step in the future care for childhood cancer survivors. A comprehensive definition as groundwork. </w:t>
      </w:r>
      <w:r w:rsidRPr="004B190A">
        <w:rPr>
          <w:i/>
        </w:rPr>
        <w:t xml:space="preserve">Eur J Cancer </w:t>
      </w:r>
      <w:r w:rsidRPr="004B190A">
        <w:rPr>
          <w:b/>
        </w:rPr>
        <w:t>2016,</w:t>
      </w:r>
      <w:r w:rsidRPr="004B190A">
        <w:t xml:space="preserve"> </w:t>
      </w:r>
      <w:r w:rsidRPr="004B190A">
        <w:rPr>
          <w:i/>
        </w:rPr>
        <w:t>54</w:t>
      </w:r>
      <w:r w:rsidRPr="004B190A">
        <w:t>, 64-68.</w:t>
      </w:r>
    </w:p>
    <w:p w14:paraId="2CF8F9B9" w14:textId="77777777" w:rsidR="004B190A" w:rsidRPr="004B190A" w:rsidRDefault="004B190A" w:rsidP="004B190A">
      <w:pPr>
        <w:pStyle w:val="EndNoteBibliography"/>
        <w:spacing w:after="0"/>
      </w:pPr>
      <w:r w:rsidRPr="004B190A">
        <w:t>214.</w:t>
      </w:r>
      <w:r w:rsidRPr="004B190A">
        <w:tab/>
        <w:t xml:space="preserve">Kim, B.;  Patterson, P.; White, K., Developmental considerations of young people with cancer transitioning to adulthood. </w:t>
      </w:r>
      <w:r w:rsidRPr="004B190A">
        <w:rPr>
          <w:i/>
        </w:rPr>
        <w:t xml:space="preserve">European Journal of Cancer Care </w:t>
      </w:r>
      <w:r w:rsidRPr="004B190A">
        <w:rPr>
          <w:b/>
        </w:rPr>
        <w:t>2018,</w:t>
      </w:r>
      <w:r w:rsidRPr="004B190A">
        <w:t xml:space="preserve"> </w:t>
      </w:r>
      <w:r w:rsidRPr="004B190A">
        <w:rPr>
          <w:i/>
        </w:rPr>
        <w:t>27</w:t>
      </w:r>
      <w:r w:rsidRPr="004B190A">
        <w:t xml:space="preserve"> (6), e12836.</w:t>
      </w:r>
    </w:p>
    <w:p w14:paraId="538E5C1D" w14:textId="77777777" w:rsidR="004B190A" w:rsidRPr="004B190A" w:rsidRDefault="004B190A" w:rsidP="004B190A">
      <w:pPr>
        <w:pStyle w:val="EndNoteBibliography"/>
        <w:spacing w:after="0"/>
      </w:pPr>
      <w:r w:rsidRPr="004B190A">
        <w:t>215.</w:t>
      </w:r>
      <w:r w:rsidRPr="004B190A">
        <w:tab/>
        <w:t xml:space="preserve">Strini, V.;  Daicampi, C.;  Trevisan, N.;  Marinetto, A.;  Prendin, A.;  Marinelli, E.; De Barbieri, I., Transition of care in pediatric oncohematology: a systematic literature review. </w:t>
      </w:r>
      <w:r w:rsidRPr="004B190A">
        <w:rPr>
          <w:i/>
        </w:rPr>
        <w:t xml:space="preserve">Acta Biomed </w:t>
      </w:r>
      <w:r w:rsidRPr="004B190A">
        <w:rPr>
          <w:b/>
        </w:rPr>
        <w:t>2020,</w:t>
      </w:r>
      <w:r w:rsidRPr="004B190A">
        <w:t xml:space="preserve"> </w:t>
      </w:r>
      <w:r w:rsidRPr="004B190A">
        <w:rPr>
          <w:i/>
        </w:rPr>
        <w:t>91</w:t>
      </w:r>
      <w:r w:rsidRPr="004B190A">
        <w:t xml:space="preserve"> (6-s), 48-64.</w:t>
      </w:r>
    </w:p>
    <w:p w14:paraId="0B732A58" w14:textId="77777777" w:rsidR="004B190A" w:rsidRPr="004B190A" w:rsidRDefault="004B190A" w:rsidP="004B190A">
      <w:pPr>
        <w:pStyle w:val="EndNoteBibliography"/>
        <w:spacing w:after="0"/>
      </w:pPr>
      <w:r w:rsidRPr="004B190A">
        <w:lastRenderedPageBreak/>
        <w:t>216.</w:t>
      </w:r>
      <w:r w:rsidRPr="004B190A">
        <w:tab/>
        <w:t xml:space="preserve">Nathan, P. C.;  Ford, J. S.;  Henderson, T. O.;  Hudson, M. M.;  Emmons, K. M.;  Casillas, J. N.;  Lown, E. A.;  Ness, K. K.; Oeffinger, K. C., Health behaviors, medical care, and interventions to promote healthy living in the Childhood Cancer Survivor Study cohort. </w:t>
      </w:r>
      <w:r w:rsidRPr="004B190A">
        <w:rPr>
          <w:i/>
        </w:rPr>
        <w:t xml:space="preserve">J Clin Oncol </w:t>
      </w:r>
      <w:r w:rsidRPr="004B190A">
        <w:rPr>
          <w:b/>
        </w:rPr>
        <w:t>2009,</w:t>
      </w:r>
      <w:r w:rsidRPr="004B190A">
        <w:t xml:space="preserve"> </w:t>
      </w:r>
      <w:r w:rsidRPr="004B190A">
        <w:rPr>
          <w:i/>
        </w:rPr>
        <w:t>27</w:t>
      </w:r>
      <w:r w:rsidRPr="004B190A">
        <w:t xml:space="preserve"> (14), 2363-73.</w:t>
      </w:r>
    </w:p>
    <w:p w14:paraId="5C9DBCCD" w14:textId="77777777" w:rsidR="004B190A" w:rsidRPr="004B190A" w:rsidRDefault="004B190A" w:rsidP="004B190A">
      <w:pPr>
        <w:pStyle w:val="EndNoteBibliography"/>
        <w:spacing w:after="0"/>
      </w:pPr>
      <w:r w:rsidRPr="004B190A">
        <w:t>217.</w:t>
      </w:r>
      <w:r w:rsidRPr="004B190A">
        <w:tab/>
        <w:t xml:space="preserve">Nathan, P. C.;  Hayes-Lattin, B.;  Sisler, J. J.; Hudson, M. M., Critical issues in transition and survivorship for adolescents and young adults with cancers. </w:t>
      </w:r>
      <w:r w:rsidRPr="004B190A">
        <w:rPr>
          <w:i/>
        </w:rPr>
        <w:t xml:space="preserve">Cancer </w:t>
      </w:r>
      <w:r w:rsidRPr="004B190A">
        <w:rPr>
          <w:b/>
        </w:rPr>
        <w:t>2011,</w:t>
      </w:r>
      <w:r w:rsidRPr="004B190A">
        <w:t xml:space="preserve"> </w:t>
      </w:r>
      <w:r w:rsidRPr="004B190A">
        <w:rPr>
          <w:i/>
        </w:rPr>
        <w:t>117</w:t>
      </w:r>
      <w:r w:rsidRPr="004B190A">
        <w:t xml:space="preserve"> (10 Suppl), 2335-41.</w:t>
      </w:r>
    </w:p>
    <w:p w14:paraId="5604F1C2" w14:textId="77777777" w:rsidR="004B190A" w:rsidRPr="004B190A" w:rsidRDefault="004B190A" w:rsidP="004B190A">
      <w:pPr>
        <w:pStyle w:val="EndNoteBibliography"/>
        <w:spacing w:after="0"/>
      </w:pPr>
      <w:r w:rsidRPr="004B190A">
        <w:t>218.</w:t>
      </w:r>
      <w:r w:rsidRPr="004B190A">
        <w:tab/>
        <w:t xml:space="preserve">Sadak, K. T.;  Gemeda, M. T.;  Grafelman, M.;  Neglia, J. P.;  Freyer, D. R.;  Harwood, E.; Mikal, J., Identifying metrics of success for transitional care practices in childhood cancer survivorship: a qualitative interview study of survivors. </w:t>
      </w:r>
      <w:r w:rsidRPr="004B190A">
        <w:rPr>
          <w:i/>
        </w:rPr>
        <w:t xml:space="preserve">BMC Cancer </w:t>
      </w:r>
      <w:r w:rsidRPr="004B190A">
        <w:rPr>
          <w:b/>
        </w:rPr>
        <w:t>2020,</w:t>
      </w:r>
      <w:r w:rsidRPr="004B190A">
        <w:t xml:space="preserve"> </w:t>
      </w:r>
      <w:r w:rsidRPr="004B190A">
        <w:rPr>
          <w:i/>
        </w:rPr>
        <w:t>20</w:t>
      </w:r>
      <w:r w:rsidRPr="004B190A">
        <w:t xml:space="preserve"> (1), 898.</w:t>
      </w:r>
    </w:p>
    <w:p w14:paraId="3451A5C2" w14:textId="77777777" w:rsidR="004B190A" w:rsidRPr="004B190A" w:rsidRDefault="004B190A" w:rsidP="004B190A">
      <w:pPr>
        <w:pStyle w:val="EndNoteBibliography"/>
        <w:spacing w:after="0"/>
      </w:pPr>
      <w:r w:rsidRPr="004B190A">
        <w:t>219.</w:t>
      </w:r>
      <w:r w:rsidRPr="004B190A">
        <w:tab/>
        <w:t xml:space="preserve">Langford, C.; Wright, D., Transition: TYAC Best Practice Statement for Health Professionals. Teenage Cancer Trust: </w:t>
      </w:r>
      <w:r w:rsidRPr="00B07B5F">
        <w:rPr>
          <w:b/>
          <w:bCs/>
        </w:rPr>
        <w:t>2017.</w:t>
      </w:r>
    </w:p>
    <w:p w14:paraId="4E5E5784" w14:textId="77777777" w:rsidR="004B190A" w:rsidRPr="004B190A" w:rsidRDefault="004B190A" w:rsidP="004B190A">
      <w:pPr>
        <w:pStyle w:val="EndNoteBibliography"/>
        <w:spacing w:after="0"/>
      </w:pPr>
      <w:r w:rsidRPr="004B190A">
        <w:t>220.</w:t>
      </w:r>
      <w:r w:rsidRPr="004B190A">
        <w:tab/>
        <w:t xml:space="preserve">Wilkins, K. L.;  D'Agostino, N.;  Penney, A. M.;  Barr, R. D.; Nathan, P. C., Supporting adolescents and young adults with cancer through transitions: position statement from the Canadian Task Force on Adolescents and Young Adults with cancer. </w:t>
      </w:r>
      <w:r w:rsidRPr="004B190A">
        <w:rPr>
          <w:i/>
        </w:rPr>
        <w:t xml:space="preserve">J Pediatr Hematol Oncol </w:t>
      </w:r>
      <w:r w:rsidRPr="004B190A">
        <w:rPr>
          <w:b/>
        </w:rPr>
        <w:t>2014,</w:t>
      </w:r>
      <w:r w:rsidRPr="004B190A">
        <w:t xml:space="preserve"> </w:t>
      </w:r>
      <w:r w:rsidRPr="004B190A">
        <w:rPr>
          <w:i/>
        </w:rPr>
        <w:t>36</w:t>
      </w:r>
      <w:r w:rsidRPr="004B190A">
        <w:t xml:space="preserve"> (7), 545-51.</w:t>
      </w:r>
    </w:p>
    <w:p w14:paraId="226FA58F" w14:textId="77777777" w:rsidR="004B190A" w:rsidRPr="004B190A" w:rsidRDefault="004B190A" w:rsidP="004B190A">
      <w:pPr>
        <w:pStyle w:val="EndNoteBibliography"/>
        <w:spacing w:after="0"/>
      </w:pPr>
      <w:r w:rsidRPr="004B190A">
        <w:t>221.</w:t>
      </w:r>
      <w:r w:rsidRPr="004B190A">
        <w:tab/>
        <w:t xml:space="preserve">Dimitropoulos, G.;  Morgan-Maver, E.;  Allemang, B.;  Schraeder, K.;  Scott, S. D.;  Pinzon, J.;  Andrew, G.;  Guilcher, G.;  Hamiwka, L.;  Lang, E.;  McBrien, K.;  Nettel-Aguirre, A.;  Pacaud, D.;  Zwaigenbaum, L.;  Mackie, A.; Samuel, S., Health care stakeholder perspectives regarding the role of a patient navigator during transition to adult care. </w:t>
      </w:r>
      <w:r w:rsidRPr="004B190A">
        <w:rPr>
          <w:i/>
        </w:rPr>
        <w:t xml:space="preserve">BMC Health Serv Res </w:t>
      </w:r>
      <w:r w:rsidRPr="004B190A">
        <w:rPr>
          <w:b/>
        </w:rPr>
        <w:t>2019,</w:t>
      </w:r>
      <w:r w:rsidRPr="004B190A">
        <w:t xml:space="preserve"> </w:t>
      </w:r>
      <w:r w:rsidRPr="004B190A">
        <w:rPr>
          <w:i/>
        </w:rPr>
        <w:t>19</w:t>
      </w:r>
      <w:r w:rsidRPr="004B190A">
        <w:t xml:space="preserve"> (1), 390.</w:t>
      </w:r>
    </w:p>
    <w:p w14:paraId="0A85D137" w14:textId="77777777" w:rsidR="004B190A" w:rsidRPr="004B190A" w:rsidRDefault="004B190A" w:rsidP="004B190A">
      <w:pPr>
        <w:pStyle w:val="EndNoteBibliography"/>
        <w:spacing w:after="0"/>
      </w:pPr>
      <w:r w:rsidRPr="004B190A">
        <w:t>222.</w:t>
      </w:r>
      <w:r w:rsidRPr="004B190A">
        <w:tab/>
        <w:t xml:space="preserve">Ford, J. S.;  Tonorezos, E. S.;  Mertens, A. C.;  Hudson, M. M.;  Casillas, J.;  Foster, B. M.;  Moskowitz, C. S.;  Smith, S. M.;  Chou, J. F.;  Buchanan, G.;  Robison, L. L.; Oeffinger, K. C., Barriers and facilitators of risk-based health care for adult survivors of childhood cancer: A report from the Childhood Cancer Survivor Study. </w:t>
      </w:r>
      <w:r w:rsidRPr="004B190A">
        <w:rPr>
          <w:i/>
        </w:rPr>
        <w:t xml:space="preserve">Cancer </w:t>
      </w:r>
      <w:r w:rsidRPr="004B190A">
        <w:rPr>
          <w:b/>
        </w:rPr>
        <w:t>2020,</w:t>
      </w:r>
      <w:r w:rsidRPr="004B190A">
        <w:t xml:space="preserve"> </w:t>
      </w:r>
      <w:r w:rsidRPr="004B190A">
        <w:rPr>
          <w:i/>
        </w:rPr>
        <w:t>126</w:t>
      </w:r>
      <w:r w:rsidRPr="004B190A">
        <w:t xml:space="preserve"> (3), 619-627.</w:t>
      </w:r>
    </w:p>
    <w:p w14:paraId="6A4B556F" w14:textId="77777777" w:rsidR="004B190A" w:rsidRPr="004B190A" w:rsidRDefault="004B190A" w:rsidP="004B190A">
      <w:pPr>
        <w:pStyle w:val="EndNoteBibliography"/>
        <w:spacing w:after="0"/>
      </w:pPr>
      <w:r w:rsidRPr="004B190A">
        <w:t>223.</w:t>
      </w:r>
      <w:r w:rsidRPr="004B190A">
        <w:tab/>
        <w:t>Victorian Department of Health and Human Services, Public participation frameworks. DHHS, Ed. Victorian Government: Melbourne, Australia, 2018.</w:t>
      </w:r>
    </w:p>
    <w:p w14:paraId="36BADC55" w14:textId="77777777" w:rsidR="004B190A" w:rsidRPr="004B190A" w:rsidRDefault="004B190A" w:rsidP="004B190A">
      <w:pPr>
        <w:pStyle w:val="EndNoteBibliography"/>
        <w:spacing w:after="0"/>
      </w:pPr>
      <w:r w:rsidRPr="004B190A">
        <w:t>224.</w:t>
      </w:r>
      <w:r w:rsidRPr="004B190A">
        <w:tab/>
        <w:t xml:space="preserve">Robert, G.;  Cornwell, J.;  Locock, L.;  Purushotham, A.;  Sturmey, G.; Gager, M., Patients and staff as codesigners of healthcare services. </w:t>
      </w:r>
      <w:r w:rsidRPr="004B190A">
        <w:rPr>
          <w:i/>
        </w:rPr>
        <w:t xml:space="preserve">Bmj </w:t>
      </w:r>
      <w:r w:rsidRPr="004B190A">
        <w:rPr>
          <w:b/>
        </w:rPr>
        <w:t>2015,</w:t>
      </w:r>
      <w:r w:rsidRPr="004B190A">
        <w:t xml:space="preserve"> </w:t>
      </w:r>
      <w:r w:rsidRPr="004B190A">
        <w:rPr>
          <w:i/>
        </w:rPr>
        <w:t>350</w:t>
      </w:r>
      <w:r w:rsidRPr="004B190A">
        <w:t>, g7714.</w:t>
      </w:r>
    </w:p>
    <w:p w14:paraId="509E413B" w14:textId="77777777" w:rsidR="004B190A" w:rsidRPr="004B190A" w:rsidRDefault="004B190A" w:rsidP="004B190A">
      <w:pPr>
        <w:pStyle w:val="EndNoteBibliography"/>
        <w:spacing w:after="0"/>
      </w:pPr>
      <w:r w:rsidRPr="004B190A">
        <w:t>225.</w:t>
      </w:r>
      <w:r w:rsidRPr="004B190A">
        <w:tab/>
        <w:t xml:space="preserve">Slattery, P.;  Saeri, A. K.; Bragge, P., Research co-design in health: a rapid overview of reviews. </w:t>
      </w:r>
      <w:r w:rsidRPr="004B190A">
        <w:rPr>
          <w:i/>
        </w:rPr>
        <w:t xml:space="preserve">Health Res Policy Syst </w:t>
      </w:r>
      <w:r w:rsidRPr="004B190A">
        <w:rPr>
          <w:b/>
        </w:rPr>
        <w:t>2020,</w:t>
      </w:r>
      <w:r w:rsidRPr="004B190A">
        <w:t xml:space="preserve"> </w:t>
      </w:r>
      <w:r w:rsidRPr="004B190A">
        <w:rPr>
          <w:i/>
        </w:rPr>
        <w:t>18</w:t>
      </w:r>
      <w:r w:rsidRPr="004B190A">
        <w:t xml:space="preserve"> (1), 17.</w:t>
      </w:r>
    </w:p>
    <w:p w14:paraId="6038642B" w14:textId="77777777" w:rsidR="004B190A" w:rsidRPr="004B190A" w:rsidRDefault="004B190A" w:rsidP="004B190A">
      <w:pPr>
        <w:pStyle w:val="EndNoteBibliography"/>
        <w:spacing w:after="0"/>
      </w:pPr>
      <w:r w:rsidRPr="004B190A">
        <w:t>226.</w:t>
      </w:r>
      <w:r w:rsidRPr="004B190A">
        <w:tab/>
        <w:t xml:space="preserve">Thabrew, H.;  Fleming, T.;  Hetrick, S.; Merry, S., Co-design of eHealth Interventions With Children and Young People. </w:t>
      </w:r>
      <w:r w:rsidRPr="004B190A">
        <w:rPr>
          <w:i/>
        </w:rPr>
        <w:t xml:space="preserve">Front Psychiatry </w:t>
      </w:r>
      <w:r w:rsidRPr="004B190A">
        <w:rPr>
          <w:b/>
        </w:rPr>
        <w:t>2018,</w:t>
      </w:r>
      <w:r w:rsidRPr="004B190A">
        <w:t xml:space="preserve"> </w:t>
      </w:r>
      <w:r w:rsidRPr="004B190A">
        <w:rPr>
          <w:i/>
        </w:rPr>
        <w:t>9</w:t>
      </w:r>
      <w:r w:rsidRPr="004B190A">
        <w:t>, 481.</w:t>
      </w:r>
    </w:p>
    <w:p w14:paraId="35677F1E" w14:textId="77777777" w:rsidR="004B190A" w:rsidRPr="004B190A" w:rsidRDefault="004B190A" w:rsidP="004B190A">
      <w:pPr>
        <w:pStyle w:val="EndNoteBibliography"/>
        <w:spacing w:after="0"/>
      </w:pPr>
      <w:r w:rsidRPr="004B190A">
        <w:lastRenderedPageBreak/>
        <w:t>227.</w:t>
      </w:r>
      <w:r w:rsidRPr="004B190A">
        <w:tab/>
        <w:t xml:space="preserve">Bombard, Y.;  Baker, G. R.;  Orlando, E.;  Fancott, C.;  Bhatia, P.;  Casalino, S.;  Onate, K.;  Denis, J. L.; Pomey, M. P., Engaging patients to improve quality of care: a systematic review. </w:t>
      </w:r>
      <w:r w:rsidRPr="004B190A">
        <w:rPr>
          <w:i/>
        </w:rPr>
        <w:t xml:space="preserve">Implement Sci </w:t>
      </w:r>
      <w:r w:rsidRPr="004B190A">
        <w:rPr>
          <w:b/>
        </w:rPr>
        <w:t>2018,</w:t>
      </w:r>
      <w:r w:rsidRPr="004B190A">
        <w:t xml:space="preserve"> </w:t>
      </w:r>
      <w:r w:rsidRPr="004B190A">
        <w:rPr>
          <w:i/>
        </w:rPr>
        <w:t>13</w:t>
      </w:r>
      <w:r w:rsidRPr="004B190A">
        <w:t xml:space="preserve"> (1), 98.</w:t>
      </w:r>
    </w:p>
    <w:p w14:paraId="23D2432E" w14:textId="77777777" w:rsidR="004B190A" w:rsidRPr="004B190A" w:rsidRDefault="004B190A" w:rsidP="004B190A">
      <w:pPr>
        <w:pStyle w:val="EndNoteBibliography"/>
        <w:spacing w:after="0"/>
      </w:pPr>
      <w:r w:rsidRPr="004B190A">
        <w:t>228.</w:t>
      </w:r>
      <w:r w:rsidRPr="004B190A">
        <w:tab/>
        <w:t xml:space="preserve">Thompson, K.;  Dyson, G.;  Holland, L.; Joubert, L., An Exploratory Study of Oncology Specialists' Understanding of the Preferences of Young People Living With Cancer. </w:t>
      </w:r>
      <w:r w:rsidRPr="004B190A">
        <w:rPr>
          <w:i/>
        </w:rPr>
        <w:t xml:space="preserve">Social Work in Health Care </w:t>
      </w:r>
      <w:r w:rsidRPr="004B190A">
        <w:rPr>
          <w:b/>
        </w:rPr>
        <w:t>2013,</w:t>
      </w:r>
      <w:r w:rsidRPr="004B190A">
        <w:t xml:space="preserve"> </w:t>
      </w:r>
      <w:r w:rsidRPr="004B190A">
        <w:rPr>
          <w:i/>
        </w:rPr>
        <w:t>52</w:t>
      </w:r>
      <w:r w:rsidRPr="004B190A">
        <w:t xml:space="preserve"> (2-3), 166-190.</w:t>
      </w:r>
    </w:p>
    <w:p w14:paraId="0689EA21" w14:textId="77777777" w:rsidR="004B190A" w:rsidRPr="004B190A" w:rsidRDefault="004B190A" w:rsidP="004B190A">
      <w:pPr>
        <w:pStyle w:val="EndNoteBibliography"/>
        <w:spacing w:after="0"/>
      </w:pPr>
      <w:r w:rsidRPr="004B190A">
        <w:t>229.</w:t>
      </w:r>
      <w:r w:rsidRPr="004B190A">
        <w:tab/>
        <w:t xml:space="preserve">Kaal, S. E. J.;  Lidington, E. K.;  Prins, J. B.;  Jansen, R.;  Manten-Horst, E.;  Servaes, P.;  van der Graaf, W. T. A.; Husson, O., Health-Related Quality of Life Issues in Adolescents and Young Adults with Cancer: Discrepancies with the Perceptions of Health Care Professionals. </w:t>
      </w:r>
      <w:r w:rsidRPr="004B190A">
        <w:rPr>
          <w:i/>
        </w:rPr>
        <w:t xml:space="preserve">J Clin Med </w:t>
      </w:r>
      <w:r w:rsidRPr="004B190A">
        <w:rPr>
          <w:b/>
        </w:rPr>
        <w:t>2021,</w:t>
      </w:r>
      <w:r w:rsidRPr="004B190A">
        <w:t xml:space="preserve"> </w:t>
      </w:r>
      <w:r w:rsidRPr="004B190A">
        <w:rPr>
          <w:i/>
        </w:rPr>
        <w:t>10</w:t>
      </w:r>
      <w:r w:rsidRPr="004B190A">
        <w:t xml:space="preserve"> (9).</w:t>
      </w:r>
    </w:p>
    <w:p w14:paraId="1B2419FB" w14:textId="77777777" w:rsidR="004B190A" w:rsidRPr="004B190A" w:rsidRDefault="004B190A" w:rsidP="004B190A">
      <w:pPr>
        <w:pStyle w:val="EndNoteBibliography"/>
        <w:spacing w:after="0"/>
      </w:pPr>
      <w:r w:rsidRPr="004B190A">
        <w:t>230.</w:t>
      </w:r>
      <w:r w:rsidRPr="004B190A">
        <w:tab/>
        <w:t xml:space="preserve">Tricoli, J. V.; Bleyer, A., Adolescent and Young Adult Cancer Biology. </w:t>
      </w:r>
      <w:r w:rsidRPr="004B190A">
        <w:rPr>
          <w:i/>
        </w:rPr>
        <w:t xml:space="preserve">Cancer J </w:t>
      </w:r>
      <w:r w:rsidRPr="004B190A">
        <w:rPr>
          <w:b/>
        </w:rPr>
        <w:t>2018,</w:t>
      </w:r>
      <w:r w:rsidRPr="004B190A">
        <w:t xml:space="preserve"> </w:t>
      </w:r>
      <w:r w:rsidRPr="004B190A">
        <w:rPr>
          <w:i/>
        </w:rPr>
        <w:t>24</w:t>
      </w:r>
      <w:r w:rsidRPr="004B190A">
        <w:t xml:space="preserve"> (6), 267-274.</w:t>
      </w:r>
    </w:p>
    <w:p w14:paraId="7FB6F500" w14:textId="77777777" w:rsidR="004B190A" w:rsidRPr="004B190A" w:rsidRDefault="004B190A" w:rsidP="004B190A">
      <w:pPr>
        <w:pStyle w:val="EndNoteBibliography"/>
        <w:spacing w:after="0"/>
      </w:pPr>
      <w:r w:rsidRPr="004B190A">
        <w:t>231.</w:t>
      </w:r>
      <w:r w:rsidRPr="004B190A">
        <w:tab/>
        <w:t xml:space="preserve">Partridge, A. H.;  Hughes, M. E.;  Warner, E. T.;  Ottesen, R. A.;  Wong, Y.-N.;  Edge, S. B.;  Theriault, R. L.;  Blayney, D. W.;  Niland, J. C.;  Winer, E. P.;  Weeks, J. C.; Tamimi, R. M., Subtype-Dependent Relationship Between Young Age at Diagnosis and Breast Cancer Survival. </w:t>
      </w:r>
      <w:r w:rsidRPr="004B190A">
        <w:rPr>
          <w:i/>
        </w:rPr>
        <w:t xml:space="preserve">Journal of Clinical Oncology </w:t>
      </w:r>
      <w:r w:rsidRPr="004B190A">
        <w:rPr>
          <w:b/>
        </w:rPr>
        <w:t>2016,</w:t>
      </w:r>
      <w:r w:rsidRPr="004B190A">
        <w:t xml:space="preserve"> </w:t>
      </w:r>
      <w:r w:rsidRPr="004B190A">
        <w:rPr>
          <w:i/>
        </w:rPr>
        <w:t>34</w:t>
      </w:r>
      <w:r w:rsidRPr="004B190A">
        <w:t xml:space="preserve"> (27), 3308-3314.</w:t>
      </w:r>
    </w:p>
    <w:p w14:paraId="7F9D4F04" w14:textId="77777777" w:rsidR="004B190A" w:rsidRPr="004B190A" w:rsidRDefault="004B190A" w:rsidP="004B190A">
      <w:pPr>
        <w:pStyle w:val="EndNoteBibliography"/>
        <w:spacing w:after="0"/>
      </w:pPr>
      <w:r w:rsidRPr="004B190A">
        <w:t>232.</w:t>
      </w:r>
      <w:r w:rsidRPr="004B190A">
        <w:tab/>
        <w:t xml:space="preserve">Sultan, I.;  Qaddoumi, I.;  Yaser, S.;  Rodriguez-Galindo, C.; Ferrari, A., Comparing Adult and Pediatric Rhabdomyosarcoma in the Surveillance, Epidemiology and End Results Program, 1973 to 2005: An Analysis of 2,600 Patients. </w:t>
      </w:r>
      <w:r w:rsidRPr="004B190A">
        <w:rPr>
          <w:i/>
        </w:rPr>
        <w:t xml:space="preserve">Journal of Clinical Oncology </w:t>
      </w:r>
      <w:r w:rsidRPr="004B190A">
        <w:rPr>
          <w:b/>
        </w:rPr>
        <w:t>2009,</w:t>
      </w:r>
      <w:r w:rsidRPr="004B190A">
        <w:t xml:space="preserve"> </w:t>
      </w:r>
      <w:r w:rsidRPr="004B190A">
        <w:rPr>
          <w:i/>
        </w:rPr>
        <w:t>27</w:t>
      </w:r>
      <w:r w:rsidRPr="004B190A">
        <w:t xml:space="preserve"> (20), 3391-3397.</w:t>
      </w:r>
    </w:p>
    <w:p w14:paraId="3A2F9FF4" w14:textId="77777777" w:rsidR="004B190A" w:rsidRPr="004B190A" w:rsidRDefault="004B190A" w:rsidP="004B190A">
      <w:pPr>
        <w:pStyle w:val="EndNoteBibliography"/>
        <w:spacing w:after="0"/>
      </w:pPr>
      <w:r w:rsidRPr="004B190A">
        <w:t>233.</w:t>
      </w:r>
      <w:r w:rsidRPr="004B190A">
        <w:tab/>
        <w:t xml:space="preserve">Ryan, J.;  Patel, J.;  Lucas, C. J.; Martin, J. H., Optimal cancer drug dosing in adolescents: new issues and the old unaddressed ones. </w:t>
      </w:r>
      <w:r w:rsidRPr="004B190A">
        <w:rPr>
          <w:i/>
        </w:rPr>
        <w:t xml:space="preserve">Internal Medicine Journal </w:t>
      </w:r>
      <w:r w:rsidRPr="004B190A">
        <w:rPr>
          <w:b/>
        </w:rPr>
        <w:t>2018,</w:t>
      </w:r>
      <w:r w:rsidRPr="004B190A">
        <w:t xml:space="preserve"> </w:t>
      </w:r>
      <w:r w:rsidRPr="004B190A">
        <w:rPr>
          <w:i/>
        </w:rPr>
        <w:t>48</w:t>
      </w:r>
      <w:r w:rsidRPr="004B190A">
        <w:t xml:space="preserve"> (9), 1023-1027.</w:t>
      </w:r>
    </w:p>
    <w:p w14:paraId="4F12254C" w14:textId="77777777" w:rsidR="004B190A" w:rsidRPr="004B190A" w:rsidRDefault="004B190A" w:rsidP="004B190A">
      <w:pPr>
        <w:pStyle w:val="EndNoteBibliography"/>
        <w:spacing w:after="0"/>
      </w:pPr>
      <w:r w:rsidRPr="004B190A">
        <w:t>234.</w:t>
      </w:r>
      <w:r w:rsidRPr="004B190A">
        <w:tab/>
        <w:t xml:space="preserve">Veal, G. J.;  Hartford, C. M.; Stewart, C. F., Clinical Pharmacology in the Adolescent Oncology Patient. </w:t>
      </w:r>
      <w:r w:rsidRPr="004B190A">
        <w:rPr>
          <w:i/>
        </w:rPr>
        <w:t xml:space="preserve">Journal of Clinical Oncology </w:t>
      </w:r>
      <w:r w:rsidRPr="004B190A">
        <w:rPr>
          <w:b/>
        </w:rPr>
        <w:t>2010,</w:t>
      </w:r>
      <w:r w:rsidRPr="004B190A">
        <w:t xml:space="preserve"> </w:t>
      </w:r>
      <w:r w:rsidRPr="004B190A">
        <w:rPr>
          <w:i/>
        </w:rPr>
        <w:t>28</w:t>
      </w:r>
      <w:r w:rsidRPr="004B190A">
        <w:t xml:space="preserve"> (32), 4790-4799.</w:t>
      </w:r>
    </w:p>
    <w:p w14:paraId="06E97F18" w14:textId="77777777" w:rsidR="004B190A" w:rsidRPr="004B190A" w:rsidRDefault="004B190A" w:rsidP="004B190A">
      <w:pPr>
        <w:pStyle w:val="EndNoteBibliography"/>
        <w:spacing w:after="0"/>
      </w:pPr>
      <w:r w:rsidRPr="004B190A">
        <w:t>235.</w:t>
      </w:r>
      <w:r w:rsidRPr="004B190A">
        <w:tab/>
        <w:t xml:space="preserve">Tricoli, J. V.;  Blair, D. G.;  Anders, C. K.;  Bleyer, W. A.;  Boardman, L. A.;  Khan, J.;  Kummar, S.;  Hayes-Lattin, B.;  Hunger, S. P.;  Merchant, M.;  Seibel, N. L.;  Thurin, M.; Willman, C. L., Biologic and clinical characteristics of adolescent and young adult cancers: Acute lymphoblastic leukemia, colorectal cancer, breast cancer, melanoma, and sarcoma. </w:t>
      </w:r>
      <w:r w:rsidRPr="004B190A">
        <w:rPr>
          <w:i/>
        </w:rPr>
        <w:t xml:space="preserve">Cancer </w:t>
      </w:r>
      <w:r w:rsidRPr="004B190A">
        <w:rPr>
          <w:b/>
        </w:rPr>
        <w:t>2016,</w:t>
      </w:r>
      <w:r w:rsidRPr="004B190A">
        <w:t xml:space="preserve"> </w:t>
      </w:r>
      <w:r w:rsidRPr="004B190A">
        <w:rPr>
          <w:i/>
        </w:rPr>
        <w:t>122</w:t>
      </w:r>
      <w:r w:rsidRPr="004B190A">
        <w:t xml:space="preserve"> (7), 1017-28.</w:t>
      </w:r>
    </w:p>
    <w:p w14:paraId="6D5117F8" w14:textId="77777777" w:rsidR="004B190A" w:rsidRPr="004B190A" w:rsidRDefault="004B190A" w:rsidP="004B190A">
      <w:pPr>
        <w:pStyle w:val="EndNoteBibliography"/>
        <w:spacing w:after="0"/>
      </w:pPr>
      <w:r w:rsidRPr="004B190A">
        <w:t>236.</w:t>
      </w:r>
      <w:r w:rsidRPr="004B190A">
        <w:tab/>
        <w:t xml:space="preserve">Cullinan, N.;  Capra, M.; McVeigh, T. P., Genetic Testing for Cancer Predisposition Syndromes in Adolescents and Young Adults (AYAs). </w:t>
      </w:r>
      <w:r w:rsidRPr="004B190A">
        <w:rPr>
          <w:i/>
        </w:rPr>
        <w:t xml:space="preserve">Current Genetic Medicine Reports </w:t>
      </w:r>
      <w:r w:rsidRPr="004B190A">
        <w:rPr>
          <w:b/>
        </w:rPr>
        <w:t>2020,</w:t>
      </w:r>
      <w:r w:rsidRPr="004B190A">
        <w:t xml:space="preserve"> </w:t>
      </w:r>
      <w:r w:rsidRPr="004B190A">
        <w:rPr>
          <w:i/>
        </w:rPr>
        <w:t>8</w:t>
      </w:r>
      <w:r w:rsidRPr="004B190A">
        <w:t xml:space="preserve"> (2), 61-71.</w:t>
      </w:r>
    </w:p>
    <w:p w14:paraId="01C0E162" w14:textId="77777777" w:rsidR="004B190A" w:rsidRPr="004B190A" w:rsidRDefault="004B190A" w:rsidP="004B190A">
      <w:pPr>
        <w:pStyle w:val="EndNoteBibliography"/>
        <w:spacing w:after="0"/>
      </w:pPr>
      <w:r w:rsidRPr="004B190A">
        <w:t>237.</w:t>
      </w:r>
      <w:r w:rsidRPr="004B190A">
        <w:tab/>
        <w:t xml:space="preserve">Huang, K. L.;  Mashl, R. J.;  Wu, Y.;  Ritter, D. I.;  Wang, J.;  Oh, C.;  Paczkowska, M.;  Reynolds, S.;  Wyczalkowski, M. A.;  Oak, N.;  Scott, A. D.;  Krassowski, M.;  Cherniack, A. D.;  Houlahan, K. E.;  Jayasinghe, R.;  Wang, L. B.;  Zhou, D. C.;  Liu, D.;  Cao, S.;  Kim, Y. W.;  Koire, A.;  McMichael, J. F.;  Hucthagowder, V.;  Kim, T. B.;  Hahn, A.;  Wang, C.;  </w:t>
      </w:r>
      <w:r w:rsidRPr="004B190A">
        <w:lastRenderedPageBreak/>
        <w:t xml:space="preserve">McLellan, M. D.;  Al-Mulla, F.;  Johnson, K. J.;  Lichtarge, O.;  Boutros, P. C.;  Raphael, B.;  Lazar, A. J.;  Zhang, W.;  Wendl, M. C.;  Govindan, R.;  Jain, S.;  Wheeler, D.;  Kulkarni, S.;  Dipersio, J. F.;  Reimand, J.;  Meric-Bernstam, F.;  Chen, K.;  Shmulevich, I.;  Plon, S. E.;  Chen, F.; Ding, L., Pathogenic Germline Variants in 10,389 Adult Cancers. </w:t>
      </w:r>
      <w:r w:rsidRPr="004B190A">
        <w:rPr>
          <w:i/>
        </w:rPr>
        <w:t xml:space="preserve">Cell </w:t>
      </w:r>
      <w:r w:rsidRPr="004B190A">
        <w:rPr>
          <w:b/>
        </w:rPr>
        <w:t>2018,</w:t>
      </w:r>
      <w:r w:rsidRPr="004B190A">
        <w:t xml:space="preserve"> </w:t>
      </w:r>
      <w:r w:rsidRPr="004B190A">
        <w:rPr>
          <w:i/>
        </w:rPr>
        <w:t>173</w:t>
      </w:r>
      <w:r w:rsidRPr="004B190A">
        <w:t xml:space="preserve"> (2), 355-370.e14.</w:t>
      </w:r>
    </w:p>
    <w:p w14:paraId="4C7626BC" w14:textId="77777777" w:rsidR="004B190A" w:rsidRPr="004B190A" w:rsidRDefault="004B190A" w:rsidP="004B190A">
      <w:pPr>
        <w:pStyle w:val="EndNoteBibliography"/>
        <w:spacing w:after="0"/>
      </w:pPr>
      <w:r w:rsidRPr="004B190A">
        <w:t>238.</w:t>
      </w:r>
      <w:r w:rsidRPr="004B190A">
        <w:tab/>
        <w:t xml:space="preserve">Zhang, J.;  Walsh, M. F.;  Wu, G.;  Edmonson, M. N.;  Gruber, T. A.;  Easton, J.;  Hedges, D.;  Ma, X.;  Zhou, X.;  Yergeau, D. A.;  Wilkinson, M. R.;  Vadodaria, B.;  Chen, X.;  McGee, R. B.;  Hines-Dowell, S.;  Nuccio, R.;  Quinn, E.;  Shurtleff, S. A.;  Rusch, M.;  Patel, A.;  Becksfort, J. B.;  Wang, S.;  Weaver, M. S.;  Ding, L.;  Mardis, E. R.;  Wilson, R. K.;  Gajjar, A.;  Ellison, D. W.;  Pappo, A. S.;  Pui, C. H.;  Nichols, K. E.; Downing, J. R., Germline Mutations in Predisposition Genes in Pediatric Cancer. </w:t>
      </w:r>
      <w:r w:rsidRPr="004B190A">
        <w:rPr>
          <w:i/>
        </w:rPr>
        <w:t xml:space="preserve">N Engl J Med </w:t>
      </w:r>
      <w:r w:rsidRPr="004B190A">
        <w:rPr>
          <w:b/>
        </w:rPr>
        <w:t>2015,</w:t>
      </w:r>
      <w:r w:rsidRPr="004B190A">
        <w:t xml:space="preserve"> </w:t>
      </w:r>
      <w:r w:rsidRPr="004B190A">
        <w:rPr>
          <w:i/>
        </w:rPr>
        <w:t>373</w:t>
      </w:r>
      <w:r w:rsidRPr="004B190A">
        <w:t xml:space="preserve"> (24), 2336-2346.</w:t>
      </w:r>
    </w:p>
    <w:p w14:paraId="790803A2" w14:textId="77777777" w:rsidR="004B190A" w:rsidRPr="004B190A" w:rsidRDefault="004B190A" w:rsidP="004B190A">
      <w:pPr>
        <w:pStyle w:val="EndNoteBibliography"/>
        <w:spacing w:after="0"/>
      </w:pPr>
      <w:r w:rsidRPr="004B190A">
        <w:t>239.</w:t>
      </w:r>
      <w:r w:rsidRPr="004B190A">
        <w:tab/>
        <w:t xml:space="preserve">Kratz, C. P.;  Jongmans, M. C.;  Cavé, H.;  Wimmer, K.;  Behjati, S.;  Guerrini-Rousseau, L.;  Milde, T.;  Pajtler, K. W.;  Golmard, L.;  Gauthier-Villars, M.;  Jewell, R.;  Duncan, C.;  Maher, E. R.;  Brugieres, L.;  Pritchard-Jones, K.; Bourdeaut, F., Predisposition to cancer in children and adolescents. </w:t>
      </w:r>
      <w:r w:rsidRPr="004B190A">
        <w:rPr>
          <w:i/>
        </w:rPr>
        <w:t xml:space="preserve">The Lancet Child &amp; Adolescent Health </w:t>
      </w:r>
      <w:r w:rsidRPr="004B190A">
        <w:rPr>
          <w:b/>
        </w:rPr>
        <w:t>2021,</w:t>
      </w:r>
      <w:r w:rsidRPr="004B190A">
        <w:t xml:space="preserve"> </w:t>
      </w:r>
      <w:r w:rsidRPr="004B190A">
        <w:rPr>
          <w:i/>
        </w:rPr>
        <w:t>5</w:t>
      </w:r>
      <w:r w:rsidRPr="004B190A">
        <w:t xml:space="preserve"> (2), 142-154.</w:t>
      </w:r>
    </w:p>
    <w:p w14:paraId="03A6AFF9" w14:textId="77777777" w:rsidR="004B190A" w:rsidRPr="004B190A" w:rsidRDefault="004B190A" w:rsidP="004B190A">
      <w:pPr>
        <w:pStyle w:val="EndNoteBibliography"/>
        <w:spacing w:after="0"/>
      </w:pPr>
      <w:r w:rsidRPr="004B190A">
        <w:t>240.</w:t>
      </w:r>
      <w:r w:rsidRPr="004B190A">
        <w:tab/>
        <w:t xml:space="preserve">Stadler, Z. K.;  Maio, A.; Padunan, A. In </w:t>
      </w:r>
      <w:r w:rsidRPr="004B190A">
        <w:rPr>
          <w:i/>
        </w:rPr>
        <w:t xml:space="preserve">Germline mutation prevalence in young adults with cancer. </w:t>
      </w:r>
      <w:r w:rsidRPr="004B190A">
        <w:t xml:space="preserve">, American Association for Cancer Research Virtual Annual Meeting II., Virtual, June 22, 2020; Virtual, </w:t>
      </w:r>
      <w:r w:rsidRPr="00DF485D">
        <w:rPr>
          <w:b/>
          <w:bCs/>
        </w:rPr>
        <w:t>2020</w:t>
      </w:r>
      <w:r w:rsidRPr="004B190A">
        <w:t>.</w:t>
      </w:r>
    </w:p>
    <w:p w14:paraId="6708EA4C" w14:textId="77777777" w:rsidR="004B190A" w:rsidRPr="004B190A" w:rsidRDefault="004B190A" w:rsidP="004B190A">
      <w:pPr>
        <w:pStyle w:val="EndNoteBibliography"/>
        <w:spacing w:after="0"/>
      </w:pPr>
      <w:r w:rsidRPr="004B190A">
        <w:t>241.</w:t>
      </w:r>
      <w:r w:rsidRPr="004B190A">
        <w:tab/>
        <w:t xml:space="preserve">Mork, M. E.;  You, Y. N.;  Ying, J.;  Bannon, S. A.;  Lynch, P. M.;  Rodriguez-Bigas, M. A.; Vilar, E., High Prevalence of Hereditary Cancer Syndromes in Adolescents and Young Adults With Colorectal Cancer. </w:t>
      </w:r>
      <w:r w:rsidRPr="004B190A">
        <w:rPr>
          <w:i/>
        </w:rPr>
        <w:t xml:space="preserve">Journal of clinical oncology : official journal of the American Society of Clinical Oncology </w:t>
      </w:r>
      <w:r w:rsidRPr="004B190A">
        <w:rPr>
          <w:b/>
        </w:rPr>
        <w:t>2015,</w:t>
      </w:r>
      <w:r w:rsidRPr="004B190A">
        <w:t xml:space="preserve"> </w:t>
      </w:r>
      <w:r w:rsidRPr="004B190A">
        <w:rPr>
          <w:i/>
        </w:rPr>
        <w:t>33</w:t>
      </w:r>
      <w:r w:rsidRPr="004B190A">
        <w:t xml:space="preserve"> (31), 3544-3549.</w:t>
      </w:r>
    </w:p>
    <w:p w14:paraId="7B40CB24" w14:textId="77777777" w:rsidR="004B190A" w:rsidRPr="004B190A" w:rsidRDefault="004B190A" w:rsidP="004B190A">
      <w:pPr>
        <w:pStyle w:val="EndNoteBibliography"/>
        <w:spacing w:after="0"/>
      </w:pPr>
      <w:r w:rsidRPr="004B190A">
        <w:t>242.</w:t>
      </w:r>
      <w:r w:rsidRPr="004B190A">
        <w:tab/>
        <w:t xml:space="preserve">Pearlman, R.;  Frankel, W. L.;  Swanson, B.;  Zhao, W.;  Yilmaz, A.;  Miller, K.;  Bacher, J.;  Bigley, C.;  Nelsen, L.;  Goodfellow, P. J.;  Goldberg, R. M.;  Paskett, E.;  Shields, P. G.;  Freudenheim, J. L.;  Stanich, P. P.;  Lattimer, I.;  Arnold, M.;  Liyanarachchi, S.;  Kalady, M.;  Heald, B.;  Greenwood, C.;  Paquette, I.;  Prues, M.;  Draper, D. J.;  Lindeman, C.;  Kuebler, J. P.;  Reynolds, K.;  Brell, J. M.;  Shaper, A. A.;  Mahesh, S.;  Buie, N.;  Weeman, K.;  Shine, K.;  Haut, M.;  Edwards, J.;  Bastola, S.;  Wickham, K.;  Khanduja, K. S.;  Zacks, R.;  Pritchard, C. C.;  Shirts, B. H.;  Jacobson, A.;  Allen, B.;  de la Chapelle, A.;  Hampel, H.; Ohio Colorectal Cancer Prevention Initiative Study, G., Prevalence and Spectrum of Germline Cancer Susceptibility Gene Mutations Among Patients With Early-Onset Colorectal Cancer. </w:t>
      </w:r>
      <w:r w:rsidRPr="004B190A">
        <w:rPr>
          <w:i/>
        </w:rPr>
        <w:t xml:space="preserve">JAMA oncology </w:t>
      </w:r>
      <w:r w:rsidRPr="004B190A">
        <w:rPr>
          <w:b/>
        </w:rPr>
        <w:t>2017,</w:t>
      </w:r>
      <w:r w:rsidRPr="004B190A">
        <w:t xml:space="preserve"> </w:t>
      </w:r>
      <w:r w:rsidRPr="004B190A">
        <w:rPr>
          <w:i/>
        </w:rPr>
        <w:t>3</w:t>
      </w:r>
      <w:r w:rsidRPr="004B190A">
        <w:t xml:space="preserve"> (4), 464-471.</w:t>
      </w:r>
    </w:p>
    <w:p w14:paraId="62CE96B0" w14:textId="77777777" w:rsidR="004B190A" w:rsidRPr="004B190A" w:rsidRDefault="004B190A" w:rsidP="004B190A">
      <w:pPr>
        <w:pStyle w:val="EndNoteBibliography"/>
        <w:spacing w:after="0"/>
      </w:pPr>
      <w:r w:rsidRPr="004B190A">
        <w:t>243.</w:t>
      </w:r>
      <w:r w:rsidRPr="004B190A">
        <w:tab/>
        <w:t xml:space="preserve">Stoffel, E. M.;  Koeppe, E.;  Everett, J.;  Ulintz, P.;  Kiel, M.;  Osborne, J.;  Williams, L.;  Hanson, K.;  Gruber, S. B.; Rozek, L. S., Germline Genetic Features of Young Individuals With Colorectal Cancer. </w:t>
      </w:r>
      <w:r w:rsidRPr="004B190A">
        <w:rPr>
          <w:i/>
        </w:rPr>
        <w:t xml:space="preserve">Gastroenterology </w:t>
      </w:r>
      <w:r w:rsidRPr="004B190A">
        <w:rPr>
          <w:b/>
        </w:rPr>
        <w:t>2018,</w:t>
      </w:r>
      <w:r w:rsidRPr="004B190A">
        <w:t xml:space="preserve"> </w:t>
      </w:r>
      <w:r w:rsidRPr="004B190A">
        <w:rPr>
          <w:i/>
        </w:rPr>
        <w:t>154</w:t>
      </w:r>
      <w:r w:rsidRPr="004B190A">
        <w:t xml:space="preserve"> (4), 897-905.e1.</w:t>
      </w:r>
    </w:p>
    <w:p w14:paraId="4E014FEB" w14:textId="77777777" w:rsidR="004B190A" w:rsidRPr="004B190A" w:rsidRDefault="004B190A" w:rsidP="004B190A">
      <w:pPr>
        <w:pStyle w:val="EndNoteBibliography"/>
        <w:spacing w:after="0"/>
      </w:pPr>
      <w:r w:rsidRPr="004B190A">
        <w:lastRenderedPageBreak/>
        <w:t>244.</w:t>
      </w:r>
      <w:r w:rsidRPr="004B190A">
        <w:tab/>
        <w:t xml:space="preserve">Rummel, S. K.;  Lovejoy, L.;  Shriver, C. D.; Ellsworth, R. E., Contribution of germline mutations in cancer predisposition genes to tumor etiology in young women diagnosed with invasive breast cancer. </w:t>
      </w:r>
      <w:r w:rsidRPr="004B190A">
        <w:rPr>
          <w:i/>
        </w:rPr>
        <w:t xml:space="preserve">Breast Cancer Res Treat </w:t>
      </w:r>
      <w:r w:rsidRPr="004B190A">
        <w:rPr>
          <w:b/>
        </w:rPr>
        <w:t>2017,</w:t>
      </w:r>
      <w:r w:rsidRPr="004B190A">
        <w:t xml:space="preserve"> </w:t>
      </w:r>
      <w:r w:rsidRPr="004B190A">
        <w:rPr>
          <w:i/>
        </w:rPr>
        <w:t>164</w:t>
      </w:r>
      <w:r w:rsidRPr="004B190A">
        <w:t xml:space="preserve"> (3), 593-601.</w:t>
      </w:r>
    </w:p>
    <w:p w14:paraId="6F1CEC60" w14:textId="77777777" w:rsidR="004B190A" w:rsidRPr="004B190A" w:rsidRDefault="004B190A" w:rsidP="004B190A">
      <w:pPr>
        <w:pStyle w:val="EndNoteBibliography"/>
        <w:spacing w:after="0"/>
      </w:pPr>
      <w:r w:rsidRPr="004B190A">
        <w:t>245.</w:t>
      </w:r>
      <w:r w:rsidRPr="004B190A">
        <w:tab/>
        <w:t xml:space="preserve">Copson, E. R.;  Maishman, T. C.;  Tapper, W. J.;  Cutress, R. I.;  Greville-Heygate, S.;  Altman, D. G.;  Eccles, B.;  Gerty, S.;  Durcan, L. T.;  Jones, L.;  Evans, D. G.;  Thompson, A. M.;  Pharoah, P.;  Easton, D. F.;  Dunning, A. M.;  Hanby, A.;  Lakhani, S.;  Eeles, R.;  Gilbert, F. J.;  Hamed, H.;  Hodgson, S.;  Simmonds, P.;  Stanton, L.; Eccles, D. M., Germline BRCA mutation and outcome in young-onset breast cancer (POSH): a prospective cohort study. </w:t>
      </w:r>
      <w:r w:rsidRPr="004B190A">
        <w:rPr>
          <w:i/>
        </w:rPr>
        <w:t xml:space="preserve">Lancet Oncol </w:t>
      </w:r>
      <w:r w:rsidRPr="004B190A">
        <w:rPr>
          <w:b/>
        </w:rPr>
        <w:t>2018,</w:t>
      </w:r>
      <w:r w:rsidRPr="004B190A">
        <w:t xml:space="preserve"> </w:t>
      </w:r>
      <w:r w:rsidRPr="004B190A">
        <w:rPr>
          <w:i/>
        </w:rPr>
        <w:t>19</w:t>
      </w:r>
      <w:r w:rsidRPr="004B190A">
        <w:t xml:space="preserve"> (2), 169-180.</w:t>
      </w:r>
    </w:p>
    <w:p w14:paraId="2F92206E" w14:textId="77777777" w:rsidR="004B190A" w:rsidRPr="004B190A" w:rsidRDefault="004B190A" w:rsidP="004B190A">
      <w:pPr>
        <w:pStyle w:val="EndNoteBibliography"/>
        <w:spacing w:after="0"/>
      </w:pPr>
      <w:r w:rsidRPr="004B190A">
        <w:t>246.</w:t>
      </w:r>
      <w:r w:rsidRPr="004B190A">
        <w:tab/>
        <w:t xml:space="preserve">Akhavanfard, S.;  Padmanabhan, R.;  Yehia, L.;  Cheng, F.; Eng, C., Comprehensive germline genomic profiles of children, adolescents and young adults with solid tumors. </w:t>
      </w:r>
      <w:r w:rsidRPr="004B190A">
        <w:rPr>
          <w:i/>
        </w:rPr>
        <w:t xml:space="preserve">Nat Commun </w:t>
      </w:r>
      <w:r w:rsidRPr="004B190A">
        <w:rPr>
          <w:b/>
        </w:rPr>
        <w:t>2020,</w:t>
      </w:r>
      <w:r w:rsidRPr="004B190A">
        <w:t xml:space="preserve"> </w:t>
      </w:r>
      <w:r w:rsidRPr="004B190A">
        <w:rPr>
          <w:i/>
        </w:rPr>
        <w:t>11</w:t>
      </w:r>
      <w:r w:rsidRPr="004B190A">
        <w:t xml:space="preserve"> (1), 2206.</w:t>
      </w:r>
    </w:p>
    <w:p w14:paraId="53EC2ADF" w14:textId="77777777" w:rsidR="004B190A" w:rsidRPr="004B190A" w:rsidRDefault="004B190A" w:rsidP="004B190A">
      <w:pPr>
        <w:pStyle w:val="EndNoteBibliography"/>
        <w:spacing w:after="0"/>
      </w:pPr>
      <w:r w:rsidRPr="004B190A">
        <w:t>247.</w:t>
      </w:r>
      <w:r w:rsidRPr="004B190A">
        <w:tab/>
        <w:t xml:space="preserve">Makhnoon, S.;  Corredor, J.;  Arun, B.;  Bell, D.;  Yarbrough, A.;  Livingston, J. A.;  Peterson, S. K.; Roth, M., Impact of a Genetic Evaluation Initiative to Increase Access to Genetic Services for Adolescent and Young Adults at a Tertiary Cancer Hospital. </w:t>
      </w:r>
      <w:r w:rsidRPr="004B190A">
        <w:rPr>
          <w:i/>
        </w:rPr>
        <w:t xml:space="preserve">Journal of adolescent and young adult oncology </w:t>
      </w:r>
      <w:r w:rsidRPr="004B190A">
        <w:rPr>
          <w:b/>
        </w:rPr>
        <w:t>2020</w:t>
      </w:r>
      <w:r w:rsidRPr="004B190A">
        <w:t>.</w:t>
      </w:r>
    </w:p>
    <w:p w14:paraId="2D49B056" w14:textId="77777777" w:rsidR="004B190A" w:rsidRPr="004B190A" w:rsidRDefault="004B190A" w:rsidP="004B190A">
      <w:pPr>
        <w:pStyle w:val="EndNoteBibliography"/>
        <w:spacing w:after="0"/>
      </w:pPr>
      <w:r w:rsidRPr="004B190A">
        <w:t>248.</w:t>
      </w:r>
      <w:r w:rsidRPr="004B190A">
        <w:tab/>
        <w:t xml:space="preserve">McVeigh, T. P.;  Sundar, R.;  Diamantis, N.;  Kaye, S. B.;  Banerji, U.;  Lopez, J. S.;  de Bono, J.;  van der Graaf, W. T. A.; George, A. J., The role of genomic profiling in adolescents and young adults (AYAs) with advanced cancer participating in phase I clinical trials. </w:t>
      </w:r>
      <w:r w:rsidRPr="004B190A">
        <w:rPr>
          <w:i/>
        </w:rPr>
        <w:t xml:space="preserve">European journal of cancer (Oxford, England : 1990) </w:t>
      </w:r>
      <w:r w:rsidRPr="004B190A">
        <w:rPr>
          <w:b/>
        </w:rPr>
        <w:t>2018,</w:t>
      </w:r>
      <w:r w:rsidRPr="004B190A">
        <w:t xml:space="preserve"> </w:t>
      </w:r>
      <w:r w:rsidRPr="004B190A">
        <w:rPr>
          <w:i/>
        </w:rPr>
        <w:t>95</w:t>
      </w:r>
      <w:r w:rsidRPr="004B190A">
        <w:t>, 20-29.</w:t>
      </w:r>
    </w:p>
    <w:p w14:paraId="13325009" w14:textId="77777777" w:rsidR="004B190A" w:rsidRPr="004B190A" w:rsidRDefault="004B190A" w:rsidP="004B190A">
      <w:pPr>
        <w:pStyle w:val="EndNoteBibliography"/>
        <w:spacing w:after="0"/>
      </w:pPr>
      <w:r w:rsidRPr="004B190A">
        <w:t>249.</w:t>
      </w:r>
      <w:r w:rsidRPr="004B190A">
        <w:tab/>
        <w:t xml:space="preserve">Bylstra, Y.;  Lim, W. K.;  Kam, S.;  Tham, K. W.;  Wu, R. R.;  Teo, J. X.;  Davila, S.;  Kuan, J. L.;  Chan, S. H.;  Bertin, N.;  Yang, C. X.;  Rozen, S.;  Teh, B. T.;  Yeo, K. K.;  Cook, S. A.;  Jamuar, S. S.;  Ginsburg, G. S.;  Orlando, L. A.; Tan, P., Family history assessment significantly enhances delivery of precision medicine in the genomics era. </w:t>
      </w:r>
      <w:r w:rsidRPr="004B190A">
        <w:rPr>
          <w:i/>
        </w:rPr>
        <w:t xml:space="preserve">Genome Med </w:t>
      </w:r>
      <w:r w:rsidRPr="004B190A">
        <w:rPr>
          <w:b/>
        </w:rPr>
        <w:t>2021,</w:t>
      </w:r>
      <w:r w:rsidRPr="004B190A">
        <w:t xml:space="preserve"> </w:t>
      </w:r>
      <w:r w:rsidRPr="004B190A">
        <w:rPr>
          <w:i/>
        </w:rPr>
        <w:t>13</w:t>
      </w:r>
      <w:r w:rsidRPr="004B190A">
        <w:t xml:space="preserve"> (1), 3.</w:t>
      </w:r>
    </w:p>
    <w:p w14:paraId="6E404A2D" w14:textId="77777777" w:rsidR="004B190A" w:rsidRPr="004B190A" w:rsidRDefault="004B190A" w:rsidP="004B190A">
      <w:pPr>
        <w:pStyle w:val="EndNoteBibliography"/>
        <w:spacing w:after="0"/>
      </w:pPr>
      <w:r w:rsidRPr="004B190A">
        <w:t>250.</w:t>
      </w:r>
      <w:r w:rsidRPr="004B190A">
        <w:tab/>
        <w:t xml:space="preserve">National Comprehensive Cancer Network, Genetic/Familial High-Risk Assessment: Breast, Ovarian, and Pancreatic. NCCN: </w:t>
      </w:r>
      <w:r w:rsidRPr="00DF485D">
        <w:rPr>
          <w:b/>
          <w:bCs/>
        </w:rPr>
        <w:t>2020</w:t>
      </w:r>
      <w:r w:rsidRPr="004B190A">
        <w:t>.</w:t>
      </w:r>
    </w:p>
    <w:p w14:paraId="1D5F5361" w14:textId="77777777" w:rsidR="004B190A" w:rsidRPr="004B190A" w:rsidRDefault="004B190A" w:rsidP="004B190A">
      <w:pPr>
        <w:pStyle w:val="EndNoteBibliography"/>
        <w:spacing w:after="0"/>
      </w:pPr>
      <w:r w:rsidRPr="004B190A">
        <w:t>251.</w:t>
      </w:r>
      <w:r w:rsidRPr="004B190A">
        <w:tab/>
        <w:t xml:space="preserve">Holland, L.;  Young, M.-A.;  Lewin, J.;  Pearce, A.; Thompson, K., Education in youth-friendly genetic counseling. </w:t>
      </w:r>
      <w:r w:rsidRPr="004B190A">
        <w:rPr>
          <w:i/>
        </w:rPr>
        <w:t xml:space="preserve">Journal of genetic Counselling. </w:t>
      </w:r>
      <w:r w:rsidRPr="004B190A">
        <w:rPr>
          <w:b/>
        </w:rPr>
        <w:t>2021</w:t>
      </w:r>
      <w:r w:rsidRPr="004B190A">
        <w:t>, 1-10.</w:t>
      </w:r>
    </w:p>
    <w:p w14:paraId="0A3BF038" w14:textId="77777777" w:rsidR="004B190A" w:rsidRPr="004B190A" w:rsidRDefault="004B190A" w:rsidP="004B190A">
      <w:pPr>
        <w:pStyle w:val="EndNoteBibliography"/>
        <w:spacing w:after="0"/>
      </w:pPr>
      <w:r w:rsidRPr="004B190A">
        <w:t>252.</w:t>
      </w:r>
      <w:r w:rsidRPr="004B190A">
        <w:tab/>
        <w:t xml:space="preserve">McGill, B. C.;  Wakefield, C. E.;  Vetsch, J.;  Barlow-Stewart, K.;  Kasparian, N. A.;  Patenaude, A. F.;  Young, M. A.;  Cohn, R. J.; Tucker, K. M., Children and young people's understanding of inherited conditions and their attitudes towards genetic testing: A systematic review. </w:t>
      </w:r>
      <w:r w:rsidRPr="004B190A">
        <w:rPr>
          <w:i/>
        </w:rPr>
        <w:t xml:space="preserve">Clin Genet </w:t>
      </w:r>
      <w:r w:rsidRPr="004B190A">
        <w:rPr>
          <w:b/>
        </w:rPr>
        <w:t>2019,</w:t>
      </w:r>
      <w:r w:rsidRPr="004B190A">
        <w:t xml:space="preserve"> </w:t>
      </w:r>
      <w:r w:rsidRPr="004B190A">
        <w:rPr>
          <w:i/>
        </w:rPr>
        <w:t>95</w:t>
      </w:r>
      <w:r w:rsidRPr="004B190A">
        <w:t xml:space="preserve"> (1), 10-22.</w:t>
      </w:r>
    </w:p>
    <w:p w14:paraId="0975D200" w14:textId="77777777" w:rsidR="004B190A" w:rsidRPr="004B190A" w:rsidRDefault="004B190A" w:rsidP="004B190A">
      <w:pPr>
        <w:pStyle w:val="EndNoteBibliography"/>
        <w:spacing w:after="0"/>
      </w:pPr>
      <w:r w:rsidRPr="004B190A">
        <w:t>253.</w:t>
      </w:r>
      <w:r w:rsidRPr="004B190A">
        <w:tab/>
        <w:t xml:space="preserve">Vetsch, J.;  Wakefield, C. E.;  Warby, M.;  Tucker, K.;  Patterson, P.;  McGill, B. C.;  Metcalfe, A.;  Cohn, R. J.; Fardell, J. E., Cancer-Related Genetic Testing and Personalized Medicine for Adolescents: A Narrative Review of Impact and Understanding. </w:t>
      </w:r>
      <w:r w:rsidRPr="004B190A">
        <w:rPr>
          <w:i/>
        </w:rPr>
        <w:t xml:space="preserve">Journal of adolescent and young adult oncology </w:t>
      </w:r>
      <w:r w:rsidRPr="004B190A">
        <w:rPr>
          <w:b/>
        </w:rPr>
        <w:t>2018,</w:t>
      </w:r>
      <w:r w:rsidRPr="004B190A">
        <w:t xml:space="preserve"> </w:t>
      </w:r>
      <w:r w:rsidRPr="004B190A">
        <w:rPr>
          <w:i/>
        </w:rPr>
        <w:t>7</w:t>
      </w:r>
      <w:r w:rsidRPr="004B190A">
        <w:t xml:space="preserve"> (3), 259-262.</w:t>
      </w:r>
    </w:p>
    <w:p w14:paraId="00E4F2CB" w14:textId="77777777" w:rsidR="004B190A" w:rsidRPr="004B190A" w:rsidRDefault="004B190A" w:rsidP="004B190A">
      <w:pPr>
        <w:pStyle w:val="EndNoteBibliography"/>
        <w:spacing w:after="0"/>
      </w:pPr>
      <w:r w:rsidRPr="004B190A">
        <w:lastRenderedPageBreak/>
        <w:t>254.</w:t>
      </w:r>
      <w:r w:rsidRPr="004B190A">
        <w:tab/>
        <w:t xml:space="preserve">Young, A. L.;  Butow, P. N.;  Vetsch, J.;  Quinn, V. F.;  Patenaude, A. F.;  Tucker, K. M.; Wakefield, C. E., Family Communication, Risk Perception and Cancer Knowledge of Young Adults from BRCA1/2 Families: a Systematic Review. </w:t>
      </w:r>
      <w:r w:rsidRPr="004B190A">
        <w:rPr>
          <w:i/>
        </w:rPr>
        <w:t xml:space="preserve">J Genet Couns </w:t>
      </w:r>
      <w:r w:rsidRPr="004B190A">
        <w:rPr>
          <w:b/>
        </w:rPr>
        <w:t>2017,</w:t>
      </w:r>
      <w:r w:rsidRPr="004B190A">
        <w:t xml:space="preserve"> </w:t>
      </w:r>
      <w:r w:rsidRPr="004B190A">
        <w:rPr>
          <w:i/>
        </w:rPr>
        <w:t>26</w:t>
      </w:r>
      <w:r w:rsidRPr="004B190A">
        <w:t xml:space="preserve"> (6), 1179-1196.</w:t>
      </w:r>
    </w:p>
    <w:p w14:paraId="372B59AB" w14:textId="77777777" w:rsidR="004B190A" w:rsidRPr="004B190A" w:rsidRDefault="004B190A" w:rsidP="004B190A">
      <w:pPr>
        <w:pStyle w:val="EndNoteBibliography"/>
        <w:spacing w:after="0"/>
      </w:pPr>
      <w:r w:rsidRPr="004B190A">
        <w:t>255.</w:t>
      </w:r>
      <w:r w:rsidRPr="004B190A">
        <w:tab/>
        <w:t xml:space="preserve">Young, M.-A.;  Thompson, K.;  Lewin, J.; Holland, L., A framework for youth-friendly genetic counseling. </w:t>
      </w:r>
      <w:r w:rsidRPr="004B190A">
        <w:rPr>
          <w:i/>
        </w:rPr>
        <w:t xml:space="preserve">Journal of Community Genetics </w:t>
      </w:r>
      <w:r w:rsidRPr="004B190A">
        <w:rPr>
          <w:b/>
        </w:rPr>
        <w:t>2020,</w:t>
      </w:r>
      <w:r w:rsidRPr="004B190A">
        <w:t xml:space="preserve"> </w:t>
      </w:r>
      <w:r w:rsidRPr="004B190A">
        <w:rPr>
          <w:i/>
        </w:rPr>
        <w:t>11</w:t>
      </w:r>
      <w:r w:rsidRPr="004B190A">
        <w:t xml:space="preserve"> (2), 161-170.</w:t>
      </w:r>
    </w:p>
    <w:p w14:paraId="289B3B8F" w14:textId="77777777" w:rsidR="004B190A" w:rsidRPr="004B190A" w:rsidRDefault="004B190A" w:rsidP="004B190A">
      <w:pPr>
        <w:pStyle w:val="EndNoteBibliography"/>
        <w:spacing w:after="0"/>
      </w:pPr>
      <w:r w:rsidRPr="004B190A">
        <w:t>256.</w:t>
      </w:r>
      <w:r w:rsidRPr="004B190A">
        <w:tab/>
        <w:t xml:space="preserve">Aitken, J. F.;  Youlden, D. R.;  Baade, P. D.;  Soyer, H. P.;  Green, A. C.; Smithers, B. M., Generational shift in melanoma incidence and mortality in Queensland, Australia, 1995-2014. </w:t>
      </w:r>
      <w:r w:rsidRPr="004B190A">
        <w:rPr>
          <w:i/>
        </w:rPr>
        <w:t xml:space="preserve">Int J Cancer </w:t>
      </w:r>
      <w:r w:rsidRPr="004B190A">
        <w:rPr>
          <w:b/>
        </w:rPr>
        <w:t>2018,</w:t>
      </w:r>
      <w:r w:rsidRPr="004B190A">
        <w:t xml:space="preserve"> </w:t>
      </w:r>
      <w:r w:rsidRPr="004B190A">
        <w:rPr>
          <w:i/>
        </w:rPr>
        <w:t>142</w:t>
      </w:r>
      <w:r w:rsidRPr="004B190A">
        <w:t xml:space="preserve"> (8), 1528-1535.</w:t>
      </w:r>
    </w:p>
    <w:p w14:paraId="0B784628" w14:textId="77777777" w:rsidR="004B190A" w:rsidRPr="004B190A" w:rsidRDefault="004B190A" w:rsidP="004B190A">
      <w:pPr>
        <w:pStyle w:val="EndNoteBibliography"/>
        <w:spacing w:after="0"/>
      </w:pPr>
      <w:r w:rsidRPr="004B190A">
        <w:t>257.</w:t>
      </w:r>
      <w:r w:rsidRPr="004B190A">
        <w:tab/>
        <w:t xml:space="preserve">Iannacone, M. R.;  Youlden, D. R.;  Baade, P. D.;  Aitken, J. F.; Green, A. C., Melanoma incidence trends and survival in adolescents and young adults in Queensland, Australia. </w:t>
      </w:r>
      <w:r w:rsidRPr="004B190A">
        <w:rPr>
          <w:i/>
        </w:rPr>
        <w:t xml:space="preserve">Int J Cancer </w:t>
      </w:r>
      <w:r w:rsidRPr="004B190A">
        <w:rPr>
          <w:b/>
        </w:rPr>
        <w:t>2015,</w:t>
      </w:r>
      <w:r w:rsidRPr="004B190A">
        <w:t xml:space="preserve"> </w:t>
      </w:r>
      <w:r w:rsidRPr="004B190A">
        <w:rPr>
          <w:i/>
        </w:rPr>
        <w:t>136</w:t>
      </w:r>
      <w:r w:rsidRPr="004B190A">
        <w:t xml:space="preserve"> (3), 603-9.</w:t>
      </w:r>
    </w:p>
    <w:p w14:paraId="402F8994" w14:textId="77777777" w:rsidR="004B190A" w:rsidRPr="004B190A" w:rsidRDefault="004B190A" w:rsidP="004B190A">
      <w:pPr>
        <w:pStyle w:val="EndNoteBibliography"/>
        <w:spacing w:after="0"/>
      </w:pPr>
      <w:r w:rsidRPr="004B190A">
        <w:t>258.</w:t>
      </w:r>
      <w:r w:rsidRPr="004B190A">
        <w:tab/>
        <w:t>Cancer Council Victoria, Optimal Care Pathway for People with Melanoma. 2015.</w:t>
      </w:r>
    </w:p>
    <w:p w14:paraId="625EB0D0" w14:textId="77777777" w:rsidR="004B190A" w:rsidRPr="004B190A" w:rsidRDefault="004B190A" w:rsidP="004B190A">
      <w:pPr>
        <w:pStyle w:val="EndNoteBibliography"/>
        <w:spacing w:after="0"/>
      </w:pPr>
      <w:r w:rsidRPr="004B190A">
        <w:t>259.</w:t>
      </w:r>
      <w:r w:rsidRPr="004B190A">
        <w:tab/>
        <w:t xml:space="preserve">Arbyn, M.;  Xu, L.;  Simoens, C.; Martin-Hirsch, P. P., Prophylactic vaccination against human papillomaviruses to prevent cervical cancer and its precursors. </w:t>
      </w:r>
      <w:r w:rsidRPr="004B190A">
        <w:rPr>
          <w:i/>
        </w:rPr>
        <w:t xml:space="preserve">Cochrane Database Syst Rev </w:t>
      </w:r>
      <w:r w:rsidRPr="004B190A">
        <w:rPr>
          <w:b/>
        </w:rPr>
        <w:t>2018,</w:t>
      </w:r>
      <w:r w:rsidRPr="004B190A">
        <w:t xml:space="preserve"> </w:t>
      </w:r>
      <w:r w:rsidRPr="004B190A">
        <w:rPr>
          <w:i/>
        </w:rPr>
        <w:t>5</w:t>
      </w:r>
      <w:r w:rsidRPr="004B190A">
        <w:t xml:space="preserve"> (5), Cd009069.</w:t>
      </w:r>
    </w:p>
    <w:p w14:paraId="6A437C64" w14:textId="77777777" w:rsidR="004B190A" w:rsidRPr="004B190A" w:rsidRDefault="004B190A" w:rsidP="004B190A">
      <w:pPr>
        <w:pStyle w:val="EndNoteBibliography"/>
        <w:spacing w:after="0"/>
      </w:pPr>
      <w:r w:rsidRPr="004B190A">
        <w:t>260.</w:t>
      </w:r>
      <w:r w:rsidRPr="004B190A">
        <w:tab/>
        <w:t xml:space="preserve">World Health Organization, Global strategy to accelerate the elimination of cervical cancer as a public health problem. Licence CC BY-NC-SA 3.0 IGO. WHO.: Geneva, </w:t>
      </w:r>
      <w:r w:rsidRPr="00DF485D">
        <w:rPr>
          <w:b/>
          <w:bCs/>
        </w:rPr>
        <w:t>2020</w:t>
      </w:r>
      <w:r w:rsidRPr="004B190A">
        <w:t>.</w:t>
      </w:r>
    </w:p>
    <w:p w14:paraId="1196DF96" w14:textId="77777777" w:rsidR="004B190A" w:rsidRPr="004B190A" w:rsidRDefault="004B190A" w:rsidP="004B190A">
      <w:pPr>
        <w:pStyle w:val="EndNoteBibliography"/>
        <w:spacing w:after="0"/>
      </w:pPr>
      <w:r w:rsidRPr="004B190A">
        <w:t>261.</w:t>
      </w:r>
      <w:r w:rsidRPr="004B190A">
        <w:tab/>
        <w:t xml:space="preserve">Kohler, L. N.;  Garcia, D. O.;  Harris, R. B.;  Oren, E.;  Roe, D. J.; Jacobs, E. T., Adherence to Diet and Physical Activity Cancer Prevention Guidelines and Cancer Outcomes: A Systematic Review. </w:t>
      </w:r>
      <w:r w:rsidRPr="004B190A">
        <w:rPr>
          <w:i/>
        </w:rPr>
        <w:t xml:space="preserve">Cancer Epidemiol Biomarkers Prev </w:t>
      </w:r>
      <w:r w:rsidRPr="004B190A">
        <w:rPr>
          <w:b/>
        </w:rPr>
        <w:t>2016,</w:t>
      </w:r>
      <w:r w:rsidRPr="004B190A">
        <w:t xml:space="preserve"> </w:t>
      </w:r>
      <w:r w:rsidRPr="004B190A">
        <w:rPr>
          <w:i/>
        </w:rPr>
        <w:t>25</w:t>
      </w:r>
      <w:r w:rsidRPr="004B190A">
        <w:t xml:space="preserve"> (7), 1018-28.</w:t>
      </w:r>
    </w:p>
    <w:p w14:paraId="3CDB6A3B" w14:textId="77777777" w:rsidR="004B190A" w:rsidRPr="004B190A" w:rsidRDefault="004B190A" w:rsidP="004B190A">
      <w:pPr>
        <w:pStyle w:val="EndNoteBibliography"/>
        <w:spacing w:after="0"/>
      </w:pPr>
      <w:r w:rsidRPr="004B190A">
        <w:t>262.</w:t>
      </w:r>
      <w:r w:rsidRPr="004B190A">
        <w:tab/>
        <w:t xml:space="preserve">McTiernan, A.;  Friedenreich, C. M.;  Katzmarzyk, P. T.;  Powell, K. E.;  Macko, R.;  Buchner, D.;  Pescatello, L. S.;  Bloodgood, B.;  Tennant, B.;  Vaux-Bjerke, A.;  George, S. M.;  Troiano, R. P.; Piercy, K. L., Physical Activity in Cancer Prevention and Survival: A Systematic Review. </w:t>
      </w:r>
      <w:r w:rsidRPr="004B190A">
        <w:rPr>
          <w:i/>
        </w:rPr>
        <w:t xml:space="preserve">Med Sci Sports Exerc </w:t>
      </w:r>
      <w:r w:rsidRPr="004B190A">
        <w:rPr>
          <w:b/>
        </w:rPr>
        <w:t>2019,</w:t>
      </w:r>
      <w:r w:rsidRPr="004B190A">
        <w:t xml:space="preserve"> </w:t>
      </w:r>
      <w:r w:rsidRPr="004B190A">
        <w:rPr>
          <w:i/>
        </w:rPr>
        <w:t>51</w:t>
      </w:r>
      <w:r w:rsidRPr="004B190A">
        <w:t xml:space="preserve"> (6), 1252-1261.</w:t>
      </w:r>
    </w:p>
    <w:p w14:paraId="599CC4FD" w14:textId="77777777" w:rsidR="004B190A" w:rsidRPr="004B190A" w:rsidRDefault="004B190A" w:rsidP="004B190A">
      <w:pPr>
        <w:pStyle w:val="EndNoteBibliography"/>
        <w:spacing w:after="0"/>
      </w:pPr>
      <w:r w:rsidRPr="004B190A">
        <w:t>263.</w:t>
      </w:r>
      <w:r w:rsidRPr="004B190A">
        <w:tab/>
        <w:t xml:space="preserve">White, M. C.;  Shoemaker, M. L.;  Park, S.;  Neff, L. J.;  Carlson, S. A.;  Brown, D. R.; Kanny, D., Prevalence of Modifiable Cancer Risk Factors Among U.S. Adults Aged 18-44 Years. </w:t>
      </w:r>
      <w:r w:rsidRPr="004B190A">
        <w:rPr>
          <w:i/>
        </w:rPr>
        <w:t xml:space="preserve">Am J Prev Med </w:t>
      </w:r>
      <w:r w:rsidRPr="004B190A">
        <w:rPr>
          <w:b/>
        </w:rPr>
        <w:t>2017,</w:t>
      </w:r>
      <w:r w:rsidRPr="004B190A">
        <w:t xml:space="preserve"> </w:t>
      </w:r>
      <w:r w:rsidRPr="004B190A">
        <w:rPr>
          <w:i/>
        </w:rPr>
        <w:t>53</w:t>
      </w:r>
      <w:r w:rsidRPr="004B190A">
        <w:t xml:space="preserve"> (3s1), S14-s20.</w:t>
      </w:r>
    </w:p>
    <w:p w14:paraId="5C365CD3" w14:textId="77777777" w:rsidR="004B190A" w:rsidRPr="004B190A" w:rsidRDefault="004B190A" w:rsidP="004B190A">
      <w:pPr>
        <w:pStyle w:val="EndNoteBibliography"/>
        <w:spacing w:after="0"/>
      </w:pPr>
      <w:r w:rsidRPr="004B190A">
        <w:t>264.</w:t>
      </w:r>
      <w:r w:rsidRPr="004B190A">
        <w:tab/>
        <w:t xml:space="preserve">You, Y. N.;  Lee, L. D.;  Deschner, B. W.; Shibata, D., Colorectal Cancer in the Adolescent and Young Adult Population. </w:t>
      </w:r>
      <w:r w:rsidRPr="004B190A">
        <w:rPr>
          <w:i/>
        </w:rPr>
        <w:t xml:space="preserve">JCO Oncol Pract </w:t>
      </w:r>
      <w:r w:rsidRPr="004B190A">
        <w:rPr>
          <w:b/>
        </w:rPr>
        <w:t>2020,</w:t>
      </w:r>
      <w:r w:rsidRPr="004B190A">
        <w:t xml:space="preserve"> </w:t>
      </w:r>
      <w:r w:rsidRPr="004B190A">
        <w:rPr>
          <w:i/>
        </w:rPr>
        <w:t>16</w:t>
      </w:r>
      <w:r w:rsidRPr="004B190A">
        <w:t xml:space="preserve"> (1), 19-27.</w:t>
      </w:r>
    </w:p>
    <w:p w14:paraId="28CCBAF6" w14:textId="77777777" w:rsidR="004B190A" w:rsidRPr="004B190A" w:rsidRDefault="004B190A" w:rsidP="004B190A">
      <w:pPr>
        <w:pStyle w:val="EndNoteBibliography"/>
        <w:spacing w:after="0"/>
      </w:pPr>
      <w:r w:rsidRPr="004B190A">
        <w:t>265.</w:t>
      </w:r>
      <w:r w:rsidRPr="004B190A">
        <w:tab/>
        <w:t xml:space="preserve">Holman, D. M.;  White, M. C.;  Shoemaker, M. L.;  Massetti, G. M.;  Puckett, M. C.; Brindis, C. D., Cancer Prevention During Early Adulthood: Highlights From a Meeting of Experts. </w:t>
      </w:r>
      <w:r w:rsidRPr="004B190A">
        <w:rPr>
          <w:i/>
        </w:rPr>
        <w:t xml:space="preserve">Am J Prev Med </w:t>
      </w:r>
      <w:r w:rsidRPr="004B190A">
        <w:rPr>
          <w:b/>
        </w:rPr>
        <w:t>2017,</w:t>
      </w:r>
      <w:r w:rsidRPr="004B190A">
        <w:t xml:space="preserve"> </w:t>
      </w:r>
      <w:r w:rsidRPr="004B190A">
        <w:rPr>
          <w:i/>
        </w:rPr>
        <w:t>53</w:t>
      </w:r>
      <w:r w:rsidRPr="004B190A">
        <w:t xml:space="preserve"> (3s1), S5-s13.</w:t>
      </w:r>
    </w:p>
    <w:p w14:paraId="6419D138" w14:textId="77777777" w:rsidR="004B190A" w:rsidRPr="004B190A" w:rsidRDefault="004B190A" w:rsidP="004B190A">
      <w:pPr>
        <w:pStyle w:val="EndNoteBibliography"/>
        <w:spacing w:after="0"/>
      </w:pPr>
      <w:r w:rsidRPr="004B190A">
        <w:t>266.</w:t>
      </w:r>
      <w:r w:rsidRPr="004B190A">
        <w:tab/>
        <w:t xml:space="preserve">Brindis, C. D., Setting the Stage: Advancing a Cancer Prevention Agenda for Young Adults. </w:t>
      </w:r>
      <w:r w:rsidRPr="004B190A">
        <w:rPr>
          <w:i/>
        </w:rPr>
        <w:t xml:space="preserve">American Journal of Preventative Medicine. </w:t>
      </w:r>
      <w:r w:rsidRPr="004B190A">
        <w:rPr>
          <w:b/>
        </w:rPr>
        <w:t>2017,</w:t>
      </w:r>
      <w:r w:rsidRPr="004B190A">
        <w:t xml:space="preserve"> </w:t>
      </w:r>
      <w:r w:rsidRPr="004B190A">
        <w:rPr>
          <w:i/>
        </w:rPr>
        <w:t>53</w:t>
      </w:r>
      <w:r w:rsidRPr="004B190A">
        <w:t>, 1-4.</w:t>
      </w:r>
    </w:p>
    <w:p w14:paraId="6B151E68" w14:textId="77777777" w:rsidR="004B190A" w:rsidRPr="004B190A" w:rsidRDefault="004B190A" w:rsidP="004B190A">
      <w:pPr>
        <w:pStyle w:val="EndNoteBibliography"/>
        <w:spacing w:after="0"/>
      </w:pPr>
      <w:r w:rsidRPr="004B190A">
        <w:lastRenderedPageBreak/>
        <w:t>267.</w:t>
      </w:r>
      <w:r w:rsidRPr="004B190A">
        <w:tab/>
        <w:t xml:space="preserve">Rodriguez, A. M.;  Do, T. Q. N.;  Goodman, M.;  Schmeler, K. M.;  Kaul, S.; Kuo, Y. F., Human Papillomavirus Vaccine Interventions in the U.S.: A Systematic Review and Meta-analysis. </w:t>
      </w:r>
      <w:r w:rsidRPr="004B190A">
        <w:rPr>
          <w:i/>
        </w:rPr>
        <w:t xml:space="preserve">Am J Prev Med </w:t>
      </w:r>
      <w:r w:rsidRPr="004B190A">
        <w:rPr>
          <w:b/>
        </w:rPr>
        <w:t>2019,</w:t>
      </w:r>
      <w:r w:rsidRPr="004B190A">
        <w:t xml:space="preserve"> </w:t>
      </w:r>
      <w:r w:rsidRPr="004B190A">
        <w:rPr>
          <w:i/>
        </w:rPr>
        <w:t>56</w:t>
      </w:r>
      <w:r w:rsidRPr="004B190A">
        <w:t xml:space="preserve"> (4), 591-602.</w:t>
      </w:r>
    </w:p>
    <w:p w14:paraId="2EA515D0" w14:textId="77777777" w:rsidR="004B190A" w:rsidRPr="004B190A" w:rsidRDefault="004B190A" w:rsidP="004B190A">
      <w:pPr>
        <w:pStyle w:val="EndNoteBibliography"/>
        <w:spacing w:after="0"/>
      </w:pPr>
      <w:r w:rsidRPr="004B190A">
        <w:t>268.</w:t>
      </w:r>
      <w:r w:rsidRPr="004B190A">
        <w:tab/>
        <w:t xml:space="preserve">Walling, E. B.;  Benzoni, N.;  Dornfeld, J.;  Bhandari, R.;  Sisk, B. A.;  Garbutt, J.; Colditz, G., Interventions to Improve HPV Vaccine Uptake: A Systematic Review. </w:t>
      </w:r>
      <w:r w:rsidRPr="004B190A">
        <w:rPr>
          <w:i/>
        </w:rPr>
        <w:t xml:space="preserve">Pediatrics </w:t>
      </w:r>
      <w:r w:rsidRPr="004B190A">
        <w:rPr>
          <w:b/>
        </w:rPr>
        <w:t>2016,</w:t>
      </w:r>
      <w:r w:rsidRPr="004B190A">
        <w:t xml:space="preserve"> </w:t>
      </w:r>
      <w:r w:rsidRPr="004B190A">
        <w:rPr>
          <w:i/>
        </w:rPr>
        <w:t>138</w:t>
      </w:r>
      <w:r w:rsidRPr="004B190A">
        <w:t xml:space="preserve"> (1).</w:t>
      </w:r>
    </w:p>
    <w:p w14:paraId="2B27EF6C" w14:textId="77777777" w:rsidR="004B190A" w:rsidRPr="004B190A" w:rsidRDefault="004B190A" w:rsidP="004B190A">
      <w:pPr>
        <w:pStyle w:val="EndNoteBibliography"/>
        <w:spacing w:after="0"/>
      </w:pPr>
      <w:r w:rsidRPr="004B190A">
        <w:t>269.</w:t>
      </w:r>
      <w:r w:rsidRPr="004B190A">
        <w:tab/>
        <w:t xml:space="preserve">Lee, J. S.;  DuBois, S. G.;  Coccia, P. F.;  Bleyer, A.;  Olin, R. L.; Goldsby, R. E., Increased risk of second malignant neoplasms in adolescents and young adults with cancer. </w:t>
      </w:r>
      <w:r w:rsidRPr="004B190A">
        <w:rPr>
          <w:i/>
        </w:rPr>
        <w:t xml:space="preserve">Cancer </w:t>
      </w:r>
      <w:r w:rsidRPr="004B190A">
        <w:rPr>
          <w:b/>
        </w:rPr>
        <w:t>2016,</w:t>
      </w:r>
      <w:r w:rsidRPr="004B190A">
        <w:t xml:space="preserve"> </w:t>
      </w:r>
      <w:r w:rsidRPr="004B190A">
        <w:rPr>
          <w:i/>
        </w:rPr>
        <w:t>122</w:t>
      </w:r>
      <w:r w:rsidRPr="004B190A">
        <w:t xml:space="preserve"> (1), 116-123.</w:t>
      </w:r>
    </w:p>
    <w:p w14:paraId="44FF478A" w14:textId="77777777" w:rsidR="004B190A" w:rsidRPr="004B190A" w:rsidRDefault="004B190A" w:rsidP="004B190A">
      <w:pPr>
        <w:pStyle w:val="EndNoteBibliography"/>
        <w:spacing w:after="0"/>
      </w:pPr>
      <w:r w:rsidRPr="004B190A">
        <w:t>270.</w:t>
      </w:r>
      <w:r w:rsidRPr="004B190A">
        <w:tab/>
        <w:t xml:space="preserve">Bryant, H., Screening for cancer in children, adolescents, and young adults: questions--and more questions. </w:t>
      </w:r>
      <w:r w:rsidRPr="004B190A">
        <w:rPr>
          <w:i/>
        </w:rPr>
        <w:t xml:space="preserve">Cancer </w:t>
      </w:r>
      <w:r w:rsidRPr="004B190A">
        <w:rPr>
          <w:b/>
        </w:rPr>
        <w:t>2011,</w:t>
      </w:r>
      <w:r w:rsidRPr="004B190A">
        <w:t xml:space="preserve"> </w:t>
      </w:r>
      <w:r w:rsidRPr="004B190A">
        <w:rPr>
          <w:i/>
        </w:rPr>
        <w:t>117</w:t>
      </w:r>
      <w:r w:rsidRPr="004B190A">
        <w:t xml:space="preserve"> (10 Suppl), 2275-80.</w:t>
      </w:r>
    </w:p>
    <w:p w14:paraId="6A3927F8" w14:textId="77777777" w:rsidR="004B190A" w:rsidRPr="004B190A" w:rsidRDefault="004B190A" w:rsidP="004B190A">
      <w:pPr>
        <w:pStyle w:val="EndNoteBibliography"/>
        <w:spacing w:after="0"/>
      </w:pPr>
      <w:r w:rsidRPr="004B190A">
        <w:t>271.</w:t>
      </w:r>
      <w:r w:rsidRPr="004B190A">
        <w:tab/>
        <w:t xml:space="preserve">Koo, M. M.;  Lyratzopoulos, G.;  Herbert, A.;  Abel, G. A.;  Taylor, R. M.;  Barber, J. A.;  Gibson, F.;  Whelan, J.; Fern, L. A., Association of Self-reported Presenting Symptoms With Timeliness of Help-Seeking Among Adolescents and Young Adults With Cancer in the BRIGHTLIGHT Study. </w:t>
      </w:r>
      <w:r w:rsidRPr="004B190A">
        <w:rPr>
          <w:i/>
        </w:rPr>
        <w:t xml:space="preserve">JAMA network open </w:t>
      </w:r>
      <w:r w:rsidRPr="004B190A">
        <w:rPr>
          <w:b/>
        </w:rPr>
        <w:t>2020,</w:t>
      </w:r>
      <w:r w:rsidRPr="004B190A">
        <w:t xml:space="preserve"> </w:t>
      </w:r>
      <w:r w:rsidRPr="004B190A">
        <w:rPr>
          <w:i/>
        </w:rPr>
        <w:t>3</w:t>
      </w:r>
      <w:r w:rsidRPr="004B190A">
        <w:t xml:space="preserve"> (9), e2015437.</w:t>
      </w:r>
    </w:p>
    <w:p w14:paraId="7107740F" w14:textId="77777777" w:rsidR="004B190A" w:rsidRPr="004B190A" w:rsidRDefault="004B190A" w:rsidP="004B190A">
      <w:pPr>
        <w:pStyle w:val="EndNoteBibliography"/>
        <w:spacing w:after="0"/>
      </w:pPr>
      <w:r w:rsidRPr="004B190A">
        <w:t>272.</w:t>
      </w:r>
      <w:r w:rsidRPr="004B190A">
        <w:tab/>
        <w:t xml:space="preserve">Rubin, G.;  Berendsen, A.;  Crawford, S. M.;  Dommett, R.;  Earle, C.;  Emery, J.;  Fahey, T.;  Grassi, L.;  Grunfeld, E.;  Gupta, S.;  Hamilton, W.;  Hiom, S.;  Hunter, D.;  Lyratzopoulos, G.;  Macleod, U.;  Mason, R.;  Mitchell, G.;  Neal, R. D.;  Peake, M.;  Roland, M.;  Seifert, B.;  Sisler, J.;  Sussman, J.;  Taplin, S.;  Vedsted, P.;  Voruganti, T.;  Walter, F.;  Wardle, J.;  Watson, E.;  Weller, D.;  Wender, R.;  Whelan, J.;  Whitlock, J.;  Wilkinson, C.;  de Wit, N.; Zimmermann, C., The expanding role of primary care in cancer control. </w:t>
      </w:r>
      <w:r w:rsidRPr="004B190A">
        <w:rPr>
          <w:i/>
        </w:rPr>
        <w:t xml:space="preserve">The Lancet Oncology </w:t>
      </w:r>
      <w:r w:rsidRPr="004B190A">
        <w:rPr>
          <w:b/>
        </w:rPr>
        <w:t>2015,</w:t>
      </w:r>
      <w:r w:rsidRPr="004B190A">
        <w:t xml:space="preserve"> </w:t>
      </w:r>
      <w:r w:rsidRPr="004B190A">
        <w:rPr>
          <w:i/>
        </w:rPr>
        <w:t>16</w:t>
      </w:r>
      <w:r w:rsidRPr="004B190A">
        <w:t xml:space="preserve"> (12), 1231-1272.</w:t>
      </w:r>
    </w:p>
    <w:p w14:paraId="729DF393" w14:textId="77777777" w:rsidR="004B190A" w:rsidRPr="004B190A" w:rsidRDefault="004B190A" w:rsidP="004B190A">
      <w:pPr>
        <w:pStyle w:val="EndNoteBibliography"/>
        <w:spacing w:after="0"/>
      </w:pPr>
      <w:r w:rsidRPr="004B190A">
        <w:t>273.</w:t>
      </w:r>
      <w:r w:rsidRPr="004B190A">
        <w:tab/>
        <w:t xml:space="preserve">Zhou, Y.;  Mendonca, S. C.;  Abel, G. A.;  Hamilton, W.;  Walter, F. M.;  Johnson, S.;  Shelton, J.;  Elliss-Brookes, L.;  McPhail, S.; Lyratzopoulos, G., Variation in ‘fast-track’ referrals for suspected cancer by patient characteristic and cancer diagnosis: evidence from 670 000 patients with cancers of 35 different sites. </w:t>
      </w:r>
      <w:r w:rsidRPr="004B190A">
        <w:rPr>
          <w:i/>
        </w:rPr>
        <w:t xml:space="preserve">British Journal of Cancer </w:t>
      </w:r>
      <w:r w:rsidRPr="004B190A">
        <w:rPr>
          <w:b/>
        </w:rPr>
        <w:t>2018,</w:t>
      </w:r>
      <w:r w:rsidRPr="004B190A">
        <w:t xml:space="preserve"> </w:t>
      </w:r>
      <w:r w:rsidRPr="004B190A">
        <w:rPr>
          <w:i/>
        </w:rPr>
        <w:t>118</w:t>
      </w:r>
      <w:r w:rsidRPr="004B190A">
        <w:t xml:space="preserve"> (1), 24-31.</w:t>
      </w:r>
    </w:p>
    <w:p w14:paraId="3FBE8754" w14:textId="77777777" w:rsidR="004B190A" w:rsidRPr="004B190A" w:rsidRDefault="004B190A" w:rsidP="004B190A">
      <w:pPr>
        <w:pStyle w:val="EndNoteBibliography"/>
        <w:spacing w:after="0"/>
      </w:pPr>
      <w:r w:rsidRPr="004B190A">
        <w:t>274.</w:t>
      </w:r>
      <w:r w:rsidRPr="004B190A">
        <w:tab/>
        <w:t xml:space="preserve">Ferrari, A.;  Lo Vullo, S.;  Giardiello, D.;  Veneroni, L.;  Magni, C.;  Clerici, C. A.;  Chiaravalli, S.;  Casanova, M.;  Luksch, R.;  Terenziani, M.;  Spreafico, F.;  Meazza, C.;  Catania, S.;  Schiavello, E.;  Biassoni, V.;  Podda, M.;  Bergamaschi, L.;  Puma, N.;  Massimino, M.; Mariani, L., The Sooner the Better? How Symptom Interval Correlates With Outcome in Children and Adolescents With Solid Tumors: Regression Tree Analysis of the Findings of a Prospective Study. </w:t>
      </w:r>
      <w:r w:rsidRPr="004B190A">
        <w:rPr>
          <w:i/>
        </w:rPr>
        <w:t xml:space="preserve">Pediatric blood &amp; cancer </w:t>
      </w:r>
      <w:r w:rsidRPr="004B190A">
        <w:rPr>
          <w:b/>
        </w:rPr>
        <w:t>2016,</w:t>
      </w:r>
      <w:r w:rsidRPr="004B190A">
        <w:t xml:space="preserve"> </w:t>
      </w:r>
      <w:r w:rsidRPr="004B190A">
        <w:rPr>
          <w:i/>
        </w:rPr>
        <w:t>63</w:t>
      </w:r>
      <w:r w:rsidRPr="004B190A">
        <w:t xml:space="preserve"> (3), 479-485.</w:t>
      </w:r>
    </w:p>
    <w:p w14:paraId="0059E8F9" w14:textId="77777777" w:rsidR="004B190A" w:rsidRPr="004B190A" w:rsidRDefault="004B190A" w:rsidP="004B190A">
      <w:pPr>
        <w:pStyle w:val="EndNoteBibliography"/>
        <w:spacing w:after="0"/>
      </w:pPr>
      <w:r w:rsidRPr="004B190A">
        <w:t>275.</w:t>
      </w:r>
      <w:r w:rsidRPr="004B190A">
        <w:tab/>
        <w:t xml:space="preserve">Neal, R. D.;  Tharmanathan, P.;  France, B.;  Din, N. U.;  Cotton, S.;  Fallon-Ferguson, J.;  Hamilton, W.;  Hendry, A.;  Hendry, M.;  Lewis, R.;  Macleod, U.;  Mitchell, E. D.;  Pickett, M.;  Rai, T.;  Shaw, K.;  Stuart, N.;  Tørring, M. L.;  Wilkinson, C.;  Williams, B.;  Williams, N.; Emery, J., Is increased time to diagnosis and treatment in symptomatic cancer </w:t>
      </w:r>
      <w:r w:rsidRPr="004B190A">
        <w:lastRenderedPageBreak/>
        <w:t xml:space="preserve">associated with poorer outcomes? Systematic review. </w:t>
      </w:r>
      <w:r w:rsidRPr="004B190A">
        <w:rPr>
          <w:i/>
        </w:rPr>
        <w:t xml:space="preserve">British Journal of Cancer </w:t>
      </w:r>
      <w:r w:rsidRPr="004B190A">
        <w:rPr>
          <w:b/>
        </w:rPr>
        <w:t>2015,</w:t>
      </w:r>
      <w:r w:rsidRPr="004B190A">
        <w:t xml:space="preserve"> </w:t>
      </w:r>
      <w:r w:rsidRPr="004B190A">
        <w:rPr>
          <w:i/>
        </w:rPr>
        <w:t>112</w:t>
      </w:r>
      <w:r w:rsidRPr="004B190A">
        <w:t xml:space="preserve"> (1), S92-S107.</w:t>
      </w:r>
    </w:p>
    <w:p w14:paraId="3097E848" w14:textId="77777777" w:rsidR="004B190A" w:rsidRPr="004B190A" w:rsidRDefault="004B190A" w:rsidP="004B190A">
      <w:pPr>
        <w:pStyle w:val="EndNoteBibliography"/>
        <w:spacing w:after="0"/>
      </w:pPr>
      <w:r w:rsidRPr="004B190A">
        <w:t>276.</w:t>
      </w:r>
      <w:r w:rsidRPr="004B190A">
        <w:tab/>
        <w:t xml:space="preserve">Dommett, R. M.;  Pring, H.;  Cargill, J.;  Beynon, P.;  Cameron, A.;  Cox, R.;  Nechowska, A.;  Wint, A.; Stevens, M. C. G., Achieving a timely diagnosis for teenagers and young adults with cancer: the ACE "too young to get cancer?" study. </w:t>
      </w:r>
      <w:r w:rsidRPr="004B190A">
        <w:rPr>
          <w:i/>
        </w:rPr>
        <w:t xml:space="preserve">BMC Cancer </w:t>
      </w:r>
      <w:r w:rsidRPr="004B190A">
        <w:rPr>
          <w:b/>
        </w:rPr>
        <w:t>2019,</w:t>
      </w:r>
      <w:r w:rsidRPr="004B190A">
        <w:t xml:space="preserve"> </w:t>
      </w:r>
      <w:r w:rsidRPr="004B190A">
        <w:rPr>
          <w:i/>
        </w:rPr>
        <w:t>19</w:t>
      </w:r>
      <w:r w:rsidRPr="004B190A">
        <w:t xml:space="preserve"> (1), 616.</w:t>
      </w:r>
    </w:p>
    <w:p w14:paraId="3ABDE47F" w14:textId="77777777" w:rsidR="004B190A" w:rsidRPr="004B190A" w:rsidRDefault="004B190A" w:rsidP="004B190A">
      <w:pPr>
        <w:pStyle w:val="EndNoteBibliography"/>
        <w:spacing w:after="0"/>
      </w:pPr>
      <w:r w:rsidRPr="004B190A">
        <w:t>277.</w:t>
      </w:r>
      <w:r w:rsidRPr="004B190A">
        <w:tab/>
        <w:t xml:space="preserve">Nicholson, B. D.;  Mant, D.; Bankhead, C., Can safety-netting improve cancer detection in patients with vague symptoms? </w:t>
      </w:r>
      <w:r w:rsidRPr="004B190A">
        <w:rPr>
          <w:i/>
        </w:rPr>
        <w:t xml:space="preserve">BMJ </w:t>
      </w:r>
      <w:r w:rsidRPr="004B190A">
        <w:rPr>
          <w:b/>
        </w:rPr>
        <w:t>2016,</w:t>
      </w:r>
      <w:r w:rsidRPr="004B190A">
        <w:t xml:space="preserve"> </w:t>
      </w:r>
      <w:r w:rsidRPr="004B190A">
        <w:rPr>
          <w:i/>
        </w:rPr>
        <w:t>355</w:t>
      </w:r>
      <w:r w:rsidRPr="004B190A">
        <w:t>, i5515.</w:t>
      </w:r>
    </w:p>
    <w:p w14:paraId="71BFF238" w14:textId="77777777" w:rsidR="004B190A" w:rsidRPr="004B190A" w:rsidRDefault="004B190A" w:rsidP="004B190A">
      <w:pPr>
        <w:pStyle w:val="EndNoteBibliography"/>
        <w:spacing w:after="0"/>
      </w:pPr>
      <w:r w:rsidRPr="004B190A">
        <w:t>278.</w:t>
      </w:r>
      <w:r w:rsidRPr="004B190A">
        <w:tab/>
        <w:t xml:space="preserve">Herbert, A.;  Lyratzopoulos, G.;  Whelan, J.;  Taylor, R. M.;  Barber, J.;  Gibson, F.; Fern, L. A., Diagnostic timeliness in adolescents and young adults with cancer: a cross-sectional analysis of the BRIGHTLIGHT cohort. </w:t>
      </w:r>
      <w:r w:rsidRPr="004B190A">
        <w:rPr>
          <w:i/>
        </w:rPr>
        <w:t xml:space="preserve">The Lancet Child &amp; Adolescent Health </w:t>
      </w:r>
      <w:r w:rsidRPr="004B190A">
        <w:rPr>
          <w:b/>
        </w:rPr>
        <w:t>2018,</w:t>
      </w:r>
      <w:r w:rsidRPr="004B190A">
        <w:t xml:space="preserve"> </w:t>
      </w:r>
      <w:r w:rsidRPr="004B190A">
        <w:rPr>
          <w:i/>
        </w:rPr>
        <w:t>2</w:t>
      </w:r>
      <w:r w:rsidRPr="004B190A">
        <w:t xml:space="preserve"> (3), 180-190.</w:t>
      </w:r>
    </w:p>
    <w:p w14:paraId="6ACAFA21" w14:textId="72223D8F" w:rsidR="004B190A" w:rsidRPr="004B190A" w:rsidRDefault="004B190A" w:rsidP="004B190A">
      <w:pPr>
        <w:pStyle w:val="EndNoteBibliography"/>
        <w:spacing w:after="0"/>
      </w:pPr>
      <w:r w:rsidRPr="004B190A">
        <w:t>279.</w:t>
      </w:r>
      <w:r w:rsidRPr="004B190A">
        <w:tab/>
        <w:t xml:space="preserve">Clincial Oncology Society of Australia Early detection of cancer in AYAs Working Group. Early detection of cancer in AYAs,. </w:t>
      </w:r>
      <w:r w:rsidRPr="00DF485D">
        <w:t>https://wiki.cancer.org.au/australia/COSA:Early_detection_of_cancer_in_AYAs</w:t>
      </w:r>
      <w:r w:rsidRPr="004B190A">
        <w:t>. (accessed 17.11.20).</w:t>
      </w:r>
    </w:p>
    <w:p w14:paraId="35B4A132" w14:textId="77777777" w:rsidR="004B190A" w:rsidRPr="004B190A" w:rsidRDefault="004B190A" w:rsidP="004B190A">
      <w:pPr>
        <w:pStyle w:val="EndNoteBibliography"/>
        <w:spacing w:after="0"/>
      </w:pPr>
      <w:r w:rsidRPr="004B190A">
        <w:t>280.</w:t>
      </w:r>
      <w:r w:rsidRPr="004B190A">
        <w:tab/>
        <w:t xml:space="preserve">Aldiss, S.;  Fern, L. A.;  Phillips, R. S.;  Callaghan, A.;  Dyker, K.;  Gravestock, H.;  Groszmann, M.;  Hamrang, L.;  Hough, R.;  McGeachy, D.;  Morgan, S.;  Smith, S.;  Upadhyaya, S.;  Veitch, H.;  Veitch, L.;  Williamson, M.;  Whelan, J. S.; Gibson, F., Research priorities for young people with cancer: a UK priority setting partnership with the James Lind Alliance. </w:t>
      </w:r>
      <w:r w:rsidRPr="004B190A">
        <w:rPr>
          <w:i/>
        </w:rPr>
        <w:t xml:space="preserve">BMJ open </w:t>
      </w:r>
      <w:r w:rsidRPr="004B190A">
        <w:rPr>
          <w:b/>
        </w:rPr>
        <w:t>2019,</w:t>
      </w:r>
      <w:r w:rsidRPr="004B190A">
        <w:t xml:space="preserve"> </w:t>
      </w:r>
      <w:r w:rsidRPr="004B190A">
        <w:rPr>
          <w:i/>
        </w:rPr>
        <w:t>9</w:t>
      </w:r>
      <w:r w:rsidRPr="004B190A">
        <w:t xml:space="preserve"> (8), e028119.</w:t>
      </w:r>
    </w:p>
    <w:p w14:paraId="0F604431" w14:textId="77777777" w:rsidR="004B190A" w:rsidRPr="004B190A" w:rsidRDefault="004B190A" w:rsidP="004B190A">
      <w:pPr>
        <w:pStyle w:val="EndNoteBibliography"/>
        <w:spacing w:after="0"/>
      </w:pPr>
      <w:r w:rsidRPr="004B190A">
        <w:t>281.</w:t>
      </w:r>
      <w:r w:rsidRPr="004B190A">
        <w:tab/>
        <w:t xml:space="preserve">Roden, D. M.;  McLeod, H. L.;  Relling, M. V.;  Williams, M. S.;  Mensah, G. A.;  Peterson, J. F.; Van Driest, S. L., Pharmacogenomics. </w:t>
      </w:r>
      <w:r w:rsidRPr="004B190A">
        <w:rPr>
          <w:i/>
        </w:rPr>
        <w:t xml:space="preserve">Lancet </w:t>
      </w:r>
      <w:r w:rsidRPr="004B190A">
        <w:rPr>
          <w:b/>
        </w:rPr>
        <w:t>2019,</w:t>
      </w:r>
      <w:r w:rsidRPr="004B190A">
        <w:t xml:space="preserve"> </w:t>
      </w:r>
      <w:r w:rsidRPr="004B190A">
        <w:rPr>
          <w:i/>
        </w:rPr>
        <w:t>394</w:t>
      </w:r>
      <w:r w:rsidRPr="004B190A">
        <w:t xml:space="preserve"> (10197), 521-532.</w:t>
      </w:r>
    </w:p>
    <w:p w14:paraId="08CB804F" w14:textId="77777777" w:rsidR="004B190A" w:rsidRPr="004B190A" w:rsidRDefault="004B190A" w:rsidP="004B190A">
      <w:pPr>
        <w:pStyle w:val="EndNoteBibliography"/>
        <w:spacing w:after="0"/>
      </w:pPr>
      <w:r w:rsidRPr="004B190A">
        <w:t>282.</w:t>
      </w:r>
      <w:r w:rsidRPr="004B190A">
        <w:tab/>
        <w:t xml:space="preserve">Hockings, J. K.;  Pasternak, A. L.;  Erwin, A. L.;  Mason, N. T.;  Eng, C.; Hicks, J. K., Pharmacogenomics: An evolving clinical tool for precision medicine. </w:t>
      </w:r>
      <w:r w:rsidRPr="004B190A">
        <w:rPr>
          <w:i/>
        </w:rPr>
        <w:t xml:space="preserve">Cleve Clin J Med </w:t>
      </w:r>
      <w:r w:rsidRPr="004B190A">
        <w:rPr>
          <w:b/>
        </w:rPr>
        <w:t>2020,</w:t>
      </w:r>
      <w:r w:rsidRPr="004B190A">
        <w:t xml:space="preserve"> </w:t>
      </w:r>
      <w:r w:rsidRPr="004B190A">
        <w:rPr>
          <w:i/>
        </w:rPr>
        <w:t>87</w:t>
      </w:r>
      <w:r w:rsidRPr="004B190A">
        <w:t xml:space="preserve"> (2), 91-99.</w:t>
      </w:r>
    </w:p>
    <w:p w14:paraId="1238DE08" w14:textId="79356BF3" w:rsidR="004B190A" w:rsidRPr="004B190A" w:rsidRDefault="004B190A" w:rsidP="004B190A">
      <w:pPr>
        <w:pStyle w:val="EndNoteBibliography"/>
        <w:spacing w:after="0"/>
      </w:pPr>
      <w:r w:rsidRPr="004B190A">
        <w:t>283.</w:t>
      </w:r>
      <w:r w:rsidRPr="004B190A">
        <w:tab/>
        <w:t xml:space="preserve">National Health and Medical Research Council (NHMRC) Personalised medicine and genetics. </w:t>
      </w:r>
      <w:r w:rsidRPr="00DF485D">
        <w:t>www.nhmrc.gov.au/about-us/publications/personalised-medicine-and-genetics</w:t>
      </w:r>
      <w:r w:rsidRPr="004B190A">
        <w:t>.</w:t>
      </w:r>
    </w:p>
    <w:p w14:paraId="0FC61557" w14:textId="77777777" w:rsidR="004B190A" w:rsidRPr="004B190A" w:rsidRDefault="004B190A" w:rsidP="004B190A">
      <w:pPr>
        <w:pStyle w:val="EndNoteBibliography"/>
        <w:spacing w:after="0"/>
      </w:pPr>
      <w:r w:rsidRPr="004B190A">
        <w:t>284.</w:t>
      </w:r>
      <w:r w:rsidRPr="004B190A">
        <w:tab/>
        <w:t xml:space="preserve">de Rojas, T.;  Kasper, B.;  Van der Graaf, W.;  Pfister, S. M.;  Bielle, F.;  Ribalta, T.;  Shenjere, P.;  Preusser, M.;  Fröhling, S.;  Golfinopoulos, V.;  Morfouace, M.; McCabe, M. G., EORTC SPECTA-AYA: A unique molecular profiling platform for adolescents and young adults with cancer in Europe. </w:t>
      </w:r>
      <w:r w:rsidRPr="004B190A">
        <w:rPr>
          <w:i/>
        </w:rPr>
        <w:t xml:space="preserve">International Journal of Cancer </w:t>
      </w:r>
      <w:r w:rsidRPr="004B190A">
        <w:rPr>
          <w:b/>
        </w:rPr>
        <w:t>2020,</w:t>
      </w:r>
      <w:r w:rsidRPr="004B190A">
        <w:t xml:space="preserve"> </w:t>
      </w:r>
      <w:r w:rsidRPr="004B190A">
        <w:rPr>
          <w:i/>
        </w:rPr>
        <w:t>147</w:t>
      </w:r>
      <w:r w:rsidRPr="004B190A">
        <w:t xml:space="preserve"> (4), 1180-1184.</w:t>
      </w:r>
    </w:p>
    <w:p w14:paraId="5DE16EAD" w14:textId="77777777" w:rsidR="004B190A" w:rsidRPr="004B190A" w:rsidRDefault="004B190A" w:rsidP="004B190A">
      <w:pPr>
        <w:pStyle w:val="EndNoteBibliography"/>
        <w:spacing w:after="0"/>
      </w:pPr>
      <w:r w:rsidRPr="004B190A">
        <w:t>285.</w:t>
      </w:r>
      <w:r w:rsidRPr="004B190A">
        <w:tab/>
        <w:t xml:space="preserve">Kahn, J. M.; Kelly, K. M., Adolescent and young adult Hodgkin lymphoma: Raising the bar through collaborative science and multidisciplinary care. </w:t>
      </w:r>
      <w:r w:rsidRPr="004B190A">
        <w:rPr>
          <w:i/>
        </w:rPr>
        <w:t xml:space="preserve">Pediatric blood &amp; cancer </w:t>
      </w:r>
      <w:r w:rsidRPr="004B190A">
        <w:rPr>
          <w:b/>
        </w:rPr>
        <w:t>2018,</w:t>
      </w:r>
      <w:r w:rsidRPr="004B190A">
        <w:t xml:space="preserve"> </w:t>
      </w:r>
      <w:r w:rsidRPr="004B190A">
        <w:rPr>
          <w:i/>
        </w:rPr>
        <w:t>65</w:t>
      </w:r>
      <w:r w:rsidRPr="004B190A">
        <w:t xml:space="preserve"> (7), e27033.</w:t>
      </w:r>
    </w:p>
    <w:p w14:paraId="1ED2507B" w14:textId="77777777" w:rsidR="004B190A" w:rsidRPr="004B190A" w:rsidRDefault="004B190A" w:rsidP="004B190A">
      <w:pPr>
        <w:pStyle w:val="EndNoteBibliography"/>
        <w:spacing w:after="0"/>
      </w:pPr>
      <w:r w:rsidRPr="004B190A">
        <w:t>286.</w:t>
      </w:r>
      <w:r w:rsidRPr="004B190A">
        <w:tab/>
        <w:t xml:space="preserve">Byrne, J.;  Boutros, R.;  Catchpoole, D.;  Collins, K.;  Cross, S.;  Downie, P.;  Drinkwater, C.;  Fletcher, J.;  Gottardo, N.;  Hunter, S.;  Kirby, M.;  Ludlow, L.;  Macnish, M.;  </w:t>
      </w:r>
      <w:r w:rsidRPr="004B190A">
        <w:lastRenderedPageBreak/>
        <w:t xml:space="preserve">Maybury, M.;  Moore, A.;  Morrin, H.;  Purdy, S.;  Revesz, T.;  Saffery, R.;  Strong, R.;  Trahair, T.;  Wood, A.; Byrne, J., The Australian and New Zealand Children's Haematology/Oncology Group Biobanking Network. </w:t>
      </w:r>
      <w:r w:rsidRPr="004B190A">
        <w:rPr>
          <w:i/>
        </w:rPr>
        <w:t xml:space="preserve">Biopreservation and Biobanking </w:t>
      </w:r>
      <w:r w:rsidRPr="004B190A">
        <w:rPr>
          <w:b/>
        </w:rPr>
        <w:t>2019,</w:t>
      </w:r>
      <w:r w:rsidRPr="004B190A">
        <w:t xml:space="preserve"> </w:t>
      </w:r>
      <w:r w:rsidRPr="004B190A">
        <w:rPr>
          <w:i/>
        </w:rPr>
        <w:t>17</w:t>
      </w:r>
      <w:r w:rsidRPr="004B190A">
        <w:t xml:space="preserve"> (2), 95-97.</w:t>
      </w:r>
    </w:p>
    <w:p w14:paraId="1406E60F" w14:textId="77777777" w:rsidR="004B190A" w:rsidRPr="004B190A" w:rsidRDefault="004B190A" w:rsidP="004B190A">
      <w:pPr>
        <w:pStyle w:val="EndNoteBibliography"/>
        <w:spacing w:after="0"/>
      </w:pPr>
      <w:r w:rsidRPr="004B190A">
        <w:t>287.</w:t>
      </w:r>
      <w:r w:rsidRPr="004B190A">
        <w:tab/>
        <w:t xml:space="preserve">Atkinson, T. M.;  Andreotti, C. F.;  Roberts, K. E.;  Saracino, R. M.;  Hernandez, M.; Basch, E., The level of association between functional performance status measures and patient-reported outcomes in cancer patients: a systematic review. </w:t>
      </w:r>
      <w:r w:rsidRPr="004B190A">
        <w:rPr>
          <w:i/>
        </w:rPr>
        <w:t xml:space="preserve">Support Care Cancer </w:t>
      </w:r>
      <w:r w:rsidRPr="004B190A">
        <w:rPr>
          <w:b/>
        </w:rPr>
        <w:t>2015,</w:t>
      </w:r>
      <w:r w:rsidRPr="004B190A">
        <w:t xml:space="preserve"> </w:t>
      </w:r>
      <w:r w:rsidRPr="004B190A">
        <w:rPr>
          <w:i/>
        </w:rPr>
        <w:t>23</w:t>
      </w:r>
      <w:r w:rsidRPr="004B190A">
        <w:t xml:space="preserve"> (12), 3645-52.</w:t>
      </w:r>
    </w:p>
    <w:p w14:paraId="2BC654D8" w14:textId="77777777" w:rsidR="004B190A" w:rsidRPr="004B190A" w:rsidRDefault="004B190A" w:rsidP="004B190A">
      <w:pPr>
        <w:pStyle w:val="EndNoteBibliography"/>
        <w:spacing w:after="0"/>
      </w:pPr>
      <w:r w:rsidRPr="004B190A">
        <w:t>288.</w:t>
      </w:r>
      <w:r w:rsidRPr="004B190A">
        <w:tab/>
        <w:t xml:space="preserve">Mack, J. W.;  Fasciano, K. M.; Block, S. D., Communication About Prognosis With Adolescent and Young Adult Patients With Cancer: Information Needs, Prognostic Awareness, and Outcomes of Disclosure. </w:t>
      </w:r>
      <w:r w:rsidRPr="004B190A">
        <w:rPr>
          <w:i/>
        </w:rPr>
        <w:t xml:space="preserve">J Clin Oncol </w:t>
      </w:r>
      <w:r w:rsidRPr="004B190A">
        <w:rPr>
          <w:b/>
        </w:rPr>
        <w:t>2018,</w:t>
      </w:r>
      <w:r w:rsidRPr="004B190A">
        <w:t xml:space="preserve"> </w:t>
      </w:r>
      <w:r w:rsidRPr="004B190A">
        <w:rPr>
          <w:i/>
        </w:rPr>
        <w:t>36</w:t>
      </w:r>
      <w:r w:rsidRPr="004B190A">
        <w:t xml:space="preserve"> (18), 1861-1867.</w:t>
      </w:r>
    </w:p>
    <w:p w14:paraId="5F4C2D49" w14:textId="77777777" w:rsidR="004B190A" w:rsidRPr="004B190A" w:rsidRDefault="004B190A" w:rsidP="004B190A">
      <w:pPr>
        <w:pStyle w:val="EndNoteBibliography"/>
        <w:spacing w:after="0"/>
      </w:pPr>
      <w:r w:rsidRPr="004B190A">
        <w:t>289.</w:t>
      </w:r>
      <w:r w:rsidRPr="004B190A">
        <w:tab/>
        <w:t xml:space="preserve">Burgers, V. W. G.;  van der Graaf, W. T. A.;  van der Meer, D. J.;  McCabe, M. G.;  Rijneveld, A. W.;  van den Bent, M. J.; Husson, O., Adolescents and Young Adults Living With an Uncertain or Poor Cancer Prognosis: The "New" Lost Tribe. </w:t>
      </w:r>
      <w:r w:rsidRPr="004B190A">
        <w:rPr>
          <w:i/>
        </w:rPr>
        <w:t xml:space="preserve">J Natl Compr Canc Netw </w:t>
      </w:r>
      <w:r w:rsidRPr="004B190A">
        <w:rPr>
          <w:b/>
        </w:rPr>
        <w:t>2021,</w:t>
      </w:r>
      <w:r w:rsidRPr="004B190A">
        <w:t xml:space="preserve"> </w:t>
      </w:r>
      <w:r w:rsidRPr="004B190A">
        <w:rPr>
          <w:i/>
        </w:rPr>
        <w:t>19</w:t>
      </w:r>
      <w:r w:rsidRPr="004B190A">
        <w:t xml:space="preserve"> (3), 240-246.</w:t>
      </w:r>
    </w:p>
    <w:p w14:paraId="207DD2AB" w14:textId="77777777" w:rsidR="004B190A" w:rsidRPr="004B190A" w:rsidRDefault="004B190A" w:rsidP="004B190A">
      <w:pPr>
        <w:pStyle w:val="EndNoteBibliography"/>
        <w:spacing w:after="0"/>
      </w:pPr>
      <w:r w:rsidRPr="004B190A">
        <w:t>290.</w:t>
      </w:r>
      <w:r w:rsidRPr="004B190A">
        <w:tab/>
        <w:t xml:space="preserve">Bleyer, A., Young adult oncology: the patients and their survival challenges. </w:t>
      </w:r>
      <w:r w:rsidRPr="004B190A">
        <w:rPr>
          <w:i/>
        </w:rPr>
        <w:t xml:space="preserve">CA Cancer J Clin </w:t>
      </w:r>
      <w:r w:rsidRPr="004B190A">
        <w:rPr>
          <w:b/>
        </w:rPr>
        <w:t>2007,</w:t>
      </w:r>
      <w:r w:rsidRPr="004B190A">
        <w:t xml:space="preserve"> </w:t>
      </w:r>
      <w:r w:rsidRPr="004B190A">
        <w:rPr>
          <w:i/>
        </w:rPr>
        <w:t>57</w:t>
      </w:r>
      <w:r w:rsidRPr="004B190A">
        <w:t xml:space="preserve"> (4), 242-55.</w:t>
      </w:r>
    </w:p>
    <w:p w14:paraId="75E99F78" w14:textId="77777777" w:rsidR="004B190A" w:rsidRPr="004B190A" w:rsidRDefault="004B190A" w:rsidP="004B190A">
      <w:pPr>
        <w:pStyle w:val="EndNoteBibliography"/>
        <w:spacing w:after="0"/>
      </w:pPr>
      <w:r w:rsidRPr="004B190A">
        <w:t>291.</w:t>
      </w:r>
      <w:r w:rsidRPr="004B190A">
        <w:tab/>
        <w:t xml:space="preserve">McNeer, J. L.; Bleyer, A., Acute lymphoblastic leukemia and lymphoblastic lymphoma in adolescents and young adults. </w:t>
      </w:r>
      <w:r w:rsidRPr="004B190A">
        <w:rPr>
          <w:i/>
        </w:rPr>
        <w:t xml:space="preserve">Pediatric blood &amp; cancer </w:t>
      </w:r>
      <w:r w:rsidRPr="004B190A">
        <w:rPr>
          <w:b/>
        </w:rPr>
        <w:t>2018,</w:t>
      </w:r>
      <w:r w:rsidRPr="004B190A">
        <w:t xml:space="preserve"> </w:t>
      </w:r>
      <w:r w:rsidRPr="004B190A">
        <w:rPr>
          <w:i/>
        </w:rPr>
        <w:t>65</w:t>
      </w:r>
      <w:r w:rsidRPr="004B190A">
        <w:t xml:space="preserve"> (6), e26989.</w:t>
      </w:r>
    </w:p>
    <w:p w14:paraId="3F31A1D7" w14:textId="77777777" w:rsidR="004B190A" w:rsidRPr="004B190A" w:rsidRDefault="004B190A" w:rsidP="004B190A">
      <w:pPr>
        <w:pStyle w:val="EndNoteBibliography"/>
        <w:spacing w:after="0"/>
      </w:pPr>
      <w:r w:rsidRPr="004B190A">
        <w:t>292.</w:t>
      </w:r>
      <w:r w:rsidRPr="004B190A">
        <w:tab/>
        <w:t xml:space="preserve">Robison, L. L.; Hudson, M. M., Survivors of childhood and adolescent cancer: life-long risks and responsibilities. </w:t>
      </w:r>
      <w:r w:rsidRPr="004B190A">
        <w:rPr>
          <w:i/>
        </w:rPr>
        <w:t xml:space="preserve">Nat Rev Cancer </w:t>
      </w:r>
      <w:r w:rsidRPr="004B190A">
        <w:rPr>
          <w:b/>
        </w:rPr>
        <w:t>2014,</w:t>
      </w:r>
      <w:r w:rsidRPr="004B190A">
        <w:t xml:space="preserve"> </w:t>
      </w:r>
      <w:r w:rsidRPr="004B190A">
        <w:rPr>
          <w:i/>
        </w:rPr>
        <w:t>14</w:t>
      </w:r>
      <w:r w:rsidRPr="004B190A">
        <w:t xml:space="preserve"> (1), 61-70.</w:t>
      </w:r>
    </w:p>
    <w:p w14:paraId="25BBA067" w14:textId="77777777" w:rsidR="004B190A" w:rsidRPr="004B190A" w:rsidRDefault="004B190A" w:rsidP="004B190A">
      <w:pPr>
        <w:pStyle w:val="EndNoteBibliography"/>
        <w:spacing w:after="0"/>
      </w:pPr>
      <w:r w:rsidRPr="004B190A">
        <w:t>293.</w:t>
      </w:r>
      <w:r w:rsidRPr="004B190A">
        <w:tab/>
        <w:t xml:space="preserve">Muffly, L.;  Maguire, F. B.;  Li, Q.;  Kennedy, V.; Keegan, T. H., Late Effects in Survivors of Adolescent and Young Adult Acute Lymphoblastic Leukemia. </w:t>
      </w:r>
      <w:r w:rsidRPr="004B190A">
        <w:rPr>
          <w:i/>
        </w:rPr>
        <w:t xml:space="preserve">JNCI Cancer Spectr </w:t>
      </w:r>
      <w:r w:rsidRPr="004B190A">
        <w:rPr>
          <w:b/>
        </w:rPr>
        <w:t>2020,</w:t>
      </w:r>
      <w:r w:rsidRPr="004B190A">
        <w:t xml:space="preserve"> </w:t>
      </w:r>
      <w:r w:rsidRPr="004B190A">
        <w:rPr>
          <w:i/>
        </w:rPr>
        <w:t>4</w:t>
      </w:r>
      <w:r w:rsidRPr="004B190A">
        <w:t xml:space="preserve"> (4), pkaa025.</w:t>
      </w:r>
    </w:p>
    <w:p w14:paraId="6E70B9BA" w14:textId="77777777" w:rsidR="004B190A" w:rsidRPr="004B190A" w:rsidRDefault="004B190A" w:rsidP="004B190A">
      <w:pPr>
        <w:pStyle w:val="EndNoteBibliography"/>
        <w:spacing w:after="0"/>
      </w:pPr>
      <w:r w:rsidRPr="004B190A">
        <w:t>294.</w:t>
      </w:r>
      <w:r w:rsidRPr="004B190A">
        <w:tab/>
        <w:t xml:space="preserve">Armenian, S. H.;  Xu, L.;  Cannavale, K. L.;  Wong, F. L.;  Bhatia, S.; Chao, C., Cause-specific mortality in survivors of adolescent and young adult cancer. </w:t>
      </w:r>
      <w:r w:rsidRPr="004B190A">
        <w:rPr>
          <w:i/>
        </w:rPr>
        <w:t xml:space="preserve">Cancer </w:t>
      </w:r>
      <w:r w:rsidRPr="004B190A">
        <w:rPr>
          <w:b/>
        </w:rPr>
        <w:t>2020,</w:t>
      </w:r>
      <w:r w:rsidRPr="004B190A">
        <w:t xml:space="preserve"> </w:t>
      </w:r>
      <w:r w:rsidRPr="004B190A">
        <w:rPr>
          <w:i/>
        </w:rPr>
        <w:t>126</w:t>
      </w:r>
      <w:r w:rsidRPr="004B190A">
        <w:t xml:space="preserve"> (10), 2305-2316.</w:t>
      </w:r>
    </w:p>
    <w:p w14:paraId="2D7F2B77" w14:textId="77777777" w:rsidR="004B190A" w:rsidRPr="004B190A" w:rsidRDefault="004B190A" w:rsidP="004B190A">
      <w:pPr>
        <w:pStyle w:val="EndNoteBibliography"/>
        <w:spacing w:after="0"/>
      </w:pPr>
      <w:r w:rsidRPr="004B190A">
        <w:t>295.</w:t>
      </w:r>
      <w:r w:rsidRPr="004B190A">
        <w:tab/>
        <w:t xml:space="preserve">Anderson, C.;  Lund, J. L.;  Weaver, M. A.;  Wood, W. A.;  Olshan, A. F.; Nichols, H. B., Noncancer mortality among adolescents and young adults with cancer. </w:t>
      </w:r>
      <w:r w:rsidRPr="004B190A">
        <w:rPr>
          <w:i/>
        </w:rPr>
        <w:t xml:space="preserve">Cancer </w:t>
      </w:r>
      <w:r w:rsidRPr="004B190A">
        <w:rPr>
          <w:b/>
        </w:rPr>
        <w:t>2019,</w:t>
      </w:r>
      <w:r w:rsidRPr="004B190A">
        <w:t xml:space="preserve"> </w:t>
      </w:r>
      <w:r w:rsidRPr="004B190A">
        <w:rPr>
          <w:i/>
        </w:rPr>
        <w:t>125</w:t>
      </w:r>
      <w:r w:rsidRPr="004B190A">
        <w:t xml:space="preserve"> (12), 2107-2114.</w:t>
      </w:r>
    </w:p>
    <w:p w14:paraId="181435A3" w14:textId="77777777" w:rsidR="004B190A" w:rsidRPr="004B190A" w:rsidRDefault="004B190A" w:rsidP="004B190A">
      <w:pPr>
        <w:pStyle w:val="EndNoteBibliography"/>
        <w:spacing w:after="0"/>
      </w:pPr>
      <w:r w:rsidRPr="004B190A">
        <w:t>296.</w:t>
      </w:r>
      <w:r w:rsidRPr="004B190A">
        <w:tab/>
        <w:t xml:space="preserve">Bright, C. J.;  Hawkins, M. M.;  Guha, J.;  Henson, K. E.;  Winter, D. L.;  Kelly, J. S.;  Feltbower, R. G.;  Hall, M.;  Cutter, D. J.;  Edgar, A. B.;  Frobisher, C.; Reulen, R. C., Risk of Cerebrovascular Events in 178 962 Five-Year Survivors of Cancer Diagnosed at 15 to 39 Years of Age: The TYACSS (Teenage and Young Adult Cancer Survivor Study). </w:t>
      </w:r>
      <w:r w:rsidRPr="004B190A">
        <w:rPr>
          <w:i/>
        </w:rPr>
        <w:t xml:space="preserve">Circulation </w:t>
      </w:r>
      <w:r w:rsidRPr="004B190A">
        <w:rPr>
          <w:b/>
        </w:rPr>
        <w:t>2017,</w:t>
      </w:r>
      <w:r w:rsidRPr="004B190A">
        <w:t xml:space="preserve"> </w:t>
      </w:r>
      <w:r w:rsidRPr="004B190A">
        <w:rPr>
          <w:i/>
        </w:rPr>
        <w:t>135</w:t>
      </w:r>
      <w:r w:rsidRPr="004B190A">
        <w:t xml:space="preserve"> (13), 1194-1210.</w:t>
      </w:r>
    </w:p>
    <w:p w14:paraId="21C72A5A" w14:textId="77777777" w:rsidR="004B190A" w:rsidRPr="004B190A" w:rsidRDefault="004B190A" w:rsidP="004B190A">
      <w:pPr>
        <w:pStyle w:val="EndNoteBibliography"/>
        <w:spacing w:after="0"/>
      </w:pPr>
      <w:r w:rsidRPr="004B190A">
        <w:lastRenderedPageBreak/>
        <w:t>297.</w:t>
      </w:r>
      <w:r w:rsidRPr="004B190A">
        <w:tab/>
        <w:t xml:space="preserve">Armstrong, G. T.;  Stovall, M.; Robison, L. L., Long-term effects of radiation exposure among adult survivors of childhood cancer: results from the childhood cancer survivor study. </w:t>
      </w:r>
      <w:r w:rsidRPr="004B190A">
        <w:rPr>
          <w:i/>
        </w:rPr>
        <w:t xml:space="preserve">Radiat Res </w:t>
      </w:r>
      <w:r w:rsidRPr="004B190A">
        <w:rPr>
          <w:b/>
        </w:rPr>
        <w:t>2010,</w:t>
      </w:r>
      <w:r w:rsidRPr="004B190A">
        <w:t xml:space="preserve"> </w:t>
      </w:r>
      <w:r w:rsidRPr="004B190A">
        <w:rPr>
          <w:i/>
        </w:rPr>
        <w:t>174</w:t>
      </w:r>
      <w:r w:rsidRPr="004B190A">
        <w:t xml:space="preserve"> (6), 840-50.</w:t>
      </w:r>
    </w:p>
    <w:p w14:paraId="46DCBEF3" w14:textId="77777777" w:rsidR="004B190A" w:rsidRPr="004B190A" w:rsidRDefault="004B190A" w:rsidP="004B190A">
      <w:pPr>
        <w:pStyle w:val="EndNoteBibliography"/>
        <w:spacing w:after="0"/>
      </w:pPr>
      <w:r w:rsidRPr="004B190A">
        <w:t>298.</w:t>
      </w:r>
      <w:r w:rsidRPr="004B190A">
        <w:tab/>
        <w:t xml:space="preserve">Mehta, P. A.;  Rotz, S. J.; Majhail, N. S., Unique Challenges of Hematopoietic Cell Transplantation in Adolescent and Young Adults with Hematologic Malignancies. </w:t>
      </w:r>
      <w:r w:rsidRPr="004B190A">
        <w:rPr>
          <w:i/>
        </w:rPr>
        <w:t xml:space="preserve">Biol Blood Marrow Transplant </w:t>
      </w:r>
      <w:r w:rsidRPr="004B190A">
        <w:rPr>
          <w:b/>
        </w:rPr>
        <w:t>2018,</w:t>
      </w:r>
      <w:r w:rsidRPr="004B190A">
        <w:t xml:space="preserve"> </w:t>
      </w:r>
      <w:r w:rsidRPr="004B190A">
        <w:rPr>
          <w:i/>
        </w:rPr>
        <w:t>24</w:t>
      </w:r>
      <w:r w:rsidRPr="004B190A">
        <w:t xml:space="preserve"> (12), e11-e19.</w:t>
      </w:r>
    </w:p>
    <w:p w14:paraId="58B686AF" w14:textId="77777777" w:rsidR="004B190A" w:rsidRPr="004B190A" w:rsidRDefault="004B190A" w:rsidP="004B190A">
      <w:pPr>
        <w:pStyle w:val="EndNoteBibliography"/>
        <w:spacing w:after="0"/>
      </w:pPr>
      <w:r w:rsidRPr="004B190A">
        <w:t>299.</w:t>
      </w:r>
      <w:r w:rsidRPr="004B190A">
        <w:tab/>
        <w:t xml:space="preserve">Pulewka, K.;  Wolff, D.;  Herzberg, P. Y.;  Greinix, H.;  Heussner, P.;  Mumm, F. H. A.;  von Harsdorf, S.;  Rieger, K.;  Hemmati, P.;  Hochhaus, A.; Hilgendorf, I., Physical and psychosocial aspects of adolescent and young adults after allogeneic hematopoietic stem-cell transplantation: results from a prospective multicenter trial. </w:t>
      </w:r>
      <w:r w:rsidRPr="004B190A">
        <w:rPr>
          <w:i/>
        </w:rPr>
        <w:t xml:space="preserve">J Cancer Res Clin Oncol </w:t>
      </w:r>
      <w:r w:rsidRPr="004B190A">
        <w:rPr>
          <w:b/>
        </w:rPr>
        <w:t>2017,</w:t>
      </w:r>
      <w:r w:rsidRPr="004B190A">
        <w:t xml:space="preserve"> </w:t>
      </w:r>
      <w:r w:rsidRPr="004B190A">
        <w:rPr>
          <w:i/>
        </w:rPr>
        <w:t>143</w:t>
      </w:r>
      <w:r w:rsidRPr="004B190A">
        <w:t xml:space="preserve"> (8), 1613-1619.</w:t>
      </w:r>
    </w:p>
    <w:p w14:paraId="39954980" w14:textId="77777777" w:rsidR="004B190A" w:rsidRPr="004B190A" w:rsidRDefault="004B190A" w:rsidP="004B190A">
      <w:pPr>
        <w:pStyle w:val="EndNoteBibliography"/>
        <w:spacing w:after="0"/>
      </w:pPr>
      <w:r w:rsidRPr="004B190A">
        <w:t>300.</w:t>
      </w:r>
      <w:r w:rsidRPr="004B190A">
        <w:tab/>
        <w:t xml:space="preserve">Walsh, C. A.;  Yi, J. C.;  Rosenberg, A. R.;  Crouch, M. V.;  Leisenring, W. M.; Syrjala, K. L., Factors associated with social functioning among long-term cancer survivors treated with hematopoietic stem cell transplantation as adolescents or young adults. </w:t>
      </w:r>
      <w:r w:rsidRPr="004B190A">
        <w:rPr>
          <w:i/>
        </w:rPr>
        <w:t xml:space="preserve">Psychooncology </w:t>
      </w:r>
      <w:r w:rsidRPr="004B190A">
        <w:rPr>
          <w:b/>
        </w:rPr>
        <w:t>2020,</w:t>
      </w:r>
      <w:r w:rsidRPr="004B190A">
        <w:t xml:space="preserve"> </w:t>
      </w:r>
      <w:r w:rsidRPr="004B190A">
        <w:rPr>
          <w:i/>
        </w:rPr>
        <w:t>29</w:t>
      </w:r>
      <w:r w:rsidRPr="004B190A">
        <w:t xml:space="preserve"> (10), 1579-1586.</w:t>
      </w:r>
    </w:p>
    <w:p w14:paraId="1C4725ED" w14:textId="77777777" w:rsidR="004B190A" w:rsidRPr="004B190A" w:rsidRDefault="004B190A" w:rsidP="004B190A">
      <w:pPr>
        <w:pStyle w:val="EndNoteBibliography"/>
        <w:spacing w:after="0"/>
      </w:pPr>
      <w:r w:rsidRPr="004B190A">
        <w:t>301.</w:t>
      </w:r>
      <w:r w:rsidRPr="004B190A">
        <w:tab/>
        <w:t xml:space="preserve">Wesley, K. M.;  Zelikovsky, N.; Schwartz, L. A., Physical symptoms, perceived social support, and affect in adolescents with cancer. </w:t>
      </w:r>
      <w:r w:rsidRPr="004B190A">
        <w:rPr>
          <w:i/>
        </w:rPr>
        <w:t xml:space="preserve">J Psychosoc Oncol </w:t>
      </w:r>
      <w:r w:rsidRPr="004B190A">
        <w:rPr>
          <w:b/>
        </w:rPr>
        <w:t>2013,</w:t>
      </w:r>
      <w:r w:rsidRPr="004B190A">
        <w:t xml:space="preserve"> </w:t>
      </w:r>
      <w:r w:rsidRPr="004B190A">
        <w:rPr>
          <w:i/>
        </w:rPr>
        <w:t>31</w:t>
      </w:r>
      <w:r w:rsidRPr="004B190A">
        <w:t xml:space="preserve"> (4), 451-67.</w:t>
      </w:r>
    </w:p>
    <w:p w14:paraId="75C415C1" w14:textId="77777777" w:rsidR="004B190A" w:rsidRPr="004B190A" w:rsidRDefault="004B190A" w:rsidP="004B190A">
      <w:pPr>
        <w:pStyle w:val="EndNoteBibliography"/>
        <w:spacing w:after="0"/>
      </w:pPr>
      <w:r w:rsidRPr="004B190A">
        <w:t>302.</w:t>
      </w:r>
      <w:r w:rsidRPr="004B190A">
        <w:tab/>
        <w:t xml:space="preserve">Donovan, K. A.;  Knight, D.; Quinn, G. P., Palliative Care in Adolescents and Young Adults With Cancer. </w:t>
      </w:r>
      <w:r w:rsidRPr="004B190A">
        <w:rPr>
          <w:i/>
        </w:rPr>
        <w:t xml:space="preserve">Cancer Control </w:t>
      </w:r>
      <w:r w:rsidRPr="004B190A">
        <w:rPr>
          <w:b/>
        </w:rPr>
        <w:t>2015,</w:t>
      </w:r>
      <w:r w:rsidRPr="004B190A">
        <w:t xml:space="preserve"> </w:t>
      </w:r>
      <w:r w:rsidRPr="004B190A">
        <w:rPr>
          <w:i/>
        </w:rPr>
        <w:t>22</w:t>
      </w:r>
      <w:r w:rsidRPr="004B190A">
        <w:t xml:space="preserve"> (4), 475-9.</w:t>
      </w:r>
    </w:p>
    <w:p w14:paraId="1B80330C" w14:textId="77777777" w:rsidR="004B190A" w:rsidRPr="004B190A" w:rsidRDefault="004B190A" w:rsidP="004B190A">
      <w:pPr>
        <w:pStyle w:val="EndNoteBibliography"/>
        <w:spacing w:after="0"/>
      </w:pPr>
      <w:r w:rsidRPr="004B190A">
        <w:t>303.</w:t>
      </w:r>
      <w:r w:rsidRPr="004B190A">
        <w:tab/>
        <w:t xml:space="preserve">Rosenberg, A. R.; Wolfe, J., Palliative care for adolescents and young adults with cancer. </w:t>
      </w:r>
      <w:r w:rsidRPr="004B190A">
        <w:rPr>
          <w:i/>
        </w:rPr>
        <w:t xml:space="preserve">Clin Oncol Adolesc Young Adults </w:t>
      </w:r>
      <w:r w:rsidRPr="004B190A">
        <w:rPr>
          <w:b/>
        </w:rPr>
        <w:t>2013,</w:t>
      </w:r>
      <w:r w:rsidRPr="004B190A">
        <w:t xml:space="preserve"> </w:t>
      </w:r>
      <w:r w:rsidRPr="004B190A">
        <w:rPr>
          <w:i/>
        </w:rPr>
        <w:t>2013</w:t>
      </w:r>
      <w:r w:rsidRPr="004B190A">
        <w:t xml:space="preserve"> (3), 41-48.</w:t>
      </w:r>
    </w:p>
    <w:p w14:paraId="2A739AD6" w14:textId="77777777" w:rsidR="004B190A" w:rsidRPr="004B190A" w:rsidRDefault="004B190A" w:rsidP="004B190A">
      <w:pPr>
        <w:pStyle w:val="EndNoteBibliography"/>
        <w:spacing w:after="0"/>
      </w:pPr>
      <w:r w:rsidRPr="004B190A">
        <w:t>304.</w:t>
      </w:r>
      <w:r w:rsidRPr="004B190A">
        <w:tab/>
        <w:t xml:space="preserve">Taylor, J.;  Booth, A.;  Beresford, B.;  Phillips, B.;  Wright, K.; Fraser, L., Specialist paediatric palliative care for children and young people with cancer: A mixed-methods systematic review. </w:t>
      </w:r>
      <w:r w:rsidRPr="004B190A">
        <w:rPr>
          <w:i/>
        </w:rPr>
        <w:t xml:space="preserve">Palliative Medicine </w:t>
      </w:r>
      <w:r w:rsidRPr="004B190A">
        <w:rPr>
          <w:b/>
        </w:rPr>
        <w:t>2020,</w:t>
      </w:r>
      <w:r w:rsidRPr="004B190A">
        <w:t xml:space="preserve"> </w:t>
      </w:r>
      <w:r w:rsidRPr="004B190A">
        <w:rPr>
          <w:i/>
        </w:rPr>
        <w:t>34</w:t>
      </w:r>
      <w:r w:rsidRPr="004B190A">
        <w:t xml:space="preserve"> (6), 731-775.</w:t>
      </w:r>
    </w:p>
    <w:p w14:paraId="1A0DC46C" w14:textId="77777777" w:rsidR="004B190A" w:rsidRPr="004B190A" w:rsidRDefault="004B190A" w:rsidP="004B190A">
      <w:pPr>
        <w:pStyle w:val="EndNoteBibliography"/>
        <w:spacing w:after="0"/>
      </w:pPr>
      <w:r w:rsidRPr="004B190A">
        <w:t>305.</w:t>
      </w:r>
      <w:r w:rsidRPr="004B190A">
        <w:tab/>
        <w:t xml:space="preserve">Bright, C. J.;  Reulen, R. C.;  Winter, D. L.;  Stark, D. P.;  McCabe, M. G.;  Edgar, A. B.;  Frobisher, C.; Hawkins, M. M., Risk of subsequent primary neoplasms in survivors of adolescent and young adult cancer (Teenage and Young Adult Cancer Survivor Study): a population-based, cohort study. </w:t>
      </w:r>
      <w:r w:rsidRPr="004B190A">
        <w:rPr>
          <w:i/>
        </w:rPr>
        <w:t xml:space="preserve">The Lancet Oncology </w:t>
      </w:r>
      <w:r w:rsidRPr="004B190A">
        <w:rPr>
          <w:b/>
        </w:rPr>
        <w:t>2019,</w:t>
      </w:r>
      <w:r w:rsidRPr="004B190A">
        <w:t xml:space="preserve"> </w:t>
      </w:r>
      <w:r w:rsidRPr="004B190A">
        <w:rPr>
          <w:i/>
        </w:rPr>
        <w:t>20</w:t>
      </w:r>
      <w:r w:rsidRPr="004B190A">
        <w:t xml:space="preserve"> (4), 531-545.</w:t>
      </w:r>
    </w:p>
    <w:p w14:paraId="608A6189" w14:textId="77777777" w:rsidR="004B190A" w:rsidRPr="004B190A" w:rsidRDefault="004B190A" w:rsidP="004B190A">
      <w:pPr>
        <w:pStyle w:val="EndNoteBibliography"/>
        <w:spacing w:after="0"/>
      </w:pPr>
      <w:r w:rsidRPr="004B190A">
        <w:t>306.</w:t>
      </w:r>
      <w:r w:rsidRPr="004B190A">
        <w:tab/>
        <w:t xml:space="preserve">Richardson, D. P.;  Daly, C.;  Sutradhar, R.;  Paszat, L. F.;  Wilton, A. S.;  Rabeneck, L.; Baxter, N. N., Hospitalization Rates Among Survivors of Young Adult Malignancies. </w:t>
      </w:r>
      <w:r w:rsidRPr="004B190A">
        <w:rPr>
          <w:i/>
        </w:rPr>
        <w:t xml:space="preserve">J Clin Oncol </w:t>
      </w:r>
      <w:r w:rsidRPr="004B190A">
        <w:rPr>
          <w:b/>
        </w:rPr>
        <w:t>2015,</w:t>
      </w:r>
      <w:r w:rsidRPr="004B190A">
        <w:t xml:space="preserve"> </w:t>
      </w:r>
      <w:r w:rsidRPr="004B190A">
        <w:rPr>
          <w:i/>
        </w:rPr>
        <w:t>33</w:t>
      </w:r>
      <w:r w:rsidRPr="004B190A">
        <w:t xml:space="preserve"> (24), 2655-9.</w:t>
      </w:r>
    </w:p>
    <w:p w14:paraId="3FF35816" w14:textId="77777777" w:rsidR="004B190A" w:rsidRPr="004B190A" w:rsidRDefault="004B190A" w:rsidP="004B190A">
      <w:pPr>
        <w:pStyle w:val="EndNoteBibliography"/>
        <w:spacing w:after="0"/>
      </w:pPr>
      <w:r w:rsidRPr="004B190A">
        <w:t>307.</w:t>
      </w:r>
      <w:r w:rsidRPr="004B190A">
        <w:tab/>
        <w:t xml:space="preserve">Rugbjerg, K.; Olsen, J. H., Long-term Risk of Hospitalization for Somatic Diseases in Survivors of Adolescent or Young Adult Cancer. </w:t>
      </w:r>
      <w:r w:rsidRPr="004B190A">
        <w:rPr>
          <w:i/>
        </w:rPr>
        <w:t xml:space="preserve">JAMA Oncol </w:t>
      </w:r>
      <w:r w:rsidRPr="004B190A">
        <w:rPr>
          <w:b/>
        </w:rPr>
        <w:t>2016,</w:t>
      </w:r>
      <w:r w:rsidRPr="004B190A">
        <w:t xml:space="preserve"> </w:t>
      </w:r>
      <w:r w:rsidRPr="004B190A">
        <w:rPr>
          <w:i/>
        </w:rPr>
        <w:t>2</w:t>
      </w:r>
      <w:r w:rsidRPr="004B190A">
        <w:t xml:space="preserve"> (2), 193-200.</w:t>
      </w:r>
    </w:p>
    <w:p w14:paraId="50F43EF2" w14:textId="77777777" w:rsidR="004B190A" w:rsidRPr="004B190A" w:rsidRDefault="004B190A" w:rsidP="004B190A">
      <w:pPr>
        <w:pStyle w:val="EndNoteBibliography"/>
        <w:spacing w:after="0"/>
      </w:pPr>
      <w:r w:rsidRPr="004B190A">
        <w:t>308.</w:t>
      </w:r>
      <w:r w:rsidRPr="004B190A">
        <w:tab/>
        <w:t xml:space="preserve">Tai, E.;  Buchanan, N.;  Townsend, J.;  Fairley, T.;  Moore, A.; Richardson, L. C., Health status of adolescent and young adult cancer survivors. </w:t>
      </w:r>
      <w:r w:rsidRPr="004B190A">
        <w:rPr>
          <w:i/>
        </w:rPr>
        <w:t xml:space="preserve">Cancer </w:t>
      </w:r>
      <w:r w:rsidRPr="004B190A">
        <w:rPr>
          <w:b/>
        </w:rPr>
        <w:t>2012,</w:t>
      </w:r>
      <w:r w:rsidRPr="004B190A">
        <w:t xml:space="preserve"> </w:t>
      </w:r>
      <w:r w:rsidRPr="004B190A">
        <w:rPr>
          <w:i/>
        </w:rPr>
        <w:t>118</w:t>
      </w:r>
      <w:r w:rsidRPr="004B190A">
        <w:t xml:space="preserve"> (19), 4884-91.</w:t>
      </w:r>
    </w:p>
    <w:p w14:paraId="79634E74" w14:textId="77777777" w:rsidR="004B190A" w:rsidRPr="004B190A" w:rsidRDefault="004B190A" w:rsidP="004B190A">
      <w:pPr>
        <w:pStyle w:val="EndNoteBibliography"/>
        <w:spacing w:after="0"/>
      </w:pPr>
      <w:r w:rsidRPr="004B190A">
        <w:lastRenderedPageBreak/>
        <w:t>309.</w:t>
      </w:r>
      <w:r w:rsidRPr="004B190A">
        <w:tab/>
        <w:t xml:space="preserve">Walker A.J; Lewis F.M, Adolescent and young adult cancer survivorship: Asystematic review of end-of-treatment and early posttreatment. </w:t>
      </w:r>
      <w:r w:rsidRPr="004B190A">
        <w:rPr>
          <w:i/>
        </w:rPr>
        <w:t xml:space="preserve">Nurs Palliat Care </w:t>
      </w:r>
      <w:r w:rsidRPr="004B190A">
        <w:rPr>
          <w:b/>
        </w:rPr>
        <w:t>2016,</w:t>
      </w:r>
      <w:r w:rsidRPr="004B190A">
        <w:t xml:space="preserve"> </w:t>
      </w:r>
      <w:r w:rsidRPr="004B190A">
        <w:rPr>
          <w:i/>
        </w:rPr>
        <w:t>1</w:t>
      </w:r>
      <w:r w:rsidRPr="004B190A">
        <w:t xml:space="preserve"> (1).</w:t>
      </w:r>
    </w:p>
    <w:p w14:paraId="456C85B0" w14:textId="77777777" w:rsidR="004B190A" w:rsidRPr="004B190A" w:rsidRDefault="004B190A" w:rsidP="004B190A">
      <w:pPr>
        <w:pStyle w:val="EndNoteBibliography"/>
        <w:spacing w:after="0"/>
      </w:pPr>
      <w:r w:rsidRPr="004B190A">
        <w:t>310.</w:t>
      </w:r>
      <w:r w:rsidRPr="004B190A">
        <w:tab/>
        <w:t xml:space="preserve">Ismail, Y.; Hendry, J., Support needs of adolescents' post-cancer treatment: A systematic review. </w:t>
      </w:r>
      <w:r w:rsidRPr="004B190A">
        <w:rPr>
          <w:i/>
        </w:rPr>
        <w:t xml:space="preserve">Radiography </w:t>
      </w:r>
      <w:r w:rsidRPr="004B190A">
        <w:rPr>
          <w:b/>
        </w:rPr>
        <w:t>2018,</w:t>
      </w:r>
      <w:r w:rsidRPr="004B190A">
        <w:t xml:space="preserve"> </w:t>
      </w:r>
      <w:r w:rsidRPr="004B190A">
        <w:rPr>
          <w:i/>
        </w:rPr>
        <w:t>24</w:t>
      </w:r>
      <w:r w:rsidRPr="004B190A">
        <w:t xml:space="preserve"> (2), 175-183.</w:t>
      </w:r>
    </w:p>
    <w:p w14:paraId="6ABA4998" w14:textId="77777777" w:rsidR="004B190A" w:rsidRPr="004B190A" w:rsidRDefault="004B190A" w:rsidP="004B190A">
      <w:pPr>
        <w:pStyle w:val="EndNoteBibliography"/>
        <w:spacing w:after="0"/>
      </w:pPr>
      <w:r w:rsidRPr="004B190A">
        <w:t>311.</w:t>
      </w:r>
      <w:r w:rsidRPr="004B190A">
        <w:tab/>
        <w:t xml:space="preserve">Lea, S.;  Martins, A.;  Bassett, M.;  Cable, M.;  Doig, G.;  Fern, L. A.;  Morgan, S.;  Soanes, L.;  Smith, S.;  Whelan, M.; Taylor, R. M., Issues experienced and support provided to adolescents and young adults at the end of active treatment for cancer: A rapid review of the literature. </w:t>
      </w:r>
      <w:r w:rsidRPr="004B190A">
        <w:rPr>
          <w:i/>
        </w:rPr>
        <w:t xml:space="preserve">European Journal of Cancer Care </w:t>
      </w:r>
      <w:r w:rsidRPr="004B190A">
        <w:rPr>
          <w:b/>
        </w:rPr>
        <w:t>2018,</w:t>
      </w:r>
      <w:r w:rsidRPr="004B190A">
        <w:t xml:space="preserve"> </w:t>
      </w:r>
      <w:r w:rsidRPr="004B190A">
        <w:rPr>
          <w:i/>
        </w:rPr>
        <w:t>27</w:t>
      </w:r>
      <w:r w:rsidRPr="004B190A">
        <w:t xml:space="preserve"> (6), e12972.</w:t>
      </w:r>
    </w:p>
    <w:p w14:paraId="104D6E3D" w14:textId="77777777" w:rsidR="004B190A" w:rsidRPr="004B190A" w:rsidRDefault="004B190A" w:rsidP="004B190A">
      <w:pPr>
        <w:pStyle w:val="EndNoteBibliography"/>
        <w:spacing w:after="0"/>
      </w:pPr>
      <w:r w:rsidRPr="004B190A">
        <w:t>312.</w:t>
      </w:r>
      <w:r w:rsidRPr="004B190A">
        <w:tab/>
        <w:t xml:space="preserve">Galán, S.;  de la Vega, R.; Miró, J., Needs of adolescents and young adults after cancer treatment: a systematic review. </w:t>
      </w:r>
      <w:r w:rsidRPr="004B190A">
        <w:rPr>
          <w:i/>
        </w:rPr>
        <w:t xml:space="preserve">European Journal of Cancer Care </w:t>
      </w:r>
      <w:r w:rsidRPr="004B190A">
        <w:rPr>
          <w:b/>
        </w:rPr>
        <w:t>2018,</w:t>
      </w:r>
      <w:r w:rsidRPr="004B190A">
        <w:t xml:space="preserve"> </w:t>
      </w:r>
      <w:r w:rsidRPr="004B190A">
        <w:rPr>
          <w:i/>
        </w:rPr>
        <w:t>27</w:t>
      </w:r>
      <w:r w:rsidRPr="004B190A">
        <w:t xml:space="preserve"> (6), e12558.</w:t>
      </w:r>
    </w:p>
    <w:p w14:paraId="0A50FF88" w14:textId="77777777" w:rsidR="004B190A" w:rsidRPr="004B190A" w:rsidRDefault="004B190A" w:rsidP="004B190A">
      <w:pPr>
        <w:pStyle w:val="EndNoteBibliography"/>
        <w:spacing w:after="0"/>
      </w:pPr>
      <w:r w:rsidRPr="004B190A">
        <w:t>313.</w:t>
      </w:r>
      <w:r w:rsidRPr="004B190A">
        <w:tab/>
        <w:t xml:space="preserve">Lea, S.;  Martins, A.;  Fern, L. A.;  Bassett, M.;  Cable, M.;  Doig, G.;  Morgan, S.;  Soanes, L.;  Whelan, M.; Taylor, R. M., The support and information needs of adolescents and young adults with cancer when active treatment ends. </w:t>
      </w:r>
      <w:r w:rsidRPr="004B190A">
        <w:rPr>
          <w:i/>
        </w:rPr>
        <w:t xml:space="preserve">BMC Cancer </w:t>
      </w:r>
      <w:r w:rsidRPr="004B190A">
        <w:rPr>
          <w:b/>
        </w:rPr>
        <w:t>2020,</w:t>
      </w:r>
      <w:r w:rsidRPr="004B190A">
        <w:t xml:space="preserve"> </w:t>
      </w:r>
      <w:r w:rsidRPr="004B190A">
        <w:rPr>
          <w:i/>
        </w:rPr>
        <w:t>20</w:t>
      </w:r>
      <w:r w:rsidRPr="004B190A">
        <w:t xml:space="preserve"> (1), 697.</w:t>
      </w:r>
    </w:p>
    <w:p w14:paraId="03F54293" w14:textId="2B8FE044" w:rsidR="004B190A" w:rsidRPr="004B190A" w:rsidRDefault="004B190A" w:rsidP="004B190A">
      <w:pPr>
        <w:pStyle w:val="EndNoteBibliography"/>
        <w:spacing w:after="0"/>
      </w:pPr>
      <w:r w:rsidRPr="004B190A">
        <w:t>314.</w:t>
      </w:r>
      <w:r w:rsidRPr="004B190A">
        <w:tab/>
        <w:t xml:space="preserve">Paediatric Integrated Cancer Service. Victorian paediatric oncology care pathways: Providing optimal care for children and adolescents: Acute leukaemia, central nervous system tumours and solid tumours. 2019. </w:t>
      </w:r>
      <w:hyperlink r:id="rId18" w:history="1">
        <w:r w:rsidRPr="004B190A">
          <w:rPr>
            <w:rStyle w:val="Hyperlink"/>
          </w:rPr>
          <w:t>www.vics.org.au/pics</w:t>
        </w:r>
      </w:hyperlink>
      <w:r w:rsidRPr="004B190A">
        <w:t>.</w:t>
      </w:r>
    </w:p>
    <w:p w14:paraId="1C871273" w14:textId="77777777" w:rsidR="004B190A" w:rsidRPr="004B190A" w:rsidRDefault="004B190A" w:rsidP="004B190A">
      <w:pPr>
        <w:pStyle w:val="EndNoteBibliography"/>
        <w:spacing w:after="0"/>
      </w:pPr>
      <w:r w:rsidRPr="004B190A">
        <w:t>315.</w:t>
      </w:r>
      <w:r w:rsidRPr="004B190A">
        <w:tab/>
        <w:t xml:space="preserve">Adams, S. C.;  Herman, J.;  Lega, I. C.;  Mitchell, L.;  Hodgson, D.;  Edelstein, K.;  Travis, L. B.;  Sabiston, C. M.;  Thavendiranathan, P.; Gupta, A. A., Young Adult Cancer Survivorship: Recommendations for Patient Follow-up, Exercise Therapy, and Research. </w:t>
      </w:r>
      <w:r w:rsidRPr="004B190A">
        <w:rPr>
          <w:i/>
        </w:rPr>
        <w:t xml:space="preserve">JNCI Cancer Spectrum </w:t>
      </w:r>
      <w:r w:rsidRPr="004B190A">
        <w:rPr>
          <w:b/>
        </w:rPr>
        <w:t>2020,</w:t>
      </w:r>
      <w:r w:rsidRPr="004B190A">
        <w:t xml:space="preserve"> </w:t>
      </w:r>
      <w:r w:rsidRPr="004B190A">
        <w:rPr>
          <w:i/>
        </w:rPr>
        <w:t>5</w:t>
      </w:r>
      <w:r w:rsidRPr="004B190A">
        <w:t xml:space="preserve"> (1).</w:t>
      </w:r>
    </w:p>
    <w:p w14:paraId="73ECB717" w14:textId="77777777" w:rsidR="004B190A" w:rsidRPr="004B190A" w:rsidRDefault="004B190A" w:rsidP="004B190A">
      <w:pPr>
        <w:pStyle w:val="EndNoteBibliography"/>
        <w:spacing w:after="0"/>
      </w:pPr>
      <w:r w:rsidRPr="004B190A">
        <w:t>316.</w:t>
      </w:r>
      <w:r w:rsidRPr="004B190A">
        <w:tab/>
        <w:t xml:space="preserve">Ke, Y.;  Ng, T.; Chan, A., Survivorship care models for breast cancer, colorectal cancer, and adolescent and young adult (AYA) cancer survivors: a systematic review. </w:t>
      </w:r>
      <w:r w:rsidRPr="004B190A">
        <w:rPr>
          <w:i/>
        </w:rPr>
        <w:t xml:space="preserve">Support Care Cancer </w:t>
      </w:r>
      <w:r w:rsidRPr="004B190A">
        <w:rPr>
          <w:b/>
        </w:rPr>
        <w:t>2018,</w:t>
      </w:r>
      <w:r w:rsidRPr="004B190A">
        <w:t xml:space="preserve"> </w:t>
      </w:r>
      <w:r w:rsidRPr="004B190A">
        <w:rPr>
          <w:i/>
        </w:rPr>
        <w:t>26</w:t>
      </w:r>
      <w:r w:rsidRPr="004B190A">
        <w:t xml:space="preserve"> (7), 2125-2141.</w:t>
      </w:r>
    </w:p>
    <w:p w14:paraId="3BCA0487" w14:textId="77777777" w:rsidR="004B190A" w:rsidRPr="004B190A" w:rsidRDefault="004B190A" w:rsidP="004B190A">
      <w:pPr>
        <w:pStyle w:val="EndNoteBibliography"/>
        <w:spacing w:after="0"/>
      </w:pPr>
      <w:r w:rsidRPr="004B190A">
        <w:t>317.</w:t>
      </w:r>
      <w:r w:rsidRPr="004B190A">
        <w:tab/>
        <w:t xml:space="preserve">Figueroa Gray, M.;  Ludman, E. J.;  Beatty, T.;  Rosenberg, A. R.; Wernli, K. J., Balancing Hope and Risk Among Adolescent and Young Adult Cancer Patients with Late-Stage Cancer: A Qualitative Interview Study. </w:t>
      </w:r>
      <w:r w:rsidRPr="004B190A">
        <w:rPr>
          <w:i/>
        </w:rPr>
        <w:t xml:space="preserve">Journal of adolescent and young adult oncology </w:t>
      </w:r>
      <w:r w:rsidRPr="004B190A">
        <w:rPr>
          <w:b/>
        </w:rPr>
        <w:t>2018,</w:t>
      </w:r>
      <w:r w:rsidRPr="004B190A">
        <w:t xml:space="preserve"> </w:t>
      </w:r>
      <w:r w:rsidRPr="004B190A">
        <w:rPr>
          <w:i/>
        </w:rPr>
        <w:t>7</w:t>
      </w:r>
      <w:r w:rsidRPr="004B190A">
        <w:t xml:space="preserve"> (6), 673-680.</w:t>
      </w:r>
    </w:p>
    <w:p w14:paraId="72BBEC43" w14:textId="77777777" w:rsidR="004B190A" w:rsidRPr="004B190A" w:rsidRDefault="004B190A" w:rsidP="004B190A">
      <w:pPr>
        <w:pStyle w:val="EndNoteBibliography"/>
        <w:spacing w:after="0"/>
      </w:pPr>
      <w:r w:rsidRPr="004B190A">
        <w:t>318.</w:t>
      </w:r>
      <w:r w:rsidRPr="004B190A">
        <w:tab/>
        <w:t xml:space="preserve">Zadeh, S.;  Pao, M.; Wiener, L., Opening end-of-life discussions: how to introduce Voicing My CHOiCES™, an advance care planning guide for adolescents and young adults. </w:t>
      </w:r>
      <w:r w:rsidRPr="004B190A">
        <w:rPr>
          <w:i/>
        </w:rPr>
        <w:t xml:space="preserve">Palliat Support Care </w:t>
      </w:r>
      <w:r w:rsidRPr="004B190A">
        <w:rPr>
          <w:b/>
        </w:rPr>
        <w:t>2015,</w:t>
      </w:r>
      <w:r w:rsidRPr="004B190A">
        <w:t xml:space="preserve"> </w:t>
      </w:r>
      <w:r w:rsidRPr="004B190A">
        <w:rPr>
          <w:i/>
        </w:rPr>
        <w:t>13</w:t>
      </w:r>
      <w:r w:rsidRPr="004B190A">
        <w:t xml:space="preserve"> (3), 591-9.</w:t>
      </w:r>
    </w:p>
    <w:p w14:paraId="0DE39CCA" w14:textId="77777777" w:rsidR="004B190A" w:rsidRPr="004B190A" w:rsidRDefault="004B190A" w:rsidP="004B190A">
      <w:pPr>
        <w:pStyle w:val="EndNoteBibliography"/>
        <w:spacing w:after="0"/>
      </w:pPr>
      <w:r w:rsidRPr="004B190A">
        <w:t>319.</w:t>
      </w:r>
      <w:r w:rsidRPr="004B190A">
        <w:tab/>
        <w:t xml:space="preserve">Wiener, L.;  Zadeh, S.;  Battles, H.;  Baird, K.;  Ballard, E.;  Osherow, J.; Pao, M., Allowing adolescents and young adults to plan their end-of-life care. </w:t>
      </w:r>
      <w:r w:rsidRPr="004B190A">
        <w:rPr>
          <w:i/>
        </w:rPr>
        <w:t xml:space="preserve">Pediatrics </w:t>
      </w:r>
      <w:r w:rsidRPr="004B190A">
        <w:rPr>
          <w:b/>
        </w:rPr>
        <w:t>2012,</w:t>
      </w:r>
      <w:r w:rsidRPr="004B190A">
        <w:t xml:space="preserve"> </w:t>
      </w:r>
      <w:r w:rsidRPr="004B190A">
        <w:rPr>
          <w:i/>
        </w:rPr>
        <w:t>130</w:t>
      </w:r>
      <w:r w:rsidRPr="004B190A">
        <w:t xml:space="preserve"> (5), 897-905.</w:t>
      </w:r>
    </w:p>
    <w:p w14:paraId="0339F2D8" w14:textId="77777777" w:rsidR="004B190A" w:rsidRPr="004B190A" w:rsidRDefault="004B190A" w:rsidP="004B190A">
      <w:pPr>
        <w:pStyle w:val="EndNoteBibliography"/>
        <w:spacing w:after="0"/>
      </w:pPr>
      <w:r w:rsidRPr="004B190A">
        <w:t>320.</w:t>
      </w:r>
      <w:r w:rsidRPr="004B190A">
        <w:tab/>
        <w:t xml:space="preserve">de Arruda-Colli, M. N. F.;  Sansom-Daly, U.;  Dos Santos, M. A.; Wiener, L., Considerations for the cross-cultural adaptation of an advance care planning guide for youth with cancer. </w:t>
      </w:r>
      <w:r w:rsidRPr="004B190A">
        <w:rPr>
          <w:i/>
        </w:rPr>
        <w:t xml:space="preserve">Clin Pract Pediatr Psychol </w:t>
      </w:r>
      <w:r w:rsidRPr="004B190A">
        <w:rPr>
          <w:b/>
        </w:rPr>
        <w:t>2018,</w:t>
      </w:r>
      <w:r w:rsidRPr="004B190A">
        <w:t xml:space="preserve"> </w:t>
      </w:r>
      <w:r w:rsidRPr="004B190A">
        <w:rPr>
          <w:i/>
        </w:rPr>
        <w:t>6</w:t>
      </w:r>
      <w:r w:rsidRPr="004B190A">
        <w:t xml:space="preserve"> (4), 341-354.</w:t>
      </w:r>
    </w:p>
    <w:p w14:paraId="596F57ED" w14:textId="77777777" w:rsidR="004B190A" w:rsidRPr="004B190A" w:rsidRDefault="004B190A" w:rsidP="004B190A">
      <w:pPr>
        <w:pStyle w:val="EndNoteBibliography"/>
        <w:spacing w:after="0"/>
      </w:pPr>
      <w:r w:rsidRPr="004B190A">
        <w:lastRenderedPageBreak/>
        <w:t>321.</w:t>
      </w:r>
      <w:r w:rsidRPr="004B190A">
        <w:tab/>
        <w:t xml:space="preserve">Pinkerton, R.;  Donovan, L.; Herbert, A., Palliative Care in Adolescents and Young Adults With Cancer-Why Do Adolescents Need Special Attention? </w:t>
      </w:r>
      <w:r w:rsidRPr="004B190A">
        <w:rPr>
          <w:i/>
        </w:rPr>
        <w:t xml:space="preserve">Cancer J </w:t>
      </w:r>
      <w:r w:rsidRPr="004B190A">
        <w:rPr>
          <w:b/>
        </w:rPr>
        <w:t>2018,</w:t>
      </w:r>
      <w:r w:rsidRPr="004B190A">
        <w:t xml:space="preserve"> </w:t>
      </w:r>
      <w:r w:rsidRPr="004B190A">
        <w:rPr>
          <w:i/>
        </w:rPr>
        <w:t>24</w:t>
      </w:r>
      <w:r w:rsidRPr="004B190A">
        <w:t xml:space="preserve"> (6), 336-341.</w:t>
      </w:r>
    </w:p>
    <w:p w14:paraId="4733B4BE" w14:textId="77777777" w:rsidR="004B190A" w:rsidRPr="004B190A" w:rsidRDefault="004B190A" w:rsidP="004B190A">
      <w:pPr>
        <w:pStyle w:val="EndNoteBibliography"/>
        <w:spacing w:after="0"/>
      </w:pPr>
      <w:r w:rsidRPr="004B190A">
        <w:t>322.</w:t>
      </w:r>
      <w:r w:rsidRPr="004B190A">
        <w:tab/>
        <w:t xml:space="preserve">Keim-Maalpass, J.;  Erickson, J. M.; Malpass, C., End-of-Life Care Characteristics for Young Adults with Cancer Who Die in the Hospital. </w:t>
      </w:r>
      <w:r w:rsidRPr="004B190A">
        <w:rPr>
          <w:i/>
        </w:rPr>
        <w:t xml:space="preserve">Journal of Palliative Medicine </w:t>
      </w:r>
      <w:r w:rsidRPr="004B190A">
        <w:rPr>
          <w:b/>
        </w:rPr>
        <w:t>2014,</w:t>
      </w:r>
      <w:r w:rsidRPr="004B190A">
        <w:t xml:space="preserve"> </w:t>
      </w:r>
      <w:r w:rsidRPr="004B190A">
        <w:rPr>
          <w:i/>
        </w:rPr>
        <w:t>17</w:t>
      </w:r>
      <w:r w:rsidRPr="004B190A">
        <w:t xml:space="preserve"> (12).</w:t>
      </w:r>
    </w:p>
    <w:p w14:paraId="7797F9AB" w14:textId="77777777" w:rsidR="004B190A" w:rsidRPr="004B190A" w:rsidRDefault="004B190A" w:rsidP="004B190A">
      <w:pPr>
        <w:pStyle w:val="EndNoteBibliography"/>
        <w:spacing w:after="0"/>
      </w:pPr>
      <w:r w:rsidRPr="004B190A">
        <w:t>323.</w:t>
      </w:r>
      <w:r w:rsidRPr="004B190A">
        <w:tab/>
        <w:t xml:space="preserve">Mack, J. W.;  Chen, L. H.;  Cannavale, K.;  Sattayapiwat, O.;  Cooper, R. M.; Chao, C. R., End-of-Life Care Intensity Among Adolescent and Young Adult Patients With Cancer in Kaiser Permanente Southern California. </w:t>
      </w:r>
      <w:r w:rsidRPr="004B190A">
        <w:rPr>
          <w:i/>
        </w:rPr>
        <w:t xml:space="preserve">JAMA Oncology </w:t>
      </w:r>
      <w:r w:rsidRPr="004B190A">
        <w:rPr>
          <w:b/>
        </w:rPr>
        <w:t>2015,</w:t>
      </w:r>
      <w:r w:rsidRPr="004B190A">
        <w:t xml:space="preserve"> </w:t>
      </w:r>
      <w:r w:rsidRPr="004B190A">
        <w:rPr>
          <w:i/>
        </w:rPr>
        <w:t>1</w:t>
      </w:r>
      <w:r w:rsidRPr="004B190A">
        <w:t xml:space="preserve"> (5), 592-600.</w:t>
      </w:r>
    </w:p>
    <w:p w14:paraId="460C5F58" w14:textId="77777777" w:rsidR="004B190A" w:rsidRPr="004B190A" w:rsidRDefault="004B190A" w:rsidP="004B190A">
      <w:pPr>
        <w:pStyle w:val="EndNoteBibliography"/>
        <w:spacing w:after="0"/>
      </w:pPr>
      <w:r w:rsidRPr="004B190A">
        <w:t>324.</w:t>
      </w:r>
      <w:r w:rsidRPr="004B190A">
        <w:tab/>
        <w:t xml:space="preserve">Friebert, S.;  Grossoehme, D. H.;  Baker, J. N.;  Needle, J.;  Thompkins, J. D.;  Cheng, Y. I.;  Wang, J.; Lyon, M. E., Congruence Gaps Between Adolescents With Cancer and Their Families Regarding Values, Goals, and Beliefs About End-of-Life Care. </w:t>
      </w:r>
      <w:r w:rsidRPr="004B190A">
        <w:rPr>
          <w:i/>
        </w:rPr>
        <w:t xml:space="preserve">JAMA network open </w:t>
      </w:r>
      <w:r w:rsidRPr="004B190A">
        <w:rPr>
          <w:b/>
        </w:rPr>
        <w:t>2020,</w:t>
      </w:r>
      <w:r w:rsidRPr="004B190A">
        <w:t xml:space="preserve"> </w:t>
      </w:r>
      <w:r w:rsidRPr="004B190A">
        <w:rPr>
          <w:i/>
        </w:rPr>
        <w:t>3</w:t>
      </w:r>
      <w:r w:rsidRPr="004B190A">
        <w:t xml:space="preserve"> (5), e205424.</w:t>
      </w:r>
    </w:p>
    <w:p w14:paraId="06C2448E" w14:textId="77777777" w:rsidR="004B190A" w:rsidRPr="004B190A" w:rsidRDefault="004B190A" w:rsidP="004B190A">
      <w:pPr>
        <w:pStyle w:val="EndNoteBibliography"/>
        <w:spacing w:after="0"/>
      </w:pPr>
      <w:r w:rsidRPr="004B190A">
        <w:t>325.</w:t>
      </w:r>
      <w:r w:rsidRPr="004B190A">
        <w:tab/>
        <w:t xml:space="preserve">Ngwenya, N.;  Kenten, C.;  Jones, L.;  Gibson, F.;  Pearce, S.;  Flatley, M.;  Hough, R.;  Stirling, L. C.;  Taylor, R. M.;  Wong, G.; Whelan, J., Experiences and Preferences for End-of-Life Care for Young Adults with Cancer and Their Informal Carers: A Narrative Synthesis. </w:t>
      </w:r>
      <w:r w:rsidRPr="004B190A">
        <w:rPr>
          <w:i/>
        </w:rPr>
        <w:t xml:space="preserve">Journal of adolescent and young adult oncology </w:t>
      </w:r>
      <w:r w:rsidRPr="004B190A">
        <w:rPr>
          <w:b/>
        </w:rPr>
        <w:t>2017,</w:t>
      </w:r>
      <w:r w:rsidRPr="004B190A">
        <w:t xml:space="preserve"> </w:t>
      </w:r>
      <w:r w:rsidRPr="004B190A">
        <w:rPr>
          <w:i/>
        </w:rPr>
        <w:t>6</w:t>
      </w:r>
      <w:r w:rsidRPr="004B190A">
        <w:t xml:space="preserve"> (2), 200-212.</w:t>
      </w:r>
    </w:p>
    <w:p w14:paraId="1A72F22D" w14:textId="77777777" w:rsidR="004B190A" w:rsidRPr="004B190A" w:rsidRDefault="004B190A" w:rsidP="004B190A">
      <w:pPr>
        <w:pStyle w:val="EndNoteBibliography"/>
        <w:spacing w:after="0"/>
      </w:pPr>
      <w:r w:rsidRPr="004B190A">
        <w:t>326.</w:t>
      </w:r>
      <w:r w:rsidRPr="004B190A">
        <w:tab/>
        <w:t xml:space="preserve">Sigurdardottir, K. R.;  Oldervoll, L.;  Hjermstad, M. J.;  Kaasa, S.;  Knudsen, A. K.;  Løhre, E. T.;  Loge, J. H.; Haugen, D. F., How are palliative care cancer populations characterized in randomized controlled trials? A literature review. </w:t>
      </w:r>
      <w:r w:rsidRPr="004B190A">
        <w:rPr>
          <w:i/>
        </w:rPr>
        <w:t xml:space="preserve">J Pain Symptom Manage </w:t>
      </w:r>
      <w:r w:rsidRPr="004B190A">
        <w:rPr>
          <w:b/>
        </w:rPr>
        <w:t>2014,</w:t>
      </w:r>
      <w:r w:rsidRPr="004B190A">
        <w:t xml:space="preserve"> </w:t>
      </w:r>
      <w:r w:rsidRPr="004B190A">
        <w:rPr>
          <w:i/>
        </w:rPr>
        <w:t>47</w:t>
      </w:r>
      <w:r w:rsidRPr="004B190A">
        <w:t xml:space="preserve"> (5), 906-914.e17.</w:t>
      </w:r>
    </w:p>
    <w:p w14:paraId="00DDF82C" w14:textId="77777777" w:rsidR="004B190A" w:rsidRPr="004B190A" w:rsidRDefault="004B190A" w:rsidP="004B190A">
      <w:pPr>
        <w:pStyle w:val="EndNoteBibliography"/>
        <w:spacing w:after="0"/>
      </w:pPr>
      <w:r w:rsidRPr="004B190A">
        <w:t>327.</w:t>
      </w:r>
      <w:r w:rsidRPr="004B190A">
        <w:tab/>
        <w:t xml:space="preserve">Visser, C.;  Hadley, G.; Wee, B., Reality of evidence-based practice in palliative care. </w:t>
      </w:r>
      <w:r w:rsidRPr="004B190A">
        <w:rPr>
          <w:i/>
        </w:rPr>
        <w:t xml:space="preserve">Cancer Biol Med </w:t>
      </w:r>
      <w:r w:rsidRPr="004B190A">
        <w:rPr>
          <w:b/>
        </w:rPr>
        <w:t>2015,</w:t>
      </w:r>
      <w:r w:rsidRPr="004B190A">
        <w:t xml:space="preserve"> </w:t>
      </w:r>
      <w:r w:rsidRPr="004B190A">
        <w:rPr>
          <w:i/>
        </w:rPr>
        <w:t>12</w:t>
      </w:r>
      <w:r w:rsidRPr="004B190A">
        <w:t xml:space="preserve"> (3), 193-200.</w:t>
      </w:r>
    </w:p>
    <w:p w14:paraId="2A316B11" w14:textId="77777777" w:rsidR="004B190A" w:rsidRPr="004B190A" w:rsidRDefault="004B190A" w:rsidP="004B190A">
      <w:pPr>
        <w:pStyle w:val="EndNoteBibliography"/>
        <w:spacing w:after="0"/>
      </w:pPr>
      <w:r w:rsidRPr="004B190A">
        <w:t>328.</w:t>
      </w:r>
      <w:r w:rsidRPr="004B190A">
        <w:tab/>
        <w:t xml:space="preserve">Bouça-Machado, R.;  Rosário, M.;  Alarcão, J.;  Correia-Guedes, L.;  Abreu, D.; Ferreira, J. J., Clinical trials in palliative care: a systematic review of their methodological characteristics and of the quality of their reporting. </w:t>
      </w:r>
      <w:r w:rsidRPr="004B190A">
        <w:rPr>
          <w:i/>
        </w:rPr>
        <w:t xml:space="preserve">BMC Palliative Care </w:t>
      </w:r>
      <w:r w:rsidRPr="004B190A">
        <w:rPr>
          <w:b/>
        </w:rPr>
        <w:t>2017,</w:t>
      </w:r>
      <w:r w:rsidRPr="004B190A">
        <w:t xml:space="preserve"> </w:t>
      </w:r>
      <w:r w:rsidRPr="004B190A">
        <w:rPr>
          <w:i/>
        </w:rPr>
        <w:t>16</w:t>
      </w:r>
      <w:r w:rsidRPr="004B190A">
        <w:t xml:space="preserve"> (1), 10.</w:t>
      </w:r>
    </w:p>
    <w:p w14:paraId="539A630F" w14:textId="77777777" w:rsidR="004B190A" w:rsidRPr="004B190A" w:rsidRDefault="004B190A" w:rsidP="004B190A">
      <w:pPr>
        <w:pStyle w:val="EndNoteBibliography"/>
        <w:spacing w:after="0"/>
      </w:pPr>
      <w:r w:rsidRPr="004B190A">
        <w:t>329.</w:t>
      </w:r>
      <w:r w:rsidRPr="004B190A">
        <w:tab/>
        <w:t xml:space="preserve">Sansom-Daly, U. M.;  Wakefield, C. E.;  Patterson, P.;  Cohn, R. J.;  Rosenberg, A. R.;  Wiener, L.; Fardell, J. E., End-of-Life Communication Needs for Adolescents and Young Adults with Cancer: Recommendations for Research and Practice. </w:t>
      </w:r>
      <w:r w:rsidRPr="004B190A">
        <w:rPr>
          <w:i/>
        </w:rPr>
        <w:t xml:space="preserve">Journal of adolescent and young adult oncology </w:t>
      </w:r>
      <w:r w:rsidRPr="004B190A">
        <w:rPr>
          <w:b/>
        </w:rPr>
        <w:t>2020,</w:t>
      </w:r>
      <w:r w:rsidRPr="004B190A">
        <w:t xml:space="preserve"> </w:t>
      </w:r>
      <w:r w:rsidRPr="004B190A">
        <w:rPr>
          <w:i/>
        </w:rPr>
        <w:t>9</w:t>
      </w:r>
      <w:r w:rsidRPr="004B190A">
        <w:t xml:space="preserve"> (2), 157-165.</w:t>
      </w:r>
    </w:p>
    <w:p w14:paraId="7A3C1E2B" w14:textId="77777777" w:rsidR="004B190A" w:rsidRPr="004B190A" w:rsidRDefault="004B190A" w:rsidP="004B190A">
      <w:pPr>
        <w:pStyle w:val="EndNoteBibliography"/>
        <w:spacing w:after="0"/>
      </w:pPr>
      <w:r w:rsidRPr="004B190A">
        <w:t>330.</w:t>
      </w:r>
      <w:r w:rsidRPr="004B190A">
        <w:tab/>
        <w:t>Cancer Australia, Optimal Care Pathway for Aboriginal and Torres Strait Islander People with Cancer. Australian Government: 2018.</w:t>
      </w:r>
    </w:p>
    <w:p w14:paraId="296D557F" w14:textId="4F8AD7EF" w:rsidR="004B190A" w:rsidRPr="004B190A" w:rsidRDefault="004B190A" w:rsidP="004B190A">
      <w:pPr>
        <w:pStyle w:val="EndNoteBibliography"/>
        <w:spacing w:after="0"/>
      </w:pPr>
      <w:r w:rsidRPr="004B190A">
        <w:t>331.</w:t>
      </w:r>
      <w:r w:rsidRPr="004B190A">
        <w:tab/>
        <w:t xml:space="preserve">Cancer Australia. National Aboriginal and Torres Strait Islander cancer framework. </w:t>
      </w:r>
      <w:r w:rsidRPr="009944FD">
        <w:rPr>
          <w:b/>
          <w:bCs/>
        </w:rPr>
        <w:t>2015</w:t>
      </w:r>
      <w:r w:rsidRPr="004B190A">
        <w:t xml:space="preserve">. </w:t>
      </w:r>
      <w:r w:rsidRPr="009944FD">
        <w:t>https://www.canceraustralia.gov.au/publications-and-resources/cancer-australia-publications/national-aboriginal-and-torres-strait-islander-cancer-framework</w:t>
      </w:r>
      <w:r w:rsidRPr="004B190A">
        <w:t>.</w:t>
      </w:r>
    </w:p>
    <w:p w14:paraId="5969F224" w14:textId="11C28876" w:rsidR="004B190A" w:rsidRPr="004B190A" w:rsidRDefault="004B190A" w:rsidP="004B190A">
      <w:pPr>
        <w:pStyle w:val="EndNoteBibliography"/>
        <w:spacing w:after="0"/>
      </w:pPr>
      <w:r w:rsidRPr="004B190A">
        <w:lastRenderedPageBreak/>
        <w:t>332.</w:t>
      </w:r>
      <w:r w:rsidRPr="004B190A">
        <w:tab/>
        <w:t xml:space="preserve">Australian Institute of Health and Welfare. Access to health services by Australians with disability. </w:t>
      </w:r>
      <w:r w:rsidRPr="009944FD">
        <w:rPr>
          <w:b/>
          <w:bCs/>
        </w:rPr>
        <w:t>2017</w:t>
      </w:r>
      <w:r w:rsidRPr="004B190A">
        <w:t xml:space="preserve">. </w:t>
      </w:r>
      <w:r w:rsidRPr="009944FD">
        <w:t>https://www.aihw.gov.au/reports/disability/access-health-services-disability</w:t>
      </w:r>
      <w:r w:rsidRPr="004B190A">
        <w:t>.</w:t>
      </w:r>
    </w:p>
    <w:p w14:paraId="0E254727" w14:textId="77777777" w:rsidR="004B190A" w:rsidRPr="004B190A" w:rsidRDefault="004B190A" w:rsidP="004B190A">
      <w:pPr>
        <w:pStyle w:val="EndNoteBibliography"/>
        <w:spacing w:after="0"/>
      </w:pPr>
      <w:r w:rsidRPr="004B190A">
        <w:t>333.</w:t>
      </w:r>
      <w:r w:rsidRPr="004B190A">
        <w:tab/>
        <w:t xml:space="preserve">Australian Institute of Health and Welfare (AIHW), Australia’s health 2016, Australia’s health series no. 15. Cat. no. AUS 199. AIHW: Canberra, </w:t>
      </w:r>
      <w:r w:rsidRPr="009944FD">
        <w:rPr>
          <w:b/>
          <w:bCs/>
        </w:rPr>
        <w:t>2016</w:t>
      </w:r>
      <w:r w:rsidRPr="004B190A">
        <w:t>.</w:t>
      </w:r>
    </w:p>
    <w:p w14:paraId="515B9638" w14:textId="7FB4C50F" w:rsidR="004B190A" w:rsidRPr="004B190A" w:rsidRDefault="004B190A" w:rsidP="004B190A">
      <w:pPr>
        <w:pStyle w:val="EndNoteBibliography"/>
        <w:spacing w:after="0"/>
      </w:pPr>
      <w:r w:rsidRPr="004B190A">
        <w:t>334.</w:t>
      </w:r>
      <w:r w:rsidRPr="004B190A">
        <w:tab/>
        <w:t xml:space="preserve">Cancer Australia. National Cancer Control Indicators: Cancer Incidence </w:t>
      </w:r>
      <w:r w:rsidRPr="009944FD">
        <w:rPr>
          <w:b/>
          <w:bCs/>
        </w:rPr>
        <w:t>2019.</w:t>
      </w:r>
      <w:r w:rsidRPr="004B190A">
        <w:t xml:space="preserve"> </w:t>
      </w:r>
      <w:r w:rsidRPr="009944FD">
        <w:t>https://ncci.canceraustralia.gov.au/diagnosis/cancer-incidence/cancer-incidence</w:t>
      </w:r>
      <w:r w:rsidRPr="004B190A">
        <w:t>.</w:t>
      </w:r>
    </w:p>
    <w:p w14:paraId="7A2E7FA1" w14:textId="77777777" w:rsidR="004B190A" w:rsidRPr="004B190A" w:rsidRDefault="004B190A" w:rsidP="004B190A">
      <w:pPr>
        <w:pStyle w:val="EndNoteBibliography"/>
        <w:spacing w:after="0"/>
      </w:pPr>
      <w:r w:rsidRPr="004B190A">
        <w:t>335.</w:t>
      </w:r>
      <w:r w:rsidRPr="004B190A">
        <w:tab/>
        <w:t xml:space="preserve">Thom, B.; Benedict, C., The Impact of Financial Toxicity on Psychological Well-Being, Coping Self-Efficacy, and Cost-Coping Behaviors in Young Adults with Cancer. </w:t>
      </w:r>
      <w:r w:rsidRPr="004B190A">
        <w:rPr>
          <w:i/>
        </w:rPr>
        <w:t xml:space="preserve">Journal of adolescent and young adult oncology </w:t>
      </w:r>
      <w:r w:rsidRPr="004B190A">
        <w:rPr>
          <w:b/>
        </w:rPr>
        <w:t>2019,</w:t>
      </w:r>
      <w:r w:rsidRPr="004B190A">
        <w:t xml:space="preserve"> </w:t>
      </w:r>
      <w:r w:rsidRPr="004B190A">
        <w:rPr>
          <w:i/>
        </w:rPr>
        <w:t>8</w:t>
      </w:r>
      <w:r w:rsidRPr="004B190A">
        <w:t xml:space="preserve"> (3), 236-242.</w:t>
      </w:r>
    </w:p>
    <w:p w14:paraId="18B5E961" w14:textId="4032C299" w:rsidR="004B190A" w:rsidRPr="004B190A" w:rsidRDefault="004B190A" w:rsidP="009944FD">
      <w:pPr>
        <w:pStyle w:val="EndNoteBibliography"/>
      </w:pPr>
      <w:r w:rsidRPr="004B190A">
        <w:t>336.</w:t>
      </w:r>
      <w:r w:rsidRPr="004B190A">
        <w:tab/>
        <w:t>Australian Commission on Safety and Quality in Health Care, Health literacy:</w:t>
      </w:r>
      <w:r w:rsidR="009944FD">
        <w:t xml:space="preserve"> </w:t>
      </w:r>
      <w:r w:rsidRPr="004B190A">
        <w:t xml:space="preserve">Taking action to improve safety and quality. ACSQHC: </w:t>
      </w:r>
      <w:r w:rsidRPr="009944FD">
        <w:rPr>
          <w:b/>
          <w:bCs/>
        </w:rPr>
        <w:t>2014.</w:t>
      </w:r>
    </w:p>
    <w:p w14:paraId="25FFEF9E" w14:textId="77777777" w:rsidR="004B190A" w:rsidRPr="004B190A" w:rsidRDefault="004B190A" w:rsidP="004B190A">
      <w:pPr>
        <w:pStyle w:val="EndNoteBibliography"/>
        <w:spacing w:after="0"/>
      </w:pPr>
      <w:r w:rsidRPr="004B190A">
        <w:t>337.</w:t>
      </w:r>
      <w:r w:rsidRPr="004B190A">
        <w:tab/>
        <w:t xml:space="preserve">Afshar, N.;  English, D. R.; Milne, R. L., Rural-urban residence and cancer survival in high-income countries: A systematic review. </w:t>
      </w:r>
      <w:r w:rsidRPr="004B190A">
        <w:rPr>
          <w:i/>
        </w:rPr>
        <w:t xml:space="preserve">Cancer </w:t>
      </w:r>
      <w:r w:rsidRPr="004B190A">
        <w:rPr>
          <w:b/>
        </w:rPr>
        <w:t>2019,</w:t>
      </w:r>
      <w:r w:rsidRPr="004B190A">
        <w:t xml:space="preserve"> </w:t>
      </w:r>
      <w:r w:rsidRPr="004B190A">
        <w:rPr>
          <w:i/>
        </w:rPr>
        <w:t>125</w:t>
      </w:r>
      <w:r w:rsidRPr="004B190A">
        <w:t xml:space="preserve"> (13), 2172-2184.</w:t>
      </w:r>
    </w:p>
    <w:p w14:paraId="7EAB45F1" w14:textId="77777777" w:rsidR="004B190A" w:rsidRPr="004B190A" w:rsidRDefault="004B190A" w:rsidP="004B190A">
      <w:pPr>
        <w:pStyle w:val="EndNoteBibliography"/>
        <w:spacing w:after="0"/>
      </w:pPr>
      <w:r w:rsidRPr="004B190A">
        <w:t>338.</w:t>
      </w:r>
      <w:r w:rsidRPr="004B190A">
        <w:tab/>
        <w:t xml:space="preserve">Carriere, R.;  Adam, R.;  Fielding, S.;  Barlas, R.;  Ong, Y.; Murchie, P., Rural dwellers are less likely to survive cancer - An international review and meta-analysis. </w:t>
      </w:r>
      <w:r w:rsidRPr="004B190A">
        <w:rPr>
          <w:i/>
        </w:rPr>
        <w:t xml:space="preserve">Health Place </w:t>
      </w:r>
      <w:r w:rsidRPr="004B190A">
        <w:rPr>
          <w:b/>
        </w:rPr>
        <w:t>2018,</w:t>
      </w:r>
      <w:r w:rsidRPr="004B190A">
        <w:t xml:space="preserve"> </w:t>
      </w:r>
      <w:r w:rsidRPr="004B190A">
        <w:rPr>
          <w:i/>
        </w:rPr>
        <w:t>53</w:t>
      </w:r>
      <w:r w:rsidRPr="004B190A">
        <w:t>, 219-227.</w:t>
      </w:r>
    </w:p>
    <w:p w14:paraId="6D2B730F" w14:textId="77777777" w:rsidR="004B190A" w:rsidRPr="004B190A" w:rsidRDefault="004B190A" w:rsidP="004B190A">
      <w:pPr>
        <w:pStyle w:val="EndNoteBibliography"/>
        <w:spacing w:after="0"/>
      </w:pPr>
      <w:r w:rsidRPr="004B190A">
        <w:t>339.</w:t>
      </w:r>
      <w:r w:rsidRPr="004B190A">
        <w:tab/>
        <w:t xml:space="preserve">Afshar, N.;  English, D. R.;  Chamberlain, J. A.;  Blakely, T.;  Thursfield, V.;  Farrugia, H.;  Giles, G. G.; Milne, R. L., Differences in cancer survival by remoteness of residence: an analysis of data from a population-based cancer registry. </w:t>
      </w:r>
      <w:r w:rsidRPr="004B190A">
        <w:rPr>
          <w:i/>
        </w:rPr>
        <w:t xml:space="preserve">Cancer Causes Control </w:t>
      </w:r>
      <w:r w:rsidRPr="004B190A">
        <w:rPr>
          <w:b/>
        </w:rPr>
        <w:t>2020,</w:t>
      </w:r>
      <w:r w:rsidRPr="004B190A">
        <w:t xml:space="preserve"> </w:t>
      </w:r>
      <w:r w:rsidRPr="004B190A">
        <w:rPr>
          <w:i/>
        </w:rPr>
        <w:t>31</w:t>
      </w:r>
      <w:r w:rsidRPr="004B190A">
        <w:t xml:space="preserve"> (7), 617-629.</w:t>
      </w:r>
    </w:p>
    <w:p w14:paraId="4D1636BC" w14:textId="77777777" w:rsidR="004B190A" w:rsidRPr="004B190A" w:rsidRDefault="004B190A" w:rsidP="004B190A">
      <w:pPr>
        <w:pStyle w:val="EndNoteBibliography"/>
        <w:spacing w:after="0"/>
      </w:pPr>
      <w:r w:rsidRPr="004B190A">
        <w:t>340.</w:t>
      </w:r>
      <w:r w:rsidRPr="004B190A">
        <w:tab/>
        <w:t xml:space="preserve">Sariman, J. A.;  Harris, N. M.;  Harvey, D.; Sansom-Daly, U. M., Experiences of Young People Living with Cancer in Nonmetropolitan Areas: A Review of the Literature. </w:t>
      </w:r>
      <w:r w:rsidRPr="004B190A">
        <w:rPr>
          <w:i/>
        </w:rPr>
        <w:t xml:space="preserve">Journal of adolescent and young adult oncology </w:t>
      </w:r>
      <w:r w:rsidRPr="004B190A">
        <w:rPr>
          <w:b/>
        </w:rPr>
        <w:t>2020,</w:t>
      </w:r>
      <w:r w:rsidRPr="004B190A">
        <w:t xml:space="preserve"> </w:t>
      </w:r>
      <w:r w:rsidRPr="004B190A">
        <w:rPr>
          <w:i/>
        </w:rPr>
        <w:t>9</w:t>
      </w:r>
      <w:r w:rsidRPr="004B190A">
        <w:t xml:space="preserve"> (2), 133-144.</w:t>
      </w:r>
    </w:p>
    <w:p w14:paraId="4414FC71" w14:textId="77777777" w:rsidR="004B190A" w:rsidRPr="004B190A" w:rsidRDefault="004B190A" w:rsidP="004B190A">
      <w:pPr>
        <w:pStyle w:val="EndNoteBibliography"/>
        <w:spacing w:after="0"/>
      </w:pPr>
      <w:r w:rsidRPr="004B190A">
        <w:t>341.</w:t>
      </w:r>
      <w:r w:rsidRPr="004B190A">
        <w:tab/>
        <w:t xml:space="preserve">Johnson, K. J.;  Wang, X.;  Barnes, J. M.; Delavar, A., Associations between geographic residence and US adolescent and young adult cancer stage and survival. </w:t>
      </w:r>
      <w:r w:rsidRPr="004B190A">
        <w:rPr>
          <w:b/>
        </w:rPr>
        <w:t>2021,</w:t>
      </w:r>
      <w:r w:rsidRPr="004B190A">
        <w:t xml:space="preserve"> </w:t>
      </w:r>
      <w:r w:rsidRPr="004B190A">
        <w:rPr>
          <w:i/>
        </w:rPr>
        <w:t>127</w:t>
      </w:r>
      <w:r w:rsidRPr="004B190A">
        <w:t xml:space="preserve"> (19), 3640-3650.</w:t>
      </w:r>
    </w:p>
    <w:p w14:paraId="7C85E9C9" w14:textId="77777777" w:rsidR="004B190A" w:rsidRPr="004B190A" w:rsidRDefault="004B190A" w:rsidP="004B190A">
      <w:pPr>
        <w:pStyle w:val="EndNoteBibliography"/>
        <w:spacing w:after="0"/>
      </w:pPr>
      <w:r w:rsidRPr="004B190A">
        <w:t>342.</w:t>
      </w:r>
      <w:r w:rsidRPr="004B190A">
        <w:tab/>
        <w:t xml:space="preserve">Australian Institute of Health and Welfare </w:t>
      </w:r>
      <w:r w:rsidRPr="004B190A">
        <w:rPr>
          <w:i/>
        </w:rPr>
        <w:t>Cancer in Adolescents and Young Adults in Australia</w:t>
      </w:r>
      <w:r w:rsidRPr="004B190A">
        <w:t xml:space="preserve">; AIHW: Canberra, </w:t>
      </w:r>
      <w:r w:rsidRPr="009944FD">
        <w:rPr>
          <w:b/>
          <w:bCs/>
        </w:rPr>
        <w:t>2018.</w:t>
      </w:r>
    </w:p>
    <w:p w14:paraId="65752DBA" w14:textId="77777777" w:rsidR="004B190A" w:rsidRPr="004B190A" w:rsidRDefault="004B190A" w:rsidP="004B190A">
      <w:pPr>
        <w:pStyle w:val="EndNoteBibliography"/>
        <w:spacing w:after="0"/>
      </w:pPr>
      <w:r w:rsidRPr="004B190A">
        <w:t>343.</w:t>
      </w:r>
      <w:r w:rsidRPr="004B190A">
        <w:tab/>
        <w:t xml:space="preserve">Tolman, D. L.; McClelland, S. I., Normative Sexuality Development in Adolescence: A Decade in Review, 2000–2009. </w:t>
      </w:r>
      <w:r w:rsidRPr="004B190A">
        <w:rPr>
          <w:i/>
        </w:rPr>
        <w:t xml:space="preserve">Journal of Research on Adolescence </w:t>
      </w:r>
      <w:r w:rsidRPr="004B190A">
        <w:rPr>
          <w:b/>
        </w:rPr>
        <w:t>2011,</w:t>
      </w:r>
      <w:r w:rsidRPr="004B190A">
        <w:t xml:space="preserve"> </w:t>
      </w:r>
      <w:r w:rsidRPr="004B190A">
        <w:rPr>
          <w:i/>
        </w:rPr>
        <w:t>21</w:t>
      </w:r>
      <w:r w:rsidRPr="004B190A">
        <w:t xml:space="preserve"> (1), 242-255.</w:t>
      </w:r>
    </w:p>
    <w:p w14:paraId="16065A19" w14:textId="77777777" w:rsidR="004B190A" w:rsidRPr="004B190A" w:rsidRDefault="004B190A" w:rsidP="004B190A">
      <w:pPr>
        <w:pStyle w:val="EndNoteBibliography"/>
        <w:spacing w:after="0"/>
      </w:pPr>
      <w:r w:rsidRPr="004B190A">
        <w:t>344.</w:t>
      </w:r>
      <w:r w:rsidRPr="004B190A">
        <w:tab/>
        <w:t xml:space="preserve">Zeeman, L.;  Sherriff, N.;  Browne, K.;  McGlynn, N.;  Mirandola, M.;  Gios, L.;  Davis, R.;  Sanchez-Lambert, J.;  Aujean, S.;  Pinto, N.;  Farinella, F.;  Donisi, V.;  Niedźwiedzka-Stadnik, M.;  Rosińska, M.;  Pierson, A.; Amaddeo, F., A review of lesbian, gay, bisexual, trans and intersex (LGBTI) health and healthcare inequalities. </w:t>
      </w:r>
      <w:r w:rsidRPr="004B190A">
        <w:rPr>
          <w:i/>
        </w:rPr>
        <w:t xml:space="preserve">Eur J Public Health </w:t>
      </w:r>
      <w:r w:rsidRPr="004B190A">
        <w:rPr>
          <w:b/>
        </w:rPr>
        <w:t>2019,</w:t>
      </w:r>
      <w:r w:rsidRPr="004B190A">
        <w:t xml:space="preserve"> </w:t>
      </w:r>
      <w:r w:rsidRPr="004B190A">
        <w:rPr>
          <w:i/>
        </w:rPr>
        <w:t>29</w:t>
      </w:r>
      <w:r w:rsidRPr="004B190A">
        <w:t xml:space="preserve"> (5), 974-980.</w:t>
      </w:r>
    </w:p>
    <w:p w14:paraId="2764A207" w14:textId="77777777" w:rsidR="004B190A" w:rsidRPr="004B190A" w:rsidRDefault="004B190A" w:rsidP="004B190A">
      <w:pPr>
        <w:pStyle w:val="EndNoteBibliography"/>
        <w:spacing w:after="0"/>
      </w:pPr>
      <w:r w:rsidRPr="004B190A">
        <w:lastRenderedPageBreak/>
        <w:t>345.</w:t>
      </w:r>
      <w:r w:rsidRPr="004B190A">
        <w:tab/>
        <w:t xml:space="preserve">Rosario, M.;  Corliss, H. L.;  Everett, B. G.;  Russell, S. T.;  Buchting, F. O.; Birkett, M. A., Mediation by peer violence victimization of sexual orientation disparities in cancer-related tobacco, alcohol, and sexual risk behaviors: pooled youth risk behavior surveys. </w:t>
      </w:r>
      <w:r w:rsidRPr="004B190A">
        <w:rPr>
          <w:i/>
        </w:rPr>
        <w:t xml:space="preserve">Am J Public Health </w:t>
      </w:r>
      <w:r w:rsidRPr="004B190A">
        <w:rPr>
          <w:b/>
        </w:rPr>
        <w:t>2014,</w:t>
      </w:r>
      <w:r w:rsidRPr="004B190A">
        <w:t xml:space="preserve"> </w:t>
      </w:r>
      <w:r w:rsidRPr="004B190A">
        <w:rPr>
          <w:i/>
        </w:rPr>
        <w:t>104</w:t>
      </w:r>
      <w:r w:rsidRPr="004B190A">
        <w:t xml:space="preserve"> (6), 1113-23.</w:t>
      </w:r>
    </w:p>
    <w:p w14:paraId="0841BC0F" w14:textId="77777777" w:rsidR="004B190A" w:rsidRPr="004B190A" w:rsidRDefault="004B190A" w:rsidP="004B190A">
      <w:pPr>
        <w:pStyle w:val="EndNoteBibliography"/>
        <w:spacing w:after="0"/>
      </w:pPr>
      <w:r w:rsidRPr="004B190A">
        <w:t>346.</w:t>
      </w:r>
      <w:r w:rsidRPr="004B190A">
        <w:tab/>
        <w:t xml:space="preserve">Massetti, G. M.;  Thomas, C. C.;  King, J.;  Ragan, K.; Buchanan Lunsford, N., Mental Health Problems and Cancer Risk Factors Among Young Adults. </w:t>
      </w:r>
      <w:r w:rsidRPr="004B190A">
        <w:rPr>
          <w:i/>
        </w:rPr>
        <w:t xml:space="preserve">Am J Prev Med </w:t>
      </w:r>
      <w:r w:rsidRPr="004B190A">
        <w:rPr>
          <w:b/>
        </w:rPr>
        <w:t>2017,</w:t>
      </w:r>
      <w:r w:rsidRPr="004B190A">
        <w:t xml:space="preserve"> </w:t>
      </w:r>
      <w:r w:rsidRPr="004B190A">
        <w:rPr>
          <w:i/>
        </w:rPr>
        <w:t>53</w:t>
      </w:r>
      <w:r w:rsidRPr="004B190A">
        <w:t xml:space="preserve"> (3s1), S30-s39.</w:t>
      </w:r>
    </w:p>
    <w:p w14:paraId="4A79DA29" w14:textId="77777777" w:rsidR="004B190A" w:rsidRPr="004B190A" w:rsidRDefault="004B190A" w:rsidP="004B190A">
      <w:pPr>
        <w:pStyle w:val="EndNoteBibliography"/>
        <w:spacing w:after="0"/>
      </w:pPr>
      <w:r w:rsidRPr="004B190A">
        <w:t>347.</w:t>
      </w:r>
      <w:r w:rsidRPr="004B190A">
        <w:tab/>
        <w:t xml:space="preserve">Kamen, C., Lesbian, Gay, Bisexual, and Transgender (LGBT) Survivorship. </w:t>
      </w:r>
      <w:r w:rsidRPr="004B190A">
        <w:rPr>
          <w:i/>
        </w:rPr>
        <w:t xml:space="preserve">Semin Oncol Nurs </w:t>
      </w:r>
      <w:r w:rsidRPr="004B190A">
        <w:rPr>
          <w:b/>
        </w:rPr>
        <w:t>2018,</w:t>
      </w:r>
      <w:r w:rsidRPr="004B190A">
        <w:t xml:space="preserve"> </w:t>
      </w:r>
      <w:r w:rsidRPr="004B190A">
        <w:rPr>
          <w:i/>
        </w:rPr>
        <w:t>34</w:t>
      </w:r>
      <w:r w:rsidRPr="004B190A">
        <w:t xml:space="preserve"> (1), 52-59.</w:t>
      </w:r>
    </w:p>
    <w:p w14:paraId="59A35F7C" w14:textId="77777777" w:rsidR="004B190A" w:rsidRPr="004B190A" w:rsidRDefault="004B190A" w:rsidP="004B190A">
      <w:pPr>
        <w:pStyle w:val="EndNoteBibliography"/>
        <w:spacing w:after="0"/>
      </w:pPr>
      <w:r w:rsidRPr="004B190A">
        <w:t>348.</w:t>
      </w:r>
      <w:r w:rsidRPr="004B190A">
        <w:tab/>
        <w:t xml:space="preserve">Gordon, J. R.;  Baik, S. H.;  Schwartz, K. T. G.; Wells, K. J., Comparing the Mental Health of Sexual Minority and Heterosexual Cancer Survivors: A Systematic Review. </w:t>
      </w:r>
      <w:r w:rsidRPr="004B190A">
        <w:rPr>
          <w:i/>
        </w:rPr>
        <w:t xml:space="preserve">LGBT Health </w:t>
      </w:r>
      <w:r w:rsidRPr="004B190A">
        <w:rPr>
          <w:b/>
        </w:rPr>
        <w:t>2019,</w:t>
      </w:r>
      <w:r w:rsidRPr="004B190A">
        <w:t xml:space="preserve"> </w:t>
      </w:r>
      <w:r w:rsidRPr="004B190A">
        <w:rPr>
          <w:i/>
        </w:rPr>
        <w:t>6</w:t>
      </w:r>
      <w:r w:rsidRPr="004B190A">
        <w:t xml:space="preserve"> (6), 271-288.</w:t>
      </w:r>
    </w:p>
    <w:p w14:paraId="3618F583" w14:textId="77777777" w:rsidR="004B190A" w:rsidRPr="004B190A" w:rsidRDefault="004B190A" w:rsidP="004B190A">
      <w:pPr>
        <w:pStyle w:val="EndNoteBibliography"/>
        <w:spacing w:after="0"/>
      </w:pPr>
      <w:r w:rsidRPr="004B190A">
        <w:t>349.</w:t>
      </w:r>
      <w:r w:rsidRPr="004B190A">
        <w:tab/>
        <w:t xml:space="preserve">Lisy, K.;  Ward, A.;  Schofield, P.;  Hulbert-Williams, N.;  Bishop, J.; Jefford, M., Patient-reported outcomes of sexual and gender minority cancer survivors in Australia. </w:t>
      </w:r>
      <w:r w:rsidRPr="004B190A">
        <w:rPr>
          <w:i/>
        </w:rPr>
        <w:t xml:space="preserve">Psychooncology </w:t>
      </w:r>
      <w:r w:rsidRPr="004B190A">
        <w:rPr>
          <w:b/>
        </w:rPr>
        <w:t>2019,</w:t>
      </w:r>
      <w:r w:rsidRPr="004B190A">
        <w:t xml:space="preserve"> </w:t>
      </w:r>
      <w:r w:rsidRPr="004B190A">
        <w:rPr>
          <w:i/>
        </w:rPr>
        <w:t>28</w:t>
      </w:r>
      <w:r w:rsidRPr="004B190A">
        <w:t xml:space="preserve"> (2), 442-444.</w:t>
      </w:r>
    </w:p>
    <w:p w14:paraId="1ECF4242" w14:textId="77777777" w:rsidR="004B190A" w:rsidRPr="004B190A" w:rsidRDefault="004B190A" w:rsidP="004B190A">
      <w:pPr>
        <w:pStyle w:val="EndNoteBibliography"/>
        <w:spacing w:after="0"/>
      </w:pPr>
      <w:r w:rsidRPr="004B190A">
        <w:t>350.</w:t>
      </w:r>
      <w:r w:rsidRPr="004B190A">
        <w:tab/>
        <w:t xml:space="preserve">Quinn, G. P.;  Sanchez, J. A.;  Sutton, S. K.;  Vadaparampil, S. T.;  Nguyen, G. T.;  Green, B. L.;  Kanetsky, P. A.; Schabath, M. B., Cancer and lesbian, gay, bisexual, transgender/transsexual, and queer/questioning (LGBTQ) populations. </w:t>
      </w:r>
      <w:r w:rsidRPr="004B190A">
        <w:rPr>
          <w:i/>
        </w:rPr>
        <w:t xml:space="preserve">CA: a cancer journal for clinicians </w:t>
      </w:r>
      <w:r w:rsidRPr="004B190A">
        <w:rPr>
          <w:b/>
        </w:rPr>
        <w:t>2015,</w:t>
      </w:r>
      <w:r w:rsidRPr="004B190A">
        <w:t xml:space="preserve"> </w:t>
      </w:r>
      <w:r w:rsidRPr="004B190A">
        <w:rPr>
          <w:i/>
        </w:rPr>
        <w:t>65</w:t>
      </w:r>
      <w:r w:rsidRPr="004B190A">
        <w:t xml:space="preserve"> (5), 384-400.</w:t>
      </w:r>
    </w:p>
    <w:p w14:paraId="4BC0F9D6" w14:textId="77777777" w:rsidR="004B190A" w:rsidRPr="004B190A" w:rsidRDefault="004B190A" w:rsidP="004B190A">
      <w:pPr>
        <w:pStyle w:val="EndNoteBibliography"/>
        <w:spacing w:after="0"/>
      </w:pPr>
      <w:r w:rsidRPr="004B190A">
        <w:t>351.</w:t>
      </w:r>
      <w:r w:rsidRPr="004B190A">
        <w:tab/>
        <w:t xml:space="preserve">Gibson, A. W.;  Radix, A. E.;  Maingi, S.; Patel, S., Cancer care in lesbian, gay, bisexual, transgender and queer populations. </w:t>
      </w:r>
      <w:r w:rsidRPr="004B190A">
        <w:rPr>
          <w:i/>
        </w:rPr>
        <w:t xml:space="preserve">Future Oncol </w:t>
      </w:r>
      <w:r w:rsidRPr="004B190A">
        <w:rPr>
          <w:b/>
        </w:rPr>
        <w:t>2017,</w:t>
      </w:r>
      <w:r w:rsidRPr="004B190A">
        <w:t xml:space="preserve"> </w:t>
      </w:r>
      <w:r w:rsidRPr="004B190A">
        <w:rPr>
          <w:i/>
        </w:rPr>
        <w:t>13</w:t>
      </w:r>
      <w:r w:rsidRPr="004B190A">
        <w:t xml:space="preserve"> (15), 1333-1344.</w:t>
      </w:r>
    </w:p>
    <w:p w14:paraId="42459E31" w14:textId="77777777" w:rsidR="004B190A" w:rsidRPr="004B190A" w:rsidRDefault="004B190A" w:rsidP="004B190A">
      <w:pPr>
        <w:pStyle w:val="EndNoteBibliography"/>
        <w:spacing w:after="0"/>
      </w:pPr>
      <w:r w:rsidRPr="004B190A">
        <w:t>352.</w:t>
      </w:r>
      <w:r w:rsidRPr="004B190A">
        <w:tab/>
        <w:t xml:space="preserve">Drysdale, K.;  Cama, E.;  Botfield, J.;  Bear, B.;  Cerio, R.; Newman, C. E., Targeting cancer prevention and screening interventions to LGBTQ communities: A scoping review. </w:t>
      </w:r>
      <w:r w:rsidRPr="004B190A">
        <w:rPr>
          <w:i/>
        </w:rPr>
        <w:t xml:space="preserve">Health &amp; Social Care in the Community </w:t>
      </w:r>
      <w:r w:rsidRPr="004B190A">
        <w:rPr>
          <w:b/>
        </w:rPr>
        <w:t>2020,</w:t>
      </w:r>
      <w:r w:rsidRPr="004B190A">
        <w:t xml:space="preserve"> </w:t>
      </w:r>
      <w:r w:rsidRPr="004B190A">
        <w:rPr>
          <w:i/>
        </w:rPr>
        <w:t>n/a</w:t>
      </w:r>
      <w:r w:rsidRPr="004B190A">
        <w:t xml:space="preserve"> (n/a).</w:t>
      </w:r>
    </w:p>
    <w:p w14:paraId="44BFBC3D" w14:textId="77777777" w:rsidR="004B190A" w:rsidRPr="004B190A" w:rsidRDefault="004B190A" w:rsidP="004B190A">
      <w:pPr>
        <w:pStyle w:val="EndNoteBibliography"/>
        <w:spacing w:after="0"/>
      </w:pPr>
      <w:r w:rsidRPr="004B190A">
        <w:t>353.</w:t>
      </w:r>
      <w:r w:rsidRPr="004B190A">
        <w:tab/>
        <w:t xml:space="preserve">Lisy, K.;  Peters, M. D. J.;  Schofield, P.; Jefford, M., Experiences and unmet needs of lesbian, gay, and bisexual people with cancer care: A systematic review and meta-synthesis. </w:t>
      </w:r>
      <w:r w:rsidRPr="004B190A">
        <w:rPr>
          <w:i/>
        </w:rPr>
        <w:t xml:space="preserve">Psychooncology </w:t>
      </w:r>
      <w:r w:rsidRPr="004B190A">
        <w:rPr>
          <w:b/>
        </w:rPr>
        <w:t>2018,</w:t>
      </w:r>
      <w:r w:rsidRPr="004B190A">
        <w:t xml:space="preserve"> </w:t>
      </w:r>
      <w:r w:rsidRPr="004B190A">
        <w:rPr>
          <w:i/>
        </w:rPr>
        <w:t>27</w:t>
      </w:r>
      <w:r w:rsidRPr="004B190A">
        <w:t xml:space="preserve"> (6), 1480-1489.</w:t>
      </w:r>
    </w:p>
    <w:p w14:paraId="3011FBCD" w14:textId="77777777" w:rsidR="004B190A" w:rsidRPr="004B190A" w:rsidRDefault="004B190A" w:rsidP="004B190A">
      <w:pPr>
        <w:pStyle w:val="EndNoteBibliography"/>
        <w:spacing w:after="0"/>
      </w:pPr>
      <w:r w:rsidRPr="004B190A">
        <w:t>354.</w:t>
      </w:r>
      <w:r w:rsidRPr="004B190A">
        <w:tab/>
        <w:t xml:space="preserve">Schabath, M. B.;  Blackburn, C. A.;  Sutter, M. E.;  Kanetsky, P. A.;  Vadaparampil, S. T.;  Simmons, V. N.;  Sanchez, J. A.;  Sutton, S. K.; Quinn, G. P., National Survey of Oncologists at National Cancer Institute-Designated Comprehensive Cancer Centers: Attitudes, Knowledge, and Practice Behaviors About LGBTQ Patients With Cancer. </w:t>
      </w:r>
      <w:r w:rsidRPr="004B190A">
        <w:rPr>
          <w:i/>
        </w:rPr>
        <w:t xml:space="preserve">J Clin Oncol </w:t>
      </w:r>
      <w:r w:rsidRPr="004B190A">
        <w:rPr>
          <w:b/>
        </w:rPr>
        <w:t>2019,</w:t>
      </w:r>
      <w:r w:rsidRPr="004B190A">
        <w:t xml:space="preserve"> </w:t>
      </w:r>
      <w:r w:rsidRPr="004B190A">
        <w:rPr>
          <w:i/>
        </w:rPr>
        <w:t>37</w:t>
      </w:r>
      <w:r w:rsidRPr="004B190A">
        <w:t xml:space="preserve"> (7), 547-558.</w:t>
      </w:r>
    </w:p>
    <w:p w14:paraId="6353A089" w14:textId="77777777" w:rsidR="004B190A" w:rsidRPr="004B190A" w:rsidRDefault="004B190A" w:rsidP="004B190A">
      <w:pPr>
        <w:pStyle w:val="EndNoteBibliography"/>
        <w:spacing w:after="0"/>
      </w:pPr>
      <w:r w:rsidRPr="004B190A">
        <w:t>355.</w:t>
      </w:r>
      <w:r w:rsidRPr="004B190A">
        <w:tab/>
        <w:t xml:space="preserve">Aubin, S.; Perez, S., The Clinician's Toolbox: Assessing the Sexual Impacts of Cancer on Adolescents and Young Adults with Cancer (AYAC). </w:t>
      </w:r>
      <w:r w:rsidRPr="004B190A">
        <w:rPr>
          <w:i/>
        </w:rPr>
        <w:t xml:space="preserve">Sex Med </w:t>
      </w:r>
      <w:r w:rsidRPr="004B190A">
        <w:rPr>
          <w:b/>
        </w:rPr>
        <w:t>2015,</w:t>
      </w:r>
      <w:r w:rsidRPr="004B190A">
        <w:t xml:space="preserve"> </w:t>
      </w:r>
      <w:r w:rsidRPr="004B190A">
        <w:rPr>
          <w:i/>
        </w:rPr>
        <w:t>3</w:t>
      </w:r>
      <w:r w:rsidRPr="004B190A">
        <w:t xml:space="preserve"> (3), 198-212.</w:t>
      </w:r>
    </w:p>
    <w:p w14:paraId="296F15ED" w14:textId="77777777" w:rsidR="004B190A" w:rsidRPr="004B190A" w:rsidRDefault="004B190A" w:rsidP="004B190A">
      <w:pPr>
        <w:pStyle w:val="EndNoteBibliography"/>
        <w:spacing w:after="0"/>
      </w:pPr>
      <w:r w:rsidRPr="004B190A">
        <w:lastRenderedPageBreak/>
        <w:t>356.</w:t>
      </w:r>
      <w:r w:rsidRPr="004B190A">
        <w:tab/>
        <w:t xml:space="preserve">Quinn, G. P.;  Alpert, A. B.;  Sutter, M.; Schabath, M. B., What Oncologists Should Know About Treating Sexual and Gender Minority Patients With Cancer. </w:t>
      </w:r>
      <w:r w:rsidRPr="004B190A">
        <w:rPr>
          <w:i/>
        </w:rPr>
        <w:t xml:space="preserve">JCO Oncology Practice </w:t>
      </w:r>
      <w:r w:rsidRPr="004B190A">
        <w:rPr>
          <w:b/>
        </w:rPr>
        <w:t>2020,</w:t>
      </w:r>
      <w:r w:rsidRPr="004B190A">
        <w:t xml:space="preserve"> </w:t>
      </w:r>
      <w:r w:rsidRPr="004B190A">
        <w:rPr>
          <w:i/>
        </w:rPr>
        <w:t>16</w:t>
      </w:r>
      <w:r w:rsidRPr="004B190A">
        <w:t xml:space="preserve"> (6), 309-316.</w:t>
      </w:r>
    </w:p>
    <w:p w14:paraId="0CDF0215" w14:textId="77777777" w:rsidR="004B190A" w:rsidRPr="004B190A" w:rsidRDefault="004B190A" w:rsidP="004B190A">
      <w:pPr>
        <w:pStyle w:val="EndNoteBibliography"/>
        <w:spacing w:after="0"/>
      </w:pPr>
      <w:r w:rsidRPr="004B190A">
        <w:t>357.</w:t>
      </w:r>
      <w:r w:rsidRPr="004B190A">
        <w:tab/>
        <w:t xml:space="preserve">Kamen, C. S.;  Alpert, A.;  Margolies, L.;  Griggs, J. J.;  Darbes, L.;  Smith-Stoner, M.;  Lytle, M.;  Poteat, T.;  Scout, N.; Norton, S. A., "Treat us with dignity": a qualitative study of the experiences and recommendations of lesbian, gay, bisexual, transgender, and queer (LGBTQ) patients with cancer. </w:t>
      </w:r>
      <w:r w:rsidRPr="004B190A">
        <w:rPr>
          <w:i/>
        </w:rPr>
        <w:t xml:space="preserve">Support Care Cancer </w:t>
      </w:r>
      <w:r w:rsidRPr="004B190A">
        <w:rPr>
          <w:b/>
        </w:rPr>
        <w:t>2019,</w:t>
      </w:r>
      <w:r w:rsidRPr="004B190A">
        <w:t xml:space="preserve"> </w:t>
      </w:r>
      <w:r w:rsidRPr="004B190A">
        <w:rPr>
          <w:i/>
        </w:rPr>
        <w:t>27</w:t>
      </w:r>
      <w:r w:rsidRPr="004B190A">
        <w:t xml:space="preserve"> (7), 2525-2532.</w:t>
      </w:r>
    </w:p>
    <w:p w14:paraId="125C64DA" w14:textId="63399ABE" w:rsidR="004B190A" w:rsidRPr="004B190A" w:rsidRDefault="004B190A" w:rsidP="004B190A">
      <w:pPr>
        <w:pStyle w:val="EndNoteBibliography"/>
        <w:spacing w:after="0"/>
      </w:pPr>
      <w:r w:rsidRPr="004B190A">
        <w:t>358.</w:t>
      </w:r>
      <w:r w:rsidRPr="004B190A">
        <w:tab/>
        <w:t>Cancer Council Australia. Complementary and alternative therapies.</w:t>
      </w:r>
      <w:r w:rsidRPr="009944FD">
        <w:rPr>
          <w:b/>
          <w:bCs/>
        </w:rPr>
        <w:t xml:space="preserve"> 2019. </w:t>
      </w:r>
      <w:r w:rsidRPr="009944FD">
        <w:t>https://www.cancer.org.au/cancer-information/treatment/complementary-therapies</w:t>
      </w:r>
      <w:r w:rsidRPr="004B190A">
        <w:t>.</w:t>
      </w:r>
    </w:p>
    <w:p w14:paraId="3B5350DA" w14:textId="75B7E55C" w:rsidR="004B190A" w:rsidRPr="004B190A" w:rsidRDefault="004B190A" w:rsidP="004B190A">
      <w:pPr>
        <w:pStyle w:val="EndNoteBibliography"/>
      </w:pPr>
      <w:r w:rsidRPr="004B190A">
        <w:t>359.</w:t>
      </w:r>
      <w:r w:rsidRPr="004B190A">
        <w:tab/>
        <w:t xml:space="preserve">National Health and Medical Research Council (NHMRC). Talking with your patients about complementary medicine: a resource for clinicians. </w:t>
      </w:r>
      <w:r w:rsidRPr="009944FD">
        <w:rPr>
          <w:b/>
          <w:bCs/>
        </w:rPr>
        <w:t>2014.</w:t>
      </w:r>
      <w:r w:rsidRPr="004B190A">
        <w:t xml:space="preserve"> </w:t>
      </w:r>
      <w:r w:rsidRPr="009944FD">
        <w:t>https://www.caresearch.com.au/caresearch/ClinicalPractice/PatientConsiderations/ComplementaryTherapies/tabid/1258/Default.aspx</w:t>
      </w:r>
      <w:r w:rsidRPr="004B190A">
        <w:t>.</w:t>
      </w:r>
    </w:p>
    <w:p w14:paraId="2F7E6257" w14:textId="585CA09A" w:rsidR="002E50A3" w:rsidRPr="00C27AC1" w:rsidRDefault="005B1F5C" w:rsidP="00F621C4">
      <w:pPr>
        <w:tabs>
          <w:tab w:val="left" w:pos="0"/>
        </w:tabs>
        <w:spacing w:line="480" w:lineRule="auto"/>
        <w:rPr>
          <w:rFonts w:cstheme="minorHAnsi"/>
        </w:rPr>
      </w:pPr>
      <w:r w:rsidRPr="001F45B6">
        <w:rPr>
          <w:rFonts w:cstheme="minorHAnsi"/>
        </w:rPr>
        <w:fldChar w:fldCharType="end"/>
      </w:r>
    </w:p>
    <w:sectPr w:rsidR="002E50A3" w:rsidRPr="00C27AC1" w:rsidSect="0034413D">
      <w:headerReference w:type="even" r:id="rId19"/>
      <w:headerReference w:type="default" r:id="rId20"/>
      <w:footerReference w:type="default" r:id="rId21"/>
      <w:headerReference w:type="first" r:id="rId2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A28DB3" w14:textId="77777777" w:rsidR="002A3C26" w:rsidRDefault="002A3C26" w:rsidP="00580802">
      <w:pPr>
        <w:spacing w:after="0" w:line="240" w:lineRule="auto"/>
      </w:pPr>
      <w:r>
        <w:separator/>
      </w:r>
    </w:p>
  </w:endnote>
  <w:endnote w:type="continuationSeparator" w:id="0">
    <w:p w14:paraId="75495D48" w14:textId="77777777" w:rsidR="002A3C26" w:rsidRDefault="002A3C26" w:rsidP="00580802">
      <w:pPr>
        <w:spacing w:after="0" w:line="240" w:lineRule="auto"/>
      </w:pPr>
      <w:r>
        <w:continuationSeparator/>
      </w:r>
    </w:p>
  </w:endnote>
  <w:endnote w:type="continuationNotice" w:id="1">
    <w:p w14:paraId="1D37AB2B" w14:textId="77777777" w:rsidR="002A3C26" w:rsidRDefault="002A3C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2784608"/>
      <w:docPartObj>
        <w:docPartGallery w:val="Page Numbers (Bottom of Page)"/>
        <w:docPartUnique/>
      </w:docPartObj>
    </w:sdtPr>
    <w:sdtEndPr>
      <w:rPr>
        <w:noProof/>
      </w:rPr>
    </w:sdtEndPr>
    <w:sdtContent>
      <w:p w14:paraId="7E133836" w14:textId="75838EEC" w:rsidR="00A959BB" w:rsidRDefault="00A959BB">
        <w:pPr>
          <w:pStyle w:val="Footer"/>
          <w:jc w:val="right"/>
        </w:pPr>
        <w:r>
          <w:fldChar w:fldCharType="begin"/>
        </w:r>
        <w:r>
          <w:instrText xml:space="preserve"> PAGE   \* MERGEFORMAT </w:instrText>
        </w:r>
        <w:r>
          <w:fldChar w:fldCharType="separate"/>
        </w:r>
        <w:r>
          <w:rPr>
            <w:noProof/>
          </w:rPr>
          <w:t>26</w:t>
        </w:r>
        <w:r>
          <w:rPr>
            <w:noProof/>
          </w:rPr>
          <w:fldChar w:fldCharType="end"/>
        </w:r>
      </w:p>
    </w:sdtContent>
  </w:sdt>
  <w:p w14:paraId="42606DF2" w14:textId="6A9FEE42" w:rsidR="00A959BB" w:rsidRPr="00DE1B32" w:rsidRDefault="00CA136F">
    <w:pPr>
      <w:pStyle w:val="Footer"/>
      <w:rPr>
        <w:sz w:val="16"/>
        <w:szCs w:val="16"/>
      </w:rPr>
    </w:pPr>
    <w:r w:rsidRPr="00DE1B32">
      <w:rPr>
        <w:sz w:val="16"/>
        <w:szCs w:val="16"/>
      </w:rPr>
      <w:t>Optimal care pathway for adolescents and young adults with cancer.</w:t>
    </w:r>
    <w:r w:rsidR="009852B4">
      <w:rPr>
        <w:sz w:val="16"/>
        <w:szCs w:val="16"/>
      </w:rPr>
      <w:t xml:space="preserve"> </w:t>
    </w:r>
    <w:r w:rsidR="005D301B">
      <w:rPr>
        <w:sz w:val="16"/>
        <w:szCs w:val="16"/>
      </w:rPr>
      <w:t>v.</w:t>
    </w:r>
    <w:r w:rsidR="009D182D">
      <w:rPr>
        <w:sz w:val="16"/>
        <w:szCs w:val="16"/>
      </w:rPr>
      <w:t>4</w:t>
    </w:r>
    <w:r w:rsidR="000D736B">
      <w:rPr>
        <w:sz w:val="16"/>
        <w:szCs w:val="16"/>
      </w:rPr>
      <w:t xml:space="preserve"> </w:t>
    </w:r>
    <w:r w:rsidR="00B367B5">
      <w:rPr>
        <w:sz w:val="16"/>
        <w:szCs w:val="16"/>
      </w:rPr>
      <w:t>December</w:t>
    </w:r>
    <w:r w:rsidR="00593710" w:rsidRPr="00DE1B32">
      <w:rPr>
        <w:sz w:val="16"/>
        <w:szCs w:val="16"/>
      </w:rPr>
      <w:t xml:space="preserve"> 2021</w:t>
    </w:r>
  </w:p>
  <w:p w14:paraId="5BA6656A" w14:textId="77777777" w:rsidR="008618BA" w:rsidRDefault="008618B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106431"/>
      <w:docPartObj>
        <w:docPartGallery w:val="Page Numbers (Bottom of Page)"/>
        <w:docPartUnique/>
      </w:docPartObj>
    </w:sdtPr>
    <w:sdtEndPr>
      <w:rPr>
        <w:noProof/>
      </w:rPr>
    </w:sdtEndPr>
    <w:sdtContent>
      <w:p w14:paraId="212D7604" w14:textId="73BFE568" w:rsidR="00A959BB" w:rsidRDefault="00A959BB">
        <w:pPr>
          <w:pStyle w:val="Footer"/>
          <w:jc w:val="right"/>
        </w:pPr>
        <w:r>
          <w:fldChar w:fldCharType="begin"/>
        </w:r>
        <w:r>
          <w:instrText xml:space="preserve"> PAGE   \* MERGEFORMAT </w:instrText>
        </w:r>
        <w:r>
          <w:fldChar w:fldCharType="separate"/>
        </w:r>
        <w:r>
          <w:rPr>
            <w:noProof/>
          </w:rPr>
          <w:t>30</w:t>
        </w:r>
        <w:r>
          <w:rPr>
            <w:noProof/>
          </w:rPr>
          <w:fldChar w:fldCharType="end"/>
        </w:r>
      </w:p>
    </w:sdtContent>
  </w:sdt>
  <w:p w14:paraId="681539EA" w14:textId="77777777" w:rsidR="00A959BB" w:rsidRDefault="00A959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16C067" w14:textId="77777777" w:rsidR="002A3C26" w:rsidRDefault="002A3C26" w:rsidP="00580802">
      <w:pPr>
        <w:spacing w:after="0" w:line="240" w:lineRule="auto"/>
      </w:pPr>
      <w:r>
        <w:separator/>
      </w:r>
    </w:p>
  </w:footnote>
  <w:footnote w:type="continuationSeparator" w:id="0">
    <w:p w14:paraId="629F1CD8" w14:textId="77777777" w:rsidR="002A3C26" w:rsidRDefault="002A3C26" w:rsidP="00580802">
      <w:pPr>
        <w:spacing w:after="0" w:line="240" w:lineRule="auto"/>
      </w:pPr>
      <w:r>
        <w:continuationSeparator/>
      </w:r>
    </w:p>
  </w:footnote>
  <w:footnote w:type="continuationNotice" w:id="1">
    <w:p w14:paraId="001DA672" w14:textId="77777777" w:rsidR="002A3C26" w:rsidRDefault="002A3C2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10ABE" w14:textId="1A542F48" w:rsidR="008D28AC" w:rsidRDefault="009A4D4C">
    <w:pPr>
      <w:pStyle w:val="Header"/>
    </w:pPr>
    <w:r>
      <w:rPr>
        <w:noProof/>
      </w:rPr>
      <w:pict w14:anchorId="093391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801188" o:spid="_x0000_s1026" type="#_x0000_t136" style="position:absolute;margin-left:0;margin-top:0;width:575.7pt;height:60.6pt;rotation:315;z-index:-251655168;mso-position-horizontal:center;mso-position-horizontal-relative:margin;mso-position-vertical:center;mso-position-vertical-relative:margin" o:allowincell="f" fillcolor="#7f7f7f [1612]" stroked="f">
          <v:fill opacity=".5"/>
          <v:textpath style="font-family:&quot;Arial&quot;;font-size:1pt" string="DRAFT  v.4 01.12.2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62D3F" w14:textId="5A6707F2" w:rsidR="008D28AC" w:rsidRDefault="009A4D4C">
    <w:pPr>
      <w:pStyle w:val="Header"/>
    </w:pPr>
    <w:r>
      <w:rPr>
        <w:noProof/>
      </w:rPr>
      <w:pict w14:anchorId="75B922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801189" o:spid="_x0000_s1027" type="#_x0000_t136" style="position:absolute;margin-left:0;margin-top:0;width:575.7pt;height:60.6pt;rotation:315;z-index:-251653120;mso-position-horizontal:center;mso-position-horizontal-relative:margin;mso-position-vertical:center;mso-position-vertical-relative:margin" o:allowincell="f" fillcolor="#7f7f7f [1612]" stroked="f">
          <v:fill opacity=".5"/>
          <v:textpath style="font-family:&quot;Arial&quot;;font-size:1pt" string="DRAFT  v.4 01.12.21"/>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22A0C" w14:textId="27FF8AA4" w:rsidR="008D28AC" w:rsidRDefault="009A4D4C">
    <w:pPr>
      <w:pStyle w:val="Header"/>
    </w:pPr>
    <w:r>
      <w:rPr>
        <w:noProof/>
      </w:rPr>
      <w:pict w14:anchorId="1AD63D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801187" o:spid="_x0000_s1025" type="#_x0000_t136" style="position:absolute;margin-left:0;margin-top:0;width:575.7pt;height:60.6pt;rotation:315;z-index:-251657216;mso-position-horizontal:center;mso-position-horizontal-relative:margin;mso-position-vertical:center;mso-position-vertical-relative:margin" o:allowincell="f" fillcolor="#7f7f7f [1612]" stroked="f">
          <v:fill opacity=".5"/>
          <v:textpath style="font-family:&quot;Arial&quot;;font-size:1pt" string="DRAFT  v.4 01.12.21"/>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D4DD" w14:textId="200E7A86" w:rsidR="00A959BB" w:rsidRDefault="009A4D4C">
    <w:pPr>
      <w:pStyle w:val="Header"/>
    </w:pPr>
    <w:r>
      <w:rPr>
        <w:noProof/>
      </w:rPr>
      <w:pict w14:anchorId="048FE9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801191" o:spid="_x0000_s1029" type="#_x0000_t136" style="position:absolute;margin-left:0;margin-top:0;width:575.7pt;height:60.6pt;rotation:315;z-index:-251649024;mso-position-horizontal:center;mso-position-horizontal-relative:margin;mso-position-vertical:center;mso-position-vertical-relative:margin" o:allowincell="f" fillcolor="#7f7f7f [1612]" stroked="f">
          <v:fill opacity=".5"/>
          <v:textpath style="font-family:&quot;Arial&quot;;font-size:1pt" string="DRAFT  v.4 01.12.21"/>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DA081" w14:textId="61EDC2B2" w:rsidR="00A959BB" w:rsidRPr="00731AA9" w:rsidRDefault="009A4D4C" w:rsidP="00731AA9">
    <w:pPr>
      <w:pStyle w:val="Header"/>
    </w:pPr>
    <w:r>
      <w:rPr>
        <w:noProof/>
      </w:rPr>
      <w:pict w14:anchorId="2BB88C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801192" o:spid="_x0000_s1030" type="#_x0000_t136" style="position:absolute;margin-left:0;margin-top:0;width:575.7pt;height:60.6pt;rotation:315;z-index:-251646976;mso-position-horizontal:center;mso-position-horizontal-relative:margin;mso-position-vertical:center;mso-position-vertical-relative:margin" o:allowincell="f" fillcolor="#7f7f7f [1612]" stroked="f">
          <v:fill opacity=".5"/>
          <v:textpath style="font-family:&quot;Arial&quot;;font-size:1pt" string="DRAFT  v.4 01.12.21"/>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B9B1E1" w14:textId="6E01FACC" w:rsidR="00A959BB" w:rsidRDefault="009A4D4C">
    <w:pPr>
      <w:pStyle w:val="Header"/>
    </w:pPr>
    <w:r>
      <w:rPr>
        <w:noProof/>
      </w:rPr>
      <w:pict w14:anchorId="1947AE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3801190" o:spid="_x0000_s1028" type="#_x0000_t136" style="position:absolute;margin-left:0;margin-top:0;width:575.7pt;height:60.6pt;rotation:315;z-index:-251651072;mso-position-horizontal:center;mso-position-horizontal-relative:margin;mso-position-vertical:center;mso-position-vertical-relative:margin" o:allowincell="f" fillcolor="#7f7f7f [1612]" stroked="f">
          <v:fill opacity=".5"/>
          <v:textpath style="font-family:&quot;Arial&quot;;font-size:1pt" string="DRAFT  v.4 01.12.2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84CB3"/>
    <w:multiLevelType w:val="hybridMultilevel"/>
    <w:tmpl w:val="5B9A9D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E818BC"/>
    <w:multiLevelType w:val="hybridMultilevel"/>
    <w:tmpl w:val="189EB3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FD288C"/>
    <w:multiLevelType w:val="hybridMultilevel"/>
    <w:tmpl w:val="69EC1C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8C0CA5"/>
    <w:multiLevelType w:val="hybridMultilevel"/>
    <w:tmpl w:val="7D405D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6244CC9"/>
    <w:multiLevelType w:val="hybridMultilevel"/>
    <w:tmpl w:val="0A1AD1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7975507"/>
    <w:multiLevelType w:val="hybridMultilevel"/>
    <w:tmpl w:val="C5F284A4"/>
    <w:lvl w:ilvl="0" w:tplc="F0B4B93E">
      <w:start w:val="1"/>
      <w:numFmt w:val="bullet"/>
      <w:pStyle w:val="OCPbodylis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113E2F39"/>
    <w:multiLevelType w:val="hybridMultilevel"/>
    <w:tmpl w:val="9A7059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1D968CC"/>
    <w:multiLevelType w:val="hybridMultilevel"/>
    <w:tmpl w:val="73C863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2336066"/>
    <w:multiLevelType w:val="hybridMultilevel"/>
    <w:tmpl w:val="0D3AE1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4C15D55"/>
    <w:multiLevelType w:val="hybridMultilevel"/>
    <w:tmpl w:val="8154D6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4E01CC0"/>
    <w:multiLevelType w:val="multilevel"/>
    <w:tmpl w:val="4D647E3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17D50ECE"/>
    <w:multiLevelType w:val="hybridMultilevel"/>
    <w:tmpl w:val="6D9459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86A5236"/>
    <w:multiLevelType w:val="hybridMultilevel"/>
    <w:tmpl w:val="3168DF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35C3962"/>
    <w:multiLevelType w:val="hybridMultilevel"/>
    <w:tmpl w:val="67220C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3D43A7E"/>
    <w:multiLevelType w:val="hybridMultilevel"/>
    <w:tmpl w:val="5DA032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4701DDE"/>
    <w:multiLevelType w:val="hybridMultilevel"/>
    <w:tmpl w:val="011CE0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B8429EC"/>
    <w:multiLevelType w:val="hybridMultilevel"/>
    <w:tmpl w:val="DFE4B84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7" w15:restartNumberingAfterBreak="0">
    <w:nsid w:val="2C0B649E"/>
    <w:multiLevelType w:val="hybridMultilevel"/>
    <w:tmpl w:val="BF2A31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2411FFE"/>
    <w:multiLevelType w:val="hybridMultilevel"/>
    <w:tmpl w:val="157204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40F5C0C"/>
    <w:multiLevelType w:val="hybridMultilevel"/>
    <w:tmpl w:val="137A94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8D033E2"/>
    <w:multiLevelType w:val="hybridMultilevel"/>
    <w:tmpl w:val="42F2B2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96B005F"/>
    <w:multiLevelType w:val="hybridMultilevel"/>
    <w:tmpl w:val="D7209A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B126EF7"/>
    <w:multiLevelType w:val="hybridMultilevel"/>
    <w:tmpl w:val="B49EBE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BFB5169"/>
    <w:multiLevelType w:val="hybridMultilevel"/>
    <w:tmpl w:val="F63034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F891E2B"/>
    <w:multiLevelType w:val="hybridMultilevel"/>
    <w:tmpl w:val="2CECDC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0AD01A4"/>
    <w:multiLevelType w:val="hybridMultilevel"/>
    <w:tmpl w:val="50FADB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0C32B39"/>
    <w:multiLevelType w:val="hybridMultilevel"/>
    <w:tmpl w:val="A76A1F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1231112"/>
    <w:multiLevelType w:val="hybridMultilevel"/>
    <w:tmpl w:val="1C846D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15E0036"/>
    <w:multiLevelType w:val="hybridMultilevel"/>
    <w:tmpl w:val="7C843D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2E75880"/>
    <w:multiLevelType w:val="hybridMultilevel"/>
    <w:tmpl w:val="C07AB1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382215D"/>
    <w:multiLevelType w:val="multilevel"/>
    <w:tmpl w:val="56AA41CE"/>
    <w:lvl w:ilvl="0">
      <w:start w:val="5"/>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CF6CE7"/>
    <w:multiLevelType w:val="hybridMultilevel"/>
    <w:tmpl w:val="730271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65B6267"/>
    <w:multiLevelType w:val="hybridMultilevel"/>
    <w:tmpl w:val="92DED86E"/>
    <w:lvl w:ilvl="0" w:tplc="0C090001">
      <w:start w:val="1"/>
      <w:numFmt w:val="bullet"/>
      <w:lvlText w:val=""/>
      <w:lvlJc w:val="left"/>
      <w:pPr>
        <w:ind w:left="787" w:hanging="360"/>
      </w:pPr>
      <w:rPr>
        <w:rFonts w:ascii="Symbol" w:hAnsi="Symbol" w:hint="default"/>
      </w:rPr>
    </w:lvl>
    <w:lvl w:ilvl="1" w:tplc="0C090003" w:tentative="1">
      <w:start w:val="1"/>
      <w:numFmt w:val="bullet"/>
      <w:lvlText w:val="o"/>
      <w:lvlJc w:val="left"/>
      <w:pPr>
        <w:ind w:left="1507" w:hanging="360"/>
      </w:pPr>
      <w:rPr>
        <w:rFonts w:ascii="Courier New" w:hAnsi="Courier New" w:cs="Courier New" w:hint="default"/>
      </w:rPr>
    </w:lvl>
    <w:lvl w:ilvl="2" w:tplc="0C090005" w:tentative="1">
      <w:start w:val="1"/>
      <w:numFmt w:val="bullet"/>
      <w:lvlText w:val=""/>
      <w:lvlJc w:val="left"/>
      <w:pPr>
        <w:ind w:left="2227" w:hanging="360"/>
      </w:pPr>
      <w:rPr>
        <w:rFonts w:ascii="Wingdings" w:hAnsi="Wingdings" w:hint="default"/>
      </w:rPr>
    </w:lvl>
    <w:lvl w:ilvl="3" w:tplc="0C090001" w:tentative="1">
      <w:start w:val="1"/>
      <w:numFmt w:val="bullet"/>
      <w:lvlText w:val=""/>
      <w:lvlJc w:val="left"/>
      <w:pPr>
        <w:ind w:left="2947" w:hanging="360"/>
      </w:pPr>
      <w:rPr>
        <w:rFonts w:ascii="Symbol" w:hAnsi="Symbol" w:hint="default"/>
      </w:rPr>
    </w:lvl>
    <w:lvl w:ilvl="4" w:tplc="0C090003" w:tentative="1">
      <w:start w:val="1"/>
      <w:numFmt w:val="bullet"/>
      <w:lvlText w:val="o"/>
      <w:lvlJc w:val="left"/>
      <w:pPr>
        <w:ind w:left="3667" w:hanging="360"/>
      </w:pPr>
      <w:rPr>
        <w:rFonts w:ascii="Courier New" w:hAnsi="Courier New" w:cs="Courier New" w:hint="default"/>
      </w:rPr>
    </w:lvl>
    <w:lvl w:ilvl="5" w:tplc="0C090005" w:tentative="1">
      <w:start w:val="1"/>
      <w:numFmt w:val="bullet"/>
      <w:lvlText w:val=""/>
      <w:lvlJc w:val="left"/>
      <w:pPr>
        <w:ind w:left="4387" w:hanging="360"/>
      </w:pPr>
      <w:rPr>
        <w:rFonts w:ascii="Wingdings" w:hAnsi="Wingdings" w:hint="default"/>
      </w:rPr>
    </w:lvl>
    <w:lvl w:ilvl="6" w:tplc="0C090001" w:tentative="1">
      <w:start w:val="1"/>
      <w:numFmt w:val="bullet"/>
      <w:lvlText w:val=""/>
      <w:lvlJc w:val="left"/>
      <w:pPr>
        <w:ind w:left="5107" w:hanging="360"/>
      </w:pPr>
      <w:rPr>
        <w:rFonts w:ascii="Symbol" w:hAnsi="Symbol" w:hint="default"/>
      </w:rPr>
    </w:lvl>
    <w:lvl w:ilvl="7" w:tplc="0C090003" w:tentative="1">
      <w:start w:val="1"/>
      <w:numFmt w:val="bullet"/>
      <w:lvlText w:val="o"/>
      <w:lvlJc w:val="left"/>
      <w:pPr>
        <w:ind w:left="5827" w:hanging="360"/>
      </w:pPr>
      <w:rPr>
        <w:rFonts w:ascii="Courier New" w:hAnsi="Courier New" w:cs="Courier New" w:hint="default"/>
      </w:rPr>
    </w:lvl>
    <w:lvl w:ilvl="8" w:tplc="0C090005" w:tentative="1">
      <w:start w:val="1"/>
      <w:numFmt w:val="bullet"/>
      <w:lvlText w:val=""/>
      <w:lvlJc w:val="left"/>
      <w:pPr>
        <w:ind w:left="6547" w:hanging="360"/>
      </w:pPr>
      <w:rPr>
        <w:rFonts w:ascii="Wingdings" w:hAnsi="Wingdings" w:hint="default"/>
      </w:rPr>
    </w:lvl>
  </w:abstractNum>
  <w:abstractNum w:abstractNumId="33" w15:restartNumberingAfterBreak="0">
    <w:nsid w:val="47361758"/>
    <w:multiLevelType w:val="hybridMultilevel"/>
    <w:tmpl w:val="777423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7A076E2"/>
    <w:multiLevelType w:val="hybridMultilevel"/>
    <w:tmpl w:val="0E1E17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92B356C"/>
    <w:multiLevelType w:val="hybridMultilevel"/>
    <w:tmpl w:val="5C86F8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4DFB58F6"/>
    <w:multiLevelType w:val="hybridMultilevel"/>
    <w:tmpl w:val="4A8418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4E363035"/>
    <w:multiLevelType w:val="hybridMultilevel"/>
    <w:tmpl w:val="1C600A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027217B"/>
    <w:multiLevelType w:val="hybridMultilevel"/>
    <w:tmpl w:val="5E5ECC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68874A8"/>
    <w:multiLevelType w:val="hybridMultilevel"/>
    <w:tmpl w:val="1F66CE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A58355D"/>
    <w:multiLevelType w:val="hybridMultilevel"/>
    <w:tmpl w:val="F2CC20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B562A29"/>
    <w:multiLevelType w:val="hybridMultilevel"/>
    <w:tmpl w:val="1F16D9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0143B89"/>
    <w:multiLevelType w:val="hybridMultilevel"/>
    <w:tmpl w:val="49CC76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0684033"/>
    <w:multiLevelType w:val="hybridMultilevel"/>
    <w:tmpl w:val="637047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0D528A8"/>
    <w:multiLevelType w:val="hybridMultilevel"/>
    <w:tmpl w:val="BC7679FA"/>
    <w:lvl w:ilvl="0" w:tplc="8BE663B4">
      <w:start w:val="1"/>
      <w:numFmt w:val="bullet"/>
      <w:lvlText w:val=""/>
      <w:lvlJc w:val="left"/>
      <w:pPr>
        <w:ind w:left="-360" w:hanging="360"/>
      </w:pPr>
      <w:rPr>
        <w:rFonts w:ascii="Symbol" w:hAnsi="Symbol" w:hint="default"/>
      </w:rPr>
    </w:lvl>
    <w:lvl w:ilvl="1" w:tplc="0C090001">
      <w:start w:val="1"/>
      <w:numFmt w:val="bullet"/>
      <w:lvlText w:val=""/>
      <w:lvlJc w:val="left"/>
      <w:pPr>
        <w:ind w:left="360" w:hanging="360"/>
      </w:pPr>
      <w:rPr>
        <w:rFonts w:ascii="Symbol" w:hAnsi="Symbol" w:hint="default"/>
      </w:rPr>
    </w:lvl>
    <w:lvl w:ilvl="2" w:tplc="0C090005" w:tentative="1">
      <w:start w:val="1"/>
      <w:numFmt w:val="bullet"/>
      <w:lvlText w:val=""/>
      <w:lvlJc w:val="left"/>
      <w:pPr>
        <w:ind w:left="1080" w:hanging="360"/>
      </w:pPr>
      <w:rPr>
        <w:rFonts w:ascii="Wingdings" w:hAnsi="Wingdings" w:hint="default"/>
      </w:rPr>
    </w:lvl>
    <w:lvl w:ilvl="3" w:tplc="0C090001" w:tentative="1">
      <w:start w:val="1"/>
      <w:numFmt w:val="bullet"/>
      <w:lvlText w:val=""/>
      <w:lvlJc w:val="left"/>
      <w:pPr>
        <w:ind w:left="1800" w:hanging="360"/>
      </w:pPr>
      <w:rPr>
        <w:rFonts w:ascii="Symbol" w:hAnsi="Symbol"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45" w15:restartNumberingAfterBreak="0">
    <w:nsid w:val="664F3B33"/>
    <w:multiLevelType w:val="hybridMultilevel"/>
    <w:tmpl w:val="93722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677A7EF8"/>
    <w:multiLevelType w:val="hybridMultilevel"/>
    <w:tmpl w:val="74486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67E46B37"/>
    <w:multiLevelType w:val="hybridMultilevel"/>
    <w:tmpl w:val="D464A6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694F56B4"/>
    <w:multiLevelType w:val="hybridMultilevel"/>
    <w:tmpl w:val="09F42F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6DCE4C89"/>
    <w:multiLevelType w:val="hybridMultilevel"/>
    <w:tmpl w:val="C6B83BA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0" w15:restartNumberingAfterBreak="0">
    <w:nsid w:val="731A6F4D"/>
    <w:multiLevelType w:val="hybridMultilevel"/>
    <w:tmpl w:val="546296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73A72BCD"/>
    <w:multiLevelType w:val="hybridMultilevel"/>
    <w:tmpl w:val="0D54B0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751566D5"/>
    <w:multiLevelType w:val="hybridMultilevel"/>
    <w:tmpl w:val="74E87B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77554ECC"/>
    <w:multiLevelType w:val="hybridMultilevel"/>
    <w:tmpl w:val="3A80A3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78BD2A33"/>
    <w:multiLevelType w:val="hybridMultilevel"/>
    <w:tmpl w:val="2ABE0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7C3C6FCD"/>
    <w:multiLevelType w:val="hybridMultilevel"/>
    <w:tmpl w:val="D5B664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48"/>
  </w:num>
  <w:num w:numId="3">
    <w:abstractNumId w:val="6"/>
  </w:num>
  <w:num w:numId="4">
    <w:abstractNumId w:val="52"/>
  </w:num>
  <w:num w:numId="5">
    <w:abstractNumId w:val="22"/>
  </w:num>
  <w:num w:numId="6">
    <w:abstractNumId w:val="20"/>
  </w:num>
  <w:num w:numId="7">
    <w:abstractNumId w:val="21"/>
  </w:num>
  <w:num w:numId="8">
    <w:abstractNumId w:val="0"/>
  </w:num>
  <w:num w:numId="9">
    <w:abstractNumId w:val="2"/>
  </w:num>
  <w:num w:numId="10">
    <w:abstractNumId w:val="42"/>
  </w:num>
  <w:num w:numId="11">
    <w:abstractNumId w:val="36"/>
  </w:num>
  <w:num w:numId="12">
    <w:abstractNumId w:val="45"/>
  </w:num>
  <w:num w:numId="13">
    <w:abstractNumId w:val="41"/>
  </w:num>
  <w:num w:numId="14">
    <w:abstractNumId w:val="43"/>
  </w:num>
  <w:num w:numId="15">
    <w:abstractNumId w:val="34"/>
  </w:num>
  <w:num w:numId="16">
    <w:abstractNumId w:val="16"/>
  </w:num>
  <w:num w:numId="17">
    <w:abstractNumId w:val="51"/>
  </w:num>
  <w:num w:numId="18">
    <w:abstractNumId w:val="27"/>
  </w:num>
  <w:num w:numId="19">
    <w:abstractNumId w:val="37"/>
  </w:num>
  <w:num w:numId="20">
    <w:abstractNumId w:val="26"/>
  </w:num>
  <w:num w:numId="21">
    <w:abstractNumId w:val="18"/>
  </w:num>
  <w:num w:numId="22">
    <w:abstractNumId w:val="4"/>
  </w:num>
  <w:num w:numId="23">
    <w:abstractNumId w:val="8"/>
  </w:num>
  <w:num w:numId="24">
    <w:abstractNumId w:val="3"/>
  </w:num>
  <w:num w:numId="25">
    <w:abstractNumId w:val="54"/>
  </w:num>
  <w:num w:numId="26">
    <w:abstractNumId w:val="29"/>
  </w:num>
  <w:num w:numId="27">
    <w:abstractNumId w:val="23"/>
  </w:num>
  <w:num w:numId="28">
    <w:abstractNumId w:val="7"/>
  </w:num>
  <w:num w:numId="29">
    <w:abstractNumId w:val="31"/>
  </w:num>
  <w:num w:numId="30">
    <w:abstractNumId w:val="39"/>
  </w:num>
  <w:num w:numId="31">
    <w:abstractNumId w:val="33"/>
  </w:num>
  <w:num w:numId="32">
    <w:abstractNumId w:val="47"/>
  </w:num>
  <w:num w:numId="33">
    <w:abstractNumId w:val="24"/>
  </w:num>
  <w:num w:numId="34">
    <w:abstractNumId w:val="46"/>
  </w:num>
  <w:num w:numId="35">
    <w:abstractNumId w:val="14"/>
  </w:num>
  <w:num w:numId="36">
    <w:abstractNumId w:val="38"/>
  </w:num>
  <w:num w:numId="37">
    <w:abstractNumId w:val="15"/>
  </w:num>
  <w:num w:numId="38">
    <w:abstractNumId w:val="17"/>
  </w:num>
  <w:num w:numId="39">
    <w:abstractNumId w:val="12"/>
  </w:num>
  <w:num w:numId="40">
    <w:abstractNumId w:val="40"/>
  </w:num>
  <w:num w:numId="41">
    <w:abstractNumId w:val="53"/>
  </w:num>
  <w:num w:numId="42">
    <w:abstractNumId w:val="13"/>
  </w:num>
  <w:num w:numId="43">
    <w:abstractNumId w:val="32"/>
  </w:num>
  <w:num w:numId="44">
    <w:abstractNumId w:val="11"/>
  </w:num>
  <w:num w:numId="45">
    <w:abstractNumId w:val="25"/>
  </w:num>
  <w:num w:numId="46">
    <w:abstractNumId w:val="50"/>
  </w:num>
  <w:num w:numId="47">
    <w:abstractNumId w:val="49"/>
  </w:num>
  <w:num w:numId="48">
    <w:abstractNumId w:val="30"/>
  </w:num>
  <w:num w:numId="49">
    <w:abstractNumId w:val="28"/>
  </w:num>
  <w:num w:numId="50">
    <w:abstractNumId w:val="19"/>
  </w:num>
  <w:num w:numId="51">
    <w:abstractNumId w:val="44"/>
  </w:num>
  <w:num w:numId="52">
    <w:abstractNumId w:val="35"/>
  </w:num>
  <w:num w:numId="53">
    <w:abstractNumId w:val="5"/>
  </w:num>
  <w:num w:numId="54">
    <w:abstractNumId w:val="9"/>
  </w:num>
  <w:num w:numId="55">
    <w:abstractNumId w:val="55"/>
  </w:num>
  <w:num w:numId="56">
    <w:abstractNumId w:val="1"/>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AU" w:vendorID="64" w:dllVersion="0" w:nlCheck="1" w:checkStyle="0"/>
  <w:activeWritingStyle w:appName="MSWord" w:lang="en-US" w:vendorID="64" w:dllVersion="0" w:nlCheck="1" w:checkStyle="0"/>
  <w:proofState w:spelling="clean" w:grammar="clean"/>
  <w:documentProtection w:edit="comments" w:enforcement="0"/>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Arial&lt;/FontName&gt;&lt;FontSize&gt;11&lt;/FontSize&gt;&lt;ReflistTitle&gt;&lt;/ReflistTitle&gt;&lt;StartingRefnum&gt;1&lt;/StartingRefnum&gt;&lt;FirstLineIndent&gt;0&lt;/FirstLineIndent&gt;&lt;HangingIndent&gt;113&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vzr02ev2z9xe3e2ds859xwv9wrsz99pza0t&quot;&gt;AYA OCP&lt;record-ids&gt;&lt;item&gt;1&lt;/item&gt;&lt;item&gt;2&lt;/item&gt;&lt;item&gt;5&lt;/item&gt;&lt;item&gt;8&lt;/item&gt;&lt;item&gt;9&lt;/item&gt;&lt;item&gt;13&lt;/item&gt;&lt;item&gt;14&lt;/item&gt;&lt;item&gt;16&lt;/item&gt;&lt;item&gt;17&lt;/item&gt;&lt;item&gt;20&lt;/item&gt;&lt;item&gt;27&lt;/item&gt;&lt;item&gt;34&lt;/item&gt;&lt;item&gt;41&lt;/item&gt;&lt;item&gt;46&lt;/item&gt;&lt;item&gt;47&lt;/item&gt;&lt;item&gt;48&lt;/item&gt;&lt;item&gt;51&lt;/item&gt;&lt;item&gt;52&lt;/item&gt;&lt;item&gt;53&lt;/item&gt;&lt;item&gt;54&lt;/item&gt;&lt;item&gt;55&lt;/item&gt;&lt;item&gt;56&lt;/item&gt;&lt;item&gt;58&lt;/item&gt;&lt;item&gt;60&lt;/item&gt;&lt;item&gt;62&lt;/item&gt;&lt;item&gt;64&lt;/item&gt;&lt;item&gt;69&lt;/item&gt;&lt;item&gt;70&lt;/item&gt;&lt;item&gt;72&lt;/item&gt;&lt;item&gt;75&lt;/item&gt;&lt;item&gt;76&lt;/item&gt;&lt;item&gt;78&lt;/item&gt;&lt;item&gt;79&lt;/item&gt;&lt;item&gt;81&lt;/item&gt;&lt;item&gt;82&lt;/item&gt;&lt;item&gt;85&lt;/item&gt;&lt;item&gt;86&lt;/item&gt;&lt;item&gt;88&lt;/item&gt;&lt;item&gt;91&lt;/item&gt;&lt;item&gt;92&lt;/item&gt;&lt;item&gt;93&lt;/item&gt;&lt;item&gt;98&lt;/item&gt;&lt;item&gt;104&lt;/item&gt;&lt;item&gt;106&lt;/item&gt;&lt;item&gt;107&lt;/item&gt;&lt;item&gt;110&lt;/item&gt;&lt;item&gt;112&lt;/item&gt;&lt;item&gt;113&lt;/item&gt;&lt;item&gt;114&lt;/item&gt;&lt;item&gt;116&lt;/item&gt;&lt;item&gt;117&lt;/item&gt;&lt;item&gt;118&lt;/item&gt;&lt;item&gt;119&lt;/item&gt;&lt;item&gt;121&lt;/item&gt;&lt;item&gt;126&lt;/item&gt;&lt;item&gt;128&lt;/item&gt;&lt;item&gt;130&lt;/item&gt;&lt;item&gt;132&lt;/item&gt;&lt;item&gt;135&lt;/item&gt;&lt;item&gt;138&lt;/item&gt;&lt;item&gt;139&lt;/item&gt;&lt;item&gt;140&lt;/item&gt;&lt;item&gt;141&lt;/item&gt;&lt;item&gt;143&lt;/item&gt;&lt;item&gt;145&lt;/item&gt;&lt;item&gt;146&lt;/item&gt;&lt;item&gt;147&lt;/item&gt;&lt;item&gt;148&lt;/item&gt;&lt;item&gt;152&lt;/item&gt;&lt;item&gt;153&lt;/item&gt;&lt;item&gt;154&lt;/item&gt;&lt;item&gt;155&lt;/item&gt;&lt;item&gt;156&lt;/item&gt;&lt;item&gt;157&lt;/item&gt;&lt;item&gt;158&lt;/item&gt;&lt;item&gt;159&lt;/item&gt;&lt;item&gt;160&lt;/item&gt;&lt;item&gt;161&lt;/item&gt;&lt;item&gt;164&lt;/item&gt;&lt;item&gt;167&lt;/item&gt;&lt;item&gt;169&lt;/item&gt;&lt;item&gt;173&lt;/item&gt;&lt;item&gt;175&lt;/item&gt;&lt;item&gt;176&lt;/item&gt;&lt;item&gt;179&lt;/item&gt;&lt;item&gt;180&lt;/item&gt;&lt;item&gt;181&lt;/item&gt;&lt;item&gt;182&lt;/item&gt;&lt;item&gt;185&lt;/item&gt;&lt;item&gt;187&lt;/item&gt;&lt;item&gt;188&lt;/item&gt;&lt;item&gt;190&lt;/item&gt;&lt;item&gt;194&lt;/item&gt;&lt;item&gt;197&lt;/item&gt;&lt;item&gt;198&lt;/item&gt;&lt;item&gt;199&lt;/item&gt;&lt;item&gt;200&lt;/item&gt;&lt;item&gt;202&lt;/item&gt;&lt;item&gt;206&lt;/item&gt;&lt;item&gt;207&lt;/item&gt;&lt;item&gt;211&lt;/item&gt;&lt;item&gt;214&lt;/item&gt;&lt;item&gt;215&lt;/item&gt;&lt;item&gt;216&lt;/item&gt;&lt;item&gt;219&lt;/item&gt;&lt;item&gt;224&lt;/item&gt;&lt;item&gt;225&lt;/item&gt;&lt;item&gt;226&lt;/item&gt;&lt;item&gt;228&lt;/item&gt;&lt;item&gt;231&lt;/item&gt;&lt;item&gt;233&lt;/item&gt;&lt;item&gt;234&lt;/item&gt;&lt;item&gt;235&lt;/item&gt;&lt;item&gt;236&lt;/item&gt;&lt;item&gt;239&lt;/item&gt;&lt;item&gt;240&lt;/item&gt;&lt;item&gt;242&lt;/item&gt;&lt;item&gt;243&lt;/item&gt;&lt;item&gt;253&lt;/item&gt;&lt;item&gt;258&lt;/item&gt;&lt;item&gt;260&lt;/item&gt;&lt;item&gt;262&lt;/item&gt;&lt;item&gt;263&lt;/item&gt;&lt;item&gt;264&lt;/item&gt;&lt;item&gt;266&lt;/item&gt;&lt;item&gt;267&lt;/item&gt;&lt;item&gt;268&lt;/item&gt;&lt;item&gt;269&lt;/item&gt;&lt;item&gt;270&lt;/item&gt;&lt;item&gt;271&lt;/item&gt;&lt;item&gt;272&lt;/item&gt;&lt;item&gt;273&lt;/item&gt;&lt;item&gt;276&lt;/item&gt;&lt;item&gt;279&lt;/item&gt;&lt;item&gt;281&lt;/item&gt;&lt;item&gt;282&lt;/item&gt;&lt;item&gt;283&lt;/item&gt;&lt;item&gt;286&lt;/item&gt;&lt;item&gt;290&lt;/item&gt;&lt;item&gt;294&lt;/item&gt;&lt;item&gt;300&lt;/item&gt;&lt;item&gt;301&lt;/item&gt;&lt;item&gt;309&lt;/item&gt;&lt;item&gt;311&lt;/item&gt;&lt;item&gt;313&lt;/item&gt;&lt;item&gt;317&lt;/item&gt;&lt;item&gt;321&lt;/item&gt;&lt;item&gt;322&lt;/item&gt;&lt;item&gt;323&lt;/item&gt;&lt;item&gt;324&lt;/item&gt;&lt;item&gt;325&lt;/item&gt;&lt;item&gt;326&lt;/item&gt;&lt;item&gt;330&lt;/item&gt;&lt;item&gt;332&lt;/item&gt;&lt;item&gt;335&lt;/item&gt;&lt;item&gt;337&lt;/item&gt;&lt;item&gt;338&lt;/item&gt;&lt;item&gt;339&lt;/item&gt;&lt;item&gt;341&lt;/item&gt;&lt;item&gt;344&lt;/item&gt;&lt;item&gt;347&lt;/item&gt;&lt;item&gt;348&lt;/item&gt;&lt;item&gt;349&lt;/item&gt;&lt;item&gt;350&lt;/item&gt;&lt;item&gt;351&lt;/item&gt;&lt;item&gt;352&lt;/item&gt;&lt;item&gt;353&lt;/item&gt;&lt;item&gt;356&lt;/item&gt;&lt;item&gt;357&lt;/item&gt;&lt;item&gt;358&lt;/item&gt;&lt;item&gt;360&lt;/item&gt;&lt;item&gt;361&lt;/item&gt;&lt;item&gt;362&lt;/item&gt;&lt;item&gt;365&lt;/item&gt;&lt;item&gt;366&lt;/item&gt;&lt;item&gt;367&lt;/item&gt;&lt;item&gt;369&lt;/item&gt;&lt;item&gt;372&lt;/item&gt;&lt;item&gt;373&lt;/item&gt;&lt;item&gt;376&lt;/item&gt;&lt;item&gt;377&lt;/item&gt;&lt;item&gt;380&lt;/item&gt;&lt;item&gt;381&lt;/item&gt;&lt;item&gt;387&lt;/item&gt;&lt;item&gt;389&lt;/item&gt;&lt;item&gt;390&lt;/item&gt;&lt;item&gt;392&lt;/item&gt;&lt;item&gt;394&lt;/item&gt;&lt;item&gt;395&lt;/item&gt;&lt;item&gt;396&lt;/item&gt;&lt;item&gt;398&lt;/item&gt;&lt;item&gt;400&lt;/item&gt;&lt;item&gt;401&lt;/item&gt;&lt;item&gt;402&lt;/item&gt;&lt;item&gt;407&lt;/item&gt;&lt;item&gt;408&lt;/item&gt;&lt;item&gt;412&lt;/item&gt;&lt;item&gt;414&lt;/item&gt;&lt;item&gt;415&lt;/item&gt;&lt;item&gt;416&lt;/item&gt;&lt;item&gt;417&lt;/item&gt;&lt;item&gt;418&lt;/item&gt;&lt;item&gt;420&lt;/item&gt;&lt;item&gt;421&lt;/item&gt;&lt;item&gt;422&lt;/item&gt;&lt;item&gt;423&lt;/item&gt;&lt;item&gt;424&lt;/item&gt;&lt;item&gt;425&lt;/item&gt;&lt;item&gt;428&lt;/item&gt;&lt;item&gt;429&lt;/item&gt;&lt;item&gt;430&lt;/item&gt;&lt;item&gt;431&lt;/item&gt;&lt;item&gt;433&lt;/item&gt;&lt;item&gt;434&lt;/item&gt;&lt;item&gt;435&lt;/item&gt;&lt;item&gt;436&lt;/item&gt;&lt;item&gt;437&lt;/item&gt;&lt;item&gt;441&lt;/item&gt;&lt;item&gt;442&lt;/item&gt;&lt;item&gt;443&lt;/item&gt;&lt;item&gt;444&lt;/item&gt;&lt;item&gt;445&lt;/item&gt;&lt;item&gt;446&lt;/item&gt;&lt;item&gt;447&lt;/item&gt;&lt;item&gt;449&lt;/item&gt;&lt;item&gt;450&lt;/item&gt;&lt;item&gt;451&lt;/item&gt;&lt;item&gt;458&lt;/item&gt;&lt;item&gt;462&lt;/item&gt;&lt;item&gt;463&lt;/item&gt;&lt;item&gt;465&lt;/item&gt;&lt;item&gt;466&lt;/item&gt;&lt;item&gt;467&lt;/item&gt;&lt;item&gt;473&lt;/item&gt;&lt;item&gt;474&lt;/item&gt;&lt;item&gt;476&lt;/item&gt;&lt;item&gt;477&lt;/item&gt;&lt;item&gt;478&lt;/item&gt;&lt;item&gt;479&lt;/item&gt;&lt;item&gt;480&lt;/item&gt;&lt;item&gt;483&lt;/item&gt;&lt;item&gt;485&lt;/item&gt;&lt;item&gt;486&lt;/item&gt;&lt;item&gt;487&lt;/item&gt;&lt;item&gt;490&lt;/item&gt;&lt;item&gt;491&lt;/item&gt;&lt;item&gt;493&lt;/item&gt;&lt;item&gt;494&lt;/item&gt;&lt;item&gt;495&lt;/item&gt;&lt;item&gt;497&lt;/item&gt;&lt;item&gt;498&lt;/item&gt;&lt;item&gt;500&lt;/item&gt;&lt;item&gt;504&lt;/item&gt;&lt;item&gt;507&lt;/item&gt;&lt;item&gt;509&lt;/item&gt;&lt;item&gt;511&lt;/item&gt;&lt;item&gt;513&lt;/item&gt;&lt;item&gt;515&lt;/item&gt;&lt;item&gt;516&lt;/item&gt;&lt;item&gt;520&lt;/item&gt;&lt;item&gt;525&lt;/item&gt;&lt;item&gt;528&lt;/item&gt;&lt;item&gt;535&lt;/item&gt;&lt;item&gt;537&lt;/item&gt;&lt;item&gt;538&lt;/item&gt;&lt;item&gt;539&lt;/item&gt;&lt;item&gt;540&lt;/item&gt;&lt;item&gt;541&lt;/item&gt;&lt;item&gt;542&lt;/item&gt;&lt;item&gt;543&lt;/item&gt;&lt;item&gt;546&lt;/item&gt;&lt;item&gt;547&lt;/item&gt;&lt;item&gt;548&lt;/item&gt;&lt;item&gt;549&lt;/item&gt;&lt;item&gt;550&lt;/item&gt;&lt;item&gt;552&lt;/item&gt;&lt;item&gt;553&lt;/item&gt;&lt;item&gt;554&lt;/item&gt;&lt;item&gt;555&lt;/item&gt;&lt;item&gt;556&lt;/item&gt;&lt;item&gt;558&lt;/item&gt;&lt;item&gt;561&lt;/item&gt;&lt;item&gt;574&lt;/item&gt;&lt;item&gt;575&lt;/item&gt;&lt;item&gt;577&lt;/item&gt;&lt;item&gt;584&lt;/item&gt;&lt;item&gt;586&lt;/item&gt;&lt;item&gt;587&lt;/item&gt;&lt;item&gt;588&lt;/item&gt;&lt;item&gt;589&lt;/item&gt;&lt;item&gt;590&lt;/item&gt;&lt;item&gt;591&lt;/item&gt;&lt;item&gt;592&lt;/item&gt;&lt;item&gt;593&lt;/item&gt;&lt;item&gt;594&lt;/item&gt;&lt;item&gt;596&lt;/item&gt;&lt;item&gt;597&lt;/item&gt;&lt;item&gt;598&lt;/item&gt;&lt;item&gt;599&lt;/item&gt;&lt;item&gt;604&lt;/item&gt;&lt;item&gt;605&lt;/item&gt;&lt;item&gt;609&lt;/item&gt;&lt;item&gt;610&lt;/item&gt;&lt;item&gt;614&lt;/item&gt;&lt;item&gt;615&lt;/item&gt;&lt;item&gt;616&lt;/item&gt;&lt;item&gt;617&lt;/item&gt;&lt;item&gt;620&lt;/item&gt;&lt;item&gt;621&lt;/item&gt;&lt;item&gt;624&lt;/item&gt;&lt;item&gt;625&lt;/item&gt;&lt;item&gt;626&lt;/item&gt;&lt;item&gt;630&lt;/item&gt;&lt;item&gt;634&lt;/item&gt;&lt;item&gt;637&lt;/item&gt;&lt;item&gt;640&lt;/item&gt;&lt;item&gt;642&lt;/item&gt;&lt;item&gt;643&lt;/item&gt;&lt;item&gt;644&lt;/item&gt;&lt;item&gt;648&lt;/item&gt;&lt;item&gt;653&lt;/item&gt;&lt;item&gt;654&lt;/item&gt;&lt;item&gt;655&lt;/item&gt;&lt;item&gt;659&lt;/item&gt;&lt;item&gt;660&lt;/item&gt;&lt;item&gt;662&lt;/item&gt;&lt;item&gt;664&lt;/item&gt;&lt;item&gt;665&lt;/item&gt;&lt;item&gt;668&lt;/item&gt;&lt;item&gt;669&lt;/item&gt;&lt;item&gt;670&lt;/item&gt;&lt;item&gt;672&lt;/item&gt;&lt;item&gt;673&lt;/item&gt;&lt;item&gt;674&lt;/item&gt;&lt;item&gt;675&lt;/item&gt;&lt;item&gt;676&lt;/item&gt;&lt;item&gt;677&lt;/item&gt;&lt;item&gt;678&lt;/item&gt;&lt;item&gt;680&lt;/item&gt;&lt;item&gt;682&lt;/item&gt;&lt;item&gt;683&lt;/item&gt;&lt;item&gt;684&lt;/item&gt;&lt;item&gt;685&lt;/item&gt;&lt;item&gt;686&lt;/item&gt;&lt;item&gt;687&lt;/item&gt;&lt;item&gt;688&lt;/item&gt;&lt;item&gt;689&lt;/item&gt;&lt;item&gt;691&lt;/item&gt;&lt;item&gt;693&lt;/item&gt;&lt;item&gt;695&lt;/item&gt;&lt;item&gt;696&lt;/item&gt;&lt;item&gt;697&lt;/item&gt;&lt;item&gt;700&lt;/item&gt;&lt;item&gt;701&lt;/item&gt;&lt;item&gt;702&lt;/item&gt;&lt;item&gt;703&lt;/item&gt;&lt;item&gt;704&lt;/item&gt;&lt;item&gt;706&lt;/item&gt;&lt;/record-ids&gt;&lt;/item&gt;&lt;/Libraries&gt;"/>
  </w:docVars>
  <w:rsids>
    <w:rsidRoot w:val="00580802"/>
    <w:rsid w:val="00000165"/>
    <w:rsid w:val="00000860"/>
    <w:rsid w:val="0000125A"/>
    <w:rsid w:val="000018E7"/>
    <w:rsid w:val="000019B2"/>
    <w:rsid w:val="00001A18"/>
    <w:rsid w:val="00001E9E"/>
    <w:rsid w:val="00002652"/>
    <w:rsid w:val="0000285D"/>
    <w:rsid w:val="00003D24"/>
    <w:rsid w:val="00003F62"/>
    <w:rsid w:val="0000401D"/>
    <w:rsid w:val="0000422F"/>
    <w:rsid w:val="00004814"/>
    <w:rsid w:val="00004DF3"/>
    <w:rsid w:val="00005908"/>
    <w:rsid w:val="000059B0"/>
    <w:rsid w:val="00006216"/>
    <w:rsid w:val="00006558"/>
    <w:rsid w:val="00006FFA"/>
    <w:rsid w:val="000077C2"/>
    <w:rsid w:val="00007C41"/>
    <w:rsid w:val="00007E82"/>
    <w:rsid w:val="00010600"/>
    <w:rsid w:val="00011222"/>
    <w:rsid w:val="00011577"/>
    <w:rsid w:val="00011A93"/>
    <w:rsid w:val="00011B98"/>
    <w:rsid w:val="00012047"/>
    <w:rsid w:val="0001240A"/>
    <w:rsid w:val="00012803"/>
    <w:rsid w:val="000128F5"/>
    <w:rsid w:val="00012F1D"/>
    <w:rsid w:val="0001317E"/>
    <w:rsid w:val="000132C3"/>
    <w:rsid w:val="000133C2"/>
    <w:rsid w:val="0001353E"/>
    <w:rsid w:val="00013653"/>
    <w:rsid w:val="000136F1"/>
    <w:rsid w:val="00013776"/>
    <w:rsid w:val="00013F78"/>
    <w:rsid w:val="0001400B"/>
    <w:rsid w:val="00014A6F"/>
    <w:rsid w:val="00015A76"/>
    <w:rsid w:val="00015F28"/>
    <w:rsid w:val="00016438"/>
    <w:rsid w:val="00016C89"/>
    <w:rsid w:val="0001747C"/>
    <w:rsid w:val="000178FD"/>
    <w:rsid w:val="00017E04"/>
    <w:rsid w:val="00017FEE"/>
    <w:rsid w:val="00020371"/>
    <w:rsid w:val="000208CB"/>
    <w:rsid w:val="0002168C"/>
    <w:rsid w:val="00021764"/>
    <w:rsid w:val="00021E54"/>
    <w:rsid w:val="00022EC5"/>
    <w:rsid w:val="00023030"/>
    <w:rsid w:val="0002306B"/>
    <w:rsid w:val="0002356A"/>
    <w:rsid w:val="00023851"/>
    <w:rsid w:val="00023855"/>
    <w:rsid w:val="00023896"/>
    <w:rsid w:val="00023B1B"/>
    <w:rsid w:val="00023B34"/>
    <w:rsid w:val="00024154"/>
    <w:rsid w:val="0002448A"/>
    <w:rsid w:val="0002451E"/>
    <w:rsid w:val="00024A00"/>
    <w:rsid w:val="00024B95"/>
    <w:rsid w:val="00024C15"/>
    <w:rsid w:val="00024E14"/>
    <w:rsid w:val="000251AE"/>
    <w:rsid w:val="00025C41"/>
    <w:rsid w:val="00026231"/>
    <w:rsid w:val="00026471"/>
    <w:rsid w:val="0002657F"/>
    <w:rsid w:val="0002670C"/>
    <w:rsid w:val="00026C10"/>
    <w:rsid w:val="000275DE"/>
    <w:rsid w:val="00027B73"/>
    <w:rsid w:val="00027F38"/>
    <w:rsid w:val="0003072F"/>
    <w:rsid w:val="00030789"/>
    <w:rsid w:val="000311E9"/>
    <w:rsid w:val="000315A5"/>
    <w:rsid w:val="0003168E"/>
    <w:rsid w:val="00031696"/>
    <w:rsid w:val="00031A3C"/>
    <w:rsid w:val="00031C30"/>
    <w:rsid w:val="00031F16"/>
    <w:rsid w:val="0003216C"/>
    <w:rsid w:val="00032814"/>
    <w:rsid w:val="00032D28"/>
    <w:rsid w:val="00032F62"/>
    <w:rsid w:val="0003326E"/>
    <w:rsid w:val="000334F0"/>
    <w:rsid w:val="00033649"/>
    <w:rsid w:val="00033743"/>
    <w:rsid w:val="00033B46"/>
    <w:rsid w:val="0003435B"/>
    <w:rsid w:val="00034AD7"/>
    <w:rsid w:val="00034D26"/>
    <w:rsid w:val="000353FB"/>
    <w:rsid w:val="000354C4"/>
    <w:rsid w:val="000355FA"/>
    <w:rsid w:val="000356F0"/>
    <w:rsid w:val="0003584C"/>
    <w:rsid w:val="00035E35"/>
    <w:rsid w:val="00035E62"/>
    <w:rsid w:val="00036307"/>
    <w:rsid w:val="00036351"/>
    <w:rsid w:val="000365E7"/>
    <w:rsid w:val="0003671A"/>
    <w:rsid w:val="0003673A"/>
    <w:rsid w:val="00036E5F"/>
    <w:rsid w:val="00037265"/>
    <w:rsid w:val="00037848"/>
    <w:rsid w:val="000379ED"/>
    <w:rsid w:val="00037DFB"/>
    <w:rsid w:val="00037DFC"/>
    <w:rsid w:val="000400F3"/>
    <w:rsid w:val="00040315"/>
    <w:rsid w:val="000405A4"/>
    <w:rsid w:val="000406A6"/>
    <w:rsid w:val="0004089B"/>
    <w:rsid w:val="00040B0C"/>
    <w:rsid w:val="000412A8"/>
    <w:rsid w:val="000423BA"/>
    <w:rsid w:val="0004245E"/>
    <w:rsid w:val="00042862"/>
    <w:rsid w:val="000428C1"/>
    <w:rsid w:val="00042A1A"/>
    <w:rsid w:val="00043226"/>
    <w:rsid w:val="00043980"/>
    <w:rsid w:val="00044064"/>
    <w:rsid w:val="0004430F"/>
    <w:rsid w:val="000452E6"/>
    <w:rsid w:val="00045661"/>
    <w:rsid w:val="0004569A"/>
    <w:rsid w:val="000459F5"/>
    <w:rsid w:val="00046108"/>
    <w:rsid w:val="00046381"/>
    <w:rsid w:val="00047473"/>
    <w:rsid w:val="00047F3C"/>
    <w:rsid w:val="00050039"/>
    <w:rsid w:val="0005015F"/>
    <w:rsid w:val="0005026B"/>
    <w:rsid w:val="00050915"/>
    <w:rsid w:val="00050D38"/>
    <w:rsid w:val="00050E78"/>
    <w:rsid w:val="000517CA"/>
    <w:rsid w:val="00051A6E"/>
    <w:rsid w:val="00052AC0"/>
    <w:rsid w:val="00052F7B"/>
    <w:rsid w:val="0005311F"/>
    <w:rsid w:val="0005430F"/>
    <w:rsid w:val="00054F78"/>
    <w:rsid w:val="00055986"/>
    <w:rsid w:val="00055C2D"/>
    <w:rsid w:val="00055DEE"/>
    <w:rsid w:val="00056823"/>
    <w:rsid w:val="00056E5A"/>
    <w:rsid w:val="000575B8"/>
    <w:rsid w:val="00057876"/>
    <w:rsid w:val="000578D5"/>
    <w:rsid w:val="000578EE"/>
    <w:rsid w:val="00057CD6"/>
    <w:rsid w:val="00060179"/>
    <w:rsid w:val="000602B4"/>
    <w:rsid w:val="0006051A"/>
    <w:rsid w:val="00060D4D"/>
    <w:rsid w:val="00061845"/>
    <w:rsid w:val="00061A80"/>
    <w:rsid w:val="00061F21"/>
    <w:rsid w:val="00061FAF"/>
    <w:rsid w:val="0006231B"/>
    <w:rsid w:val="00062BBC"/>
    <w:rsid w:val="00062BFC"/>
    <w:rsid w:val="00062D3B"/>
    <w:rsid w:val="000631B5"/>
    <w:rsid w:val="00063214"/>
    <w:rsid w:val="0006328B"/>
    <w:rsid w:val="0006330F"/>
    <w:rsid w:val="000639E8"/>
    <w:rsid w:val="00063B28"/>
    <w:rsid w:val="00063C44"/>
    <w:rsid w:val="00064116"/>
    <w:rsid w:val="000644A9"/>
    <w:rsid w:val="00064934"/>
    <w:rsid w:val="00064EE9"/>
    <w:rsid w:val="00065412"/>
    <w:rsid w:val="0006550D"/>
    <w:rsid w:val="00065962"/>
    <w:rsid w:val="00065CBF"/>
    <w:rsid w:val="00065D13"/>
    <w:rsid w:val="00066A9E"/>
    <w:rsid w:val="00066AB1"/>
    <w:rsid w:val="00066AC5"/>
    <w:rsid w:val="00066C60"/>
    <w:rsid w:val="00066D23"/>
    <w:rsid w:val="00067453"/>
    <w:rsid w:val="00067A75"/>
    <w:rsid w:val="00067D7F"/>
    <w:rsid w:val="000705CB"/>
    <w:rsid w:val="0007060A"/>
    <w:rsid w:val="0007061A"/>
    <w:rsid w:val="00070A7F"/>
    <w:rsid w:val="00071671"/>
    <w:rsid w:val="0007237D"/>
    <w:rsid w:val="000728F9"/>
    <w:rsid w:val="00072B23"/>
    <w:rsid w:val="00072CAF"/>
    <w:rsid w:val="00072DF9"/>
    <w:rsid w:val="00072ED4"/>
    <w:rsid w:val="000733A4"/>
    <w:rsid w:val="000741D1"/>
    <w:rsid w:val="00074533"/>
    <w:rsid w:val="00074975"/>
    <w:rsid w:val="0007513D"/>
    <w:rsid w:val="000751D4"/>
    <w:rsid w:val="000755A0"/>
    <w:rsid w:val="000758F9"/>
    <w:rsid w:val="00075901"/>
    <w:rsid w:val="000759DB"/>
    <w:rsid w:val="00075ED0"/>
    <w:rsid w:val="000761C8"/>
    <w:rsid w:val="00076895"/>
    <w:rsid w:val="00076ACF"/>
    <w:rsid w:val="00076D48"/>
    <w:rsid w:val="00076D6A"/>
    <w:rsid w:val="00076E3A"/>
    <w:rsid w:val="00077460"/>
    <w:rsid w:val="00077544"/>
    <w:rsid w:val="00080234"/>
    <w:rsid w:val="000805B3"/>
    <w:rsid w:val="00080C4D"/>
    <w:rsid w:val="00081403"/>
    <w:rsid w:val="00081DD2"/>
    <w:rsid w:val="00081EC2"/>
    <w:rsid w:val="00081EF9"/>
    <w:rsid w:val="000823E4"/>
    <w:rsid w:val="000833C4"/>
    <w:rsid w:val="000836E7"/>
    <w:rsid w:val="0008441F"/>
    <w:rsid w:val="00084475"/>
    <w:rsid w:val="0008476B"/>
    <w:rsid w:val="00084DD6"/>
    <w:rsid w:val="00084EC7"/>
    <w:rsid w:val="000854FB"/>
    <w:rsid w:val="0008677C"/>
    <w:rsid w:val="0008693B"/>
    <w:rsid w:val="000873EC"/>
    <w:rsid w:val="000879C8"/>
    <w:rsid w:val="00090092"/>
    <w:rsid w:val="0009047E"/>
    <w:rsid w:val="00090901"/>
    <w:rsid w:val="000910F0"/>
    <w:rsid w:val="00091253"/>
    <w:rsid w:val="00091599"/>
    <w:rsid w:val="00091961"/>
    <w:rsid w:val="00091BCF"/>
    <w:rsid w:val="00092081"/>
    <w:rsid w:val="00092518"/>
    <w:rsid w:val="00092589"/>
    <w:rsid w:val="00092B6B"/>
    <w:rsid w:val="00092E2B"/>
    <w:rsid w:val="00092E95"/>
    <w:rsid w:val="00093093"/>
    <w:rsid w:val="00093347"/>
    <w:rsid w:val="00093AFD"/>
    <w:rsid w:val="00094244"/>
    <w:rsid w:val="00094647"/>
    <w:rsid w:val="00094671"/>
    <w:rsid w:val="00094732"/>
    <w:rsid w:val="000947D8"/>
    <w:rsid w:val="000950EA"/>
    <w:rsid w:val="00095BCD"/>
    <w:rsid w:val="00096089"/>
    <w:rsid w:val="00096326"/>
    <w:rsid w:val="000963AC"/>
    <w:rsid w:val="000967A2"/>
    <w:rsid w:val="00096ADE"/>
    <w:rsid w:val="00096B21"/>
    <w:rsid w:val="00096B40"/>
    <w:rsid w:val="000A0E8A"/>
    <w:rsid w:val="000A12B1"/>
    <w:rsid w:val="000A12CC"/>
    <w:rsid w:val="000A19A1"/>
    <w:rsid w:val="000A1AE6"/>
    <w:rsid w:val="000A2183"/>
    <w:rsid w:val="000A22DD"/>
    <w:rsid w:val="000A2780"/>
    <w:rsid w:val="000A27E9"/>
    <w:rsid w:val="000A29DD"/>
    <w:rsid w:val="000A2C04"/>
    <w:rsid w:val="000A3A98"/>
    <w:rsid w:val="000A3D75"/>
    <w:rsid w:val="000A4429"/>
    <w:rsid w:val="000A49CD"/>
    <w:rsid w:val="000A4CDD"/>
    <w:rsid w:val="000A4D8A"/>
    <w:rsid w:val="000A56CF"/>
    <w:rsid w:val="000A59E1"/>
    <w:rsid w:val="000A5BD4"/>
    <w:rsid w:val="000A5CF7"/>
    <w:rsid w:val="000A60ED"/>
    <w:rsid w:val="000A6535"/>
    <w:rsid w:val="000A68E5"/>
    <w:rsid w:val="000A6923"/>
    <w:rsid w:val="000A6D18"/>
    <w:rsid w:val="000A6DA2"/>
    <w:rsid w:val="000A7EEE"/>
    <w:rsid w:val="000B011A"/>
    <w:rsid w:val="000B035F"/>
    <w:rsid w:val="000B094A"/>
    <w:rsid w:val="000B0AC0"/>
    <w:rsid w:val="000B0B35"/>
    <w:rsid w:val="000B0DAD"/>
    <w:rsid w:val="000B10E1"/>
    <w:rsid w:val="000B115F"/>
    <w:rsid w:val="000B1DF4"/>
    <w:rsid w:val="000B2064"/>
    <w:rsid w:val="000B218D"/>
    <w:rsid w:val="000B23E0"/>
    <w:rsid w:val="000B2B88"/>
    <w:rsid w:val="000B3312"/>
    <w:rsid w:val="000B366C"/>
    <w:rsid w:val="000B37B4"/>
    <w:rsid w:val="000B4013"/>
    <w:rsid w:val="000B4309"/>
    <w:rsid w:val="000B43F7"/>
    <w:rsid w:val="000B45B8"/>
    <w:rsid w:val="000B493F"/>
    <w:rsid w:val="000B4AD0"/>
    <w:rsid w:val="000B4F32"/>
    <w:rsid w:val="000B5046"/>
    <w:rsid w:val="000B50E2"/>
    <w:rsid w:val="000B515D"/>
    <w:rsid w:val="000B520E"/>
    <w:rsid w:val="000B53F7"/>
    <w:rsid w:val="000B5474"/>
    <w:rsid w:val="000B5A1A"/>
    <w:rsid w:val="000B5B14"/>
    <w:rsid w:val="000B5BCF"/>
    <w:rsid w:val="000B5E19"/>
    <w:rsid w:val="000B5EE6"/>
    <w:rsid w:val="000B6CCE"/>
    <w:rsid w:val="000B7086"/>
    <w:rsid w:val="000B71FE"/>
    <w:rsid w:val="000B75F0"/>
    <w:rsid w:val="000B78A3"/>
    <w:rsid w:val="000C0012"/>
    <w:rsid w:val="000C09A6"/>
    <w:rsid w:val="000C0D3E"/>
    <w:rsid w:val="000C0E5D"/>
    <w:rsid w:val="000C0F63"/>
    <w:rsid w:val="000C166E"/>
    <w:rsid w:val="000C1A7E"/>
    <w:rsid w:val="000C1B26"/>
    <w:rsid w:val="000C1F92"/>
    <w:rsid w:val="000C2345"/>
    <w:rsid w:val="000C27B3"/>
    <w:rsid w:val="000C2964"/>
    <w:rsid w:val="000C2C4B"/>
    <w:rsid w:val="000C32D5"/>
    <w:rsid w:val="000C38FE"/>
    <w:rsid w:val="000C3E33"/>
    <w:rsid w:val="000C4EB9"/>
    <w:rsid w:val="000C5326"/>
    <w:rsid w:val="000C53D6"/>
    <w:rsid w:val="000C53D7"/>
    <w:rsid w:val="000C59AE"/>
    <w:rsid w:val="000C5CF3"/>
    <w:rsid w:val="000C5D55"/>
    <w:rsid w:val="000C5EE8"/>
    <w:rsid w:val="000C62A5"/>
    <w:rsid w:val="000C6B58"/>
    <w:rsid w:val="000C6D71"/>
    <w:rsid w:val="000C7244"/>
    <w:rsid w:val="000C7588"/>
    <w:rsid w:val="000C77F3"/>
    <w:rsid w:val="000C799D"/>
    <w:rsid w:val="000D0004"/>
    <w:rsid w:val="000D0589"/>
    <w:rsid w:val="000D05A3"/>
    <w:rsid w:val="000D0A22"/>
    <w:rsid w:val="000D0B89"/>
    <w:rsid w:val="000D14B0"/>
    <w:rsid w:val="000D167A"/>
    <w:rsid w:val="000D1BC5"/>
    <w:rsid w:val="000D269B"/>
    <w:rsid w:val="000D294D"/>
    <w:rsid w:val="000D2C59"/>
    <w:rsid w:val="000D36D3"/>
    <w:rsid w:val="000D3790"/>
    <w:rsid w:val="000D3A72"/>
    <w:rsid w:val="000D3A99"/>
    <w:rsid w:val="000D5128"/>
    <w:rsid w:val="000D51B4"/>
    <w:rsid w:val="000D59B2"/>
    <w:rsid w:val="000D5B24"/>
    <w:rsid w:val="000D5B69"/>
    <w:rsid w:val="000D6125"/>
    <w:rsid w:val="000D61E2"/>
    <w:rsid w:val="000D6CDF"/>
    <w:rsid w:val="000D7018"/>
    <w:rsid w:val="000D736B"/>
    <w:rsid w:val="000D73AA"/>
    <w:rsid w:val="000D75D7"/>
    <w:rsid w:val="000D769B"/>
    <w:rsid w:val="000E00FA"/>
    <w:rsid w:val="000E01B1"/>
    <w:rsid w:val="000E0728"/>
    <w:rsid w:val="000E086A"/>
    <w:rsid w:val="000E1165"/>
    <w:rsid w:val="000E14F5"/>
    <w:rsid w:val="000E18ED"/>
    <w:rsid w:val="000E26BA"/>
    <w:rsid w:val="000E2CCD"/>
    <w:rsid w:val="000E3026"/>
    <w:rsid w:val="000E30EC"/>
    <w:rsid w:val="000E3121"/>
    <w:rsid w:val="000E37D8"/>
    <w:rsid w:val="000E3A3D"/>
    <w:rsid w:val="000E3A5C"/>
    <w:rsid w:val="000E447D"/>
    <w:rsid w:val="000E471D"/>
    <w:rsid w:val="000E4ACA"/>
    <w:rsid w:val="000E507E"/>
    <w:rsid w:val="000E50EF"/>
    <w:rsid w:val="000E5736"/>
    <w:rsid w:val="000E5CF8"/>
    <w:rsid w:val="000E5D01"/>
    <w:rsid w:val="000E63A6"/>
    <w:rsid w:val="000E63D2"/>
    <w:rsid w:val="000E6611"/>
    <w:rsid w:val="000E68DB"/>
    <w:rsid w:val="000E69BA"/>
    <w:rsid w:val="000E723D"/>
    <w:rsid w:val="000E76C4"/>
    <w:rsid w:val="000E7AA3"/>
    <w:rsid w:val="000F0758"/>
    <w:rsid w:val="000F08B3"/>
    <w:rsid w:val="000F0A4C"/>
    <w:rsid w:val="000F0AFD"/>
    <w:rsid w:val="000F0E37"/>
    <w:rsid w:val="000F1188"/>
    <w:rsid w:val="000F1243"/>
    <w:rsid w:val="000F1545"/>
    <w:rsid w:val="000F1883"/>
    <w:rsid w:val="000F1F24"/>
    <w:rsid w:val="000F2004"/>
    <w:rsid w:val="000F2F95"/>
    <w:rsid w:val="000F31B9"/>
    <w:rsid w:val="000F336D"/>
    <w:rsid w:val="000F372E"/>
    <w:rsid w:val="000F3BCF"/>
    <w:rsid w:val="000F3BFB"/>
    <w:rsid w:val="000F3F56"/>
    <w:rsid w:val="000F4010"/>
    <w:rsid w:val="000F45D7"/>
    <w:rsid w:val="000F4E47"/>
    <w:rsid w:val="000F5042"/>
    <w:rsid w:val="000F6408"/>
    <w:rsid w:val="000F6847"/>
    <w:rsid w:val="000F6A8B"/>
    <w:rsid w:val="000F6C54"/>
    <w:rsid w:val="000F6C91"/>
    <w:rsid w:val="000F6E8A"/>
    <w:rsid w:val="001002FE"/>
    <w:rsid w:val="00100540"/>
    <w:rsid w:val="001006BD"/>
    <w:rsid w:val="00100F28"/>
    <w:rsid w:val="001010D4"/>
    <w:rsid w:val="00101188"/>
    <w:rsid w:val="00101395"/>
    <w:rsid w:val="001013EF"/>
    <w:rsid w:val="00101609"/>
    <w:rsid w:val="00101BA9"/>
    <w:rsid w:val="00101D1F"/>
    <w:rsid w:val="0010214F"/>
    <w:rsid w:val="001027DF"/>
    <w:rsid w:val="00102BFD"/>
    <w:rsid w:val="00102C9C"/>
    <w:rsid w:val="00102E22"/>
    <w:rsid w:val="00103900"/>
    <w:rsid w:val="00103CA5"/>
    <w:rsid w:val="0010525F"/>
    <w:rsid w:val="001053AF"/>
    <w:rsid w:val="00105CB4"/>
    <w:rsid w:val="00105D19"/>
    <w:rsid w:val="00105FE4"/>
    <w:rsid w:val="001066A6"/>
    <w:rsid w:val="00106800"/>
    <w:rsid w:val="00106ED8"/>
    <w:rsid w:val="001072E2"/>
    <w:rsid w:val="00107CCE"/>
    <w:rsid w:val="00107E8D"/>
    <w:rsid w:val="00107F78"/>
    <w:rsid w:val="0011000E"/>
    <w:rsid w:val="0011002A"/>
    <w:rsid w:val="00110238"/>
    <w:rsid w:val="00110332"/>
    <w:rsid w:val="001103E4"/>
    <w:rsid w:val="0011055A"/>
    <w:rsid w:val="0011087E"/>
    <w:rsid w:val="00111016"/>
    <w:rsid w:val="00111277"/>
    <w:rsid w:val="00111381"/>
    <w:rsid w:val="0011158A"/>
    <w:rsid w:val="001115A4"/>
    <w:rsid w:val="001118A5"/>
    <w:rsid w:val="001119E9"/>
    <w:rsid w:val="00111A03"/>
    <w:rsid w:val="00111B7C"/>
    <w:rsid w:val="001122AE"/>
    <w:rsid w:val="001122D4"/>
    <w:rsid w:val="001128BA"/>
    <w:rsid w:val="0011298F"/>
    <w:rsid w:val="00112AAD"/>
    <w:rsid w:val="00112ADE"/>
    <w:rsid w:val="00113988"/>
    <w:rsid w:val="00113A54"/>
    <w:rsid w:val="00113A7F"/>
    <w:rsid w:val="00113B00"/>
    <w:rsid w:val="00113C2D"/>
    <w:rsid w:val="00113FDF"/>
    <w:rsid w:val="00114605"/>
    <w:rsid w:val="0011486E"/>
    <w:rsid w:val="00114B9B"/>
    <w:rsid w:val="001158CA"/>
    <w:rsid w:val="00115910"/>
    <w:rsid w:val="00115CC7"/>
    <w:rsid w:val="00116346"/>
    <w:rsid w:val="001163CB"/>
    <w:rsid w:val="0011692E"/>
    <w:rsid w:val="00116A88"/>
    <w:rsid w:val="00116AAB"/>
    <w:rsid w:val="001174D1"/>
    <w:rsid w:val="00117F0B"/>
    <w:rsid w:val="001209A4"/>
    <w:rsid w:val="001212C8"/>
    <w:rsid w:val="00121553"/>
    <w:rsid w:val="00121CED"/>
    <w:rsid w:val="001220C3"/>
    <w:rsid w:val="0012246C"/>
    <w:rsid w:val="00122890"/>
    <w:rsid w:val="00122A0A"/>
    <w:rsid w:val="00122BF4"/>
    <w:rsid w:val="00122C33"/>
    <w:rsid w:val="00123B36"/>
    <w:rsid w:val="00123F44"/>
    <w:rsid w:val="00124176"/>
    <w:rsid w:val="0012478B"/>
    <w:rsid w:val="00124955"/>
    <w:rsid w:val="00124EB5"/>
    <w:rsid w:val="00124F65"/>
    <w:rsid w:val="0012508B"/>
    <w:rsid w:val="0012564B"/>
    <w:rsid w:val="00126037"/>
    <w:rsid w:val="00126309"/>
    <w:rsid w:val="00126ACD"/>
    <w:rsid w:val="00126BB2"/>
    <w:rsid w:val="00126CBE"/>
    <w:rsid w:val="00126E4E"/>
    <w:rsid w:val="0012728E"/>
    <w:rsid w:val="00127670"/>
    <w:rsid w:val="00130A97"/>
    <w:rsid w:val="00130E17"/>
    <w:rsid w:val="00131021"/>
    <w:rsid w:val="001313BC"/>
    <w:rsid w:val="00131B41"/>
    <w:rsid w:val="001320C5"/>
    <w:rsid w:val="001321CA"/>
    <w:rsid w:val="00132308"/>
    <w:rsid w:val="001328A8"/>
    <w:rsid w:val="00132B6C"/>
    <w:rsid w:val="00132BB9"/>
    <w:rsid w:val="00133204"/>
    <w:rsid w:val="00133F78"/>
    <w:rsid w:val="0013410A"/>
    <w:rsid w:val="00134447"/>
    <w:rsid w:val="0013496C"/>
    <w:rsid w:val="00135045"/>
    <w:rsid w:val="001355E0"/>
    <w:rsid w:val="00135739"/>
    <w:rsid w:val="001357EB"/>
    <w:rsid w:val="00135EF4"/>
    <w:rsid w:val="0013611A"/>
    <w:rsid w:val="0013622B"/>
    <w:rsid w:val="00136514"/>
    <w:rsid w:val="00137066"/>
    <w:rsid w:val="0013734D"/>
    <w:rsid w:val="001407A9"/>
    <w:rsid w:val="00140E60"/>
    <w:rsid w:val="00141267"/>
    <w:rsid w:val="001420A7"/>
    <w:rsid w:val="00142432"/>
    <w:rsid w:val="001429F9"/>
    <w:rsid w:val="00142AA7"/>
    <w:rsid w:val="00142E1B"/>
    <w:rsid w:val="001435B3"/>
    <w:rsid w:val="00143847"/>
    <w:rsid w:val="00143891"/>
    <w:rsid w:val="0014450E"/>
    <w:rsid w:val="00144528"/>
    <w:rsid w:val="001447DB"/>
    <w:rsid w:val="00144C10"/>
    <w:rsid w:val="00144DC5"/>
    <w:rsid w:val="0014510C"/>
    <w:rsid w:val="001457E9"/>
    <w:rsid w:val="0014587F"/>
    <w:rsid w:val="00145CF1"/>
    <w:rsid w:val="00145E04"/>
    <w:rsid w:val="0014697E"/>
    <w:rsid w:val="00146A13"/>
    <w:rsid w:val="00146D38"/>
    <w:rsid w:val="0014704C"/>
    <w:rsid w:val="001470FB"/>
    <w:rsid w:val="0014722B"/>
    <w:rsid w:val="001475ED"/>
    <w:rsid w:val="00150073"/>
    <w:rsid w:val="001503E3"/>
    <w:rsid w:val="001506F1"/>
    <w:rsid w:val="00150BBE"/>
    <w:rsid w:val="001516C9"/>
    <w:rsid w:val="00151A47"/>
    <w:rsid w:val="00152559"/>
    <w:rsid w:val="00152561"/>
    <w:rsid w:val="0015296E"/>
    <w:rsid w:val="00152985"/>
    <w:rsid w:val="00152F5C"/>
    <w:rsid w:val="00152FB2"/>
    <w:rsid w:val="001536CD"/>
    <w:rsid w:val="00153991"/>
    <w:rsid w:val="00153A99"/>
    <w:rsid w:val="00153FD6"/>
    <w:rsid w:val="00154365"/>
    <w:rsid w:val="001548E9"/>
    <w:rsid w:val="00155678"/>
    <w:rsid w:val="001560D2"/>
    <w:rsid w:val="001563AA"/>
    <w:rsid w:val="001566E9"/>
    <w:rsid w:val="00156752"/>
    <w:rsid w:val="00156E62"/>
    <w:rsid w:val="00156F38"/>
    <w:rsid w:val="00157194"/>
    <w:rsid w:val="001600ED"/>
    <w:rsid w:val="00160385"/>
    <w:rsid w:val="001604F2"/>
    <w:rsid w:val="001614A6"/>
    <w:rsid w:val="00161CBA"/>
    <w:rsid w:val="00161D87"/>
    <w:rsid w:val="00161FD9"/>
    <w:rsid w:val="001622AA"/>
    <w:rsid w:val="00162BFE"/>
    <w:rsid w:val="00162D21"/>
    <w:rsid w:val="00163652"/>
    <w:rsid w:val="00163868"/>
    <w:rsid w:val="00163C69"/>
    <w:rsid w:val="00163D24"/>
    <w:rsid w:val="001642D2"/>
    <w:rsid w:val="001644D2"/>
    <w:rsid w:val="0016450E"/>
    <w:rsid w:val="00164A36"/>
    <w:rsid w:val="00164A96"/>
    <w:rsid w:val="00164D67"/>
    <w:rsid w:val="001653FC"/>
    <w:rsid w:val="001655FF"/>
    <w:rsid w:val="00165F8E"/>
    <w:rsid w:val="001663BD"/>
    <w:rsid w:val="001663C2"/>
    <w:rsid w:val="00166D1E"/>
    <w:rsid w:val="00167168"/>
    <w:rsid w:val="00167650"/>
    <w:rsid w:val="00167859"/>
    <w:rsid w:val="00167A72"/>
    <w:rsid w:val="00170E7F"/>
    <w:rsid w:val="00171071"/>
    <w:rsid w:val="001712A0"/>
    <w:rsid w:val="001712DE"/>
    <w:rsid w:val="00171465"/>
    <w:rsid w:val="001718FC"/>
    <w:rsid w:val="00171ECC"/>
    <w:rsid w:val="00172730"/>
    <w:rsid w:val="00172939"/>
    <w:rsid w:val="00172A0C"/>
    <w:rsid w:val="00172A18"/>
    <w:rsid w:val="00172C9A"/>
    <w:rsid w:val="00173313"/>
    <w:rsid w:val="001737EB"/>
    <w:rsid w:val="00173DEA"/>
    <w:rsid w:val="0017401D"/>
    <w:rsid w:val="00174D72"/>
    <w:rsid w:val="00175254"/>
    <w:rsid w:val="001752A3"/>
    <w:rsid w:val="0017534D"/>
    <w:rsid w:val="00175427"/>
    <w:rsid w:val="001763BA"/>
    <w:rsid w:val="00176890"/>
    <w:rsid w:val="001771CD"/>
    <w:rsid w:val="001777BF"/>
    <w:rsid w:val="00177A8E"/>
    <w:rsid w:val="00177DA2"/>
    <w:rsid w:val="00177EDB"/>
    <w:rsid w:val="00180171"/>
    <w:rsid w:val="00180A35"/>
    <w:rsid w:val="00180C44"/>
    <w:rsid w:val="00181D7D"/>
    <w:rsid w:val="00182070"/>
    <w:rsid w:val="001820D1"/>
    <w:rsid w:val="0018235A"/>
    <w:rsid w:val="00182413"/>
    <w:rsid w:val="00182420"/>
    <w:rsid w:val="00182565"/>
    <w:rsid w:val="00182589"/>
    <w:rsid w:val="00182B27"/>
    <w:rsid w:val="00183244"/>
    <w:rsid w:val="0018398D"/>
    <w:rsid w:val="00183B26"/>
    <w:rsid w:val="00183B5F"/>
    <w:rsid w:val="0018422E"/>
    <w:rsid w:val="00184389"/>
    <w:rsid w:val="001848B0"/>
    <w:rsid w:val="00184C0E"/>
    <w:rsid w:val="00185CA4"/>
    <w:rsid w:val="00185E55"/>
    <w:rsid w:val="00185FF8"/>
    <w:rsid w:val="0018622E"/>
    <w:rsid w:val="0018660E"/>
    <w:rsid w:val="00186702"/>
    <w:rsid w:val="001869D9"/>
    <w:rsid w:val="00186BCE"/>
    <w:rsid w:val="00186BDB"/>
    <w:rsid w:val="00186E73"/>
    <w:rsid w:val="001872E3"/>
    <w:rsid w:val="0018746A"/>
    <w:rsid w:val="00187749"/>
    <w:rsid w:val="00187EA4"/>
    <w:rsid w:val="001901CE"/>
    <w:rsid w:val="00190A85"/>
    <w:rsid w:val="00190DAA"/>
    <w:rsid w:val="00191110"/>
    <w:rsid w:val="001912A4"/>
    <w:rsid w:val="0019157D"/>
    <w:rsid w:val="0019173B"/>
    <w:rsid w:val="001919A5"/>
    <w:rsid w:val="00192580"/>
    <w:rsid w:val="001925D7"/>
    <w:rsid w:val="0019283B"/>
    <w:rsid w:val="00192CC8"/>
    <w:rsid w:val="00192D4C"/>
    <w:rsid w:val="0019358A"/>
    <w:rsid w:val="00193B21"/>
    <w:rsid w:val="00193C44"/>
    <w:rsid w:val="00193C99"/>
    <w:rsid w:val="00194135"/>
    <w:rsid w:val="001944C6"/>
    <w:rsid w:val="00195430"/>
    <w:rsid w:val="001954A9"/>
    <w:rsid w:val="0019575B"/>
    <w:rsid w:val="00195C97"/>
    <w:rsid w:val="001963F1"/>
    <w:rsid w:val="001969CE"/>
    <w:rsid w:val="00196B98"/>
    <w:rsid w:val="00197132"/>
    <w:rsid w:val="00197A02"/>
    <w:rsid w:val="00197A84"/>
    <w:rsid w:val="00197ED7"/>
    <w:rsid w:val="001A0E08"/>
    <w:rsid w:val="001A0E2A"/>
    <w:rsid w:val="001A175F"/>
    <w:rsid w:val="001A17B5"/>
    <w:rsid w:val="001A212F"/>
    <w:rsid w:val="001A2742"/>
    <w:rsid w:val="001A2B37"/>
    <w:rsid w:val="001A35E9"/>
    <w:rsid w:val="001A3BE5"/>
    <w:rsid w:val="001A41AE"/>
    <w:rsid w:val="001A41BB"/>
    <w:rsid w:val="001A4398"/>
    <w:rsid w:val="001A442D"/>
    <w:rsid w:val="001A4436"/>
    <w:rsid w:val="001A4C97"/>
    <w:rsid w:val="001A5174"/>
    <w:rsid w:val="001A5402"/>
    <w:rsid w:val="001A5535"/>
    <w:rsid w:val="001A55B1"/>
    <w:rsid w:val="001A5B9F"/>
    <w:rsid w:val="001A5EB8"/>
    <w:rsid w:val="001A60E3"/>
    <w:rsid w:val="001A6538"/>
    <w:rsid w:val="001A6960"/>
    <w:rsid w:val="001A6AD8"/>
    <w:rsid w:val="001A6F3D"/>
    <w:rsid w:val="001A70AC"/>
    <w:rsid w:val="001A7A8B"/>
    <w:rsid w:val="001A7B2B"/>
    <w:rsid w:val="001A7BCA"/>
    <w:rsid w:val="001A7D7C"/>
    <w:rsid w:val="001A7E8C"/>
    <w:rsid w:val="001B00BF"/>
    <w:rsid w:val="001B0623"/>
    <w:rsid w:val="001B0686"/>
    <w:rsid w:val="001B074C"/>
    <w:rsid w:val="001B09A8"/>
    <w:rsid w:val="001B0A00"/>
    <w:rsid w:val="001B0D66"/>
    <w:rsid w:val="001B1381"/>
    <w:rsid w:val="001B14F9"/>
    <w:rsid w:val="001B1A44"/>
    <w:rsid w:val="001B1AB4"/>
    <w:rsid w:val="001B1FC7"/>
    <w:rsid w:val="001B2052"/>
    <w:rsid w:val="001B2671"/>
    <w:rsid w:val="001B2704"/>
    <w:rsid w:val="001B27EC"/>
    <w:rsid w:val="001B2975"/>
    <w:rsid w:val="001B2CD1"/>
    <w:rsid w:val="001B3143"/>
    <w:rsid w:val="001B3176"/>
    <w:rsid w:val="001B35B4"/>
    <w:rsid w:val="001B3670"/>
    <w:rsid w:val="001B3802"/>
    <w:rsid w:val="001B3ABA"/>
    <w:rsid w:val="001B3B3A"/>
    <w:rsid w:val="001B4105"/>
    <w:rsid w:val="001B4126"/>
    <w:rsid w:val="001B41C1"/>
    <w:rsid w:val="001B4593"/>
    <w:rsid w:val="001B4992"/>
    <w:rsid w:val="001B4B51"/>
    <w:rsid w:val="001B4BE8"/>
    <w:rsid w:val="001B4E0C"/>
    <w:rsid w:val="001B4F6F"/>
    <w:rsid w:val="001B58CB"/>
    <w:rsid w:val="001B6429"/>
    <w:rsid w:val="001B67B1"/>
    <w:rsid w:val="001B67EF"/>
    <w:rsid w:val="001B690F"/>
    <w:rsid w:val="001B6B06"/>
    <w:rsid w:val="001B7414"/>
    <w:rsid w:val="001B7A29"/>
    <w:rsid w:val="001B7A46"/>
    <w:rsid w:val="001B7A8F"/>
    <w:rsid w:val="001B7C3F"/>
    <w:rsid w:val="001B7FCD"/>
    <w:rsid w:val="001C0322"/>
    <w:rsid w:val="001C05C8"/>
    <w:rsid w:val="001C0BA3"/>
    <w:rsid w:val="001C0E5C"/>
    <w:rsid w:val="001C1560"/>
    <w:rsid w:val="001C1647"/>
    <w:rsid w:val="001C16F0"/>
    <w:rsid w:val="001C1830"/>
    <w:rsid w:val="001C1886"/>
    <w:rsid w:val="001C21AA"/>
    <w:rsid w:val="001C2262"/>
    <w:rsid w:val="001C26EC"/>
    <w:rsid w:val="001C2BDD"/>
    <w:rsid w:val="001C2D2A"/>
    <w:rsid w:val="001C36C6"/>
    <w:rsid w:val="001C38E4"/>
    <w:rsid w:val="001C3DF5"/>
    <w:rsid w:val="001C408E"/>
    <w:rsid w:val="001C4332"/>
    <w:rsid w:val="001C4405"/>
    <w:rsid w:val="001C44C8"/>
    <w:rsid w:val="001C473D"/>
    <w:rsid w:val="001C483E"/>
    <w:rsid w:val="001C52D6"/>
    <w:rsid w:val="001C5507"/>
    <w:rsid w:val="001C5B61"/>
    <w:rsid w:val="001C639E"/>
    <w:rsid w:val="001C68C2"/>
    <w:rsid w:val="001C6F7D"/>
    <w:rsid w:val="001C7E78"/>
    <w:rsid w:val="001C7E87"/>
    <w:rsid w:val="001C7FBE"/>
    <w:rsid w:val="001D07F4"/>
    <w:rsid w:val="001D10E1"/>
    <w:rsid w:val="001D131F"/>
    <w:rsid w:val="001D13FE"/>
    <w:rsid w:val="001D17B9"/>
    <w:rsid w:val="001D1E13"/>
    <w:rsid w:val="001D1F72"/>
    <w:rsid w:val="001D22E6"/>
    <w:rsid w:val="001D2ADB"/>
    <w:rsid w:val="001D3168"/>
    <w:rsid w:val="001D3B41"/>
    <w:rsid w:val="001D3DBB"/>
    <w:rsid w:val="001D43B1"/>
    <w:rsid w:val="001D46DF"/>
    <w:rsid w:val="001D47DA"/>
    <w:rsid w:val="001D480E"/>
    <w:rsid w:val="001D4B43"/>
    <w:rsid w:val="001D4D87"/>
    <w:rsid w:val="001D5624"/>
    <w:rsid w:val="001D5E92"/>
    <w:rsid w:val="001D68CE"/>
    <w:rsid w:val="001D6BE9"/>
    <w:rsid w:val="001D76B6"/>
    <w:rsid w:val="001D7D96"/>
    <w:rsid w:val="001E039F"/>
    <w:rsid w:val="001E03AA"/>
    <w:rsid w:val="001E09A8"/>
    <w:rsid w:val="001E0B38"/>
    <w:rsid w:val="001E0EA1"/>
    <w:rsid w:val="001E14A6"/>
    <w:rsid w:val="001E175F"/>
    <w:rsid w:val="001E1E3E"/>
    <w:rsid w:val="001E20D3"/>
    <w:rsid w:val="001E223D"/>
    <w:rsid w:val="001E22BD"/>
    <w:rsid w:val="001E2662"/>
    <w:rsid w:val="001E2F58"/>
    <w:rsid w:val="001E3A4F"/>
    <w:rsid w:val="001E3F4E"/>
    <w:rsid w:val="001E4300"/>
    <w:rsid w:val="001E4BC3"/>
    <w:rsid w:val="001E4EFC"/>
    <w:rsid w:val="001E4FF2"/>
    <w:rsid w:val="001E561A"/>
    <w:rsid w:val="001E588C"/>
    <w:rsid w:val="001E58B1"/>
    <w:rsid w:val="001E5EDE"/>
    <w:rsid w:val="001E651B"/>
    <w:rsid w:val="001E6B27"/>
    <w:rsid w:val="001E6BFD"/>
    <w:rsid w:val="001E748C"/>
    <w:rsid w:val="001E754A"/>
    <w:rsid w:val="001F091C"/>
    <w:rsid w:val="001F0B8F"/>
    <w:rsid w:val="001F0E58"/>
    <w:rsid w:val="001F1142"/>
    <w:rsid w:val="001F159C"/>
    <w:rsid w:val="001F170E"/>
    <w:rsid w:val="001F1757"/>
    <w:rsid w:val="001F18C1"/>
    <w:rsid w:val="001F1AFA"/>
    <w:rsid w:val="001F22D0"/>
    <w:rsid w:val="001F259C"/>
    <w:rsid w:val="001F271B"/>
    <w:rsid w:val="001F2C7B"/>
    <w:rsid w:val="001F345B"/>
    <w:rsid w:val="001F346A"/>
    <w:rsid w:val="001F350C"/>
    <w:rsid w:val="001F35F5"/>
    <w:rsid w:val="001F3B9C"/>
    <w:rsid w:val="001F3F06"/>
    <w:rsid w:val="001F3FDE"/>
    <w:rsid w:val="001F45B6"/>
    <w:rsid w:val="001F4866"/>
    <w:rsid w:val="001F4A03"/>
    <w:rsid w:val="001F4EC9"/>
    <w:rsid w:val="001F4F2D"/>
    <w:rsid w:val="001F504F"/>
    <w:rsid w:val="001F50A5"/>
    <w:rsid w:val="001F5244"/>
    <w:rsid w:val="001F5251"/>
    <w:rsid w:val="001F5556"/>
    <w:rsid w:val="001F5CF0"/>
    <w:rsid w:val="001F5E4B"/>
    <w:rsid w:val="001F629A"/>
    <w:rsid w:val="001F709A"/>
    <w:rsid w:val="001F77B2"/>
    <w:rsid w:val="001F77EB"/>
    <w:rsid w:val="001F7EB9"/>
    <w:rsid w:val="00200A10"/>
    <w:rsid w:val="00200BE0"/>
    <w:rsid w:val="00201385"/>
    <w:rsid w:val="0020153D"/>
    <w:rsid w:val="00201871"/>
    <w:rsid w:val="00201891"/>
    <w:rsid w:val="00201C53"/>
    <w:rsid w:val="002022EE"/>
    <w:rsid w:val="0020231D"/>
    <w:rsid w:val="0020246C"/>
    <w:rsid w:val="002025AC"/>
    <w:rsid w:val="00202B61"/>
    <w:rsid w:val="00203313"/>
    <w:rsid w:val="00203363"/>
    <w:rsid w:val="002033BD"/>
    <w:rsid w:val="0020382F"/>
    <w:rsid w:val="00203904"/>
    <w:rsid w:val="00203B7C"/>
    <w:rsid w:val="00203E26"/>
    <w:rsid w:val="00203FCE"/>
    <w:rsid w:val="00204327"/>
    <w:rsid w:val="00204695"/>
    <w:rsid w:val="00204827"/>
    <w:rsid w:val="00204F73"/>
    <w:rsid w:val="002052AE"/>
    <w:rsid w:val="0020537B"/>
    <w:rsid w:val="002053C6"/>
    <w:rsid w:val="00205BF4"/>
    <w:rsid w:val="00205DE1"/>
    <w:rsid w:val="002061A7"/>
    <w:rsid w:val="002061AD"/>
    <w:rsid w:val="00206A02"/>
    <w:rsid w:val="00206E58"/>
    <w:rsid w:val="00206FC9"/>
    <w:rsid w:val="00207149"/>
    <w:rsid w:val="00207283"/>
    <w:rsid w:val="002075F4"/>
    <w:rsid w:val="002076A5"/>
    <w:rsid w:val="002078F5"/>
    <w:rsid w:val="00207B99"/>
    <w:rsid w:val="00207D63"/>
    <w:rsid w:val="00207FFA"/>
    <w:rsid w:val="00210420"/>
    <w:rsid w:val="002105DF"/>
    <w:rsid w:val="002108C4"/>
    <w:rsid w:val="00210B15"/>
    <w:rsid w:val="00210B92"/>
    <w:rsid w:val="00210C09"/>
    <w:rsid w:val="00210C3E"/>
    <w:rsid w:val="00210D24"/>
    <w:rsid w:val="00210D61"/>
    <w:rsid w:val="002115FC"/>
    <w:rsid w:val="00211FB8"/>
    <w:rsid w:val="0021265E"/>
    <w:rsid w:val="0021274B"/>
    <w:rsid w:val="0021291D"/>
    <w:rsid w:val="00213082"/>
    <w:rsid w:val="002132E3"/>
    <w:rsid w:val="002133E0"/>
    <w:rsid w:val="00213951"/>
    <w:rsid w:val="00213ADE"/>
    <w:rsid w:val="00213C4E"/>
    <w:rsid w:val="00213EF5"/>
    <w:rsid w:val="002140D7"/>
    <w:rsid w:val="00214202"/>
    <w:rsid w:val="0021423F"/>
    <w:rsid w:val="00214912"/>
    <w:rsid w:val="00214AEE"/>
    <w:rsid w:val="002152AB"/>
    <w:rsid w:val="00215407"/>
    <w:rsid w:val="0021559C"/>
    <w:rsid w:val="00215656"/>
    <w:rsid w:val="00215908"/>
    <w:rsid w:val="002159D2"/>
    <w:rsid w:val="00215DC1"/>
    <w:rsid w:val="00215DE3"/>
    <w:rsid w:val="002161B7"/>
    <w:rsid w:val="002163AE"/>
    <w:rsid w:val="002174EF"/>
    <w:rsid w:val="00217971"/>
    <w:rsid w:val="00217999"/>
    <w:rsid w:val="00217AFF"/>
    <w:rsid w:val="00217E54"/>
    <w:rsid w:val="00220094"/>
    <w:rsid w:val="0022086B"/>
    <w:rsid w:val="00220978"/>
    <w:rsid w:val="0022098E"/>
    <w:rsid w:val="00220B37"/>
    <w:rsid w:val="00220EAF"/>
    <w:rsid w:val="002214EC"/>
    <w:rsid w:val="002219D6"/>
    <w:rsid w:val="0022264E"/>
    <w:rsid w:val="0022275C"/>
    <w:rsid w:val="00222C0C"/>
    <w:rsid w:val="00222C0D"/>
    <w:rsid w:val="002237A5"/>
    <w:rsid w:val="00223A9F"/>
    <w:rsid w:val="00223B13"/>
    <w:rsid w:val="0022483A"/>
    <w:rsid w:val="00224DD9"/>
    <w:rsid w:val="00224E91"/>
    <w:rsid w:val="002250AF"/>
    <w:rsid w:val="002253EE"/>
    <w:rsid w:val="00225494"/>
    <w:rsid w:val="00225785"/>
    <w:rsid w:val="00226158"/>
    <w:rsid w:val="002266E9"/>
    <w:rsid w:val="00226708"/>
    <w:rsid w:val="00226ACC"/>
    <w:rsid w:val="0022704F"/>
    <w:rsid w:val="00227178"/>
    <w:rsid w:val="0022720F"/>
    <w:rsid w:val="00227848"/>
    <w:rsid w:val="0022792C"/>
    <w:rsid w:val="00227A05"/>
    <w:rsid w:val="00227E29"/>
    <w:rsid w:val="00227F65"/>
    <w:rsid w:val="002305BF"/>
    <w:rsid w:val="00230862"/>
    <w:rsid w:val="00230BBF"/>
    <w:rsid w:val="00231018"/>
    <w:rsid w:val="00231573"/>
    <w:rsid w:val="00231730"/>
    <w:rsid w:val="0023182E"/>
    <w:rsid w:val="00231DE3"/>
    <w:rsid w:val="00232637"/>
    <w:rsid w:val="0023268C"/>
    <w:rsid w:val="0023273B"/>
    <w:rsid w:val="002327BF"/>
    <w:rsid w:val="00232C68"/>
    <w:rsid w:val="00232F38"/>
    <w:rsid w:val="00233457"/>
    <w:rsid w:val="00233706"/>
    <w:rsid w:val="00233EE3"/>
    <w:rsid w:val="0023462E"/>
    <w:rsid w:val="00234968"/>
    <w:rsid w:val="00234A3B"/>
    <w:rsid w:val="0023519F"/>
    <w:rsid w:val="0023523D"/>
    <w:rsid w:val="00235659"/>
    <w:rsid w:val="00236023"/>
    <w:rsid w:val="00236244"/>
    <w:rsid w:val="002368BB"/>
    <w:rsid w:val="0023694B"/>
    <w:rsid w:val="00237042"/>
    <w:rsid w:val="002371D9"/>
    <w:rsid w:val="00241010"/>
    <w:rsid w:val="0024123C"/>
    <w:rsid w:val="00241277"/>
    <w:rsid w:val="002412EC"/>
    <w:rsid w:val="002418A1"/>
    <w:rsid w:val="00241DD5"/>
    <w:rsid w:val="002421B5"/>
    <w:rsid w:val="00242455"/>
    <w:rsid w:val="002428AC"/>
    <w:rsid w:val="00242C26"/>
    <w:rsid w:val="00242E00"/>
    <w:rsid w:val="00242E0B"/>
    <w:rsid w:val="002438C7"/>
    <w:rsid w:val="00243A5C"/>
    <w:rsid w:val="00243E43"/>
    <w:rsid w:val="00244056"/>
    <w:rsid w:val="00244BAC"/>
    <w:rsid w:val="00244C4B"/>
    <w:rsid w:val="002450DC"/>
    <w:rsid w:val="002451A4"/>
    <w:rsid w:val="00245364"/>
    <w:rsid w:val="002454E6"/>
    <w:rsid w:val="00245666"/>
    <w:rsid w:val="00245C3A"/>
    <w:rsid w:val="00246121"/>
    <w:rsid w:val="0024628F"/>
    <w:rsid w:val="00246478"/>
    <w:rsid w:val="00246552"/>
    <w:rsid w:val="00246CEA"/>
    <w:rsid w:val="0025037A"/>
    <w:rsid w:val="002505D5"/>
    <w:rsid w:val="00250CB7"/>
    <w:rsid w:val="0025119A"/>
    <w:rsid w:val="00251466"/>
    <w:rsid w:val="00251A0B"/>
    <w:rsid w:val="00252313"/>
    <w:rsid w:val="0025287A"/>
    <w:rsid w:val="00252BEA"/>
    <w:rsid w:val="00252C3B"/>
    <w:rsid w:val="00252C57"/>
    <w:rsid w:val="002530C7"/>
    <w:rsid w:val="002548D2"/>
    <w:rsid w:val="00254F3A"/>
    <w:rsid w:val="002551E0"/>
    <w:rsid w:val="00255474"/>
    <w:rsid w:val="00255669"/>
    <w:rsid w:val="00255E11"/>
    <w:rsid w:val="00255EE7"/>
    <w:rsid w:val="002562C9"/>
    <w:rsid w:val="00256403"/>
    <w:rsid w:val="00256578"/>
    <w:rsid w:val="0025672D"/>
    <w:rsid w:val="00256B21"/>
    <w:rsid w:val="00257100"/>
    <w:rsid w:val="0025715E"/>
    <w:rsid w:val="0025774F"/>
    <w:rsid w:val="00257BD2"/>
    <w:rsid w:val="002604BE"/>
    <w:rsid w:val="002607A9"/>
    <w:rsid w:val="0026097C"/>
    <w:rsid w:val="00260AE6"/>
    <w:rsid w:val="00260FE8"/>
    <w:rsid w:val="00261B63"/>
    <w:rsid w:val="00261BD7"/>
    <w:rsid w:val="00261D62"/>
    <w:rsid w:val="00261E7C"/>
    <w:rsid w:val="0026295C"/>
    <w:rsid w:val="00262CF0"/>
    <w:rsid w:val="00262D6E"/>
    <w:rsid w:val="00262DC6"/>
    <w:rsid w:val="00262E73"/>
    <w:rsid w:val="00263569"/>
    <w:rsid w:val="00264567"/>
    <w:rsid w:val="00264C6F"/>
    <w:rsid w:val="00264C8F"/>
    <w:rsid w:val="00264D19"/>
    <w:rsid w:val="00264EF0"/>
    <w:rsid w:val="00264F15"/>
    <w:rsid w:val="0026510B"/>
    <w:rsid w:val="00265641"/>
    <w:rsid w:val="00265662"/>
    <w:rsid w:val="0026583C"/>
    <w:rsid w:val="0026635D"/>
    <w:rsid w:val="002663BA"/>
    <w:rsid w:val="002666D9"/>
    <w:rsid w:val="002667ED"/>
    <w:rsid w:val="00266B36"/>
    <w:rsid w:val="00266E48"/>
    <w:rsid w:val="00267457"/>
    <w:rsid w:val="0026765F"/>
    <w:rsid w:val="0026767C"/>
    <w:rsid w:val="00267D17"/>
    <w:rsid w:val="002701E9"/>
    <w:rsid w:val="0027027E"/>
    <w:rsid w:val="00270398"/>
    <w:rsid w:val="0027045C"/>
    <w:rsid w:val="0027064A"/>
    <w:rsid w:val="00270B71"/>
    <w:rsid w:val="00270B9A"/>
    <w:rsid w:val="00270CCA"/>
    <w:rsid w:val="00270E94"/>
    <w:rsid w:val="00271239"/>
    <w:rsid w:val="002712F7"/>
    <w:rsid w:val="0027135C"/>
    <w:rsid w:val="00271892"/>
    <w:rsid w:val="00271F18"/>
    <w:rsid w:val="00272287"/>
    <w:rsid w:val="002726E3"/>
    <w:rsid w:val="0027288E"/>
    <w:rsid w:val="00272D0C"/>
    <w:rsid w:val="002730BA"/>
    <w:rsid w:val="002731C7"/>
    <w:rsid w:val="0027334E"/>
    <w:rsid w:val="002737B3"/>
    <w:rsid w:val="00273924"/>
    <w:rsid w:val="00273B86"/>
    <w:rsid w:val="00273E36"/>
    <w:rsid w:val="00274315"/>
    <w:rsid w:val="002746B4"/>
    <w:rsid w:val="002747CB"/>
    <w:rsid w:val="00274EB5"/>
    <w:rsid w:val="002756E4"/>
    <w:rsid w:val="002758AE"/>
    <w:rsid w:val="00276215"/>
    <w:rsid w:val="00277475"/>
    <w:rsid w:val="00277BFC"/>
    <w:rsid w:val="002800D9"/>
    <w:rsid w:val="002800EE"/>
    <w:rsid w:val="002801F7"/>
    <w:rsid w:val="002809B5"/>
    <w:rsid w:val="00280F89"/>
    <w:rsid w:val="0028140F"/>
    <w:rsid w:val="00281A96"/>
    <w:rsid w:val="00281E6B"/>
    <w:rsid w:val="0028211B"/>
    <w:rsid w:val="002826AC"/>
    <w:rsid w:val="002829E7"/>
    <w:rsid w:val="00282A87"/>
    <w:rsid w:val="002831BE"/>
    <w:rsid w:val="00283638"/>
    <w:rsid w:val="00283C8D"/>
    <w:rsid w:val="002845A5"/>
    <w:rsid w:val="0028474D"/>
    <w:rsid w:val="00284FED"/>
    <w:rsid w:val="0028533F"/>
    <w:rsid w:val="002853EA"/>
    <w:rsid w:val="00285451"/>
    <w:rsid w:val="002855C7"/>
    <w:rsid w:val="002856E9"/>
    <w:rsid w:val="002857EE"/>
    <w:rsid w:val="00285B2D"/>
    <w:rsid w:val="00285E3E"/>
    <w:rsid w:val="0028662F"/>
    <w:rsid w:val="00286B49"/>
    <w:rsid w:val="00286BE9"/>
    <w:rsid w:val="00286D7D"/>
    <w:rsid w:val="0028748B"/>
    <w:rsid w:val="0028760A"/>
    <w:rsid w:val="0029003C"/>
    <w:rsid w:val="002902AA"/>
    <w:rsid w:val="002905AD"/>
    <w:rsid w:val="0029063E"/>
    <w:rsid w:val="00290780"/>
    <w:rsid w:val="00291760"/>
    <w:rsid w:val="00291A1B"/>
    <w:rsid w:val="00291E46"/>
    <w:rsid w:val="002923A6"/>
    <w:rsid w:val="00292513"/>
    <w:rsid w:val="00292DB4"/>
    <w:rsid w:val="002930A7"/>
    <w:rsid w:val="00293402"/>
    <w:rsid w:val="00293F9B"/>
    <w:rsid w:val="00294024"/>
    <w:rsid w:val="00294219"/>
    <w:rsid w:val="00294DA8"/>
    <w:rsid w:val="00294FCB"/>
    <w:rsid w:val="00295B39"/>
    <w:rsid w:val="00296AD2"/>
    <w:rsid w:val="00297EEF"/>
    <w:rsid w:val="002A042F"/>
    <w:rsid w:val="002A074E"/>
    <w:rsid w:val="002A0955"/>
    <w:rsid w:val="002A0A59"/>
    <w:rsid w:val="002A0A96"/>
    <w:rsid w:val="002A0ADA"/>
    <w:rsid w:val="002A0FA4"/>
    <w:rsid w:val="002A126D"/>
    <w:rsid w:val="002A141C"/>
    <w:rsid w:val="002A15A3"/>
    <w:rsid w:val="002A2D96"/>
    <w:rsid w:val="002A2E8E"/>
    <w:rsid w:val="002A305F"/>
    <w:rsid w:val="002A336F"/>
    <w:rsid w:val="002A33D3"/>
    <w:rsid w:val="002A34AA"/>
    <w:rsid w:val="002A3C26"/>
    <w:rsid w:val="002A49FB"/>
    <w:rsid w:val="002A4D05"/>
    <w:rsid w:val="002A5B47"/>
    <w:rsid w:val="002A654A"/>
    <w:rsid w:val="002A6B44"/>
    <w:rsid w:val="002A6B4C"/>
    <w:rsid w:val="002A6D98"/>
    <w:rsid w:val="002A7A70"/>
    <w:rsid w:val="002A7DDA"/>
    <w:rsid w:val="002B03FF"/>
    <w:rsid w:val="002B08E5"/>
    <w:rsid w:val="002B0BB4"/>
    <w:rsid w:val="002B1979"/>
    <w:rsid w:val="002B1B15"/>
    <w:rsid w:val="002B1E89"/>
    <w:rsid w:val="002B221B"/>
    <w:rsid w:val="002B284C"/>
    <w:rsid w:val="002B2F18"/>
    <w:rsid w:val="002B2FE4"/>
    <w:rsid w:val="002B30F6"/>
    <w:rsid w:val="002B3426"/>
    <w:rsid w:val="002B3565"/>
    <w:rsid w:val="002B383F"/>
    <w:rsid w:val="002B39FB"/>
    <w:rsid w:val="002B3B45"/>
    <w:rsid w:val="002B3CD0"/>
    <w:rsid w:val="002B3D5B"/>
    <w:rsid w:val="002B3FEC"/>
    <w:rsid w:val="002B4FDC"/>
    <w:rsid w:val="002B53BB"/>
    <w:rsid w:val="002B5426"/>
    <w:rsid w:val="002B56BD"/>
    <w:rsid w:val="002B59D7"/>
    <w:rsid w:val="002B5C2E"/>
    <w:rsid w:val="002B5E92"/>
    <w:rsid w:val="002B5F95"/>
    <w:rsid w:val="002B63A0"/>
    <w:rsid w:val="002B6881"/>
    <w:rsid w:val="002B6923"/>
    <w:rsid w:val="002B69B9"/>
    <w:rsid w:val="002B6D70"/>
    <w:rsid w:val="002B6DCC"/>
    <w:rsid w:val="002B6DE4"/>
    <w:rsid w:val="002B6FF7"/>
    <w:rsid w:val="002B7161"/>
    <w:rsid w:val="002B74F6"/>
    <w:rsid w:val="002B78D8"/>
    <w:rsid w:val="002B7D9A"/>
    <w:rsid w:val="002C0BA3"/>
    <w:rsid w:val="002C0C04"/>
    <w:rsid w:val="002C1608"/>
    <w:rsid w:val="002C17E7"/>
    <w:rsid w:val="002C1B14"/>
    <w:rsid w:val="002C1B73"/>
    <w:rsid w:val="002C1F09"/>
    <w:rsid w:val="002C3183"/>
    <w:rsid w:val="002C3431"/>
    <w:rsid w:val="002C35AA"/>
    <w:rsid w:val="002C3BD6"/>
    <w:rsid w:val="002C3E82"/>
    <w:rsid w:val="002C43D2"/>
    <w:rsid w:val="002C4796"/>
    <w:rsid w:val="002C47DC"/>
    <w:rsid w:val="002C4BC3"/>
    <w:rsid w:val="002C4CAF"/>
    <w:rsid w:val="002C5111"/>
    <w:rsid w:val="002C557A"/>
    <w:rsid w:val="002C57F4"/>
    <w:rsid w:val="002C63AB"/>
    <w:rsid w:val="002C652A"/>
    <w:rsid w:val="002C664A"/>
    <w:rsid w:val="002C6758"/>
    <w:rsid w:val="002C6853"/>
    <w:rsid w:val="002C6BAF"/>
    <w:rsid w:val="002C7166"/>
    <w:rsid w:val="002D0501"/>
    <w:rsid w:val="002D0870"/>
    <w:rsid w:val="002D0D33"/>
    <w:rsid w:val="002D14A9"/>
    <w:rsid w:val="002D17CD"/>
    <w:rsid w:val="002D2882"/>
    <w:rsid w:val="002D2A26"/>
    <w:rsid w:val="002D2CA0"/>
    <w:rsid w:val="002D2D52"/>
    <w:rsid w:val="002D2E0B"/>
    <w:rsid w:val="002D3458"/>
    <w:rsid w:val="002D354B"/>
    <w:rsid w:val="002D4651"/>
    <w:rsid w:val="002D47D0"/>
    <w:rsid w:val="002D4BF1"/>
    <w:rsid w:val="002D4E9D"/>
    <w:rsid w:val="002D504D"/>
    <w:rsid w:val="002D5240"/>
    <w:rsid w:val="002D5310"/>
    <w:rsid w:val="002D57B1"/>
    <w:rsid w:val="002D589C"/>
    <w:rsid w:val="002D5C24"/>
    <w:rsid w:val="002D5E3D"/>
    <w:rsid w:val="002D5F04"/>
    <w:rsid w:val="002D5FEE"/>
    <w:rsid w:val="002D6AC1"/>
    <w:rsid w:val="002D6B6A"/>
    <w:rsid w:val="002D7412"/>
    <w:rsid w:val="002D749F"/>
    <w:rsid w:val="002D7624"/>
    <w:rsid w:val="002D7B3F"/>
    <w:rsid w:val="002E01B1"/>
    <w:rsid w:val="002E0255"/>
    <w:rsid w:val="002E0738"/>
    <w:rsid w:val="002E0983"/>
    <w:rsid w:val="002E1170"/>
    <w:rsid w:val="002E1326"/>
    <w:rsid w:val="002E1707"/>
    <w:rsid w:val="002E1899"/>
    <w:rsid w:val="002E2418"/>
    <w:rsid w:val="002E27BE"/>
    <w:rsid w:val="002E27CA"/>
    <w:rsid w:val="002E2857"/>
    <w:rsid w:val="002E2BE3"/>
    <w:rsid w:val="002E2E18"/>
    <w:rsid w:val="002E30BB"/>
    <w:rsid w:val="002E3602"/>
    <w:rsid w:val="002E36E4"/>
    <w:rsid w:val="002E3714"/>
    <w:rsid w:val="002E3C08"/>
    <w:rsid w:val="002E3C1D"/>
    <w:rsid w:val="002E4212"/>
    <w:rsid w:val="002E4E79"/>
    <w:rsid w:val="002E50A3"/>
    <w:rsid w:val="002E54BA"/>
    <w:rsid w:val="002E5A01"/>
    <w:rsid w:val="002E5CA8"/>
    <w:rsid w:val="002E605A"/>
    <w:rsid w:val="002E607C"/>
    <w:rsid w:val="002E63DA"/>
    <w:rsid w:val="002E662A"/>
    <w:rsid w:val="002E6C90"/>
    <w:rsid w:val="002E6CBC"/>
    <w:rsid w:val="002E7208"/>
    <w:rsid w:val="002E781D"/>
    <w:rsid w:val="002E7B6D"/>
    <w:rsid w:val="002E7B6F"/>
    <w:rsid w:val="002E7C14"/>
    <w:rsid w:val="002F06D3"/>
    <w:rsid w:val="002F0849"/>
    <w:rsid w:val="002F0917"/>
    <w:rsid w:val="002F1631"/>
    <w:rsid w:val="002F1726"/>
    <w:rsid w:val="002F18C8"/>
    <w:rsid w:val="002F1D94"/>
    <w:rsid w:val="002F1EF5"/>
    <w:rsid w:val="002F21BA"/>
    <w:rsid w:val="002F230F"/>
    <w:rsid w:val="002F27AF"/>
    <w:rsid w:val="002F2971"/>
    <w:rsid w:val="002F308E"/>
    <w:rsid w:val="002F3BAC"/>
    <w:rsid w:val="002F42D4"/>
    <w:rsid w:val="002F465C"/>
    <w:rsid w:val="002F4684"/>
    <w:rsid w:val="002F4C84"/>
    <w:rsid w:val="002F4CAD"/>
    <w:rsid w:val="002F4D06"/>
    <w:rsid w:val="002F562A"/>
    <w:rsid w:val="002F5BC5"/>
    <w:rsid w:val="002F5E74"/>
    <w:rsid w:val="002F6162"/>
    <w:rsid w:val="002F63BF"/>
    <w:rsid w:val="002F63EA"/>
    <w:rsid w:val="002F6863"/>
    <w:rsid w:val="002F71AF"/>
    <w:rsid w:val="002F7FF0"/>
    <w:rsid w:val="003002F0"/>
    <w:rsid w:val="0030050D"/>
    <w:rsid w:val="003005BA"/>
    <w:rsid w:val="003009C6"/>
    <w:rsid w:val="00301F55"/>
    <w:rsid w:val="003021B2"/>
    <w:rsid w:val="0030226D"/>
    <w:rsid w:val="00302578"/>
    <w:rsid w:val="00302AEB"/>
    <w:rsid w:val="00302C14"/>
    <w:rsid w:val="00302E1B"/>
    <w:rsid w:val="003038E0"/>
    <w:rsid w:val="003040E3"/>
    <w:rsid w:val="0030449A"/>
    <w:rsid w:val="003046B1"/>
    <w:rsid w:val="00305063"/>
    <w:rsid w:val="0030520E"/>
    <w:rsid w:val="00305703"/>
    <w:rsid w:val="0030661C"/>
    <w:rsid w:val="00306A66"/>
    <w:rsid w:val="00306C4F"/>
    <w:rsid w:val="00307DF9"/>
    <w:rsid w:val="00307E9B"/>
    <w:rsid w:val="00310097"/>
    <w:rsid w:val="003105E4"/>
    <w:rsid w:val="00310A74"/>
    <w:rsid w:val="00310B6B"/>
    <w:rsid w:val="00310CD6"/>
    <w:rsid w:val="00310DCA"/>
    <w:rsid w:val="00311170"/>
    <w:rsid w:val="00311861"/>
    <w:rsid w:val="003124A1"/>
    <w:rsid w:val="0031259E"/>
    <w:rsid w:val="003125A9"/>
    <w:rsid w:val="00312CFF"/>
    <w:rsid w:val="00313E1B"/>
    <w:rsid w:val="0031445B"/>
    <w:rsid w:val="0031449A"/>
    <w:rsid w:val="00314CD2"/>
    <w:rsid w:val="00314E1B"/>
    <w:rsid w:val="00315490"/>
    <w:rsid w:val="0031562E"/>
    <w:rsid w:val="003159CF"/>
    <w:rsid w:val="00316092"/>
    <w:rsid w:val="003169A4"/>
    <w:rsid w:val="00316B42"/>
    <w:rsid w:val="00316BE8"/>
    <w:rsid w:val="00317760"/>
    <w:rsid w:val="00317ADC"/>
    <w:rsid w:val="00317D15"/>
    <w:rsid w:val="00320011"/>
    <w:rsid w:val="00320073"/>
    <w:rsid w:val="0032008E"/>
    <w:rsid w:val="00320111"/>
    <w:rsid w:val="003201EC"/>
    <w:rsid w:val="003203ED"/>
    <w:rsid w:val="00320B92"/>
    <w:rsid w:val="00320FB6"/>
    <w:rsid w:val="0032125A"/>
    <w:rsid w:val="0032129D"/>
    <w:rsid w:val="00321430"/>
    <w:rsid w:val="003216DD"/>
    <w:rsid w:val="00321806"/>
    <w:rsid w:val="00321B4C"/>
    <w:rsid w:val="00321BC3"/>
    <w:rsid w:val="00322C56"/>
    <w:rsid w:val="003231AB"/>
    <w:rsid w:val="003239D9"/>
    <w:rsid w:val="00323C15"/>
    <w:rsid w:val="00324501"/>
    <w:rsid w:val="00324650"/>
    <w:rsid w:val="0032497F"/>
    <w:rsid w:val="003250E7"/>
    <w:rsid w:val="003251D8"/>
    <w:rsid w:val="003254F3"/>
    <w:rsid w:val="003255C9"/>
    <w:rsid w:val="0032594B"/>
    <w:rsid w:val="00325F87"/>
    <w:rsid w:val="00326427"/>
    <w:rsid w:val="00326473"/>
    <w:rsid w:val="003268EA"/>
    <w:rsid w:val="00326926"/>
    <w:rsid w:val="00326990"/>
    <w:rsid w:val="00326D55"/>
    <w:rsid w:val="00327121"/>
    <w:rsid w:val="003274BD"/>
    <w:rsid w:val="0033044B"/>
    <w:rsid w:val="003305A2"/>
    <w:rsid w:val="00330D2E"/>
    <w:rsid w:val="003314FB"/>
    <w:rsid w:val="003316D8"/>
    <w:rsid w:val="00331B8F"/>
    <w:rsid w:val="00331FF9"/>
    <w:rsid w:val="0033215D"/>
    <w:rsid w:val="003322EE"/>
    <w:rsid w:val="00332766"/>
    <w:rsid w:val="0033297F"/>
    <w:rsid w:val="00332B8B"/>
    <w:rsid w:val="00333A5C"/>
    <w:rsid w:val="00333F6E"/>
    <w:rsid w:val="0033434B"/>
    <w:rsid w:val="00334746"/>
    <w:rsid w:val="003348C1"/>
    <w:rsid w:val="00334C8C"/>
    <w:rsid w:val="003353B1"/>
    <w:rsid w:val="00335BE8"/>
    <w:rsid w:val="00335CB0"/>
    <w:rsid w:val="00335ED9"/>
    <w:rsid w:val="00336D1E"/>
    <w:rsid w:val="00336E70"/>
    <w:rsid w:val="00337DDB"/>
    <w:rsid w:val="00337E89"/>
    <w:rsid w:val="00340600"/>
    <w:rsid w:val="00340702"/>
    <w:rsid w:val="003409EA"/>
    <w:rsid w:val="00341150"/>
    <w:rsid w:val="00341157"/>
    <w:rsid w:val="00342403"/>
    <w:rsid w:val="00342448"/>
    <w:rsid w:val="00342673"/>
    <w:rsid w:val="003426E5"/>
    <w:rsid w:val="0034314A"/>
    <w:rsid w:val="00343274"/>
    <w:rsid w:val="00343515"/>
    <w:rsid w:val="00343C74"/>
    <w:rsid w:val="0034413D"/>
    <w:rsid w:val="00344186"/>
    <w:rsid w:val="0034421B"/>
    <w:rsid w:val="0034436E"/>
    <w:rsid w:val="00344AB4"/>
    <w:rsid w:val="00344CB1"/>
    <w:rsid w:val="003451BD"/>
    <w:rsid w:val="00345864"/>
    <w:rsid w:val="00345A0F"/>
    <w:rsid w:val="0034674E"/>
    <w:rsid w:val="0034729A"/>
    <w:rsid w:val="00347417"/>
    <w:rsid w:val="00347EF9"/>
    <w:rsid w:val="00347FE6"/>
    <w:rsid w:val="003504DE"/>
    <w:rsid w:val="00350A0C"/>
    <w:rsid w:val="00350AB3"/>
    <w:rsid w:val="00350D83"/>
    <w:rsid w:val="00351940"/>
    <w:rsid w:val="00351CD4"/>
    <w:rsid w:val="00351E00"/>
    <w:rsid w:val="003529CD"/>
    <w:rsid w:val="00352A5D"/>
    <w:rsid w:val="00352E62"/>
    <w:rsid w:val="0035367D"/>
    <w:rsid w:val="00353838"/>
    <w:rsid w:val="003539DD"/>
    <w:rsid w:val="00353CAE"/>
    <w:rsid w:val="00353CE5"/>
    <w:rsid w:val="00353E83"/>
    <w:rsid w:val="00354009"/>
    <w:rsid w:val="003541C3"/>
    <w:rsid w:val="00354697"/>
    <w:rsid w:val="00354AE1"/>
    <w:rsid w:val="00354C80"/>
    <w:rsid w:val="00354F11"/>
    <w:rsid w:val="00355046"/>
    <w:rsid w:val="00355085"/>
    <w:rsid w:val="003550BD"/>
    <w:rsid w:val="00355222"/>
    <w:rsid w:val="0035584E"/>
    <w:rsid w:val="00355B64"/>
    <w:rsid w:val="00355C1C"/>
    <w:rsid w:val="00355DCF"/>
    <w:rsid w:val="00355F4E"/>
    <w:rsid w:val="003560BF"/>
    <w:rsid w:val="003560E3"/>
    <w:rsid w:val="00356350"/>
    <w:rsid w:val="00356571"/>
    <w:rsid w:val="0035686B"/>
    <w:rsid w:val="00356B84"/>
    <w:rsid w:val="00357991"/>
    <w:rsid w:val="00357D4D"/>
    <w:rsid w:val="00360190"/>
    <w:rsid w:val="00360220"/>
    <w:rsid w:val="00360483"/>
    <w:rsid w:val="00360D1F"/>
    <w:rsid w:val="00360FE4"/>
    <w:rsid w:val="00360FED"/>
    <w:rsid w:val="00361121"/>
    <w:rsid w:val="003615B6"/>
    <w:rsid w:val="00361854"/>
    <w:rsid w:val="00362096"/>
    <w:rsid w:val="00362155"/>
    <w:rsid w:val="00362179"/>
    <w:rsid w:val="0036248C"/>
    <w:rsid w:val="003628A9"/>
    <w:rsid w:val="003629FC"/>
    <w:rsid w:val="00362D1F"/>
    <w:rsid w:val="003630A8"/>
    <w:rsid w:val="003631A9"/>
    <w:rsid w:val="00363588"/>
    <w:rsid w:val="0036369D"/>
    <w:rsid w:val="0036372C"/>
    <w:rsid w:val="00363E2E"/>
    <w:rsid w:val="00363EB0"/>
    <w:rsid w:val="00363EC0"/>
    <w:rsid w:val="00363F05"/>
    <w:rsid w:val="00364282"/>
    <w:rsid w:val="003645B8"/>
    <w:rsid w:val="00364A8D"/>
    <w:rsid w:val="00364AEF"/>
    <w:rsid w:val="00364E8A"/>
    <w:rsid w:val="003653C0"/>
    <w:rsid w:val="003658EF"/>
    <w:rsid w:val="0036633D"/>
    <w:rsid w:val="003664E9"/>
    <w:rsid w:val="003664ED"/>
    <w:rsid w:val="0036654F"/>
    <w:rsid w:val="00366953"/>
    <w:rsid w:val="003676D2"/>
    <w:rsid w:val="00367C9A"/>
    <w:rsid w:val="00367E91"/>
    <w:rsid w:val="0037020F"/>
    <w:rsid w:val="00370597"/>
    <w:rsid w:val="003705F3"/>
    <w:rsid w:val="00370D28"/>
    <w:rsid w:val="00371915"/>
    <w:rsid w:val="00371AB8"/>
    <w:rsid w:val="00371DE2"/>
    <w:rsid w:val="00372626"/>
    <w:rsid w:val="0037267B"/>
    <w:rsid w:val="003727A9"/>
    <w:rsid w:val="003730BF"/>
    <w:rsid w:val="003731A4"/>
    <w:rsid w:val="003732DC"/>
    <w:rsid w:val="00373773"/>
    <w:rsid w:val="00373790"/>
    <w:rsid w:val="0037387E"/>
    <w:rsid w:val="0037392B"/>
    <w:rsid w:val="00373A1E"/>
    <w:rsid w:val="00373AFC"/>
    <w:rsid w:val="00373C52"/>
    <w:rsid w:val="00373F64"/>
    <w:rsid w:val="0037414C"/>
    <w:rsid w:val="003743BE"/>
    <w:rsid w:val="0037476F"/>
    <w:rsid w:val="003747A2"/>
    <w:rsid w:val="00374889"/>
    <w:rsid w:val="003748B6"/>
    <w:rsid w:val="00374B1B"/>
    <w:rsid w:val="00374B38"/>
    <w:rsid w:val="00374BBA"/>
    <w:rsid w:val="00374F3B"/>
    <w:rsid w:val="00375790"/>
    <w:rsid w:val="00375B70"/>
    <w:rsid w:val="00375F53"/>
    <w:rsid w:val="003769F5"/>
    <w:rsid w:val="00376A1C"/>
    <w:rsid w:val="00376E46"/>
    <w:rsid w:val="00377089"/>
    <w:rsid w:val="00377650"/>
    <w:rsid w:val="00377703"/>
    <w:rsid w:val="00377858"/>
    <w:rsid w:val="00377AF1"/>
    <w:rsid w:val="00377AF8"/>
    <w:rsid w:val="00377BAF"/>
    <w:rsid w:val="00377C81"/>
    <w:rsid w:val="00380193"/>
    <w:rsid w:val="0038046F"/>
    <w:rsid w:val="0038177F"/>
    <w:rsid w:val="00381FDA"/>
    <w:rsid w:val="00381FF9"/>
    <w:rsid w:val="003827F6"/>
    <w:rsid w:val="00382DD4"/>
    <w:rsid w:val="00383668"/>
    <w:rsid w:val="00383875"/>
    <w:rsid w:val="00383A07"/>
    <w:rsid w:val="00383B15"/>
    <w:rsid w:val="00383BC9"/>
    <w:rsid w:val="003848F6"/>
    <w:rsid w:val="003850D9"/>
    <w:rsid w:val="003851F4"/>
    <w:rsid w:val="003855A4"/>
    <w:rsid w:val="00385D96"/>
    <w:rsid w:val="00386445"/>
    <w:rsid w:val="003865D7"/>
    <w:rsid w:val="00387204"/>
    <w:rsid w:val="00387AB9"/>
    <w:rsid w:val="00387D9C"/>
    <w:rsid w:val="003900BB"/>
    <w:rsid w:val="0039023F"/>
    <w:rsid w:val="0039028A"/>
    <w:rsid w:val="003907B4"/>
    <w:rsid w:val="003910C7"/>
    <w:rsid w:val="003911A4"/>
    <w:rsid w:val="00391576"/>
    <w:rsid w:val="00391AAB"/>
    <w:rsid w:val="00392182"/>
    <w:rsid w:val="003932DD"/>
    <w:rsid w:val="003936BC"/>
    <w:rsid w:val="003942AB"/>
    <w:rsid w:val="0039435C"/>
    <w:rsid w:val="003943A5"/>
    <w:rsid w:val="00394565"/>
    <w:rsid w:val="0039466F"/>
    <w:rsid w:val="00394760"/>
    <w:rsid w:val="00395431"/>
    <w:rsid w:val="00395CAD"/>
    <w:rsid w:val="00395DB5"/>
    <w:rsid w:val="003960FD"/>
    <w:rsid w:val="0039693F"/>
    <w:rsid w:val="00396C3A"/>
    <w:rsid w:val="00397174"/>
    <w:rsid w:val="00397BB3"/>
    <w:rsid w:val="00397C62"/>
    <w:rsid w:val="00397D79"/>
    <w:rsid w:val="003A0F72"/>
    <w:rsid w:val="003A13AA"/>
    <w:rsid w:val="003A152D"/>
    <w:rsid w:val="003A1D0E"/>
    <w:rsid w:val="003A2560"/>
    <w:rsid w:val="003A2699"/>
    <w:rsid w:val="003A26FD"/>
    <w:rsid w:val="003A2A01"/>
    <w:rsid w:val="003A2A68"/>
    <w:rsid w:val="003A2C44"/>
    <w:rsid w:val="003A32F3"/>
    <w:rsid w:val="003A343E"/>
    <w:rsid w:val="003A3522"/>
    <w:rsid w:val="003A370D"/>
    <w:rsid w:val="003A4698"/>
    <w:rsid w:val="003A4840"/>
    <w:rsid w:val="003A4851"/>
    <w:rsid w:val="003A4DAB"/>
    <w:rsid w:val="003A529E"/>
    <w:rsid w:val="003A52E1"/>
    <w:rsid w:val="003A539F"/>
    <w:rsid w:val="003A558D"/>
    <w:rsid w:val="003A57D6"/>
    <w:rsid w:val="003A59C8"/>
    <w:rsid w:val="003A5D94"/>
    <w:rsid w:val="003A6575"/>
    <w:rsid w:val="003A6708"/>
    <w:rsid w:val="003A720E"/>
    <w:rsid w:val="003A7398"/>
    <w:rsid w:val="003A7471"/>
    <w:rsid w:val="003B0454"/>
    <w:rsid w:val="003B0935"/>
    <w:rsid w:val="003B0A0C"/>
    <w:rsid w:val="003B15EE"/>
    <w:rsid w:val="003B164B"/>
    <w:rsid w:val="003B192F"/>
    <w:rsid w:val="003B1DB4"/>
    <w:rsid w:val="003B1DDA"/>
    <w:rsid w:val="003B2B33"/>
    <w:rsid w:val="003B304A"/>
    <w:rsid w:val="003B30D7"/>
    <w:rsid w:val="003B31B4"/>
    <w:rsid w:val="003B3460"/>
    <w:rsid w:val="003B3518"/>
    <w:rsid w:val="003B3521"/>
    <w:rsid w:val="003B39F3"/>
    <w:rsid w:val="003B3F85"/>
    <w:rsid w:val="003B40D2"/>
    <w:rsid w:val="003B4286"/>
    <w:rsid w:val="003B4AB9"/>
    <w:rsid w:val="003B51D4"/>
    <w:rsid w:val="003B5951"/>
    <w:rsid w:val="003B6241"/>
    <w:rsid w:val="003B67FA"/>
    <w:rsid w:val="003B6AC6"/>
    <w:rsid w:val="003B6BD4"/>
    <w:rsid w:val="003B6F41"/>
    <w:rsid w:val="003B7112"/>
    <w:rsid w:val="003B72C0"/>
    <w:rsid w:val="003B7304"/>
    <w:rsid w:val="003B737F"/>
    <w:rsid w:val="003B7402"/>
    <w:rsid w:val="003B7A04"/>
    <w:rsid w:val="003B7A34"/>
    <w:rsid w:val="003C07CC"/>
    <w:rsid w:val="003C0B0D"/>
    <w:rsid w:val="003C0EF3"/>
    <w:rsid w:val="003C1261"/>
    <w:rsid w:val="003C145B"/>
    <w:rsid w:val="003C2402"/>
    <w:rsid w:val="003C2459"/>
    <w:rsid w:val="003C2B71"/>
    <w:rsid w:val="003C2CA6"/>
    <w:rsid w:val="003C2D5D"/>
    <w:rsid w:val="003C2D95"/>
    <w:rsid w:val="003C2F43"/>
    <w:rsid w:val="003C3003"/>
    <w:rsid w:val="003C3179"/>
    <w:rsid w:val="003C38CE"/>
    <w:rsid w:val="003C3C44"/>
    <w:rsid w:val="003C3E76"/>
    <w:rsid w:val="003C40C3"/>
    <w:rsid w:val="003C42AF"/>
    <w:rsid w:val="003C430D"/>
    <w:rsid w:val="003C44AC"/>
    <w:rsid w:val="003C48A8"/>
    <w:rsid w:val="003C4C02"/>
    <w:rsid w:val="003C4E47"/>
    <w:rsid w:val="003C50F4"/>
    <w:rsid w:val="003C561D"/>
    <w:rsid w:val="003C5690"/>
    <w:rsid w:val="003C5845"/>
    <w:rsid w:val="003C5B60"/>
    <w:rsid w:val="003C5F7C"/>
    <w:rsid w:val="003C5FF9"/>
    <w:rsid w:val="003C640A"/>
    <w:rsid w:val="003C6CE0"/>
    <w:rsid w:val="003C6D2C"/>
    <w:rsid w:val="003C6FFC"/>
    <w:rsid w:val="003D0249"/>
    <w:rsid w:val="003D04C7"/>
    <w:rsid w:val="003D06AE"/>
    <w:rsid w:val="003D06B5"/>
    <w:rsid w:val="003D0C3F"/>
    <w:rsid w:val="003D10C9"/>
    <w:rsid w:val="003D12A2"/>
    <w:rsid w:val="003D17CB"/>
    <w:rsid w:val="003D2018"/>
    <w:rsid w:val="003D2A76"/>
    <w:rsid w:val="003D309D"/>
    <w:rsid w:val="003D309E"/>
    <w:rsid w:val="003D396D"/>
    <w:rsid w:val="003D3AC8"/>
    <w:rsid w:val="003D3B08"/>
    <w:rsid w:val="003D3E4E"/>
    <w:rsid w:val="003D3E52"/>
    <w:rsid w:val="003D3EDE"/>
    <w:rsid w:val="003D3F94"/>
    <w:rsid w:val="003D42DE"/>
    <w:rsid w:val="003D46D6"/>
    <w:rsid w:val="003D475C"/>
    <w:rsid w:val="003D4A0F"/>
    <w:rsid w:val="003D4B21"/>
    <w:rsid w:val="003D4B40"/>
    <w:rsid w:val="003D5684"/>
    <w:rsid w:val="003D5A28"/>
    <w:rsid w:val="003D5D54"/>
    <w:rsid w:val="003D5E3F"/>
    <w:rsid w:val="003D6006"/>
    <w:rsid w:val="003D66F7"/>
    <w:rsid w:val="003D6CBB"/>
    <w:rsid w:val="003E00A7"/>
    <w:rsid w:val="003E01F6"/>
    <w:rsid w:val="003E0474"/>
    <w:rsid w:val="003E063E"/>
    <w:rsid w:val="003E0835"/>
    <w:rsid w:val="003E0B48"/>
    <w:rsid w:val="003E0B65"/>
    <w:rsid w:val="003E0D64"/>
    <w:rsid w:val="003E0D6C"/>
    <w:rsid w:val="003E15F8"/>
    <w:rsid w:val="003E179A"/>
    <w:rsid w:val="003E1C74"/>
    <w:rsid w:val="003E20B6"/>
    <w:rsid w:val="003E24C0"/>
    <w:rsid w:val="003E2A33"/>
    <w:rsid w:val="003E362D"/>
    <w:rsid w:val="003E3819"/>
    <w:rsid w:val="003E3AAD"/>
    <w:rsid w:val="003E3D44"/>
    <w:rsid w:val="003E3DDA"/>
    <w:rsid w:val="003E4138"/>
    <w:rsid w:val="003E4372"/>
    <w:rsid w:val="003E474B"/>
    <w:rsid w:val="003E478B"/>
    <w:rsid w:val="003E4C14"/>
    <w:rsid w:val="003E4D9E"/>
    <w:rsid w:val="003E4F8E"/>
    <w:rsid w:val="003E5038"/>
    <w:rsid w:val="003E5689"/>
    <w:rsid w:val="003E5A4F"/>
    <w:rsid w:val="003E6773"/>
    <w:rsid w:val="003E6976"/>
    <w:rsid w:val="003E7870"/>
    <w:rsid w:val="003F00B8"/>
    <w:rsid w:val="003F08B8"/>
    <w:rsid w:val="003F0B05"/>
    <w:rsid w:val="003F0CA2"/>
    <w:rsid w:val="003F12ED"/>
    <w:rsid w:val="003F19BF"/>
    <w:rsid w:val="003F1BE0"/>
    <w:rsid w:val="003F1FCE"/>
    <w:rsid w:val="003F22A7"/>
    <w:rsid w:val="003F234B"/>
    <w:rsid w:val="003F2831"/>
    <w:rsid w:val="003F2A21"/>
    <w:rsid w:val="003F2EA8"/>
    <w:rsid w:val="003F3160"/>
    <w:rsid w:val="003F33DD"/>
    <w:rsid w:val="003F3623"/>
    <w:rsid w:val="003F3689"/>
    <w:rsid w:val="003F3941"/>
    <w:rsid w:val="003F434F"/>
    <w:rsid w:val="003F44E8"/>
    <w:rsid w:val="003F4520"/>
    <w:rsid w:val="003F4962"/>
    <w:rsid w:val="003F4CCF"/>
    <w:rsid w:val="003F51B9"/>
    <w:rsid w:val="003F53C2"/>
    <w:rsid w:val="003F56F3"/>
    <w:rsid w:val="003F5D5B"/>
    <w:rsid w:val="003F6AE5"/>
    <w:rsid w:val="003F6D7B"/>
    <w:rsid w:val="003F7813"/>
    <w:rsid w:val="003F7E4B"/>
    <w:rsid w:val="003F7FBD"/>
    <w:rsid w:val="004006B9"/>
    <w:rsid w:val="00400706"/>
    <w:rsid w:val="004007AB"/>
    <w:rsid w:val="0040093F"/>
    <w:rsid w:val="00400944"/>
    <w:rsid w:val="004009D6"/>
    <w:rsid w:val="00400A85"/>
    <w:rsid w:val="00400DA6"/>
    <w:rsid w:val="00401034"/>
    <w:rsid w:val="0040104D"/>
    <w:rsid w:val="004020E2"/>
    <w:rsid w:val="0040281A"/>
    <w:rsid w:val="00402855"/>
    <w:rsid w:val="0040298D"/>
    <w:rsid w:val="00402C8F"/>
    <w:rsid w:val="00403652"/>
    <w:rsid w:val="0040378B"/>
    <w:rsid w:val="00403936"/>
    <w:rsid w:val="00403ED0"/>
    <w:rsid w:val="00403FC2"/>
    <w:rsid w:val="004040C8"/>
    <w:rsid w:val="00404266"/>
    <w:rsid w:val="004043DF"/>
    <w:rsid w:val="00404FA2"/>
    <w:rsid w:val="004054A6"/>
    <w:rsid w:val="00405584"/>
    <w:rsid w:val="004056F0"/>
    <w:rsid w:val="004057B2"/>
    <w:rsid w:val="004058D2"/>
    <w:rsid w:val="004058D4"/>
    <w:rsid w:val="004059A3"/>
    <w:rsid w:val="00405B84"/>
    <w:rsid w:val="00405D1F"/>
    <w:rsid w:val="004061B2"/>
    <w:rsid w:val="00406FB6"/>
    <w:rsid w:val="00407202"/>
    <w:rsid w:val="00407208"/>
    <w:rsid w:val="0040743A"/>
    <w:rsid w:val="004079D9"/>
    <w:rsid w:val="00407DBF"/>
    <w:rsid w:val="00407E05"/>
    <w:rsid w:val="004105CE"/>
    <w:rsid w:val="00410ECE"/>
    <w:rsid w:val="004115FE"/>
    <w:rsid w:val="004116BA"/>
    <w:rsid w:val="0041181A"/>
    <w:rsid w:val="00411DD1"/>
    <w:rsid w:val="00412244"/>
    <w:rsid w:val="00412459"/>
    <w:rsid w:val="0041298B"/>
    <w:rsid w:val="00413062"/>
    <w:rsid w:val="004132C1"/>
    <w:rsid w:val="004132FA"/>
    <w:rsid w:val="00413674"/>
    <w:rsid w:val="00413CFF"/>
    <w:rsid w:val="00413F8D"/>
    <w:rsid w:val="00415179"/>
    <w:rsid w:val="00415D6F"/>
    <w:rsid w:val="00416340"/>
    <w:rsid w:val="0041639F"/>
    <w:rsid w:val="00416D75"/>
    <w:rsid w:val="00416EA1"/>
    <w:rsid w:val="00416F6D"/>
    <w:rsid w:val="004170D0"/>
    <w:rsid w:val="0041760F"/>
    <w:rsid w:val="0041773D"/>
    <w:rsid w:val="00417A86"/>
    <w:rsid w:val="00417BC1"/>
    <w:rsid w:val="00417ED8"/>
    <w:rsid w:val="00417F47"/>
    <w:rsid w:val="0042020A"/>
    <w:rsid w:val="00420B03"/>
    <w:rsid w:val="00421012"/>
    <w:rsid w:val="0042101D"/>
    <w:rsid w:val="0042105E"/>
    <w:rsid w:val="0042109A"/>
    <w:rsid w:val="0042205A"/>
    <w:rsid w:val="004224C6"/>
    <w:rsid w:val="004224D4"/>
    <w:rsid w:val="004224DE"/>
    <w:rsid w:val="00422BB7"/>
    <w:rsid w:val="00422D1E"/>
    <w:rsid w:val="00422D66"/>
    <w:rsid w:val="00422D6E"/>
    <w:rsid w:val="00422DB7"/>
    <w:rsid w:val="00423043"/>
    <w:rsid w:val="0042306E"/>
    <w:rsid w:val="004231C4"/>
    <w:rsid w:val="00423766"/>
    <w:rsid w:val="004238A3"/>
    <w:rsid w:val="00423B2C"/>
    <w:rsid w:val="00423CF9"/>
    <w:rsid w:val="004245E3"/>
    <w:rsid w:val="00424F61"/>
    <w:rsid w:val="00425007"/>
    <w:rsid w:val="004250DD"/>
    <w:rsid w:val="004255BC"/>
    <w:rsid w:val="0042573B"/>
    <w:rsid w:val="00425E8A"/>
    <w:rsid w:val="00425F69"/>
    <w:rsid w:val="004260D9"/>
    <w:rsid w:val="00426301"/>
    <w:rsid w:val="0042651D"/>
    <w:rsid w:val="00426B58"/>
    <w:rsid w:val="00426D31"/>
    <w:rsid w:val="00427133"/>
    <w:rsid w:val="004271C1"/>
    <w:rsid w:val="0042732D"/>
    <w:rsid w:val="004279A6"/>
    <w:rsid w:val="004304A4"/>
    <w:rsid w:val="004304C7"/>
    <w:rsid w:val="00430B02"/>
    <w:rsid w:val="00431594"/>
    <w:rsid w:val="00431883"/>
    <w:rsid w:val="004318C1"/>
    <w:rsid w:val="004318F8"/>
    <w:rsid w:val="00431934"/>
    <w:rsid w:val="00431A50"/>
    <w:rsid w:val="004326D3"/>
    <w:rsid w:val="004326EC"/>
    <w:rsid w:val="00432734"/>
    <w:rsid w:val="00432CBA"/>
    <w:rsid w:val="00433532"/>
    <w:rsid w:val="004336B5"/>
    <w:rsid w:val="00433B1A"/>
    <w:rsid w:val="00433DA5"/>
    <w:rsid w:val="00433E2C"/>
    <w:rsid w:val="00433EC8"/>
    <w:rsid w:val="00433FE7"/>
    <w:rsid w:val="0043401B"/>
    <w:rsid w:val="004340A1"/>
    <w:rsid w:val="004340FA"/>
    <w:rsid w:val="004345D8"/>
    <w:rsid w:val="0043479A"/>
    <w:rsid w:val="00434C37"/>
    <w:rsid w:val="00434C50"/>
    <w:rsid w:val="00434CF6"/>
    <w:rsid w:val="00434FBF"/>
    <w:rsid w:val="00435124"/>
    <w:rsid w:val="004352E8"/>
    <w:rsid w:val="0043597B"/>
    <w:rsid w:val="00435B66"/>
    <w:rsid w:val="00435F9D"/>
    <w:rsid w:val="00436795"/>
    <w:rsid w:val="004368C2"/>
    <w:rsid w:val="00437085"/>
    <w:rsid w:val="0043771D"/>
    <w:rsid w:val="004379F8"/>
    <w:rsid w:val="00437A71"/>
    <w:rsid w:val="00437AD1"/>
    <w:rsid w:val="00437D27"/>
    <w:rsid w:val="0044038E"/>
    <w:rsid w:val="004406E5"/>
    <w:rsid w:val="00440D51"/>
    <w:rsid w:val="00440F7E"/>
    <w:rsid w:val="004411C4"/>
    <w:rsid w:val="004413BE"/>
    <w:rsid w:val="00441508"/>
    <w:rsid w:val="00441DC3"/>
    <w:rsid w:val="00442299"/>
    <w:rsid w:val="00442780"/>
    <w:rsid w:val="0044304C"/>
    <w:rsid w:val="004434CB"/>
    <w:rsid w:val="004444E0"/>
    <w:rsid w:val="00444841"/>
    <w:rsid w:val="00445919"/>
    <w:rsid w:val="00445C4C"/>
    <w:rsid w:val="00445E3C"/>
    <w:rsid w:val="004464F0"/>
    <w:rsid w:val="00446658"/>
    <w:rsid w:val="0044678C"/>
    <w:rsid w:val="0044732A"/>
    <w:rsid w:val="004473B5"/>
    <w:rsid w:val="0044756C"/>
    <w:rsid w:val="00447C80"/>
    <w:rsid w:val="00450073"/>
    <w:rsid w:val="004501E6"/>
    <w:rsid w:val="00450241"/>
    <w:rsid w:val="00450410"/>
    <w:rsid w:val="00450705"/>
    <w:rsid w:val="00450799"/>
    <w:rsid w:val="00450A8E"/>
    <w:rsid w:val="00450B61"/>
    <w:rsid w:val="00450C2F"/>
    <w:rsid w:val="00450E74"/>
    <w:rsid w:val="0045128A"/>
    <w:rsid w:val="004513EA"/>
    <w:rsid w:val="004518C7"/>
    <w:rsid w:val="004519A2"/>
    <w:rsid w:val="00451F67"/>
    <w:rsid w:val="00451F6D"/>
    <w:rsid w:val="00452265"/>
    <w:rsid w:val="00452B46"/>
    <w:rsid w:val="00452CB9"/>
    <w:rsid w:val="00452DD5"/>
    <w:rsid w:val="004538A8"/>
    <w:rsid w:val="004539AA"/>
    <w:rsid w:val="00453B95"/>
    <w:rsid w:val="00453F65"/>
    <w:rsid w:val="004542E3"/>
    <w:rsid w:val="004543E7"/>
    <w:rsid w:val="004544DB"/>
    <w:rsid w:val="00454863"/>
    <w:rsid w:val="00454895"/>
    <w:rsid w:val="00454D94"/>
    <w:rsid w:val="004554A7"/>
    <w:rsid w:val="004565FD"/>
    <w:rsid w:val="00456728"/>
    <w:rsid w:val="00456BA5"/>
    <w:rsid w:val="0045726D"/>
    <w:rsid w:val="0045759E"/>
    <w:rsid w:val="004577A6"/>
    <w:rsid w:val="004578B9"/>
    <w:rsid w:val="00457D9E"/>
    <w:rsid w:val="00457EAE"/>
    <w:rsid w:val="00460861"/>
    <w:rsid w:val="00460BEF"/>
    <w:rsid w:val="004613C6"/>
    <w:rsid w:val="00461BA2"/>
    <w:rsid w:val="00461C93"/>
    <w:rsid w:val="004625D0"/>
    <w:rsid w:val="00462D5C"/>
    <w:rsid w:val="004635B6"/>
    <w:rsid w:val="004639FF"/>
    <w:rsid w:val="0046403D"/>
    <w:rsid w:val="004648D1"/>
    <w:rsid w:val="00464B53"/>
    <w:rsid w:val="00465073"/>
    <w:rsid w:val="004656A1"/>
    <w:rsid w:val="00465E81"/>
    <w:rsid w:val="00465FBC"/>
    <w:rsid w:val="0046678B"/>
    <w:rsid w:val="00466CCA"/>
    <w:rsid w:val="00466F0E"/>
    <w:rsid w:val="004672FC"/>
    <w:rsid w:val="004673FD"/>
    <w:rsid w:val="0046784A"/>
    <w:rsid w:val="00467985"/>
    <w:rsid w:val="00470183"/>
    <w:rsid w:val="00470225"/>
    <w:rsid w:val="00470B1A"/>
    <w:rsid w:val="00470C81"/>
    <w:rsid w:val="00470E83"/>
    <w:rsid w:val="0047144E"/>
    <w:rsid w:val="00471954"/>
    <w:rsid w:val="00471A49"/>
    <w:rsid w:val="00471AF6"/>
    <w:rsid w:val="00471DAD"/>
    <w:rsid w:val="00471E9D"/>
    <w:rsid w:val="00471F2A"/>
    <w:rsid w:val="00472715"/>
    <w:rsid w:val="004729E8"/>
    <w:rsid w:val="00472D9D"/>
    <w:rsid w:val="0047350F"/>
    <w:rsid w:val="00473843"/>
    <w:rsid w:val="00473B64"/>
    <w:rsid w:val="00473C57"/>
    <w:rsid w:val="00473F2B"/>
    <w:rsid w:val="004742F6"/>
    <w:rsid w:val="004745BF"/>
    <w:rsid w:val="00474CAA"/>
    <w:rsid w:val="00474FC5"/>
    <w:rsid w:val="00475199"/>
    <w:rsid w:val="0047529E"/>
    <w:rsid w:val="0047530A"/>
    <w:rsid w:val="00475356"/>
    <w:rsid w:val="00475A34"/>
    <w:rsid w:val="00475C77"/>
    <w:rsid w:val="004761A2"/>
    <w:rsid w:val="00476286"/>
    <w:rsid w:val="0047628B"/>
    <w:rsid w:val="0047693B"/>
    <w:rsid w:val="00476C9D"/>
    <w:rsid w:val="00476CD8"/>
    <w:rsid w:val="0047726E"/>
    <w:rsid w:val="00477AFF"/>
    <w:rsid w:val="00477D8B"/>
    <w:rsid w:val="004800A1"/>
    <w:rsid w:val="004802F0"/>
    <w:rsid w:val="0048041E"/>
    <w:rsid w:val="004808F0"/>
    <w:rsid w:val="0048092A"/>
    <w:rsid w:val="0048133F"/>
    <w:rsid w:val="004819CD"/>
    <w:rsid w:val="00481C9F"/>
    <w:rsid w:val="00481D53"/>
    <w:rsid w:val="00481E8C"/>
    <w:rsid w:val="00481F3A"/>
    <w:rsid w:val="0048209F"/>
    <w:rsid w:val="00482D85"/>
    <w:rsid w:val="004831AB"/>
    <w:rsid w:val="00483236"/>
    <w:rsid w:val="0048328F"/>
    <w:rsid w:val="004833E8"/>
    <w:rsid w:val="004841BA"/>
    <w:rsid w:val="00485432"/>
    <w:rsid w:val="00485848"/>
    <w:rsid w:val="00485A2A"/>
    <w:rsid w:val="00485F51"/>
    <w:rsid w:val="00486063"/>
    <w:rsid w:val="004867CA"/>
    <w:rsid w:val="00487628"/>
    <w:rsid w:val="004877AB"/>
    <w:rsid w:val="00487970"/>
    <w:rsid w:val="00487AEB"/>
    <w:rsid w:val="00487D80"/>
    <w:rsid w:val="00487EF1"/>
    <w:rsid w:val="004910CE"/>
    <w:rsid w:val="00491555"/>
    <w:rsid w:val="004924E2"/>
    <w:rsid w:val="00492712"/>
    <w:rsid w:val="00492B4D"/>
    <w:rsid w:val="00492C9F"/>
    <w:rsid w:val="00492CF5"/>
    <w:rsid w:val="00493309"/>
    <w:rsid w:val="0049354A"/>
    <w:rsid w:val="0049355B"/>
    <w:rsid w:val="00494CB3"/>
    <w:rsid w:val="00494EAE"/>
    <w:rsid w:val="00495295"/>
    <w:rsid w:val="004952D8"/>
    <w:rsid w:val="004956F7"/>
    <w:rsid w:val="00495A35"/>
    <w:rsid w:val="00495D41"/>
    <w:rsid w:val="004961BD"/>
    <w:rsid w:val="004961EC"/>
    <w:rsid w:val="00496A69"/>
    <w:rsid w:val="004978AE"/>
    <w:rsid w:val="004978D2"/>
    <w:rsid w:val="00497BD9"/>
    <w:rsid w:val="004A0735"/>
    <w:rsid w:val="004A074F"/>
    <w:rsid w:val="004A1066"/>
    <w:rsid w:val="004A114D"/>
    <w:rsid w:val="004A15CA"/>
    <w:rsid w:val="004A1CD2"/>
    <w:rsid w:val="004A1D50"/>
    <w:rsid w:val="004A1E9A"/>
    <w:rsid w:val="004A2283"/>
    <w:rsid w:val="004A25E9"/>
    <w:rsid w:val="004A2749"/>
    <w:rsid w:val="004A2B15"/>
    <w:rsid w:val="004A2D8B"/>
    <w:rsid w:val="004A2EC4"/>
    <w:rsid w:val="004A2FA0"/>
    <w:rsid w:val="004A3934"/>
    <w:rsid w:val="004A4973"/>
    <w:rsid w:val="004A4A34"/>
    <w:rsid w:val="004A4DF8"/>
    <w:rsid w:val="004A504D"/>
    <w:rsid w:val="004A5AE3"/>
    <w:rsid w:val="004A5EAA"/>
    <w:rsid w:val="004A604D"/>
    <w:rsid w:val="004A60A9"/>
    <w:rsid w:val="004A6415"/>
    <w:rsid w:val="004A66A5"/>
    <w:rsid w:val="004A6F6F"/>
    <w:rsid w:val="004A6F72"/>
    <w:rsid w:val="004A75B1"/>
    <w:rsid w:val="004B0A6F"/>
    <w:rsid w:val="004B0BAB"/>
    <w:rsid w:val="004B0C55"/>
    <w:rsid w:val="004B1101"/>
    <w:rsid w:val="004B190A"/>
    <w:rsid w:val="004B2061"/>
    <w:rsid w:val="004B20FD"/>
    <w:rsid w:val="004B2303"/>
    <w:rsid w:val="004B3066"/>
    <w:rsid w:val="004B306C"/>
    <w:rsid w:val="004B3267"/>
    <w:rsid w:val="004B33F3"/>
    <w:rsid w:val="004B36B0"/>
    <w:rsid w:val="004B3752"/>
    <w:rsid w:val="004B4011"/>
    <w:rsid w:val="004B430E"/>
    <w:rsid w:val="004B4B6A"/>
    <w:rsid w:val="004B4E5A"/>
    <w:rsid w:val="004B50EF"/>
    <w:rsid w:val="004B56A4"/>
    <w:rsid w:val="004B579A"/>
    <w:rsid w:val="004B57C2"/>
    <w:rsid w:val="004B5A8D"/>
    <w:rsid w:val="004B5F60"/>
    <w:rsid w:val="004B637B"/>
    <w:rsid w:val="004B6893"/>
    <w:rsid w:val="004B6BCD"/>
    <w:rsid w:val="004B6D3C"/>
    <w:rsid w:val="004B7125"/>
    <w:rsid w:val="004B72D2"/>
    <w:rsid w:val="004B794B"/>
    <w:rsid w:val="004B79EB"/>
    <w:rsid w:val="004B7AB1"/>
    <w:rsid w:val="004C0081"/>
    <w:rsid w:val="004C08A0"/>
    <w:rsid w:val="004C0A59"/>
    <w:rsid w:val="004C0A65"/>
    <w:rsid w:val="004C1231"/>
    <w:rsid w:val="004C185F"/>
    <w:rsid w:val="004C19A6"/>
    <w:rsid w:val="004C1C08"/>
    <w:rsid w:val="004C2DF0"/>
    <w:rsid w:val="004C33F3"/>
    <w:rsid w:val="004C3BB5"/>
    <w:rsid w:val="004C427C"/>
    <w:rsid w:val="004C4F3A"/>
    <w:rsid w:val="004C4F95"/>
    <w:rsid w:val="004C5276"/>
    <w:rsid w:val="004C5313"/>
    <w:rsid w:val="004C5420"/>
    <w:rsid w:val="004C5C4B"/>
    <w:rsid w:val="004C5CBF"/>
    <w:rsid w:val="004C64F4"/>
    <w:rsid w:val="004C656D"/>
    <w:rsid w:val="004C6775"/>
    <w:rsid w:val="004C6FC8"/>
    <w:rsid w:val="004C702E"/>
    <w:rsid w:val="004C73C1"/>
    <w:rsid w:val="004C750D"/>
    <w:rsid w:val="004C7823"/>
    <w:rsid w:val="004C7A09"/>
    <w:rsid w:val="004C7B4A"/>
    <w:rsid w:val="004C7E72"/>
    <w:rsid w:val="004D0B3E"/>
    <w:rsid w:val="004D0F47"/>
    <w:rsid w:val="004D101D"/>
    <w:rsid w:val="004D15E3"/>
    <w:rsid w:val="004D1814"/>
    <w:rsid w:val="004D1F28"/>
    <w:rsid w:val="004D2190"/>
    <w:rsid w:val="004D2409"/>
    <w:rsid w:val="004D2E4B"/>
    <w:rsid w:val="004D31EC"/>
    <w:rsid w:val="004D3214"/>
    <w:rsid w:val="004D3780"/>
    <w:rsid w:val="004D380F"/>
    <w:rsid w:val="004D38B3"/>
    <w:rsid w:val="004D3B99"/>
    <w:rsid w:val="004D41AA"/>
    <w:rsid w:val="004D45D0"/>
    <w:rsid w:val="004D46B6"/>
    <w:rsid w:val="004D4AD1"/>
    <w:rsid w:val="004D4CAD"/>
    <w:rsid w:val="004D4EC0"/>
    <w:rsid w:val="004D4F7F"/>
    <w:rsid w:val="004D4FB0"/>
    <w:rsid w:val="004D50C7"/>
    <w:rsid w:val="004D55C6"/>
    <w:rsid w:val="004D6081"/>
    <w:rsid w:val="004D6190"/>
    <w:rsid w:val="004D68DE"/>
    <w:rsid w:val="004D6DCA"/>
    <w:rsid w:val="004D6EB2"/>
    <w:rsid w:val="004D7181"/>
    <w:rsid w:val="004D7B5F"/>
    <w:rsid w:val="004E08AE"/>
    <w:rsid w:val="004E0912"/>
    <w:rsid w:val="004E09DC"/>
    <w:rsid w:val="004E1264"/>
    <w:rsid w:val="004E131D"/>
    <w:rsid w:val="004E13A7"/>
    <w:rsid w:val="004E14A8"/>
    <w:rsid w:val="004E193B"/>
    <w:rsid w:val="004E1AF2"/>
    <w:rsid w:val="004E1EC9"/>
    <w:rsid w:val="004E2643"/>
    <w:rsid w:val="004E2F44"/>
    <w:rsid w:val="004E30DC"/>
    <w:rsid w:val="004E319C"/>
    <w:rsid w:val="004E4474"/>
    <w:rsid w:val="004E464B"/>
    <w:rsid w:val="004E4655"/>
    <w:rsid w:val="004E48A9"/>
    <w:rsid w:val="004E4A60"/>
    <w:rsid w:val="004E4E90"/>
    <w:rsid w:val="004E4FC1"/>
    <w:rsid w:val="004E5159"/>
    <w:rsid w:val="004E53FA"/>
    <w:rsid w:val="004E541D"/>
    <w:rsid w:val="004E5598"/>
    <w:rsid w:val="004E588F"/>
    <w:rsid w:val="004E59D9"/>
    <w:rsid w:val="004E5B28"/>
    <w:rsid w:val="004E5B40"/>
    <w:rsid w:val="004E5ECC"/>
    <w:rsid w:val="004E6332"/>
    <w:rsid w:val="004E6827"/>
    <w:rsid w:val="004E741D"/>
    <w:rsid w:val="004F04C5"/>
    <w:rsid w:val="004F065D"/>
    <w:rsid w:val="004F07A7"/>
    <w:rsid w:val="004F08EB"/>
    <w:rsid w:val="004F0F6E"/>
    <w:rsid w:val="004F12C6"/>
    <w:rsid w:val="004F1317"/>
    <w:rsid w:val="004F17AB"/>
    <w:rsid w:val="004F19DC"/>
    <w:rsid w:val="004F234B"/>
    <w:rsid w:val="004F2622"/>
    <w:rsid w:val="004F26CA"/>
    <w:rsid w:val="004F2A5F"/>
    <w:rsid w:val="004F2B49"/>
    <w:rsid w:val="004F2C35"/>
    <w:rsid w:val="004F2D13"/>
    <w:rsid w:val="004F3328"/>
    <w:rsid w:val="004F35F5"/>
    <w:rsid w:val="004F370E"/>
    <w:rsid w:val="004F4243"/>
    <w:rsid w:val="004F43AE"/>
    <w:rsid w:val="004F4896"/>
    <w:rsid w:val="004F48F4"/>
    <w:rsid w:val="004F4909"/>
    <w:rsid w:val="004F4A48"/>
    <w:rsid w:val="004F4C61"/>
    <w:rsid w:val="004F519F"/>
    <w:rsid w:val="004F54FB"/>
    <w:rsid w:val="004F5779"/>
    <w:rsid w:val="004F580D"/>
    <w:rsid w:val="004F5D36"/>
    <w:rsid w:val="004F605B"/>
    <w:rsid w:val="004F6221"/>
    <w:rsid w:val="004F63AB"/>
    <w:rsid w:val="004F66CA"/>
    <w:rsid w:val="004F6A47"/>
    <w:rsid w:val="004F6D23"/>
    <w:rsid w:val="004F749D"/>
    <w:rsid w:val="004F74FC"/>
    <w:rsid w:val="004F7935"/>
    <w:rsid w:val="004F7ADE"/>
    <w:rsid w:val="004F7B6B"/>
    <w:rsid w:val="00500203"/>
    <w:rsid w:val="005002C5"/>
    <w:rsid w:val="005006C4"/>
    <w:rsid w:val="005006D8"/>
    <w:rsid w:val="00500810"/>
    <w:rsid w:val="00500C2C"/>
    <w:rsid w:val="00500CB8"/>
    <w:rsid w:val="0050123D"/>
    <w:rsid w:val="005018C3"/>
    <w:rsid w:val="005021B1"/>
    <w:rsid w:val="00502B36"/>
    <w:rsid w:val="00502F0C"/>
    <w:rsid w:val="00502F80"/>
    <w:rsid w:val="00503110"/>
    <w:rsid w:val="00503B63"/>
    <w:rsid w:val="0050488C"/>
    <w:rsid w:val="0050497B"/>
    <w:rsid w:val="00504A60"/>
    <w:rsid w:val="00504C80"/>
    <w:rsid w:val="00504DC4"/>
    <w:rsid w:val="005056AA"/>
    <w:rsid w:val="00505B1A"/>
    <w:rsid w:val="00505BC5"/>
    <w:rsid w:val="00505CE4"/>
    <w:rsid w:val="00510633"/>
    <w:rsid w:val="00510AE4"/>
    <w:rsid w:val="00511114"/>
    <w:rsid w:val="00511F9B"/>
    <w:rsid w:val="005129D6"/>
    <w:rsid w:val="00513236"/>
    <w:rsid w:val="0051323E"/>
    <w:rsid w:val="00513843"/>
    <w:rsid w:val="00513961"/>
    <w:rsid w:val="00513C3E"/>
    <w:rsid w:val="00513D64"/>
    <w:rsid w:val="00514E1C"/>
    <w:rsid w:val="00515398"/>
    <w:rsid w:val="005159EC"/>
    <w:rsid w:val="00515B2C"/>
    <w:rsid w:val="00515B36"/>
    <w:rsid w:val="00515E30"/>
    <w:rsid w:val="0051612E"/>
    <w:rsid w:val="0051616E"/>
    <w:rsid w:val="00516471"/>
    <w:rsid w:val="005165FF"/>
    <w:rsid w:val="00516656"/>
    <w:rsid w:val="005173B7"/>
    <w:rsid w:val="00517531"/>
    <w:rsid w:val="00517D3C"/>
    <w:rsid w:val="005204F3"/>
    <w:rsid w:val="005204FC"/>
    <w:rsid w:val="00520805"/>
    <w:rsid w:val="00521DEC"/>
    <w:rsid w:val="005224B7"/>
    <w:rsid w:val="005227FB"/>
    <w:rsid w:val="00522A1D"/>
    <w:rsid w:val="005230A8"/>
    <w:rsid w:val="00523222"/>
    <w:rsid w:val="005232B4"/>
    <w:rsid w:val="005239A8"/>
    <w:rsid w:val="005243F7"/>
    <w:rsid w:val="00524763"/>
    <w:rsid w:val="00524893"/>
    <w:rsid w:val="00524B07"/>
    <w:rsid w:val="00524B3D"/>
    <w:rsid w:val="00524CAD"/>
    <w:rsid w:val="00524E13"/>
    <w:rsid w:val="00524FE9"/>
    <w:rsid w:val="005254EB"/>
    <w:rsid w:val="00527362"/>
    <w:rsid w:val="0052738B"/>
    <w:rsid w:val="0052763F"/>
    <w:rsid w:val="00527B2D"/>
    <w:rsid w:val="00527E1C"/>
    <w:rsid w:val="00530135"/>
    <w:rsid w:val="0053015C"/>
    <w:rsid w:val="00530591"/>
    <w:rsid w:val="0053079B"/>
    <w:rsid w:val="005308E9"/>
    <w:rsid w:val="00531589"/>
    <w:rsid w:val="00531A34"/>
    <w:rsid w:val="00531AA2"/>
    <w:rsid w:val="00531B9A"/>
    <w:rsid w:val="00532004"/>
    <w:rsid w:val="005326FB"/>
    <w:rsid w:val="00532C22"/>
    <w:rsid w:val="00532E5B"/>
    <w:rsid w:val="005330F4"/>
    <w:rsid w:val="0053371C"/>
    <w:rsid w:val="005338F1"/>
    <w:rsid w:val="00533C29"/>
    <w:rsid w:val="00533FAE"/>
    <w:rsid w:val="005340B9"/>
    <w:rsid w:val="00534C6B"/>
    <w:rsid w:val="00535828"/>
    <w:rsid w:val="0053589C"/>
    <w:rsid w:val="00535E11"/>
    <w:rsid w:val="005366DF"/>
    <w:rsid w:val="00537559"/>
    <w:rsid w:val="005376A4"/>
    <w:rsid w:val="005408E2"/>
    <w:rsid w:val="00540B6C"/>
    <w:rsid w:val="00541B96"/>
    <w:rsid w:val="00541EB4"/>
    <w:rsid w:val="00542029"/>
    <w:rsid w:val="005421C8"/>
    <w:rsid w:val="0054221F"/>
    <w:rsid w:val="00542986"/>
    <w:rsid w:val="0054331C"/>
    <w:rsid w:val="00543980"/>
    <w:rsid w:val="005439D1"/>
    <w:rsid w:val="00543F8F"/>
    <w:rsid w:val="0054421A"/>
    <w:rsid w:val="005445A4"/>
    <w:rsid w:val="0054489D"/>
    <w:rsid w:val="0054492A"/>
    <w:rsid w:val="00544B11"/>
    <w:rsid w:val="00544CF7"/>
    <w:rsid w:val="00545E0C"/>
    <w:rsid w:val="00545ED9"/>
    <w:rsid w:val="00545F09"/>
    <w:rsid w:val="00546644"/>
    <w:rsid w:val="0054754A"/>
    <w:rsid w:val="005478F1"/>
    <w:rsid w:val="00547910"/>
    <w:rsid w:val="00547DDE"/>
    <w:rsid w:val="00550010"/>
    <w:rsid w:val="00550256"/>
    <w:rsid w:val="00550D1C"/>
    <w:rsid w:val="00550DC1"/>
    <w:rsid w:val="00550E82"/>
    <w:rsid w:val="00550FA5"/>
    <w:rsid w:val="005510C2"/>
    <w:rsid w:val="00551D59"/>
    <w:rsid w:val="0055277C"/>
    <w:rsid w:val="00552BAC"/>
    <w:rsid w:val="00552D29"/>
    <w:rsid w:val="005538B5"/>
    <w:rsid w:val="00553971"/>
    <w:rsid w:val="00553B35"/>
    <w:rsid w:val="0055455B"/>
    <w:rsid w:val="00554958"/>
    <w:rsid w:val="00554E58"/>
    <w:rsid w:val="00556202"/>
    <w:rsid w:val="00556A0F"/>
    <w:rsid w:val="00556A2E"/>
    <w:rsid w:val="00556B52"/>
    <w:rsid w:val="005570C1"/>
    <w:rsid w:val="00557504"/>
    <w:rsid w:val="0055751D"/>
    <w:rsid w:val="0055773F"/>
    <w:rsid w:val="00560D0E"/>
    <w:rsid w:val="00561F48"/>
    <w:rsid w:val="00561FB8"/>
    <w:rsid w:val="00562617"/>
    <w:rsid w:val="00562786"/>
    <w:rsid w:val="00562F9A"/>
    <w:rsid w:val="00563461"/>
    <w:rsid w:val="005638DF"/>
    <w:rsid w:val="005639FA"/>
    <w:rsid w:val="00563BF0"/>
    <w:rsid w:val="005640B2"/>
    <w:rsid w:val="0056469D"/>
    <w:rsid w:val="0056480C"/>
    <w:rsid w:val="005650C4"/>
    <w:rsid w:val="00565285"/>
    <w:rsid w:val="005664D2"/>
    <w:rsid w:val="0056660C"/>
    <w:rsid w:val="00567183"/>
    <w:rsid w:val="00567A5B"/>
    <w:rsid w:val="00567B2D"/>
    <w:rsid w:val="00570147"/>
    <w:rsid w:val="00570A25"/>
    <w:rsid w:val="0057143A"/>
    <w:rsid w:val="0057174C"/>
    <w:rsid w:val="0057180E"/>
    <w:rsid w:val="00571CE0"/>
    <w:rsid w:val="00572559"/>
    <w:rsid w:val="00572EF0"/>
    <w:rsid w:val="0057301D"/>
    <w:rsid w:val="0057348D"/>
    <w:rsid w:val="005739DD"/>
    <w:rsid w:val="00574915"/>
    <w:rsid w:val="00574CAE"/>
    <w:rsid w:val="0057535D"/>
    <w:rsid w:val="00575447"/>
    <w:rsid w:val="00575628"/>
    <w:rsid w:val="00575979"/>
    <w:rsid w:val="00575A4B"/>
    <w:rsid w:val="00575BB0"/>
    <w:rsid w:val="00575E33"/>
    <w:rsid w:val="00575FC8"/>
    <w:rsid w:val="005762B4"/>
    <w:rsid w:val="0057693E"/>
    <w:rsid w:val="00576C7C"/>
    <w:rsid w:val="005772A6"/>
    <w:rsid w:val="00577393"/>
    <w:rsid w:val="0057762E"/>
    <w:rsid w:val="00577799"/>
    <w:rsid w:val="00577A4F"/>
    <w:rsid w:val="00577C26"/>
    <w:rsid w:val="0058002C"/>
    <w:rsid w:val="00580188"/>
    <w:rsid w:val="00580337"/>
    <w:rsid w:val="0058074F"/>
    <w:rsid w:val="00580802"/>
    <w:rsid w:val="00580E93"/>
    <w:rsid w:val="005817AD"/>
    <w:rsid w:val="005819DC"/>
    <w:rsid w:val="00581E4C"/>
    <w:rsid w:val="005821EB"/>
    <w:rsid w:val="0058226D"/>
    <w:rsid w:val="0058227E"/>
    <w:rsid w:val="00582E06"/>
    <w:rsid w:val="005839FE"/>
    <w:rsid w:val="00583A44"/>
    <w:rsid w:val="00583A4D"/>
    <w:rsid w:val="00583B65"/>
    <w:rsid w:val="005847E5"/>
    <w:rsid w:val="005849B1"/>
    <w:rsid w:val="00585330"/>
    <w:rsid w:val="00585626"/>
    <w:rsid w:val="005856FF"/>
    <w:rsid w:val="00585BD1"/>
    <w:rsid w:val="00585BE3"/>
    <w:rsid w:val="0058610C"/>
    <w:rsid w:val="005866FA"/>
    <w:rsid w:val="005869F6"/>
    <w:rsid w:val="00587534"/>
    <w:rsid w:val="00587587"/>
    <w:rsid w:val="00587F9A"/>
    <w:rsid w:val="00590274"/>
    <w:rsid w:val="00590778"/>
    <w:rsid w:val="005907FF"/>
    <w:rsid w:val="00590990"/>
    <w:rsid w:val="00590EB5"/>
    <w:rsid w:val="00590ED1"/>
    <w:rsid w:val="005910E7"/>
    <w:rsid w:val="00591859"/>
    <w:rsid w:val="005918C1"/>
    <w:rsid w:val="00591C12"/>
    <w:rsid w:val="0059204B"/>
    <w:rsid w:val="0059242C"/>
    <w:rsid w:val="00592EAC"/>
    <w:rsid w:val="00593511"/>
    <w:rsid w:val="00593710"/>
    <w:rsid w:val="005937CE"/>
    <w:rsid w:val="00593A25"/>
    <w:rsid w:val="00593FD7"/>
    <w:rsid w:val="00594184"/>
    <w:rsid w:val="00594349"/>
    <w:rsid w:val="0059446A"/>
    <w:rsid w:val="00594650"/>
    <w:rsid w:val="00594BE2"/>
    <w:rsid w:val="00594FC4"/>
    <w:rsid w:val="00595506"/>
    <w:rsid w:val="0059564F"/>
    <w:rsid w:val="0059576F"/>
    <w:rsid w:val="00595B89"/>
    <w:rsid w:val="00595F29"/>
    <w:rsid w:val="0059648C"/>
    <w:rsid w:val="005965C2"/>
    <w:rsid w:val="005966CB"/>
    <w:rsid w:val="005968DB"/>
    <w:rsid w:val="00596ADB"/>
    <w:rsid w:val="00597206"/>
    <w:rsid w:val="00597439"/>
    <w:rsid w:val="00597490"/>
    <w:rsid w:val="00597691"/>
    <w:rsid w:val="00597779"/>
    <w:rsid w:val="005A08EF"/>
    <w:rsid w:val="005A0DDA"/>
    <w:rsid w:val="005A0F52"/>
    <w:rsid w:val="005A126A"/>
    <w:rsid w:val="005A15EF"/>
    <w:rsid w:val="005A1A75"/>
    <w:rsid w:val="005A1C88"/>
    <w:rsid w:val="005A1CC8"/>
    <w:rsid w:val="005A1DDA"/>
    <w:rsid w:val="005A22E7"/>
    <w:rsid w:val="005A28D8"/>
    <w:rsid w:val="005A2B9A"/>
    <w:rsid w:val="005A304C"/>
    <w:rsid w:val="005A3099"/>
    <w:rsid w:val="005A3150"/>
    <w:rsid w:val="005A33E7"/>
    <w:rsid w:val="005A4C48"/>
    <w:rsid w:val="005A4D35"/>
    <w:rsid w:val="005A4F23"/>
    <w:rsid w:val="005A5173"/>
    <w:rsid w:val="005A531A"/>
    <w:rsid w:val="005A53A8"/>
    <w:rsid w:val="005A5434"/>
    <w:rsid w:val="005A6338"/>
    <w:rsid w:val="005A666E"/>
    <w:rsid w:val="005A6AB8"/>
    <w:rsid w:val="005A6B2C"/>
    <w:rsid w:val="005A6E67"/>
    <w:rsid w:val="005A6F8B"/>
    <w:rsid w:val="005A7024"/>
    <w:rsid w:val="005A7617"/>
    <w:rsid w:val="005A77DE"/>
    <w:rsid w:val="005A79DA"/>
    <w:rsid w:val="005B0061"/>
    <w:rsid w:val="005B0A6F"/>
    <w:rsid w:val="005B0B70"/>
    <w:rsid w:val="005B0BDF"/>
    <w:rsid w:val="005B1273"/>
    <w:rsid w:val="005B16B3"/>
    <w:rsid w:val="005B1775"/>
    <w:rsid w:val="005B1F5C"/>
    <w:rsid w:val="005B2326"/>
    <w:rsid w:val="005B24A7"/>
    <w:rsid w:val="005B2CDA"/>
    <w:rsid w:val="005B2EB8"/>
    <w:rsid w:val="005B31DC"/>
    <w:rsid w:val="005B402F"/>
    <w:rsid w:val="005B41F5"/>
    <w:rsid w:val="005B44E9"/>
    <w:rsid w:val="005B4B7B"/>
    <w:rsid w:val="005B4CEB"/>
    <w:rsid w:val="005B4E58"/>
    <w:rsid w:val="005B5267"/>
    <w:rsid w:val="005B539B"/>
    <w:rsid w:val="005B5AF3"/>
    <w:rsid w:val="005B5F01"/>
    <w:rsid w:val="005B62E4"/>
    <w:rsid w:val="005B6BA2"/>
    <w:rsid w:val="005B79E3"/>
    <w:rsid w:val="005B7C43"/>
    <w:rsid w:val="005B7D4B"/>
    <w:rsid w:val="005B7DAD"/>
    <w:rsid w:val="005C010F"/>
    <w:rsid w:val="005C071D"/>
    <w:rsid w:val="005C07DD"/>
    <w:rsid w:val="005C0918"/>
    <w:rsid w:val="005C11C4"/>
    <w:rsid w:val="005C21F0"/>
    <w:rsid w:val="005C2514"/>
    <w:rsid w:val="005C275E"/>
    <w:rsid w:val="005C3368"/>
    <w:rsid w:val="005C39D4"/>
    <w:rsid w:val="005C3A0D"/>
    <w:rsid w:val="005C3DC6"/>
    <w:rsid w:val="005C4572"/>
    <w:rsid w:val="005C4A65"/>
    <w:rsid w:val="005C4BD4"/>
    <w:rsid w:val="005C543E"/>
    <w:rsid w:val="005C55B7"/>
    <w:rsid w:val="005C5629"/>
    <w:rsid w:val="005C62CB"/>
    <w:rsid w:val="005C6E95"/>
    <w:rsid w:val="005C79FE"/>
    <w:rsid w:val="005C7A8F"/>
    <w:rsid w:val="005C7E00"/>
    <w:rsid w:val="005D0129"/>
    <w:rsid w:val="005D05A3"/>
    <w:rsid w:val="005D0CD4"/>
    <w:rsid w:val="005D0E6E"/>
    <w:rsid w:val="005D0F4A"/>
    <w:rsid w:val="005D142F"/>
    <w:rsid w:val="005D1454"/>
    <w:rsid w:val="005D1539"/>
    <w:rsid w:val="005D167C"/>
    <w:rsid w:val="005D1834"/>
    <w:rsid w:val="005D195C"/>
    <w:rsid w:val="005D2540"/>
    <w:rsid w:val="005D301B"/>
    <w:rsid w:val="005D3E55"/>
    <w:rsid w:val="005D3E9A"/>
    <w:rsid w:val="005D449B"/>
    <w:rsid w:val="005D4715"/>
    <w:rsid w:val="005D4BED"/>
    <w:rsid w:val="005D5615"/>
    <w:rsid w:val="005D5831"/>
    <w:rsid w:val="005D637A"/>
    <w:rsid w:val="005D76D6"/>
    <w:rsid w:val="005D792D"/>
    <w:rsid w:val="005E04F6"/>
    <w:rsid w:val="005E0883"/>
    <w:rsid w:val="005E136C"/>
    <w:rsid w:val="005E154B"/>
    <w:rsid w:val="005E1B4D"/>
    <w:rsid w:val="005E1D78"/>
    <w:rsid w:val="005E2410"/>
    <w:rsid w:val="005E2B99"/>
    <w:rsid w:val="005E2D29"/>
    <w:rsid w:val="005E30D5"/>
    <w:rsid w:val="005E321C"/>
    <w:rsid w:val="005E3224"/>
    <w:rsid w:val="005E3826"/>
    <w:rsid w:val="005E3BB2"/>
    <w:rsid w:val="005E3D67"/>
    <w:rsid w:val="005E4077"/>
    <w:rsid w:val="005E4293"/>
    <w:rsid w:val="005E431E"/>
    <w:rsid w:val="005E4C3E"/>
    <w:rsid w:val="005E53F0"/>
    <w:rsid w:val="005E54F0"/>
    <w:rsid w:val="005E56A7"/>
    <w:rsid w:val="005E5AD2"/>
    <w:rsid w:val="005E5C09"/>
    <w:rsid w:val="005E61FD"/>
    <w:rsid w:val="005E64DE"/>
    <w:rsid w:val="005E652A"/>
    <w:rsid w:val="005E780B"/>
    <w:rsid w:val="005E7C26"/>
    <w:rsid w:val="005F07A6"/>
    <w:rsid w:val="005F0852"/>
    <w:rsid w:val="005F0C70"/>
    <w:rsid w:val="005F1760"/>
    <w:rsid w:val="005F20E7"/>
    <w:rsid w:val="005F22A7"/>
    <w:rsid w:val="005F2619"/>
    <w:rsid w:val="005F2B46"/>
    <w:rsid w:val="005F2CD7"/>
    <w:rsid w:val="005F2D45"/>
    <w:rsid w:val="005F2F45"/>
    <w:rsid w:val="005F349D"/>
    <w:rsid w:val="005F36AA"/>
    <w:rsid w:val="005F3C72"/>
    <w:rsid w:val="005F42CD"/>
    <w:rsid w:val="005F459E"/>
    <w:rsid w:val="005F464E"/>
    <w:rsid w:val="005F4C61"/>
    <w:rsid w:val="005F57A3"/>
    <w:rsid w:val="005F57CA"/>
    <w:rsid w:val="005F5A45"/>
    <w:rsid w:val="005F5A87"/>
    <w:rsid w:val="005F5D46"/>
    <w:rsid w:val="005F5F04"/>
    <w:rsid w:val="005F61F8"/>
    <w:rsid w:val="005F6534"/>
    <w:rsid w:val="005F6985"/>
    <w:rsid w:val="005F6C21"/>
    <w:rsid w:val="005F713F"/>
    <w:rsid w:val="005F7227"/>
    <w:rsid w:val="005F726C"/>
    <w:rsid w:val="005F7817"/>
    <w:rsid w:val="005F793C"/>
    <w:rsid w:val="005F7C55"/>
    <w:rsid w:val="005F7D93"/>
    <w:rsid w:val="005F7FAD"/>
    <w:rsid w:val="005F7FEF"/>
    <w:rsid w:val="006000BA"/>
    <w:rsid w:val="006001D1"/>
    <w:rsid w:val="00600FA5"/>
    <w:rsid w:val="0060121F"/>
    <w:rsid w:val="006016A1"/>
    <w:rsid w:val="00601962"/>
    <w:rsid w:val="00602965"/>
    <w:rsid w:val="00602BC9"/>
    <w:rsid w:val="0060312B"/>
    <w:rsid w:val="006036A6"/>
    <w:rsid w:val="006036A8"/>
    <w:rsid w:val="006038DD"/>
    <w:rsid w:val="00603E85"/>
    <w:rsid w:val="006044F7"/>
    <w:rsid w:val="00604ED1"/>
    <w:rsid w:val="006050E7"/>
    <w:rsid w:val="00605C8F"/>
    <w:rsid w:val="0060659E"/>
    <w:rsid w:val="00606633"/>
    <w:rsid w:val="00606850"/>
    <w:rsid w:val="00607109"/>
    <w:rsid w:val="00607A31"/>
    <w:rsid w:val="00607F5B"/>
    <w:rsid w:val="00607FF5"/>
    <w:rsid w:val="00610005"/>
    <w:rsid w:val="006100B1"/>
    <w:rsid w:val="006100D4"/>
    <w:rsid w:val="00610226"/>
    <w:rsid w:val="00610267"/>
    <w:rsid w:val="006102BD"/>
    <w:rsid w:val="00610A2F"/>
    <w:rsid w:val="00610B1D"/>
    <w:rsid w:val="00610EC0"/>
    <w:rsid w:val="006116AE"/>
    <w:rsid w:val="0061198B"/>
    <w:rsid w:val="00612168"/>
    <w:rsid w:val="00612CD5"/>
    <w:rsid w:val="00613326"/>
    <w:rsid w:val="006133EE"/>
    <w:rsid w:val="00613801"/>
    <w:rsid w:val="00613A5A"/>
    <w:rsid w:val="006141E3"/>
    <w:rsid w:val="00614467"/>
    <w:rsid w:val="00614744"/>
    <w:rsid w:val="00614B09"/>
    <w:rsid w:val="00614BE5"/>
    <w:rsid w:val="00614F72"/>
    <w:rsid w:val="0061573D"/>
    <w:rsid w:val="00616468"/>
    <w:rsid w:val="006168F7"/>
    <w:rsid w:val="00617145"/>
    <w:rsid w:val="00617242"/>
    <w:rsid w:val="00617673"/>
    <w:rsid w:val="0061793E"/>
    <w:rsid w:val="00620454"/>
    <w:rsid w:val="00620533"/>
    <w:rsid w:val="00620883"/>
    <w:rsid w:val="006214AC"/>
    <w:rsid w:val="006214DB"/>
    <w:rsid w:val="00621976"/>
    <w:rsid w:val="00621B18"/>
    <w:rsid w:val="00622BD5"/>
    <w:rsid w:val="00623461"/>
    <w:rsid w:val="0062350D"/>
    <w:rsid w:val="00623756"/>
    <w:rsid w:val="00624178"/>
    <w:rsid w:val="00624361"/>
    <w:rsid w:val="006244F6"/>
    <w:rsid w:val="00625A9F"/>
    <w:rsid w:val="00625B22"/>
    <w:rsid w:val="00625C59"/>
    <w:rsid w:val="00625FE3"/>
    <w:rsid w:val="00626149"/>
    <w:rsid w:val="00626275"/>
    <w:rsid w:val="006265DA"/>
    <w:rsid w:val="006272F2"/>
    <w:rsid w:val="00627332"/>
    <w:rsid w:val="00627779"/>
    <w:rsid w:val="00627C6B"/>
    <w:rsid w:val="00627E0D"/>
    <w:rsid w:val="00627FBD"/>
    <w:rsid w:val="0063001A"/>
    <w:rsid w:val="00630108"/>
    <w:rsid w:val="00630638"/>
    <w:rsid w:val="00630724"/>
    <w:rsid w:val="006309DE"/>
    <w:rsid w:val="00630FEE"/>
    <w:rsid w:val="00631177"/>
    <w:rsid w:val="006314F6"/>
    <w:rsid w:val="0063169A"/>
    <w:rsid w:val="00631AD9"/>
    <w:rsid w:val="00631BDE"/>
    <w:rsid w:val="00631C2A"/>
    <w:rsid w:val="006322A7"/>
    <w:rsid w:val="00632909"/>
    <w:rsid w:val="00632E6C"/>
    <w:rsid w:val="00633814"/>
    <w:rsid w:val="00633AB0"/>
    <w:rsid w:val="00633E82"/>
    <w:rsid w:val="00633FAB"/>
    <w:rsid w:val="006342B1"/>
    <w:rsid w:val="00634872"/>
    <w:rsid w:val="006348D4"/>
    <w:rsid w:val="00634925"/>
    <w:rsid w:val="0063518F"/>
    <w:rsid w:val="006351A9"/>
    <w:rsid w:val="006353A4"/>
    <w:rsid w:val="00635FE2"/>
    <w:rsid w:val="0063656D"/>
    <w:rsid w:val="00636DB9"/>
    <w:rsid w:val="00636FE3"/>
    <w:rsid w:val="00637301"/>
    <w:rsid w:val="00637790"/>
    <w:rsid w:val="00637A70"/>
    <w:rsid w:val="00640567"/>
    <w:rsid w:val="006406A4"/>
    <w:rsid w:val="00640DBC"/>
    <w:rsid w:val="00641418"/>
    <w:rsid w:val="00641527"/>
    <w:rsid w:val="006419A1"/>
    <w:rsid w:val="00641FC5"/>
    <w:rsid w:val="0064256D"/>
    <w:rsid w:val="006430F2"/>
    <w:rsid w:val="00643F4B"/>
    <w:rsid w:val="006440D3"/>
    <w:rsid w:val="006440E3"/>
    <w:rsid w:val="00644DC3"/>
    <w:rsid w:val="00644DD7"/>
    <w:rsid w:val="00644E22"/>
    <w:rsid w:val="00644E7A"/>
    <w:rsid w:val="00645106"/>
    <w:rsid w:val="00645779"/>
    <w:rsid w:val="00645F6F"/>
    <w:rsid w:val="00645FB1"/>
    <w:rsid w:val="006464E6"/>
    <w:rsid w:val="0064653B"/>
    <w:rsid w:val="00646B5F"/>
    <w:rsid w:val="00646D5D"/>
    <w:rsid w:val="00646FD9"/>
    <w:rsid w:val="00647567"/>
    <w:rsid w:val="0065039F"/>
    <w:rsid w:val="0065112A"/>
    <w:rsid w:val="00651558"/>
    <w:rsid w:val="00651D51"/>
    <w:rsid w:val="006527E2"/>
    <w:rsid w:val="006529A4"/>
    <w:rsid w:val="006529AA"/>
    <w:rsid w:val="00652E31"/>
    <w:rsid w:val="00652FE4"/>
    <w:rsid w:val="0065356F"/>
    <w:rsid w:val="00653A71"/>
    <w:rsid w:val="00653DDF"/>
    <w:rsid w:val="00654773"/>
    <w:rsid w:val="0065490D"/>
    <w:rsid w:val="00654DE7"/>
    <w:rsid w:val="00654F9C"/>
    <w:rsid w:val="0065543C"/>
    <w:rsid w:val="00655BDA"/>
    <w:rsid w:val="00655FE2"/>
    <w:rsid w:val="0065624F"/>
    <w:rsid w:val="006562B7"/>
    <w:rsid w:val="006568D3"/>
    <w:rsid w:val="00656C67"/>
    <w:rsid w:val="00657BAE"/>
    <w:rsid w:val="00660AE0"/>
    <w:rsid w:val="00660AF0"/>
    <w:rsid w:val="00660D28"/>
    <w:rsid w:val="00660EF3"/>
    <w:rsid w:val="00660F76"/>
    <w:rsid w:val="006618B8"/>
    <w:rsid w:val="00661B2F"/>
    <w:rsid w:val="00661D94"/>
    <w:rsid w:val="00661F78"/>
    <w:rsid w:val="00662E33"/>
    <w:rsid w:val="0066324C"/>
    <w:rsid w:val="00663764"/>
    <w:rsid w:val="00663949"/>
    <w:rsid w:val="00663D2C"/>
    <w:rsid w:val="00664343"/>
    <w:rsid w:val="006648E6"/>
    <w:rsid w:val="00664B95"/>
    <w:rsid w:val="00664CC0"/>
    <w:rsid w:val="00664D7E"/>
    <w:rsid w:val="006651FB"/>
    <w:rsid w:val="00665559"/>
    <w:rsid w:val="0066569F"/>
    <w:rsid w:val="00665736"/>
    <w:rsid w:val="00665919"/>
    <w:rsid w:val="00665D91"/>
    <w:rsid w:val="006663FF"/>
    <w:rsid w:val="00666D98"/>
    <w:rsid w:val="00666E1A"/>
    <w:rsid w:val="00666F72"/>
    <w:rsid w:val="006674D1"/>
    <w:rsid w:val="00670649"/>
    <w:rsid w:val="0067069E"/>
    <w:rsid w:val="00670B14"/>
    <w:rsid w:val="00670D75"/>
    <w:rsid w:val="00670FC0"/>
    <w:rsid w:val="00671455"/>
    <w:rsid w:val="0067164C"/>
    <w:rsid w:val="006723F2"/>
    <w:rsid w:val="006726B8"/>
    <w:rsid w:val="00672E54"/>
    <w:rsid w:val="00672E9F"/>
    <w:rsid w:val="00672EAF"/>
    <w:rsid w:val="00673325"/>
    <w:rsid w:val="006737B1"/>
    <w:rsid w:val="00673D61"/>
    <w:rsid w:val="006744C4"/>
    <w:rsid w:val="00674A60"/>
    <w:rsid w:val="00674BCB"/>
    <w:rsid w:val="00674C22"/>
    <w:rsid w:val="00675373"/>
    <w:rsid w:val="00675402"/>
    <w:rsid w:val="00676C1F"/>
    <w:rsid w:val="00676DDB"/>
    <w:rsid w:val="006772D9"/>
    <w:rsid w:val="00677B6A"/>
    <w:rsid w:val="0068094B"/>
    <w:rsid w:val="00680A74"/>
    <w:rsid w:val="00680C39"/>
    <w:rsid w:val="00680F82"/>
    <w:rsid w:val="00681237"/>
    <w:rsid w:val="00681E8A"/>
    <w:rsid w:val="006825D5"/>
    <w:rsid w:val="006826AC"/>
    <w:rsid w:val="00682849"/>
    <w:rsid w:val="00682D49"/>
    <w:rsid w:val="00682FDA"/>
    <w:rsid w:val="00683D25"/>
    <w:rsid w:val="00684088"/>
    <w:rsid w:val="00684371"/>
    <w:rsid w:val="006843A8"/>
    <w:rsid w:val="00684AA2"/>
    <w:rsid w:val="00685BBE"/>
    <w:rsid w:val="00685D0B"/>
    <w:rsid w:val="00685D3F"/>
    <w:rsid w:val="0068668E"/>
    <w:rsid w:val="006867CE"/>
    <w:rsid w:val="00686BB0"/>
    <w:rsid w:val="00686D34"/>
    <w:rsid w:val="00686D54"/>
    <w:rsid w:val="00686DC0"/>
    <w:rsid w:val="006871DF"/>
    <w:rsid w:val="00687430"/>
    <w:rsid w:val="006875E9"/>
    <w:rsid w:val="006879AD"/>
    <w:rsid w:val="00687CBE"/>
    <w:rsid w:val="00690178"/>
    <w:rsid w:val="00690F5B"/>
    <w:rsid w:val="006913E0"/>
    <w:rsid w:val="006917B9"/>
    <w:rsid w:val="00691C08"/>
    <w:rsid w:val="00691F1C"/>
    <w:rsid w:val="0069223C"/>
    <w:rsid w:val="0069282E"/>
    <w:rsid w:val="00692FDE"/>
    <w:rsid w:val="00693D3D"/>
    <w:rsid w:val="00694C8B"/>
    <w:rsid w:val="00694D81"/>
    <w:rsid w:val="00694DF4"/>
    <w:rsid w:val="00694E83"/>
    <w:rsid w:val="00694F7F"/>
    <w:rsid w:val="00695263"/>
    <w:rsid w:val="00695885"/>
    <w:rsid w:val="00695A76"/>
    <w:rsid w:val="00695ADD"/>
    <w:rsid w:val="00695C94"/>
    <w:rsid w:val="00695E41"/>
    <w:rsid w:val="00696470"/>
    <w:rsid w:val="00696744"/>
    <w:rsid w:val="00696FEA"/>
    <w:rsid w:val="006974E2"/>
    <w:rsid w:val="00697ACB"/>
    <w:rsid w:val="00697D65"/>
    <w:rsid w:val="00697DB4"/>
    <w:rsid w:val="006A00EA"/>
    <w:rsid w:val="006A00FF"/>
    <w:rsid w:val="006A0157"/>
    <w:rsid w:val="006A0396"/>
    <w:rsid w:val="006A0450"/>
    <w:rsid w:val="006A0633"/>
    <w:rsid w:val="006A0B84"/>
    <w:rsid w:val="006A0CC6"/>
    <w:rsid w:val="006A0D11"/>
    <w:rsid w:val="006A19FC"/>
    <w:rsid w:val="006A1A2B"/>
    <w:rsid w:val="006A1A49"/>
    <w:rsid w:val="006A28A0"/>
    <w:rsid w:val="006A2D1B"/>
    <w:rsid w:val="006A2DDC"/>
    <w:rsid w:val="006A2E20"/>
    <w:rsid w:val="006A3095"/>
    <w:rsid w:val="006A3242"/>
    <w:rsid w:val="006A3D75"/>
    <w:rsid w:val="006A3FB6"/>
    <w:rsid w:val="006A48E6"/>
    <w:rsid w:val="006A4AB3"/>
    <w:rsid w:val="006A4BDB"/>
    <w:rsid w:val="006A501D"/>
    <w:rsid w:val="006A52DB"/>
    <w:rsid w:val="006A5B04"/>
    <w:rsid w:val="006A5D2F"/>
    <w:rsid w:val="006A616F"/>
    <w:rsid w:val="006A6256"/>
    <w:rsid w:val="006A6B66"/>
    <w:rsid w:val="006A6CB7"/>
    <w:rsid w:val="006A71AC"/>
    <w:rsid w:val="006A7740"/>
    <w:rsid w:val="006A7917"/>
    <w:rsid w:val="006B01BF"/>
    <w:rsid w:val="006B0538"/>
    <w:rsid w:val="006B082E"/>
    <w:rsid w:val="006B0C84"/>
    <w:rsid w:val="006B133A"/>
    <w:rsid w:val="006B1836"/>
    <w:rsid w:val="006B1ABB"/>
    <w:rsid w:val="006B2158"/>
    <w:rsid w:val="006B2812"/>
    <w:rsid w:val="006B286C"/>
    <w:rsid w:val="006B2A86"/>
    <w:rsid w:val="006B3252"/>
    <w:rsid w:val="006B4240"/>
    <w:rsid w:val="006B4EB4"/>
    <w:rsid w:val="006B522C"/>
    <w:rsid w:val="006B5C21"/>
    <w:rsid w:val="006B5C63"/>
    <w:rsid w:val="006B5D24"/>
    <w:rsid w:val="006B6246"/>
    <w:rsid w:val="006B6746"/>
    <w:rsid w:val="006B6B5B"/>
    <w:rsid w:val="006B6DA1"/>
    <w:rsid w:val="006B6E15"/>
    <w:rsid w:val="006B6F29"/>
    <w:rsid w:val="006B74FD"/>
    <w:rsid w:val="006B770D"/>
    <w:rsid w:val="006B7C50"/>
    <w:rsid w:val="006C0D57"/>
    <w:rsid w:val="006C101A"/>
    <w:rsid w:val="006C1169"/>
    <w:rsid w:val="006C1383"/>
    <w:rsid w:val="006C17D7"/>
    <w:rsid w:val="006C1CFE"/>
    <w:rsid w:val="006C21A8"/>
    <w:rsid w:val="006C265C"/>
    <w:rsid w:val="006C2730"/>
    <w:rsid w:val="006C2E28"/>
    <w:rsid w:val="006C318C"/>
    <w:rsid w:val="006C32A9"/>
    <w:rsid w:val="006C410D"/>
    <w:rsid w:val="006C41C6"/>
    <w:rsid w:val="006C6825"/>
    <w:rsid w:val="006C6951"/>
    <w:rsid w:val="006C7150"/>
    <w:rsid w:val="006C726E"/>
    <w:rsid w:val="006C7742"/>
    <w:rsid w:val="006C79B3"/>
    <w:rsid w:val="006D17B0"/>
    <w:rsid w:val="006D1A27"/>
    <w:rsid w:val="006D28BF"/>
    <w:rsid w:val="006D3524"/>
    <w:rsid w:val="006D379A"/>
    <w:rsid w:val="006D396D"/>
    <w:rsid w:val="006D4336"/>
    <w:rsid w:val="006D46C4"/>
    <w:rsid w:val="006D4736"/>
    <w:rsid w:val="006D4BD8"/>
    <w:rsid w:val="006D507E"/>
    <w:rsid w:val="006D51D9"/>
    <w:rsid w:val="006D5987"/>
    <w:rsid w:val="006D68C8"/>
    <w:rsid w:val="006D6FDB"/>
    <w:rsid w:val="006D72CD"/>
    <w:rsid w:val="006D7526"/>
    <w:rsid w:val="006D75C4"/>
    <w:rsid w:val="006D7D1E"/>
    <w:rsid w:val="006E09D1"/>
    <w:rsid w:val="006E0A7B"/>
    <w:rsid w:val="006E11C8"/>
    <w:rsid w:val="006E16C8"/>
    <w:rsid w:val="006E17A1"/>
    <w:rsid w:val="006E241D"/>
    <w:rsid w:val="006E266A"/>
    <w:rsid w:val="006E2692"/>
    <w:rsid w:val="006E2EA8"/>
    <w:rsid w:val="006E3448"/>
    <w:rsid w:val="006E359A"/>
    <w:rsid w:val="006E3900"/>
    <w:rsid w:val="006E3D20"/>
    <w:rsid w:val="006E3D66"/>
    <w:rsid w:val="006E3DAD"/>
    <w:rsid w:val="006E3DEB"/>
    <w:rsid w:val="006E4697"/>
    <w:rsid w:val="006E4D9B"/>
    <w:rsid w:val="006E5030"/>
    <w:rsid w:val="006E511A"/>
    <w:rsid w:val="006E5612"/>
    <w:rsid w:val="006E6270"/>
    <w:rsid w:val="006E62C0"/>
    <w:rsid w:val="006E6643"/>
    <w:rsid w:val="006E6652"/>
    <w:rsid w:val="006E67CC"/>
    <w:rsid w:val="006E67FC"/>
    <w:rsid w:val="006E6B5A"/>
    <w:rsid w:val="006E6E99"/>
    <w:rsid w:val="006E7544"/>
    <w:rsid w:val="006E7766"/>
    <w:rsid w:val="006E7BD1"/>
    <w:rsid w:val="006E7F70"/>
    <w:rsid w:val="006F0632"/>
    <w:rsid w:val="006F09F3"/>
    <w:rsid w:val="006F0FCF"/>
    <w:rsid w:val="006F10A5"/>
    <w:rsid w:val="006F183B"/>
    <w:rsid w:val="006F1A84"/>
    <w:rsid w:val="006F1DA2"/>
    <w:rsid w:val="006F209D"/>
    <w:rsid w:val="006F23B5"/>
    <w:rsid w:val="006F2404"/>
    <w:rsid w:val="006F285E"/>
    <w:rsid w:val="006F2F64"/>
    <w:rsid w:val="006F302F"/>
    <w:rsid w:val="006F3690"/>
    <w:rsid w:val="006F3715"/>
    <w:rsid w:val="006F3AC0"/>
    <w:rsid w:val="006F3B00"/>
    <w:rsid w:val="006F3D09"/>
    <w:rsid w:val="006F3F3E"/>
    <w:rsid w:val="006F3F63"/>
    <w:rsid w:val="006F3FBC"/>
    <w:rsid w:val="006F42F0"/>
    <w:rsid w:val="006F4EA3"/>
    <w:rsid w:val="006F4EE0"/>
    <w:rsid w:val="006F511E"/>
    <w:rsid w:val="006F543E"/>
    <w:rsid w:val="006F61BC"/>
    <w:rsid w:val="006F68BD"/>
    <w:rsid w:val="006F6939"/>
    <w:rsid w:val="006F6BD5"/>
    <w:rsid w:val="006F6EC1"/>
    <w:rsid w:val="006F745C"/>
    <w:rsid w:val="006F7CFC"/>
    <w:rsid w:val="007006EB"/>
    <w:rsid w:val="00700AB4"/>
    <w:rsid w:val="00700E1F"/>
    <w:rsid w:val="00700EEC"/>
    <w:rsid w:val="007010AC"/>
    <w:rsid w:val="00701186"/>
    <w:rsid w:val="00701AFF"/>
    <w:rsid w:val="00702532"/>
    <w:rsid w:val="00702935"/>
    <w:rsid w:val="0070304D"/>
    <w:rsid w:val="0070468F"/>
    <w:rsid w:val="00704C3E"/>
    <w:rsid w:val="00704D78"/>
    <w:rsid w:val="0070523B"/>
    <w:rsid w:val="00705B8C"/>
    <w:rsid w:val="0070608D"/>
    <w:rsid w:val="007067E7"/>
    <w:rsid w:val="00706AC0"/>
    <w:rsid w:val="00706ADC"/>
    <w:rsid w:val="00707200"/>
    <w:rsid w:val="007076A9"/>
    <w:rsid w:val="00707F34"/>
    <w:rsid w:val="00710166"/>
    <w:rsid w:val="00710193"/>
    <w:rsid w:val="00710593"/>
    <w:rsid w:val="00710DF5"/>
    <w:rsid w:val="00711044"/>
    <w:rsid w:val="007113CC"/>
    <w:rsid w:val="0071146F"/>
    <w:rsid w:val="007116E0"/>
    <w:rsid w:val="00711C62"/>
    <w:rsid w:val="00711C77"/>
    <w:rsid w:val="00711C85"/>
    <w:rsid w:val="00711DB2"/>
    <w:rsid w:val="00711EF7"/>
    <w:rsid w:val="00712827"/>
    <w:rsid w:val="00712D38"/>
    <w:rsid w:val="00712E78"/>
    <w:rsid w:val="00713052"/>
    <w:rsid w:val="00713432"/>
    <w:rsid w:val="00713A8D"/>
    <w:rsid w:val="00713C18"/>
    <w:rsid w:val="0071412E"/>
    <w:rsid w:val="007141F1"/>
    <w:rsid w:val="007148AB"/>
    <w:rsid w:val="00715CA5"/>
    <w:rsid w:val="007170CA"/>
    <w:rsid w:val="007174B3"/>
    <w:rsid w:val="00720000"/>
    <w:rsid w:val="00720310"/>
    <w:rsid w:val="00720351"/>
    <w:rsid w:val="0072045D"/>
    <w:rsid w:val="007205D1"/>
    <w:rsid w:val="0072099B"/>
    <w:rsid w:val="00720DFA"/>
    <w:rsid w:val="00720F03"/>
    <w:rsid w:val="00720F6D"/>
    <w:rsid w:val="00720FDD"/>
    <w:rsid w:val="007214AC"/>
    <w:rsid w:val="00721589"/>
    <w:rsid w:val="00721C8F"/>
    <w:rsid w:val="00722998"/>
    <w:rsid w:val="007231E1"/>
    <w:rsid w:val="00723C3A"/>
    <w:rsid w:val="00723DA7"/>
    <w:rsid w:val="00723DE5"/>
    <w:rsid w:val="00723EED"/>
    <w:rsid w:val="00723EF8"/>
    <w:rsid w:val="007241E7"/>
    <w:rsid w:val="007244D8"/>
    <w:rsid w:val="007245C9"/>
    <w:rsid w:val="00724CB0"/>
    <w:rsid w:val="007259AD"/>
    <w:rsid w:val="00725BF5"/>
    <w:rsid w:val="007261D8"/>
    <w:rsid w:val="00726358"/>
    <w:rsid w:val="007265C3"/>
    <w:rsid w:val="00726E3F"/>
    <w:rsid w:val="00726E67"/>
    <w:rsid w:val="00726E7C"/>
    <w:rsid w:val="00726EF0"/>
    <w:rsid w:val="00727149"/>
    <w:rsid w:val="00727C79"/>
    <w:rsid w:val="00727DDB"/>
    <w:rsid w:val="00727DE7"/>
    <w:rsid w:val="007308D0"/>
    <w:rsid w:val="00730AFE"/>
    <w:rsid w:val="00730EC9"/>
    <w:rsid w:val="00731471"/>
    <w:rsid w:val="00731AA9"/>
    <w:rsid w:val="0073258C"/>
    <w:rsid w:val="00732667"/>
    <w:rsid w:val="00732828"/>
    <w:rsid w:val="00732B01"/>
    <w:rsid w:val="007331D8"/>
    <w:rsid w:val="007335BD"/>
    <w:rsid w:val="0073386F"/>
    <w:rsid w:val="00733D4E"/>
    <w:rsid w:val="00734125"/>
    <w:rsid w:val="00734495"/>
    <w:rsid w:val="00734538"/>
    <w:rsid w:val="0073457C"/>
    <w:rsid w:val="0073463D"/>
    <w:rsid w:val="00734649"/>
    <w:rsid w:val="00734717"/>
    <w:rsid w:val="00734AC0"/>
    <w:rsid w:val="00735586"/>
    <w:rsid w:val="007357FE"/>
    <w:rsid w:val="00735D2A"/>
    <w:rsid w:val="00735FC0"/>
    <w:rsid w:val="00736369"/>
    <w:rsid w:val="00736448"/>
    <w:rsid w:val="007364AA"/>
    <w:rsid w:val="00736673"/>
    <w:rsid w:val="0073674B"/>
    <w:rsid w:val="007369A9"/>
    <w:rsid w:val="00736ABC"/>
    <w:rsid w:val="00736BC5"/>
    <w:rsid w:val="00736CF8"/>
    <w:rsid w:val="00737258"/>
    <w:rsid w:val="00737355"/>
    <w:rsid w:val="0073792F"/>
    <w:rsid w:val="00737A5C"/>
    <w:rsid w:val="00737BAF"/>
    <w:rsid w:val="00737C66"/>
    <w:rsid w:val="00737CE3"/>
    <w:rsid w:val="00737DAA"/>
    <w:rsid w:val="00737EC2"/>
    <w:rsid w:val="00737F9F"/>
    <w:rsid w:val="007404F4"/>
    <w:rsid w:val="00740504"/>
    <w:rsid w:val="00740557"/>
    <w:rsid w:val="00740A99"/>
    <w:rsid w:val="00741168"/>
    <w:rsid w:val="0074172F"/>
    <w:rsid w:val="00741D2D"/>
    <w:rsid w:val="00741FBB"/>
    <w:rsid w:val="00742100"/>
    <w:rsid w:val="007423B7"/>
    <w:rsid w:val="0074259D"/>
    <w:rsid w:val="00742D96"/>
    <w:rsid w:val="00742E72"/>
    <w:rsid w:val="00743055"/>
    <w:rsid w:val="007430A8"/>
    <w:rsid w:val="00743D51"/>
    <w:rsid w:val="00743F35"/>
    <w:rsid w:val="007445AB"/>
    <w:rsid w:val="00744CDE"/>
    <w:rsid w:val="00745971"/>
    <w:rsid w:val="007462D7"/>
    <w:rsid w:val="00746383"/>
    <w:rsid w:val="00746540"/>
    <w:rsid w:val="007465FE"/>
    <w:rsid w:val="00746C71"/>
    <w:rsid w:val="00746DDC"/>
    <w:rsid w:val="007470ED"/>
    <w:rsid w:val="0074740A"/>
    <w:rsid w:val="007476E9"/>
    <w:rsid w:val="00747A09"/>
    <w:rsid w:val="00747BD2"/>
    <w:rsid w:val="00747EBA"/>
    <w:rsid w:val="00747F66"/>
    <w:rsid w:val="007501FF"/>
    <w:rsid w:val="007503D0"/>
    <w:rsid w:val="007507E7"/>
    <w:rsid w:val="00750BBB"/>
    <w:rsid w:val="0075169C"/>
    <w:rsid w:val="007516E3"/>
    <w:rsid w:val="007518E8"/>
    <w:rsid w:val="00752077"/>
    <w:rsid w:val="00752100"/>
    <w:rsid w:val="00752169"/>
    <w:rsid w:val="00752216"/>
    <w:rsid w:val="007523CE"/>
    <w:rsid w:val="00752779"/>
    <w:rsid w:val="00752802"/>
    <w:rsid w:val="00752C89"/>
    <w:rsid w:val="00753383"/>
    <w:rsid w:val="00753A16"/>
    <w:rsid w:val="00753A2F"/>
    <w:rsid w:val="007548DE"/>
    <w:rsid w:val="00754D00"/>
    <w:rsid w:val="0075526A"/>
    <w:rsid w:val="0075593C"/>
    <w:rsid w:val="00756789"/>
    <w:rsid w:val="00756AD7"/>
    <w:rsid w:val="00757366"/>
    <w:rsid w:val="00760241"/>
    <w:rsid w:val="00760985"/>
    <w:rsid w:val="00760CEC"/>
    <w:rsid w:val="00760D89"/>
    <w:rsid w:val="0076136C"/>
    <w:rsid w:val="0076198A"/>
    <w:rsid w:val="00761A4A"/>
    <w:rsid w:val="00762188"/>
    <w:rsid w:val="007624B8"/>
    <w:rsid w:val="007627A5"/>
    <w:rsid w:val="00762A1E"/>
    <w:rsid w:val="00762A46"/>
    <w:rsid w:val="00762D85"/>
    <w:rsid w:val="00762F53"/>
    <w:rsid w:val="00763DDA"/>
    <w:rsid w:val="0076415C"/>
    <w:rsid w:val="007641BC"/>
    <w:rsid w:val="007645B8"/>
    <w:rsid w:val="007645E7"/>
    <w:rsid w:val="00764CF3"/>
    <w:rsid w:val="00764D1C"/>
    <w:rsid w:val="0076520D"/>
    <w:rsid w:val="00765224"/>
    <w:rsid w:val="007659A6"/>
    <w:rsid w:val="00765A3F"/>
    <w:rsid w:val="0076630B"/>
    <w:rsid w:val="00766449"/>
    <w:rsid w:val="0076654D"/>
    <w:rsid w:val="007665D4"/>
    <w:rsid w:val="0076673A"/>
    <w:rsid w:val="00767556"/>
    <w:rsid w:val="00767B21"/>
    <w:rsid w:val="00767C96"/>
    <w:rsid w:val="00767E6E"/>
    <w:rsid w:val="00767F2B"/>
    <w:rsid w:val="00770465"/>
    <w:rsid w:val="00770A1E"/>
    <w:rsid w:val="0077119A"/>
    <w:rsid w:val="00771392"/>
    <w:rsid w:val="007716B1"/>
    <w:rsid w:val="00771DA4"/>
    <w:rsid w:val="00771E93"/>
    <w:rsid w:val="007720DC"/>
    <w:rsid w:val="00772445"/>
    <w:rsid w:val="007724BF"/>
    <w:rsid w:val="00772539"/>
    <w:rsid w:val="0077295E"/>
    <w:rsid w:val="00772A12"/>
    <w:rsid w:val="00772AAD"/>
    <w:rsid w:val="007732C4"/>
    <w:rsid w:val="00773379"/>
    <w:rsid w:val="00773556"/>
    <w:rsid w:val="0077383F"/>
    <w:rsid w:val="00773B0D"/>
    <w:rsid w:val="00773B6C"/>
    <w:rsid w:val="00773ECC"/>
    <w:rsid w:val="00774225"/>
    <w:rsid w:val="007745A4"/>
    <w:rsid w:val="007746E7"/>
    <w:rsid w:val="00774B38"/>
    <w:rsid w:val="00774EAD"/>
    <w:rsid w:val="007751A3"/>
    <w:rsid w:val="007758F8"/>
    <w:rsid w:val="00775A10"/>
    <w:rsid w:val="00775B15"/>
    <w:rsid w:val="00775D45"/>
    <w:rsid w:val="00775FE3"/>
    <w:rsid w:val="00776134"/>
    <w:rsid w:val="007764BE"/>
    <w:rsid w:val="007766D9"/>
    <w:rsid w:val="0077677E"/>
    <w:rsid w:val="0077694C"/>
    <w:rsid w:val="007769C9"/>
    <w:rsid w:val="00776D61"/>
    <w:rsid w:val="00776EC5"/>
    <w:rsid w:val="00776FDE"/>
    <w:rsid w:val="007779DB"/>
    <w:rsid w:val="00777DD4"/>
    <w:rsid w:val="00780000"/>
    <w:rsid w:val="00780300"/>
    <w:rsid w:val="00781536"/>
    <w:rsid w:val="0078186B"/>
    <w:rsid w:val="00781A17"/>
    <w:rsid w:val="00781CB6"/>
    <w:rsid w:val="00781E82"/>
    <w:rsid w:val="00781E8E"/>
    <w:rsid w:val="00782926"/>
    <w:rsid w:val="00782B44"/>
    <w:rsid w:val="00782B53"/>
    <w:rsid w:val="00782C36"/>
    <w:rsid w:val="00782DCA"/>
    <w:rsid w:val="00783255"/>
    <w:rsid w:val="00783280"/>
    <w:rsid w:val="0078359A"/>
    <w:rsid w:val="00783A0A"/>
    <w:rsid w:val="00783EB9"/>
    <w:rsid w:val="00784326"/>
    <w:rsid w:val="00784AAF"/>
    <w:rsid w:val="00784DC6"/>
    <w:rsid w:val="0078535C"/>
    <w:rsid w:val="00785608"/>
    <w:rsid w:val="00785763"/>
    <w:rsid w:val="00786219"/>
    <w:rsid w:val="007864FD"/>
    <w:rsid w:val="00786571"/>
    <w:rsid w:val="0078683B"/>
    <w:rsid w:val="00786AD7"/>
    <w:rsid w:val="00787162"/>
    <w:rsid w:val="007872D8"/>
    <w:rsid w:val="007877CE"/>
    <w:rsid w:val="00790113"/>
    <w:rsid w:val="00790507"/>
    <w:rsid w:val="0079057A"/>
    <w:rsid w:val="00790628"/>
    <w:rsid w:val="00791268"/>
    <w:rsid w:val="0079160A"/>
    <w:rsid w:val="00791E6E"/>
    <w:rsid w:val="007920DB"/>
    <w:rsid w:val="00792322"/>
    <w:rsid w:val="007928F1"/>
    <w:rsid w:val="00792BF0"/>
    <w:rsid w:val="00792FA8"/>
    <w:rsid w:val="00793252"/>
    <w:rsid w:val="007932F9"/>
    <w:rsid w:val="00793583"/>
    <w:rsid w:val="007939E6"/>
    <w:rsid w:val="00793FA0"/>
    <w:rsid w:val="0079430F"/>
    <w:rsid w:val="0079465E"/>
    <w:rsid w:val="007947EA"/>
    <w:rsid w:val="00795095"/>
    <w:rsid w:val="00795246"/>
    <w:rsid w:val="00796A5D"/>
    <w:rsid w:val="00796B3C"/>
    <w:rsid w:val="00796E3C"/>
    <w:rsid w:val="0079718D"/>
    <w:rsid w:val="00797330"/>
    <w:rsid w:val="007977DF"/>
    <w:rsid w:val="007A0526"/>
    <w:rsid w:val="007A0B73"/>
    <w:rsid w:val="007A1748"/>
    <w:rsid w:val="007A1B7B"/>
    <w:rsid w:val="007A1C8E"/>
    <w:rsid w:val="007A1E5A"/>
    <w:rsid w:val="007A2B1C"/>
    <w:rsid w:val="007A2EB9"/>
    <w:rsid w:val="007A3801"/>
    <w:rsid w:val="007A3988"/>
    <w:rsid w:val="007A3C78"/>
    <w:rsid w:val="007A4127"/>
    <w:rsid w:val="007A43A7"/>
    <w:rsid w:val="007A470A"/>
    <w:rsid w:val="007A4997"/>
    <w:rsid w:val="007A502E"/>
    <w:rsid w:val="007A5310"/>
    <w:rsid w:val="007A56DB"/>
    <w:rsid w:val="007A5B0A"/>
    <w:rsid w:val="007A5C75"/>
    <w:rsid w:val="007A5CAC"/>
    <w:rsid w:val="007A5FB0"/>
    <w:rsid w:val="007A660B"/>
    <w:rsid w:val="007A67AB"/>
    <w:rsid w:val="007A6918"/>
    <w:rsid w:val="007A69F3"/>
    <w:rsid w:val="007A6E52"/>
    <w:rsid w:val="007A7038"/>
    <w:rsid w:val="007A73AC"/>
    <w:rsid w:val="007B0100"/>
    <w:rsid w:val="007B0107"/>
    <w:rsid w:val="007B029D"/>
    <w:rsid w:val="007B03C7"/>
    <w:rsid w:val="007B0558"/>
    <w:rsid w:val="007B0808"/>
    <w:rsid w:val="007B092C"/>
    <w:rsid w:val="007B0C9D"/>
    <w:rsid w:val="007B0D78"/>
    <w:rsid w:val="007B0E2A"/>
    <w:rsid w:val="007B0FCF"/>
    <w:rsid w:val="007B15E9"/>
    <w:rsid w:val="007B22C9"/>
    <w:rsid w:val="007B2CB6"/>
    <w:rsid w:val="007B2E24"/>
    <w:rsid w:val="007B300D"/>
    <w:rsid w:val="007B3027"/>
    <w:rsid w:val="007B331E"/>
    <w:rsid w:val="007B39BF"/>
    <w:rsid w:val="007B3AF7"/>
    <w:rsid w:val="007B3CBF"/>
    <w:rsid w:val="007B3E98"/>
    <w:rsid w:val="007B4317"/>
    <w:rsid w:val="007B441D"/>
    <w:rsid w:val="007B4565"/>
    <w:rsid w:val="007B4A4C"/>
    <w:rsid w:val="007B4C0C"/>
    <w:rsid w:val="007B54EA"/>
    <w:rsid w:val="007B5732"/>
    <w:rsid w:val="007B5F6A"/>
    <w:rsid w:val="007B60AA"/>
    <w:rsid w:val="007B6DE4"/>
    <w:rsid w:val="007B73F4"/>
    <w:rsid w:val="007B742F"/>
    <w:rsid w:val="007B7523"/>
    <w:rsid w:val="007B7549"/>
    <w:rsid w:val="007B758A"/>
    <w:rsid w:val="007B7EBE"/>
    <w:rsid w:val="007C04C3"/>
    <w:rsid w:val="007C0561"/>
    <w:rsid w:val="007C0B46"/>
    <w:rsid w:val="007C173E"/>
    <w:rsid w:val="007C17D6"/>
    <w:rsid w:val="007C19DE"/>
    <w:rsid w:val="007C202A"/>
    <w:rsid w:val="007C2127"/>
    <w:rsid w:val="007C22E9"/>
    <w:rsid w:val="007C2F49"/>
    <w:rsid w:val="007C2FF5"/>
    <w:rsid w:val="007C30AD"/>
    <w:rsid w:val="007C337C"/>
    <w:rsid w:val="007C345C"/>
    <w:rsid w:val="007C3652"/>
    <w:rsid w:val="007C3D49"/>
    <w:rsid w:val="007C3F68"/>
    <w:rsid w:val="007C3FBD"/>
    <w:rsid w:val="007C4640"/>
    <w:rsid w:val="007C533C"/>
    <w:rsid w:val="007C602F"/>
    <w:rsid w:val="007C65F8"/>
    <w:rsid w:val="007C6901"/>
    <w:rsid w:val="007C6E05"/>
    <w:rsid w:val="007C7066"/>
    <w:rsid w:val="007C70D0"/>
    <w:rsid w:val="007C77F9"/>
    <w:rsid w:val="007C7F05"/>
    <w:rsid w:val="007D0043"/>
    <w:rsid w:val="007D0618"/>
    <w:rsid w:val="007D0A27"/>
    <w:rsid w:val="007D0B5C"/>
    <w:rsid w:val="007D14EF"/>
    <w:rsid w:val="007D191A"/>
    <w:rsid w:val="007D2934"/>
    <w:rsid w:val="007D2B64"/>
    <w:rsid w:val="007D3505"/>
    <w:rsid w:val="007D423D"/>
    <w:rsid w:val="007D4BE4"/>
    <w:rsid w:val="007D5264"/>
    <w:rsid w:val="007D550A"/>
    <w:rsid w:val="007D5C14"/>
    <w:rsid w:val="007D619E"/>
    <w:rsid w:val="007D622D"/>
    <w:rsid w:val="007D66BA"/>
    <w:rsid w:val="007D7774"/>
    <w:rsid w:val="007E0290"/>
    <w:rsid w:val="007E04ED"/>
    <w:rsid w:val="007E0771"/>
    <w:rsid w:val="007E09EB"/>
    <w:rsid w:val="007E0EDF"/>
    <w:rsid w:val="007E0FCC"/>
    <w:rsid w:val="007E1259"/>
    <w:rsid w:val="007E1508"/>
    <w:rsid w:val="007E1790"/>
    <w:rsid w:val="007E1A90"/>
    <w:rsid w:val="007E2037"/>
    <w:rsid w:val="007E25E3"/>
    <w:rsid w:val="007E3012"/>
    <w:rsid w:val="007E3222"/>
    <w:rsid w:val="007E32A8"/>
    <w:rsid w:val="007E3356"/>
    <w:rsid w:val="007E3800"/>
    <w:rsid w:val="007E3E62"/>
    <w:rsid w:val="007E4915"/>
    <w:rsid w:val="007E495B"/>
    <w:rsid w:val="007E54B4"/>
    <w:rsid w:val="007E55E6"/>
    <w:rsid w:val="007E5FE2"/>
    <w:rsid w:val="007E67C2"/>
    <w:rsid w:val="007E6E1E"/>
    <w:rsid w:val="007E73AD"/>
    <w:rsid w:val="007E7514"/>
    <w:rsid w:val="007E7976"/>
    <w:rsid w:val="007E7BA9"/>
    <w:rsid w:val="007E7CFE"/>
    <w:rsid w:val="007F011B"/>
    <w:rsid w:val="007F15C1"/>
    <w:rsid w:val="007F1973"/>
    <w:rsid w:val="007F1AD7"/>
    <w:rsid w:val="007F205B"/>
    <w:rsid w:val="007F2135"/>
    <w:rsid w:val="007F2414"/>
    <w:rsid w:val="007F2AED"/>
    <w:rsid w:val="007F2B76"/>
    <w:rsid w:val="007F2CF1"/>
    <w:rsid w:val="007F333D"/>
    <w:rsid w:val="007F3584"/>
    <w:rsid w:val="007F362B"/>
    <w:rsid w:val="007F43B0"/>
    <w:rsid w:val="007F488A"/>
    <w:rsid w:val="007F5068"/>
    <w:rsid w:val="007F5168"/>
    <w:rsid w:val="007F54E1"/>
    <w:rsid w:val="007F568A"/>
    <w:rsid w:val="007F5C58"/>
    <w:rsid w:val="007F6856"/>
    <w:rsid w:val="007F6977"/>
    <w:rsid w:val="007F698E"/>
    <w:rsid w:val="007F73FC"/>
    <w:rsid w:val="007F7444"/>
    <w:rsid w:val="007F7C66"/>
    <w:rsid w:val="007F7C8C"/>
    <w:rsid w:val="007F7D42"/>
    <w:rsid w:val="007F7E06"/>
    <w:rsid w:val="0080084C"/>
    <w:rsid w:val="00800CAA"/>
    <w:rsid w:val="00800EE9"/>
    <w:rsid w:val="008012F8"/>
    <w:rsid w:val="008022BA"/>
    <w:rsid w:val="008022E8"/>
    <w:rsid w:val="0080264D"/>
    <w:rsid w:val="008026E3"/>
    <w:rsid w:val="00802DB0"/>
    <w:rsid w:val="00803724"/>
    <w:rsid w:val="00803A70"/>
    <w:rsid w:val="00803B50"/>
    <w:rsid w:val="00803D48"/>
    <w:rsid w:val="0080443C"/>
    <w:rsid w:val="00804B40"/>
    <w:rsid w:val="008055AE"/>
    <w:rsid w:val="00805E1E"/>
    <w:rsid w:val="008065AB"/>
    <w:rsid w:val="0080684E"/>
    <w:rsid w:val="00806A70"/>
    <w:rsid w:val="00807C8D"/>
    <w:rsid w:val="00807E08"/>
    <w:rsid w:val="00807E86"/>
    <w:rsid w:val="00807FFA"/>
    <w:rsid w:val="008115FA"/>
    <w:rsid w:val="008117CD"/>
    <w:rsid w:val="008118F3"/>
    <w:rsid w:val="00811B27"/>
    <w:rsid w:val="00811D20"/>
    <w:rsid w:val="00812056"/>
    <w:rsid w:val="0081341A"/>
    <w:rsid w:val="0081385A"/>
    <w:rsid w:val="00813AF5"/>
    <w:rsid w:val="00813C8F"/>
    <w:rsid w:val="00813DC5"/>
    <w:rsid w:val="008141D5"/>
    <w:rsid w:val="008141F7"/>
    <w:rsid w:val="008146FD"/>
    <w:rsid w:val="00814A90"/>
    <w:rsid w:val="0081547A"/>
    <w:rsid w:val="00816047"/>
    <w:rsid w:val="008165A6"/>
    <w:rsid w:val="0081689B"/>
    <w:rsid w:val="008169E8"/>
    <w:rsid w:val="0081711C"/>
    <w:rsid w:val="008171CB"/>
    <w:rsid w:val="0081729D"/>
    <w:rsid w:val="00817C76"/>
    <w:rsid w:val="00820024"/>
    <w:rsid w:val="0082031E"/>
    <w:rsid w:val="00820DC4"/>
    <w:rsid w:val="00820FDC"/>
    <w:rsid w:val="0082142D"/>
    <w:rsid w:val="008216A1"/>
    <w:rsid w:val="00821C75"/>
    <w:rsid w:val="00821D5F"/>
    <w:rsid w:val="008223C2"/>
    <w:rsid w:val="00822F46"/>
    <w:rsid w:val="00823091"/>
    <w:rsid w:val="0082338E"/>
    <w:rsid w:val="008233B9"/>
    <w:rsid w:val="008234EF"/>
    <w:rsid w:val="00823650"/>
    <w:rsid w:val="008236D7"/>
    <w:rsid w:val="00823BAC"/>
    <w:rsid w:val="00823DC7"/>
    <w:rsid w:val="00824045"/>
    <w:rsid w:val="00824621"/>
    <w:rsid w:val="00824822"/>
    <w:rsid w:val="00824AA9"/>
    <w:rsid w:val="00824C91"/>
    <w:rsid w:val="008252EA"/>
    <w:rsid w:val="008254AA"/>
    <w:rsid w:val="00825923"/>
    <w:rsid w:val="00826017"/>
    <w:rsid w:val="008260F3"/>
    <w:rsid w:val="00826196"/>
    <w:rsid w:val="00826223"/>
    <w:rsid w:val="008265BA"/>
    <w:rsid w:val="00826AFC"/>
    <w:rsid w:val="00826BD8"/>
    <w:rsid w:val="00826D89"/>
    <w:rsid w:val="00826F0B"/>
    <w:rsid w:val="00826F31"/>
    <w:rsid w:val="008275EC"/>
    <w:rsid w:val="008278E6"/>
    <w:rsid w:val="008278EB"/>
    <w:rsid w:val="00827B8C"/>
    <w:rsid w:val="00827EC8"/>
    <w:rsid w:val="00827F69"/>
    <w:rsid w:val="00830545"/>
    <w:rsid w:val="0083068F"/>
    <w:rsid w:val="008306B4"/>
    <w:rsid w:val="008307EB"/>
    <w:rsid w:val="00830835"/>
    <w:rsid w:val="00830903"/>
    <w:rsid w:val="00830DEF"/>
    <w:rsid w:val="00830F08"/>
    <w:rsid w:val="008321B5"/>
    <w:rsid w:val="00832292"/>
    <w:rsid w:val="00832843"/>
    <w:rsid w:val="00832EB0"/>
    <w:rsid w:val="00833005"/>
    <w:rsid w:val="008333E0"/>
    <w:rsid w:val="00833BD2"/>
    <w:rsid w:val="00833BF8"/>
    <w:rsid w:val="00833D21"/>
    <w:rsid w:val="00833E20"/>
    <w:rsid w:val="00834353"/>
    <w:rsid w:val="008343AE"/>
    <w:rsid w:val="0083461B"/>
    <w:rsid w:val="00834DE3"/>
    <w:rsid w:val="00835129"/>
    <w:rsid w:val="00835677"/>
    <w:rsid w:val="00835A2A"/>
    <w:rsid w:val="00835A42"/>
    <w:rsid w:val="0083638D"/>
    <w:rsid w:val="0083647B"/>
    <w:rsid w:val="00836829"/>
    <w:rsid w:val="00836BB2"/>
    <w:rsid w:val="00836C74"/>
    <w:rsid w:val="00836FF1"/>
    <w:rsid w:val="008370C1"/>
    <w:rsid w:val="00837F74"/>
    <w:rsid w:val="0084036F"/>
    <w:rsid w:val="008404B7"/>
    <w:rsid w:val="00840620"/>
    <w:rsid w:val="00840F95"/>
    <w:rsid w:val="00841EBB"/>
    <w:rsid w:val="0084219B"/>
    <w:rsid w:val="008425C3"/>
    <w:rsid w:val="008428FA"/>
    <w:rsid w:val="008429B0"/>
    <w:rsid w:val="00844F76"/>
    <w:rsid w:val="008451F7"/>
    <w:rsid w:val="00845231"/>
    <w:rsid w:val="008453A7"/>
    <w:rsid w:val="00845AB4"/>
    <w:rsid w:val="00845B4D"/>
    <w:rsid w:val="00846136"/>
    <w:rsid w:val="00846145"/>
    <w:rsid w:val="00846D22"/>
    <w:rsid w:val="00846D2A"/>
    <w:rsid w:val="00847A8A"/>
    <w:rsid w:val="00847C30"/>
    <w:rsid w:val="00847F11"/>
    <w:rsid w:val="00850238"/>
    <w:rsid w:val="00850541"/>
    <w:rsid w:val="008505A9"/>
    <w:rsid w:val="0085087F"/>
    <w:rsid w:val="00850BFB"/>
    <w:rsid w:val="00850F90"/>
    <w:rsid w:val="008510A4"/>
    <w:rsid w:val="00851D13"/>
    <w:rsid w:val="00852330"/>
    <w:rsid w:val="008523E8"/>
    <w:rsid w:val="00852888"/>
    <w:rsid w:val="00852E1A"/>
    <w:rsid w:val="00852E27"/>
    <w:rsid w:val="00852E68"/>
    <w:rsid w:val="0085328E"/>
    <w:rsid w:val="00853906"/>
    <w:rsid w:val="00853C30"/>
    <w:rsid w:val="00853ECB"/>
    <w:rsid w:val="00853FEE"/>
    <w:rsid w:val="008547B5"/>
    <w:rsid w:val="00854F37"/>
    <w:rsid w:val="00854F7A"/>
    <w:rsid w:val="00855145"/>
    <w:rsid w:val="008551CA"/>
    <w:rsid w:val="00855223"/>
    <w:rsid w:val="008553AD"/>
    <w:rsid w:val="00855C1E"/>
    <w:rsid w:val="00855DEC"/>
    <w:rsid w:val="00855E58"/>
    <w:rsid w:val="00856025"/>
    <w:rsid w:val="00856099"/>
    <w:rsid w:val="00856813"/>
    <w:rsid w:val="00857F18"/>
    <w:rsid w:val="00860955"/>
    <w:rsid w:val="00860AA5"/>
    <w:rsid w:val="00861039"/>
    <w:rsid w:val="008618BA"/>
    <w:rsid w:val="00861C78"/>
    <w:rsid w:val="00861D3C"/>
    <w:rsid w:val="00862350"/>
    <w:rsid w:val="0086247D"/>
    <w:rsid w:val="008624C7"/>
    <w:rsid w:val="00863B94"/>
    <w:rsid w:val="008641F3"/>
    <w:rsid w:val="008646AC"/>
    <w:rsid w:val="0086481C"/>
    <w:rsid w:val="008649C4"/>
    <w:rsid w:val="00864ABE"/>
    <w:rsid w:val="00864C84"/>
    <w:rsid w:val="00864CF4"/>
    <w:rsid w:val="00864D06"/>
    <w:rsid w:val="0086528C"/>
    <w:rsid w:val="0086584F"/>
    <w:rsid w:val="008659AA"/>
    <w:rsid w:val="00865D91"/>
    <w:rsid w:val="008662BD"/>
    <w:rsid w:val="008668C6"/>
    <w:rsid w:val="0086694B"/>
    <w:rsid w:val="00866C96"/>
    <w:rsid w:val="00866F37"/>
    <w:rsid w:val="00866FC2"/>
    <w:rsid w:val="00867435"/>
    <w:rsid w:val="00867BA8"/>
    <w:rsid w:val="00870240"/>
    <w:rsid w:val="00870415"/>
    <w:rsid w:val="0087065C"/>
    <w:rsid w:val="008708D1"/>
    <w:rsid w:val="00870BD3"/>
    <w:rsid w:val="00870BDA"/>
    <w:rsid w:val="008714FA"/>
    <w:rsid w:val="0087198F"/>
    <w:rsid w:val="00871DB1"/>
    <w:rsid w:val="008727E9"/>
    <w:rsid w:val="008730BC"/>
    <w:rsid w:val="00873B02"/>
    <w:rsid w:val="00873C45"/>
    <w:rsid w:val="00873E2D"/>
    <w:rsid w:val="00874AF0"/>
    <w:rsid w:val="00874B9D"/>
    <w:rsid w:val="00875386"/>
    <w:rsid w:val="00876029"/>
    <w:rsid w:val="008760FC"/>
    <w:rsid w:val="0087635E"/>
    <w:rsid w:val="008767DC"/>
    <w:rsid w:val="008776AB"/>
    <w:rsid w:val="00877826"/>
    <w:rsid w:val="0087794C"/>
    <w:rsid w:val="00877951"/>
    <w:rsid w:val="00877CBE"/>
    <w:rsid w:val="00877D99"/>
    <w:rsid w:val="008801F5"/>
    <w:rsid w:val="008805DA"/>
    <w:rsid w:val="00880B4A"/>
    <w:rsid w:val="008811C8"/>
    <w:rsid w:val="00881A11"/>
    <w:rsid w:val="00881BF5"/>
    <w:rsid w:val="00881CA7"/>
    <w:rsid w:val="00881DA2"/>
    <w:rsid w:val="00882447"/>
    <w:rsid w:val="00882570"/>
    <w:rsid w:val="00882C61"/>
    <w:rsid w:val="0088317B"/>
    <w:rsid w:val="0088317C"/>
    <w:rsid w:val="00884369"/>
    <w:rsid w:val="008854FC"/>
    <w:rsid w:val="008855B1"/>
    <w:rsid w:val="008857D1"/>
    <w:rsid w:val="0088588C"/>
    <w:rsid w:val="008859BD"/>
    <w:rsid w:val="00885DD0"/>
    <w:rsid w:val="008862E3"/>
    <w:rsid w:val="0088763C"/>
    <w:rsid w:val="0088764C"/>
    <w:rsid w:val="00887D19"/>
    <w:rsid w:val="00887D48"/>
    <w:rsid w:val="00887FDD"/>
    <w:rsid w:val="008900FB"/>
    <w:rsid w:val="008901B6"/>
    <w:rsid w:val="00890616"/>
    <w:rsid w:val="0089095E"/>
    <w:rsid w:val="008913F7"/>
    <w:rsid w:val="008914C8"/>
    <w:rsid w:val="00891ED4"/>
    <w:rsid w:val="008920F9"/>
    <w:rsid w:val="00892556"/>
    <w:rsid w:val="008927A5"/>
    <w:rsid w:val="00892A1B"/>
    <w:rsid w:val="0089352A"/>
    <w:rsid w:val="00893A98"/>
    <w:rsid w:val="00893EEB"/>
    <w:rsid w:val="00894031"/>
    <w:rsid w:val="008945C3"/>
    <w:rsid w:val="0089479C"/>
    <w:rsid w:val="00894BA7"/>
    <w:rsid w:val="00894D4A"/>
    <w:rsid w:val="00895219"/>
    <w:rsid w:val="008956FC"/>
    <w:rsid w:val="008957AB"/>
    <w:rsid w:val="00895843"/>
    <w:rsid w:val="00895AED"/>
    <w:rsid w:val="00895BF9"/>
    <w:rsid w:val="00895E90"/>
    <w:rsid w:val="0089605B"/>
    <w:rsid w:val="00896191"/>
    <w:rsid w:val="0089655E"/>
    <w:rsid w:val="008968BC"/>
    <w:rsid w:val="00896A90"/>
    <w:rsid w:val="00896DD1"/>
    <w:rsid w:val="00896F3D"/>
    <w:rsid w:val="00897732"/>
    <w:rsid w:val="00897999"/>
    <w:rsid w:val="0089799A"/>
    <w:rsid w:val="00897EAE"/>
    <w:rsid w:val="008A0798"/>
    <w:rsid w:val="008A0C09"/>
    <w:rsid w:val="008A1B57"/>
    <w:rsid w:val="008A1F90"/>
    <w:rsid w:val="008A2044"/>
    <w:rsid w:val="008A2164"/>
    <w:rsid w:val="008A290B"/>
    <w:rsid w:val="008A2D50"/>
    <w:rsid w:val="008A332E"/>
    <w:rsid w:val="008A334D"/>
    <w:rsid w:val="008A366A"/>
    <w:rsid w:val="008A3849"/>
    <w:rsid w:val="008A3862"/>
    <w:rsid w:val="008A3894"/>
    <w:rsid w:val="008A396F"/>
    <w:rsid w:val="008A3DB8"/>
    <w:rsid w:val="008A3E0F"/>
    <w:rsid w:val="008A4138"/>
    <w:rsid w:val="008A416B"/>
    <w:rsid w:val="008A506B"/>
    <w:rsid w:val="008A5192"/>
    <w:rsid w:val="008A51D3"/>
    <w:rsid w:val="008A5F33"/>
    <w:rsid w:val="008A5FB2"/>
    <w:rsid w:val="008A608D"/>
    <w:rsid w:val="008A677E"/>
    <w:rsid w:val="008A6BD8"/>
    <w:rsid w:val="008A6C98"/>
    <w:rsid w:val="008A7635"/>
    <w:rsid w:val="008B060E"/>
    <w:rsid w:val="008B074D"/>
    <w:rsid w:val="008B13B3"/>
    <w:rsid w:val="008B1678"/>
    <w:rsid w:val="008B1F5A"/>
    <w:rsid w:val="008B2215"/>
    <w:rsid w:val="008B23DA"/>
    <w:rsid w:val="008B25F0"/>
    <w:rsid w:val="008B296C"/>
    <w:rsid w:val="008B2C5E"/>
    <w:rsid w:val="008B2D36"/>
    <w:rsid w:val="008B3378"/>
    <w:rsid w:val="008B363A"/>
    <w:rsid w:val="008B3AD2"/>
    <w:rsid w:val="008B3C5B"/>
    <w:rsid w:val="008B3C7D"/>
    <w:rsid w:val="008B3F7B"/>
    <w:rsid w:val="008B4505"/>
    <w:rsid w:val="008B45A1"/>
    <w:rsid w:val="008B45C0"/>
    <w:rsid w:val="008B47B6"/>
    <w:rsid w:val="008B48C3"/>
    <w:rsid w:val="008B5193"/>
    <w:rsid w:val="008B5F94"/>
    <w:rsid w:val="008B6157"/>
    <w:rsid w:val="008B6163"/>
    <w:rsid w:val="008B6607"/>
    <w:rsid w:val="008B72CB"/>
    <w:rsid w:val="008B7557"/>
    <w:rsid w:val="008B7570"/>
    <w:rsid w:val="008B7D61"/>
    <w:rsid w:val="008C0055"/>
    <w:rsid w:val="008C0762"/>
    <w:rsid w:val="008C0831"/>
    <w:rsid w:val="008C0938"/>
    <w:rsid w:val="008C095F"/>
    <w:rsid w:val="008C0995"/>
    <w:rsid w:val="008C0B34"/>
    <w:rsid w:val="008C0B3E"/>
    <w:rsid w:val="008C0BDE"/>
    <w:rsid w:val="008C0FC9"/>
    <w:rsid w:val="008C0FFA"/>
    <w:rsid w:val="008C11CB"/>
    <w:rsid w:val="008C218A"/>
    <w:rsid w:val="008C280D"/>
    <w:rsid w:val="008C2B2A"/>
    <w:rsid w:val="008C2C22"/>
    <w:rsid w:val="008C2D08"/>
    <w:rsid w:val="008C34AD"/>
    <w:rsid w:val="008C3866"/>
    <w:rsid w:val="008C3964"/>
    <w:rsid w:val="008C3DEC"/>
    <w:rsid w:val="008C3FD6"/>
    <w:rsid w:val="008C4798"/>
    <w:rsid w:val="008C4A14"/>
    <w:rsid w:val="008C5685"/>
    <w:rsid w:val="008C5DC4"/>
    <w:rsid w:val="008C68CB"/>
    <w:rsid w:val="008C6E0B"/>
    <w:rsid w:val="008C7225"/>
    <w:rsid w:val="008C778C"/>
    <w:rsid w:val="008C7985"/>
    <w:rsid w:val="008C7AC8"/>
    <w:rsid w:val="008C7C1B"/>
    <w:rsid w:val="008C7E33"/>
    <w:rsid w:val="008D06E0"/>
    <w:rsid w:val="008D0934"/>
    <w:rsid w:val="008D14F8"/>
    <w:rsid w:val="008D1C54"/>
    <w:rsid w:val="008D1C8B"/>
    <w:rsid w:val="008D1F0B"/>
    <w:rsid w:val="008D1F95"/>
    <w:rsid w:val="008D2297"/>
    <w:rsid w:val="008D28AC"/>
    <w:rsid w:val="008D28DF"/>
    <w:rsid w:val="008D33BA"/>
    <w:rsid w:val="008D3593"/>
    <w:rsid w:val="008D394B"/>
    <w:rsid w:val="008D3C1B"/>
    <w:rsid w:val="008D4387"/>
    <w:rsid w:val="008D44A0"/>
    <w:rsid w:val="008D53AE"/>
    <w:rsid w:val="008D572B"/>
    <w:rsid w:val="008D5B45"/>
    <w:rsid w:val="008D5E53"/>
    <w:rsid w:val="008D601E"/>
    <w:rsid w:val="008D6221"/>
    <w:rsid w:val="008D62AA"/>
    <w:rsid w:val="008D69BD"/>
    <w:rsid w:val="008D7659"/>
    <w:rsid w:val="008D7758"/>
    <w:rsid w:val="008D7B72"/>
    <w:rsid w:val="008E003A"/>
    <w:rsid w:val="008E108B"/>
    <w:rsid w:val="008E1C54"/>
    <w:rsid w:val="008E23D3"/>
    <w:rsid w:val="008E2681"/>
    <w:rsid w:val="008E26AB"/>
    <w:rsid w:val="008E282B"/>
    <w:rsid w:val="008E2921"/>
    <w:rsid w:val="008E3201"/>
    <w:rsid w:val="008E3620"/>
    <w:rsid w:val="008E38FB"/>
    <w:rsid w:val="008E417E"/>
    <w:rsid w:val="008E418E"/>
    <w:rsid w:val="008E464A"/>
    <w:rsid w:val="008E4C26"/>
    <w:rsid w:val="008E4CAC"/>
    <w:rsid w:val="008E4FAC"/>
    <w:rsid w:val="008E527B"/>
    <w:rsid w:val="008E560F"/>
    <w:rsid w:val="008E5945"/>
    <w:rsid w:val="008E5D22"/>
    <w:rsid w:val="008E6412"/>
    <w:rsid w:val="008E6BC3"/>
    <w:rsid w:val="008E6D24"/>
    <w:rsid w:val="008E6DF7"/>
    <w:rsid w:val="008E78CB"/>
    <w:rsid w:val="008E7A57"/>
    <w:rsid w:val="008F0546"/>
    <w:rsid w:val="008F0DEB"/>
    <w:rsid w:val="008F0FF2"/>
    <w:rsid w:val="008F13E4"/>
    <w:rsid w:val="008F16B6"/>
    <w:rsid w:val="008F1948"/>
    <w:rsid w:val="008F1C60"/>
    <w:rsid w:val="008F2354"/>
    <w:rsid w:val="008F2360"/>
    <w:rsid w:val="008F26E6"/>
    <w:rsid w:val="008F29B0"/>
    <w:rsid w:val="008F2B30"/>
    <w:rsid w:val="008F3059"/>
    <w:rsid w:val="008F330E"/>
    <w:rsid w:val="008F37EA"/>
    <w:rsid w:val="008F3A04"/>
    <w:rsid w:val="008F40E8"/>
    <w:rsid w:val="008F48CD"/>
    <w:rsid w:val="008F5CC5"/>
    <w:rsid w:val="008F6219"/>
    <w:rsid w:val="008F64FF"/>
    <w:rsid w:val="008F6859"/>
    <w:rsid w:val="008F7117"/>
    <w:rsid w:val="008F7163"/>
    <w:rsid w:val="008F73A1"/>
    <w:rsid w:val="008F74EB"/>
    <w:rsid w:val="008F7B4F"/>
    <w:rsid w:val="008F7BC0"/>
    <w:rsid w:val="008F7DAA"/>
    <w:rsid w:val="008F7F3D"/>
    <w:rsid w:val="009000E4"/>
    <w:rsid w:val="009005A9"/>
    <w:rsid w:val="00900657"/>
    <w:rsid w:val="009012AF"/>
    <w:rsid w:val="0090132D"/>
    <w:rsid w:val="0090163F"/>
    <w:rsid w:val="00901CFE"/>
    <w:rsid w:val="00902874"/>
    <w:rsid w:val="00902B3D"/>
    <w:rsid w:val="00902CA0"/>
    <w:rsid w:val="00902D97"/>
    <w:rsid w:val="00904072"/>
    <w:rsid w:val="00904A60"/>
    <w:rsid w:val="009050E3"/>
    <w:rsid w:val="0090522A"/>
    <w:rsid w:val="00905631"/>
    <w:rsid w:val="00905A31"/>
    <w:rsid w:val="0090616D"/>
    <w:rsid w:val="00906539"/>
    <w:rsid w:val="0090663D"/>
    <w:rsid w:val="00906711"/>
    <w:rsid w:val="00906D24"/>
    <w:rsid w:val="00906FFB"/>
    <w:rsid w:val="009071E6"/>
    <w:rsid w:val="00907427"/>
    <w:rsid w:val="0090782E"/>
    <w:rsid w:val="00907A29"/>
    <w:rsid w:val="0091099F"/>
    <w:rsid w:val="00910E68"/>
    <w:rsid w:val="00911016"/>
    <w:rsid w:val="00911452"/>
    <w:rsid w:val="00911473"/>
    <w:rsid w:val="00911896"/>
    <w:rsid w:val="009126C7"/>
    <w:rsid w:val="0091299B"/>
    <w:rsid w:val="00912BB8"/>
    <w:rsid w:val="00912FB8"/>
    <w:rsid w:val="00913862"/>
    <w:rsid w:val="00913A58"/>
    <w:rsid w:val="00913E75"/>
    <w:rsid w:val="009143CA"/>
    <w:rsid w:val="009143F3"/>
    <w:rsid w:val="00914B2C"/>
    <w:rsid w:val="00914E8A"/>
    <w:rsid w:val="0091518F"/>
    <w:rsid w:val="009154B0"/>
    <w:rsid w:val="009164A1"/>
    <w:rsid w:val="00916739"/>
    <w:rsid w:val="009167F8"/>
    <w:rsid w:val="00916F65"/>
    <w:rsid w:val="00917100"/>
    <w:rsid w:val="009173DE"/>
    <w:rsid w:val="009174FA"/>
    <w:rsid w:val="00917883"/>
    <w:rsid w:val="009178EC"/>
    <w:rsid w:val="00917AF7"/>
    <w:rsid w:val="00917E5A"/>
    <w:rsid w:val="0092024F"/>
    <w:rsid w:val="00920656"/>
    <w:rsid w:val="00920E39"/>
    <w:rsid w:val="00920FCE"/>
    <w:rsid w:val="009213CA"/>
    <w:rsid w:val="009219C1"/>
    <w:rsid w:val="00921D69"/>
    <w:rsid w:val="0092222A"/>
    <w:rsid w:val="0092222F"/>
    <w:rsid w:val="009225CD"/>
    <w:rsid w:val="00922CDF"/>
    <w:rsid w:val="009230B3"/>
    <w:rsid w:val="00923FC9"/>
    <w:rsid w:val="009240CE"/>
    <w:rsid w:val="00924352"/>
    <w:rsid w:val="009243D3"/>
    <w:rsid w:val="0092453E"/>
    <w:rsid w:val="0092462C"/>
    <w:rsid w:val="00925235"/>
    <w:rsid w:val="00925611"/>
    <w:rsid w:val="00925CAF"/>
    <w:rsid w:val="00925F67"/>
    <w:rsid w:val="0092600D"/>
    <w:rsid w:val="00926065"/>
    <w:rsid w:val="00926996"/>
    <w:rsid w:val="009269D5"/>
    <w:rsid w:val="00926AC7"/>
    <w:rsid w:val="00926CD8"/>
    <w:rsid w:val="00927565"/>
    <w:rsid w:val="0092775D"/>
    <w:rsid w:val="009278FB"/>
    <w:rsid w:val="009301B5"/>
    <w:rsid w:val="009306D4"/>
    <w:rsid w:val="009307E7"/>
    <w:rsid w:val="00930893"/>
    <w:rsid w:val="0093122D"/>
    <w:rsid w:val="0093122E"/>
    <w:rsid w:val="00931E8A"/>
    <w:rsid w:val="00931F18"/>
    <w:rsid w:val="00932287"/>
    <w:rsid w:val="00932939"/>
    <w:rsid w:val="00933A4C"/>
    <w:rsid w:val="00933B5D"/>
    <w:rsid w:val="00933DCF"/>
    <w:rsid w:val="00934531"/>
    <w:rsid w:val="00934641"/>
    <w:rsid w:val="00935488"/>
    <w:rsid w:val="00935FC6"/>
    <w:rsid w:val="00936039"/>
    <w:rsid w:val="009360B5"/>
    <w:rsid w:val="009360D2"/>
    <w:rsid w:val="009365AA"/>
    <w:rsid w:val="00936662"/>
    <w:rsid w:val="00936B58"/>
    <w:rsid w:val="00936C17"/>
    <w:rsid w:val="00936E8E"/>
    <w:rsid w:val="009376BE"/>
    <w:rsid w:val="009377B4"/>
    <w:rsid w:val="009378FF"/>
    <w:rsid w:val="009379A3"/>
    <w:rsid w:val="00937FF7"/>
    <w:rsid w:val="0094001D"/>
    <w:rsid w:val="009402B5"/>
    <w:rsid w:val="009405EF"/>
    <w:rsid w:val="00940AB6"/>
    <w:rsid w:val="00940CE7"/>
    <w:rsid w:val="009411FC"/>
    <w:rsid w:val="00941542"/>
    <w:rsid w:val="0094188D"/>
    <w:rsid w:val="009418C3"/>
    <w:rsid w:val="00941E21"/>
    <w:rsid w:val="00942278"/>
    <w:rsid w:val="00942B90"/>
    <w:rsid w:val="00942F07"/>
    <w:rsid w:val="00943042"/>
    <w:rsid w:val="00943CA3"/>
    <w:rsid w:val="00943CC5"/>
    <w:rsid w:val="00943E8A"/>
    <w:rsid w:val="0094460C"/>
    <w:rsid w:val="00944FAB"/>
    <w:rsid w:val="00945DE6"/>
    <w:rsid w:val="00945F36"/>
    <w:rsid w:val="00946A37"/>
    <w:rsid w:val="00946AB6"/>
    <w:rsid w:val="00946B3D"/>
    <w:rsid w:val="0094710E"/>
    <w:rsid w:val="00947556"/>
    <w:rsid w:val="009502FF"/>
    <w:rsid w:val="00950792"/>
    <w:rsid w:val="009508B2"/>
    <w:rsid w:val="00950E17"/>
    <w:rsid w:val="0095190A"/>
    <w:rsid w:val="00951BD6"/>
    <w:rsid w:val="009520A7"/>
    <w:rsid w:val="009524DD"/>
    <w:rsid w:val="009529E8"/>
    <w:rsid w:val="009543A0"/>
    <w:rsid w:val="0095470C"/>
    <w:rsid w:val="00955BDD"/>
    <w:rsid w:val="00955CD4"/>
    <w:rsid w:val="00956153"/>
    <w:rsid w:val="009564C5"/>
    <w:rsid w:val="0095673A"/>
    <w:rsid w:val="009568E6"/>
    <w:rsid w:val="0095736D"/>
    <w:rsid w:val="009577BF"/>
    <w:rsid w:val="009609B3"/>
    <w:rsid w:val="00960BEA"/>
    <w:rsid w:val="00960F5A"/>
    <w:rsid w:val="00960FBD"/>
    <w:rsid w:val="00961519"/>
    <w:rsid w:val="00961572"/>
    <w:rsid w:val="0096173A"/>
    <w:rsid w:val="00961BCE"/>
    <w:rsid w:val="00961CD9"/>
    <w:rsid w:val="00961D7B"/>
    <w:rsid w:val="00961DDC"/>
    <w:rsid w:val="00962024"/>
    <w:rsid w:val="009620C3"/>
    <w:rsid w:val="009625AF"/>
    <w:rsid w:val="009626D0"/>
    <w:rsid w:val="00962783"/>
    <w:rsid w:val="009627E0"/>
    <w:rsid w:val="00962835"/>
    <w:rsid w:val="009632BA"/>
    <w:rsid w:val="009632E3"/>
    <w:rsid w:val="0096410D"/>
    <w:rsid w:val="0096411B"/>
    <w:rsid w:val="009641F9"/>
    <w:rsid w:val="0096421B"/>
    <w:rsid w:val="00964967"/>
    <w:rsid w:val="00964FBC"/>
    <w:rsid w:val="00964FBE"/>
    <w:rsid w:val="00965035"/>
    <w:rsid w:val="00965102"/>
    <w:rsid w:val="00965695"/>
    <w:rsid w:val="00965EB0"/>
    <w:rsid w:val="00966362"/>
    <w:rsid w:val="00966782"/>
    <w:rsid w:val="00966EB7"/>
    <w:rsid w:val="00966FEF"/>
    <w:rsid w:val="009671B0"/>
    <w:rsid w:val="009678AF"/>
    <w:rsid w:val="00967E9B"/>
    <w:rsid w:val="009703BC"/>
    <w:rsid w:val="009703E9"/>
    <w:rsid w:val="00970835"/>
    <w:rsid w:val="00970872"/>
    <w:rsid w:val="00970907"/>
    <w:rsid w:val="00970A4E"/>
    <w:rsid w:val="00970B5A"/>
    <w:rsid w:val="00971977"/>
    <w:rsid w:val="00971E1C"/>
    <w:rsid w:val="00972409"/>
    <w:rsid w:val="00972662"/>
    <w:rsid w:val="00972C7C"/>
    <w:rsid w:val="00972E27"/>
    <w:rsid w:val="00973AE8"/>
    <w:rsid w:val="00973BDD"/>
    <w:rsid w:val="00974542"/>
    <w:rsid w:val="00974945"/>
    <w:rsid w:val="00974C98"/>
    <w:rsid w:val="00974D1C"/>
    <w:rsid w:val="00974D29"/>
    <w:rsid w:val="00974F45"/>
    <w:rsid w:val="0097525E"/>
    <w:rsid w:val="00975295"/>
    <w:rsid w:val="0097552A"/>
    <w:rsid w:val="009757AF"/>
    <w:rsid w:val="00975DB5"/>
    <w:rsid w:val="00976007"/>
    <w:rsid w:val="0097665E"/>
    <w:rsid w:val="00976871"/>
    <w:rsid w:val="0097695C"/>
    <w:rsid w:val="00976DA9"/>
    <w:rsid w:val="009770F8"/>
    <w:rsid w:val="0097741B"/>
    <w:rsid w:val="00977DD7"/>
    <w:rsid w:val="00977E23"/>
    <w:rsid w:val="00977EEB"/>
    <w:rsid w:val="00977F8C"/>
    <w:rsid w:val="0098029F"/>
    <w:rsid w:val="009803ED"/>
    <w:rsid w:val="009805A1"/>
    <w:rsid w:val="00980C32"/>
    <w:rsid w:val="0098127A"/>
    <w:rsid w:val="00981858"/>
    <w:rsid w:val="00981AD9"/>
    <w:rsid w:val="00981E74"/>
    <w:rsid w:val="00982353"/>
    <w:rsid w:val="00982C41"/>
    <w:rsid w:val="009830D9"/>
    <w:rsid w:val="00983669"/>
    <w:rsid w:val="0098370E"/>
    <w:rsid w:val="009842F4"/>
    <w:rsid w:val="009845A2"/>
    <w:rsid w:val="00984C38"/>
    <w:rsid w:val="00984FB4"/>
    <w:rsid w:val="0098504C"/>
    <w:rsid w:val="00985186"/>
    <w:rsid w:val="00985270"/>
    <w:rsid w:val="009852B4"/>
    <w:rsid w:val="009852B6"/>
    <w:rsid w:val="00985C28"/>
    <w:rsid w:val="00985D4E"/>
    <w:rsid w:val="00986069"/>
    <w:rsid w:val="00986438"/>
    <w:rsid w:val="00986B4A"/>
    <w:rsid w:val="00986FEA"/>
    <w:rsid w:val="009871A7"/>
    <w:rsid w:val="009878E1"/>
    <w:rsid w:val="00987A0B"/>
    <w:rsid w:val="00987BB4"/>
    <w:rsid w:val="00987C5F"/>
    <w:rsid w:val="009901A1"/>
    <w:rsid w:val="009901EC"/>
    <w:rsid w:val="009902F1"/>
    <w:rsid w:val="00990336"/>
    <w:rsid w:val="0099060D"/>
    <w:rsid w:val="00990A9A"/>
    <w:rsid w:val="009912C8"/>
    <w:rsid w:val="00991482"/>
    <w:rsid w:val="0099181B"/>
    <w:rsid w:val="00991EB3"/>
    <w:rsid w:val="00991F06"/>
    <w:rsid w:val="00992008"/>
    <w:rsid w:val="009926BC"/>
    <w:rsid w:val="0099344F"/>
    <w:rsid w:val="009934E1"/>
    <w:rsid w:val="00993660"/>
    <w:rsid w:val="00993A87"/>
    <w:rsid w:val="00993AB8"/>
    <w:rsid w:val="00993BF3"/>
    <w:rsid w:val="00993D39"/>
    <w:rsid w:val="00994128"/>
    <w:rsid w:val="009944FD"/>
    <w:rsid w:val="00994990"/>
    <w:rsid w:val="00994C8A"/>
    <w:rsid w:val="00994DA9"/>
    <w:rsid w:val="00994E16"/>
    <w:rsid w:val="00994E26"/>
    <w:rsid w:val="00995D69"/>
    <w:rsid w:val="00995E0D"/>
    <w:rsid w:val="00995FD1"/>
    <w:rsid w:val="00996845"/>
    <w:rsid w:val="009968E2"/>
    <w:rsid w:val="00996A1C"/>
    <w:rsid w:val="00996D97"/>
    <w:rsid w:val="00996F0B"/>
    <w:rsid w:val="00997087"/>
    <w:rsid w:val="00997182"/>
    <w:rsid w:val="0099732F"/>
    <w:rsid w:val="00997646"/>
    <w:rsid w:val="00997715"/>
    <w:rsid w:val="00997728"/>
    <w:rsid w:val="00997CCE"/>
    <w:rsid w:val="00997DCB"/>
    <w:rsid w:val="00997DEA"/>
    <w:rsid w:val="009A1009"/>
    <w:rsid w:val="009A10BD"/>
    <w:rsid w:val="009A11A8"/>
    <w:rsid w:val="009A11FB"/>
    <w:rsid w:val="009A134C"/>
    <w:rsid w:val="009A1584"/>
    <w:rsid w:val="009A2027"/>
    <w:rsid w:val="009A22C1"/>
    <w:rsid w:val="009A2775"/>
    <w:rsid w:val="009A28BB"/>
    <w:rsid w:val="009A38F5"/>
    <w:rsid w:val="009A3E93"/>
    <w:rsid w:val="009A40FA"/>
    <w:rsid w:val="009A45CB"/>
    <w:rsid w:val="009A471B"/>
    <w:rsid w:val="009A4C76"/>
    <w:rsid w:val="009A4D4C"/>
    <w:rsid w:val="009A51FB"/>
    <w:rsid w:val="009A5701"/>
    <w:rsid w:val="009A5AA4"/>
    <w:rsid w:val="009A5F73"/>
    <w:rsid w:val="009A5FEE"/>
    <w:rsid w:val="009A6052"/>
    <w:rsid w:val="009A651B"/>
    <w:rsid w:val="009A6596"/>
    <w:rsid w:val="009A6A81"/>
    <w:rsid w:val="009A6D1A"/>
    <w:rsid w:val="009A6DBA"/>
    <w:rsid w:val="009A7BBD"/>
    <w:rsid w:val="009A7D96"/>
    <w:rsid w:val="009B09F9"/>
    <w:rsid w:val="009B0B2C"/>
    <w:rsid w:val="009B1592"/>
    <w:rsid w:val="009B169E"/>
    <w:rsid w:val="009B1857"/>
    <w:rsid w:val="009B1CA3"/>
    <w:rsid w:val="009B20FD"/>
    <w:rsid w:val="009B227C"/>
    <w:rsid w:val="009B2C6E"/>
    <w:rsid w:val="009B326C"/>
    <w:rsid w:val="009B329A"/>
    <w:rsid w:val="009B3704"/>
    <w:rsid w:val="009B3898"/>
    <w:rsid w:val="009B398A"/>
    <w:rsid w:val="009B45BE"/>
    <w:rsid w:val="009B479D"/>
    <w:rsid w:val="009B4F53"/>
    <w:rsid w:val="009B51F4"/>
    <w:rsid w:val="009B548E"/>
    <w:rsid w:val="009B69D7"/>
    <w:rsid w:val="009B7018"/>
    <w:rsid w:val="009B7019"/>
    <w:rsid w:val="009B7185"/>
    <w:rsid w:val="009B774A"/>
    <w:rsid w:val="009B77FD"/>
    <w:rsid w:val="009B7BBC"/>
    <w:rsid w:val="009C0383"/>
    <w:rsid w:val="009C076E"/>
    <w:rsid w:val="009C077F"/>
    <w:rsid w:val="009C0B87"/>
    <w:rsid w:val="009C0FB9"/>
    <w:rsid w:val="009C137A"/>
    <w:rsid w:val="009C1477"/>
    <w:rsid w:val="009C1635"/>
    <w:rsid w:val="009C1AC4"/>
    <w:rsid w:val="009C1CF5"/>
    <w:rsid w:val="009C1D84"/>
    <w:rsid w:val="009C2154"/>
    <w:rsid w:val="009C2172"/>
    <w:rsid w:val="009C2190"/>
    <w:rsid w:val="009C2F86"/>
    <w:rsid w:val="009C3135"/>
    <w:rsid w:val="009C31CB"/>
    <w:rsid w:val="009C321B"/>
    <w:rsid w:val="009C3223"/>
    <w:rsid w:val="009C32AA"/>
    <w:rsid w:val="009C39B2"/>
    <w:rsid w:val="009C41EF"/>
    <w:rsid w:val="009C4ACA"/>
    <w:rsid w:val="009C4C2D"/>
    <w:rsid w:val="009C51A3"/>
    <w:rsid w:val="009C51C3"/>
    <w:rsid w:val="009C5311"/>
    <w:rsid w:val="009C5889"/>
    <w:rsid w:val="009C59BE"/>
    <w:rsid w:val="009C5B6C"/>
    <w:rsid w:val="009C5BF7"/>
    <w:rsid w:val="009C5D0E"/>
    <w:rsid w:val="009C5E25"/>
    <w:rsid w:val="009C6388"/>
    <w:rsid w:val="009C7096"/>
    <w:rsid w:val="009C7456"/>
    <w:rsid w:val="009C7537"/>
    <w:rsid w:val="009C7AEA"/>
    <w:rsid w:val="009C7AFA"/>
    <w:rsid w:val="009D01CA"/>
    <w:rsid w:val="009D04BB"/>
    <w:rsid w:val="009D0B23"/>
    <w:rsid w:val="009D0D5F"/>
    <w:rsid w:val="009D0D9C"/>
    <w:rsid w:val="009D17E7"/>
    <w:rsid w:val="009D182D"/>
    <w:rsid w:val="009D19C2"/>
    <w:rsid w:val="009D1A2C"/>
    <w:rsid w:val="009D26CE"/>
    <w:rsid w:val="009D2D95"/>
    <w:rsid w:val="009D30D6"/>
    <w:rsid w:val="009D3101"/>
    <w:rsid w:val="009D31DE"/>
    <w:rsid w:val="009D347F"/>
    <w:rsid w:val="009D3B82"/>
    <w:rsid w:val="009D434A"/>
    <w:rsid w:val="009D4384"/>
    <w:rsid w:val="009D4444"/>
    <w:rsid w:val="009D448B"/>
    <w:rsid w:val="009D4E79"/>
    <w:rsid w:val="009D555B"/>
    <w:rsid w:val="009D695B"/>
    <w:rsid w:val="009D69ED"/>
    <w:rsid w:val="009D7363"/>
    <w:rsid w:val="009D7801"/>
    <w:rsid w:val="009D7D58"/>
    <w:rsid w:val="009E0392"/>
    <w:rsid w:val="009E0501"/>
    <w:rsid w:val="009E085C"/>
    <w:rsid w:val="009E1150"/>
    <w:rsid w:val="009E13D9"/>
    <w:rsid w:val="009E1800"/>
    <w:rsid w:val="009E1E28"/>
    <w:rsid w:val="009E1F31"/>
    <w:rsid w:val="009E2765"/>
    <w:rsid w:val="009E28FF"/>
    <w:rsid w:val="009E2DC8"/>
    <w:rsid w:val="009E2FFF"/>
    <w:rsid w:val="009E38B5"/>
    <w:rsid w:val="009E3D5F"/>
    <w:rsid w:val="009E3F2B"/>
    <w:rsid w:val="009E402F"/>
    <w:rsid w:val="009E43F7"/>
    <w:rsid w:val="009E450F"/>
    <w:rsid w:val="009E48CE"/>
    <w:rsid w:val="009E49D3"/>
    <w:rsid w:val="009E5322"/>
    <w:rsid w:val="009E5BB9"/>
    <w:rsid w:val="009E5BE4"/>
    <w:rsid w:val="009E63F6"/>
    <w:rsid w:val="009E77F4"/>
    <w:rsid w:val="009E7D23"/>
    <w:rsid w:val="009E7F16"/>
    <w:rsid w:val="009F0244"/>
    <w:rsid w:val="009F06AE"/>
    <w:rsid w:val="009F0DBB"/>
    <w:rsid w:val="009F1684"/>
    <w:rsid w:val="009F1813"/>
    <w:rsid w:val="009F1E77"/>
    <w:rsid w:val="009F1FAE"/>
    <w:rsid w:val="009F2828"/>
    <w:rsid w:val="009F28F0"/>
    <w:rsid w:val="009F31B3"/>
    <w:rsid w:val="009F3242"/>
    <w:rsid w:val="009F3750"/>
    <w:rsid w:val="009F39FA"/>
    <w:rsid w:val="009F3B28"/>
    <w:rsid w:val="009F3C73"/>
    <w:rsid w:val="009F3CDB"/>
    <w:rsid w:val="009F4C8B"/>
    <w:rsid w:val="009F4E2E"/>
    <w:rsid w:val="009F4F74"/>
    <w:rsid w:val="009F519D"/>
    <w:rsid w:val="009F5330"/>
    <w:rsid w:val="009F559E"/>
    <w:rsid w:val="009F5B1E"/>
    <w:rsid w:val="009F5FAE"/>
    <w:rsid w:val="009F60B6"/>
    <w:rsid w:val="009F6237"/>
    <w:rsid w:val="009F64C2"/>
    <w:rsid w:val="009F685D"/>
    <w:rsid w:val="009F6A64"/>
    <w:rsid w:val="009F6E47"/>
    <w:rsid w:val="009F758B"/>
    <w:rsid w:val="009F7B41"/>
    <w:rsid w:val="009F7C06"/>
    <w:rsid w:val="009F7CC8"/>
    <w:rsid w:val="00A003F2"/>
    <w:rsid w:val="00A005F0"/>
    <w:rsid w:val="00A008BF"/>
    <w:rsid w:val="00A00A5C"/>
    <w:rsid w:val="00A00CD6"/>
    <w:rsid w:val="00A00EDB"/>
    <w:rsid w:val="00A00EE2"/>
    <w:rsid w:val="00A014C0"/>
    <w:rsid w:val="00A0194B"/>
    <w:rsid w:val="00A01EA1"/>
    <w:rsid w:val="00A02274"/>
    <w:rsid w:val="00A0261B"/>
    <w:rsid w:val="00A02785"/>
    <w:rsid w:val="00A04C9C"/>
    <w:rsid w:val="00A05824"/>
    <w:rsid w:val="00A05873"/>
    <w:rsid w:val="00A05E52"/>
    <w:rsid w:val="00A06032"/>
    <w:rsid w:val="00A063C1"/>
    <w:rsid w:val="00A06585"/>
    <w:rsid w:val="00A0719A"/>
    <w:rsid w:val="00A073F6"/>
    <w:rsid w:val="00A074FA"/>
    <w:rsid w:val="00A07828"/>
    <w:rsid w:val="00A10F7D"/>
    <w:rsid w:val="00A11142"/>
    <w:rsid w:val="00A11282"/>
    <w:rsid w:val="00A11BF6"/>
    <w:rsid w:val="00A11CCB"/>
    <w:rsid w:val="00A12AC9"/>
    <w:rsid w:val="00A13030"/>
    <w:rsid w:val="00A13244"/>
    <w:rsid w:val="00A132DC"/>
    <w:rsid w:val="00A138D6"/>
    <w:rsid w:val="00A140F3"/>
    <w:rsid w:val="00A14404"/>
    <w:rsid w:val="00A14513"/>
    <w:rsid w:val="00A14DCD"/>
    <w:rsid w:val="00A154D3"/>
    <w:rsid w:val="00A1568A"/>
    <w:rsid w:val="00A15BF9"/>
    <w:rsid w:val="00A15EE5"/>
    <w:rsid w:val="00A16221"/>
    <w:rsid w:val="00A16A11"/>
    <w:rsid w:val="00A175D2"/>
    <w:rsid w:val="00A17F43"/>
    <w:rsid w:val="00A17F48"/>
    <w:rsid w:val="00A202D9"/>
    <w:rsid w:val="00A20324"/>
    <w:rsid w:val="00A208CB"/>
    <w:rsid w:val="00A20C5C"/>
    <w:rsid w:val="00A212E0"/>
    <w:rsid w:val="00A2136C"/>
    <w:rsid w:val="00A21599"/>
    <w:rsid w:val="00A21BC9"/>
    <w:rsid w:val="00A21CBB"/>
    <w:rsid w:val="00A22445"/>
    <w:rsid w:val="00A2250D"/>
    <w:rsid w:val="00A2268D"/>
    <w:rsid w:val="00A226C4"/>
    <w:rsid w:val="00A22BB1"/>
    <w:rsid w:val="00A22FB7"/>
    <w:rsid w:val="00A22FC3"/>
    <w:rsid w:val="00A232B8"/>
    <w:rsid w:val="00A238A9"/>
    <w:rsid w:val="00A23F94"/>
    <w:rsid w:val="00A24100"/>
    <w:rsid w:val="00A248A1"/>
    <w:rsid w:val="00A2497D"/>
    <w:rsid w:val="00A24C96"/>
    <w:rsid w:val="00A24CB2"/>
    <w:rsid w:val="00A24DCC"/>
    <w:rsid w:val="00A24EC1"/>
    <w:rsid w:val="00A251DB"/>
    <w:rsid w:val="00A25336"/>
    <w:rsid w:val="00A2562E"/>
    <w:rsid w:val="00A259C3"/>
    <w:rsid w:val="00A25B4C"/>
    <w:rsid w:val="00A270EF"/>
    <w:rsid w:val="00A30D46"/>
    <w:rsid w:val="00A31471"/>
    <w:rsid w:val="00A314F0"/>
    <w:rsid w:val="00A3260C"/>
    <w:rsid w:val="00A32B30"/>
    <w:rsid w:val="00A32E06"/>
    <w:rsid w:val="00A32E2F"/>
    <w:rsid w:val="00A33779"/>
    <w:rsid w:val="00A3393B"/>
    <w:rsid w:val="00A342F1"/>
    <w:rsid w:val="00A3447B"/>
    <w:rsid w:val="00A34B6F"/>
    <w:rsid w:val="00A35672"/>
    <w:rsid w:val="00A357D4"/>
    <w:rsid w:val="00A3588A"/>
    <w:rsid w:val="00A35ABF"/>
    <w:rsid w:val="00A35EC5"/>
    <w:rsid w:val="00A361F2"/>
    <w:rsid w:val="00A36488"/>
    <w:rsid w:val="00A36489"/>
    <w:rsid w:val="00A367F6"/>
    <w:rsid w:val="00A36BC8"/>
    <w:rsid w:val="00A36D8E"/>
    <w:rsid w:val="00A37049"/>
    <w:rsid w:val="00A372C7"/>
    <w:rsid w:val="00A372F8"/>
    <w:rsid w:val="00A37323"/>
    <w:rsid w:val="00A374DD"/>
    <w:rsid w:val="00A376E2"/>
    <w:rsid w:val="00A37A45"/>
    <w:rsid w:val="00A37C9F"/>
    <w:rsid w:val="00A402F1"/>
    <w:rsid w:val="00A4058A"/>
    <w:rsid w:val="00A406E0"/>
    <w:rsid w:val="00A40740"/>
    <w:rsid w:val="00A4075A"/>
    <w:rsid w:val="00A40AA3"/>
    <w:rsid w:val="00A40D7E"/>
    <w:rsid w:val="00A4151E"/>
    <w:rsid w:val="00A41707"/>
    <w:rsid w:val="00A41A03"/>
    <w:rsid w:val="00A41C8B"/>
    <w:rsid w:val="00A41FCF"/>
    <w:rsid w:val="00A423E8"/>
    <w:rsid w:val="00A424B7"/>
    <w:rsid w:val="00A427AC"/>
    <w:rsid w:val="00A42E50"/>
    <w:rsid w:val="00A43C23"/>
    <w:rsid w:val="00A43D7C"/>
    <w:rsid w:val="00A44099"/>
    <w:rsid w:val="00A4431A"/>
    <w:rsid w:val="00A445F1"/>
    <w:rsid w:val="00A4469B"/>
    <w:rsid w:val="00A44CAA"/>
    <w:rsid w:val="00A4525C"/>
    <w:rsid w:val="00A45616"/>
    <w:rsid w:val="00A456E8"/>
    <w:rsid w:val="00A45CA9"/>
    <w:rsid w:val="00A4655C"/>
    <w:rsid w:val="00A46863"/>
    <w:rsid w:val="00A478B3"/>
    <w:rsid w:val="00A47B78"/>
    <w:rsid w:val="00A50002"/>
    <w:rsid w:val="00A50218"/>
    <w:rsid w:val="00A50254"/>
    <w:rsid w:val="00A504EF"/>
    <w:rsid w:val="00A5151C"/>
    <w:rsid w:val="00A516BE"/>
    <w:rsid w:val="00A51949"/>
    <w:rsid w:val="00A51A28"/>
    <w:rsid w:val="00A51E32"/>
    <w:rsid w:val="00A51F27"/>
    <w:rsid w:val="00A535D6"/>
    <w:rsid w:val="00A53753"/>
    <w:rsid w:val="00A54225"/>
    <w:rsid w:val="00A54282"/>
    <w:rsid w:val="00A542B9"/>
    <w:rsid w:val="00A54304"/>
    <w:rsid w:val="00A54374"/>
    <w:rsid w:val="00A545C6"/>
    <w:rsid w:val="00A54A15"/>
    <w:rsid w:val="00A55410"/>
    <w:rsid w:val="00A5541D"/>
    <w:rsid w:val="00A5586C"/>
    <w:rsid w:val="00A55E0A"/>
    <w:rsid w:val="00A55F92"/>
    <w:rsid w:val="00A5624B"/>
    <w:rsid w:val="00A563AD"/>
    <w:rsid w:val="00A564BA"/>
    <w:rsid w:val="00A56705"/>
    <w:rsid w:val="00A568DD"/>
    <w:rsid w:val="00A56949"/>
    <w:rsid w:val="00A56F04"/>
    <w:rsid w:val="00A57007"/>
    <w:rsid w:val="00A578C2"/>
    <w:rsid w:val="00A579E6"/>
    <w:rsid w:val="00A57F19"/>
    <w:rsid w:val="00A60115"/>
    <w:rsid w:val="00A60174"/>
    <w:rsid w:val="00A6040D"/>
    <w:rsid w:val="00A60525"/>
    <w:rsid w:val="00A60692"/>
    <w:rsid w:val="00A60C7F"/>
    <w:rsid w:val="00A61153"/>
    <w:rsid w:val="00A6129D"/>
    <w:rsid w:val="00A613E6"/>
    <w:rsid w:val="00A616C3"/>
    <w:rsid w:val="00A61C79"/>
    <w:rsid w:val="00A61FC3"/>
    <w:rsid w:val="00A623A2"/>
    <w:rsid w:val="00A6253B"/>
    <w:rsid w:val="00A626DC"/>
    <w:rsid w:val="00A62811"/>
    <w:rsid w:val="00A63327"/>
    <w:rsid w:val="00A634F4"/>
    <w:rsid w:val="00A63DD9"/>
    <w:rsid w:val="00A64316"/>
    <w:rsid w:val="00A644F3"/>
    <w:rsid w:val="00A65797"/>
    <w:rsid w:val="00A65CD3"/>
    <w:rsid w:val="00A66D15"/>
    <w:rsid w:val="00A66EDE"/>
    <w:rsid w:val="00A66F3F"/>
    <w:rsid w:val="00A674EE"/>
    <w:rsid w:val="00A67C43"/>
    <w:rsid w:val="00A67EA6"/>
    <w:rsid w:val="00A67EA7"/>
    <w:rsid w:val="00A67F63"/>
    <w:rsid w:val="00A70B1B"/>
    <w:rsid w:val="00A70DB4"/>
    <w:rsid w:val="00A71666"/>
    <w:rsid w:val="00A71C41"/>
    <w:rsid w:val="00A71C88"/>
    <w:rsid w:val="00A720CA"/>
    <w:rsid w:val="00A721A1"/>
    <w:rsid w:val="00A7243A"/>
    <w:rsid w:val="00A7289A"/>
    <w:rsid w:val="00A72FC1"/>
    <w:rsid w:val="00A7314E"/>
    <w:rsid w:val="00A73D93"/>
    <w:rsid w:val="00A73E43"/>
    <w:rsid w:val="00A75690"/>
    <w:rsid w:val="00A7605E"/>
    <w:rsid w:val="00A7672F"/>
    <w:rsid w:val="00A76D68"/>
    <w:rsid w:val="00A76E5E"/>
    <w:rsid w:val="00A801B0"/>
    <w:rsid w:val="00A8035C"/>
    <w:rsid w:val="00A8039A"/>
    <w:rsid w:val="00A80411"/>
    <w:rsid w:val="00A810BF"/>
    <w:rsid w:val="00A81345"/>
    <w:rsid w:val="00A817C8"/>
    <w:rsid w:val="00A8180C"/>
    <w:rsid w:val="00A81DA5"/>
    <w:rsid w:val="00A8212A"/>
    <w:rsid w:val="00A82300"/>
    <w:rsid w:val="00A8263A"/>
    <w:rsid w:val="00A83029"/>
    <w:rsid w:val="00A830E2"/>
    <w:rsid w:val="00A83188"/>
    <w:rsid w:val="00A83553"/>
    <w:rsid w:val="00A83C7B"/>
    <w:rsid w:val="00A843AD"/>
    <w:rsid w:val="00A84776"/>
    <w:rsid w:val="00A84E54"/>
    <w:rsid w:val="00A86580"/>
    <w:rsid w:val="00A86A36"/>
    <w:rsid w:val="00A8738C"/>
    <w:rsid w:val="00A87496"/>
    <w:rsid w:val="00A90039"/>
    <w:rsid w:val="00A906FA"/>
    <w:rsid w:val="00A908D9"/>
    <w:rsid w:val="00A90A12"/>
    <w:rsid w:val="00A90A2C"/>
    <w:rsid w:val="00A90D71"/>
    <w:rsid w:val="00A90F29"/>
    <w:rsid w:val="00A910F7"/>
    <w:rsid w:val="00A917A9"/>
    <w:rsid w:val="00A91920"/>
    <w:rsid w:val="00A91D02"/>
    <w:rsid w:val="00A9209D"/>
    <w:rsid w:val="00A9228B"/>
    <w:rsid w:val="00A926C6"/>
    <w:rsid w:val="00A92763"/>
    <w:rsid w:val="00A93356"/>
    <w:rsid w:val="00A93702"/>
    <w:rsid w:val="00A93C03"/>
    <w:rsid w:val="00A93DAC"/>
    <w:rsid w:val="00A93E7D"/>
    <w:rsid w:val="00A94556"/>
    <w:rsid w:val="00A94AAC"/>
    <w:rsid w:val="00A952DC"/>
    <w:rsid w:val="00A953D4"/>
    <w:rsid w:val="00A959BB"/>
    <w:rsid w:val="00A95D75"/>
    <w:rsid w:val="00A96A24"/>
    <w:rsid w:val="00A96AF2"/>
    <w:rsid w:val="00A96F01"/>
    <w:rsid w:val="00A971C6"/>
    <w:rsid w:val="00A9756B"/>
    <w:rsid w:val="00A97762"/>
    <w:rsid w:val="00A97946"/>
    <w:rsid w:val="00A97BB2"/>
    <w:rsid w:val="00A97EAB"/>
    <w:rsid w:val="00AA012C"/>
    <w:rsid w:val="00AA02BE"/>
    <w:rsid w:val="00AA03C9"/>
    <w:rsid w:val="00AA0949"/>
    <w:rsid w:val="00AA0A8A"/>
    <w:rsid w:val="00AA0C25"/>
    <w:rsid w:val="00AA0FC2"/>
    <w:rsid w:val="00AA127F"/>
    <w:rsid w:val="00AA1345"/>
    <w:rsid w:val="00AA141B"/>
    <w:rsid w:val="00AA18C7"/>
    <w:rsid w:val="00AA2127"/>
    <w:rsid w:val="00AA2385"/>
    <w:rsid w:val="00AA2880"/>
    <w:rsid w:val="00AA2BD5"/>
    <w:rsid w:val="00AA384F"/>
    <w:rsid w:val="00AA405A"/>
    <w:rsid w:val="00AA45B1"/>
    <w:rsid w:val="00AA4CB5"/>
    <w:rsid w:val="00AA4D4E"/>
    <w:rsid w:val="00AA5034"/>
    <w:rsid w:val="00AA5829"/>
    <w:rsid w:val="00AA58CD"/>
    <w:rsid w:val="00AA627A"/>
    <w:rsid w:val="00AA6B6E"/>
    <w:rsid w:val="00AA6F1F"/>
    <w:rsid w:val="00AA7608"/>
    <w:rsid w:val="00AB00AF"/>
    <w:rsid w:val="00AB0481"/>
    <w:rsid w:val="00AB0548"/>
    <w:rsid w:val="00AB054B"/>
    <w:rsid w:val="00AB1398"/>
    <w:rsid w:val="00AB1539"/>
    <w:rsid w:val="00AB1884"/>
    <w:rsid w:val="00AB1B80"/>
    <w:rsid w:val="00AB1BEE"/>
    <w:rsid w:val="00AB1EBE"/>
    <w:rsid w:val="00AB2225"/>
    <w:rsid w:val="00AB2DA3"/>
    <w:rsid w:val="00AB3850"/>
    <w:rsid w:val="00AB3FAF"/>
    <w:rsid w:val="00AB3FB1"/>
    <w:rsid w:val="00AB45C5"/>
    <w:rsid w:val="00AB4D25"/>
    <w:rsid w:val="00AB4D5E"/>
    <w:rsid w:val="00AB4E36"/>
    <w:rsid w:val="00AB5014"/>
    <w:rsid w:val="00AB52C5"/>
    <w:rsid w:val="00AB570C"/>
    <w:rsid w:val="00AB59FF"/>
    <w:rsid w:val="00AB5DB6"/>
    <w:rsid w:val="00AB5E4F"/>
    <w:rsid w:val="00AB6098"/>
    <w:rsid w:val="00AB63CD"/>
    <w:rsid w:val="00AB6873"/>
    <w:rsid w:val="00AB6D9C"/>
    <w:rsid w:val="00AB6DE6"/>
    <w:rsid w:val="00AB7113"/>
    <w:rsid w:val="00AB712E"/>
    <w:rsid w:val="00AB77D7"/>
    <w:rsid w:val="00AB7845"/>
    <w:rsid w:val="00AB789F"/>
    <w:rsid w:val="00AB7B39"/>
    <w:rsid w:val="00AC0720"/>
    <w:rsid w:val="00AC0832"/>
    <w:rsid w:val="00AC0D9D"/>
    <w:rsid w:val="00AC18D0"/>
    <w:rsid w:val="00AC1AE5"/>
    <w:rsid w:val="00AC1E90"/>
    <w:rsid w:val="00AC215A"/>
    <w:rsid w:val="00AC26EB"/>
    <w:rsid w:val="00AC29FF"/>
    <w:rsid w:val="00AC2DEE"/>
    <w:rsid w:val="00AC2F92"/>
    <w:rsid w:val="00AC3002"/>
    <w:rsid w:val="00AC331D"/>
    <w:rsid w:val="00AC3842"/>
    <w:rsid w:val="00AC3A1E"/>
    <w:rsid w:val="00AC3ABC"/>
    <w:rsid w:val="00AC3CEF"/>
    <w:rsid w:val="00AC3F0E"/>
    <w:rsid w:val="00AC3F41"/>
    <w:rsid w:val="00AC4461"/>
    <w:rsid w:val="00AC4738"/>
    <w:rsid w:val="00AC49C6"/>
    <w:rsid w:val="00AC4D2C"/>
    <w:rsid w:val="00AC4D50"/>
    <w:rsid w:val="00AC5530"/>
    <w:rsid w:val="00AC55A7"/>
    <w:rsid w:val="00AC5693"/>
    <w:rsid w:val="00AC5810"/>
    <w:rsid w:val="00AC5A2A"/>
    <w:rsid w:val="00AC5A76"/>
    <w:rsid w:val="00AC5CCF"/>
    <w:rsid w:val="00AC6AA5"/>
    <w:rsid w:val="00AC6B04"/>
    <w:rsid w:val="00AC6BD7"/>
    <w:rsid w:val="00AC6F42"/>
    <w:rsid w:val="00AC73B4"/>
    <w:rsid w:val="00AC7830"/>
    <w:rsid w:val="00AC786C"/>
    <w:rsid w:val="00AC793A"/>
    <w:rsid w:val="00AD06E9"/>
    <w:rsid w:val="00AD07B8"/>
    <w:rsid w:val="00AD0821"/>
    <w:rsid w:val="00AD097B"/>
    <w:rsid w:val="00AD19C6"/>
    <w:rsid w:val="00AD27D5"/>
    <w:rsid w:val="00AD2B9D"/>
    <w:rsid w:val="00AD2F75"/>
    <w:rsid w:val="00AD31CA"/>
    <w:rsid w:val="00AD3A83"/>
    <w:rsid w:val="00AD3B87"/>
    <w:rsid w:val="00AD3E37"/>
    <w:rsid w:val="00AD4340"/>
    <w:rsid w:val="00AD43D8"/>
    <w:rsid w:val="00AD520A"/>
    <w:rsid w:val="00AD528A"/>
    <w:rsid w:val="00AD5292"/>
    <w:rsid w:val="00AD551F"/>
    <w:rsid w:val="00AD5B2B"/>
    <w:rsid w:val="00AD6251"/>
    <w:rsid w:val="00AD6410"/>
    <w:rsid w:val="00AD6596"/>
    <w:rsid w:val="00AD6C43"/>
    <w:rsid w:val="00AD732A"/>
    <w:rsid w:val="00AD7639"/>
    <w:rsid w:val="00AD7736"/>
    <w:rsid w:val="00AE02CE"/>
    <w:rsid w:val="00AE0455"/>
    <w:rsid w:val="00AE09AC"/>
    <w:rsid w:val="00AE0B94"/>
    <w:rsid w:val="00AE1094"/>
    <w:rsid w:val="00AE1DA8"/>
    <w:rsid w:val="00AE27D4"/>
    <w:rsid w:val="00AE2E00"/>
    <w:rsid w:val="00AE328E"/>
    <w:rsid w:val="00AE3347"/>
    <w:rsid w:val="00AE38AA"/>
    <w:rsid w:val="00AE3C16"/>
    <w:rsid w:val="00AE3C61"/>
    <w:rsid w:val="00AE3F4A"/>
    <w:rsid w:val="00AE4421"/>
    <w:rsid w:val="00AE4B9E"/>
    <w:rsid w:val="00AE4FC1"/>
    <w:rsid w:val="00AE5052"/>
    <w:rsid w:val="00AE573D"/>
    <w:rsid w:val="00AE5CFF"/>
    <w:rsid w:val="00AE6712"/>
    <w:rsid w:val="00AE67F7"/>
    <w:rsid w:val="00AE6965"/>
    <w:rsid w:val="00AE7606"/>
    <w:rsid w:val="00AE7699"/>
    <w:rsid w:val="00AE7E88"/>
    <w:rsid w:val="00AF0EC7"/>
    <w:rsid w:val="00AF16FC"/>
    <w:rsid w:val="00AF17F8"/>
    <w:rsid w:val="00AF1D9B"/>
    <w:rsid w:val="00AF1EE2"/>
    <w:rsid w:val="00AF21D2"/>
    <w:rsid w:val="00AF226C"/>
    <w:rsid w:val="00AF2330"/>
    <w:rsid w:val="00AF2542"/>
    <w:rsid w:val="00AF25A2"/>
    <w:rsid w:val="00AF285A"/>
    <w:rsid w:val="00AF2AFF"/>
    <w:rsid w:val="00AF350F"/>
    <w:rsid w:val="00AF3555"/>
    <w:rsid w:val="00AF3CC5"/>
    <w:rsid w:val="00AF4311"/>
    <w:rsid w:val="00AF44AC"/>
    <w:rsid w:val="00AF45B9"/>
    <w:rsid w:val="00AF4FFA"/>
    <w:rsid w:val="00AF5289"/>
    <w:rsid w:val="00AF5B7D"/>
    <w:rsid w:val="00AF5F0A"/>
    <w:rsid w:val="00AF6400"/>
    <w:rsid w:val="00AF6FD0"/>
    <w:rsid w:val="00AF7609"/>
    <w:rsid w:val="00AF7A3D"/>
    <w:rsid w:val="00AF7BBF"/>
    <w:rsid w:val="00AF7BDA"/>
    <w:rsid w:val="00B00064"/>
    <w:rsid w:val="00B004A7"/>
    <w:rsid w:val="00B00654"/>
    <w:rsid w:val="00B00BCC"/>
    <w:rsid w:val="00B00DF2"/>
    <w:rsid w:val="00B00F51"/>
    <w:rsid w:val="00B01529"/>
    <w:rsid w:val="00B0166B"/>
    <w:rsid w:val="00B01C3C"/>
    <w:rsid w:val="00B01C53"/>
    <w:rsid w:val="00B01D0B"/>
    <w:rsid w:val="00B0208C"/>
    <w:rsid w:val="00B0214B"/>
    <w:rsid w:val="00B0243A"/>
    <w:rsid w:val="00B0248C"/>
    <w:rsid w:val="00B02FBB"/>
    <w:rsid w:val="00B0336A"/>
    <w:rsid w:val="00B03440"/>
    <w:rsid w:val="00B0347F"/>
    <w:rsid w:val="00B03532"/>
    <w:rsid w:val="00B03788"/>
    <w:rsid w:val="00B037D6"/>
    <w:rsid w:val="00B039A4"/>
    <w:rsid w:val="00B03ECB"/>
    <w:rsid w:val="00B04A7F"/>
    <w:rsid w:val="00B0518B"/>
    <w:rsid w:val="00B05265"/>
    <w:rsid w:val="00B06024"/>
    <w:rsid w:val="00B066C8"/>
    <w:rsid w:val="00B07A74"/>
    <w:rsid w:val="00B07B5F"/>
    <w:rsid w:val="00B07DE3"/>
    <w:rsid w:val="00B07FDD"/>
    <w:rsid w:val="00B10567"/>
    <w:rsid w:val="00B1085C"/>
    <w:rsid w:val="00B125B8"/>
    <w:rsid w:val="00B129CB"/>
    <w:rsid w:val="00B12D1A"/>
    <w:rsid w:val="00B12D31"/>
    <w:rsid w:val="00B12DD6"/>
    <w:rsid w:val="00B12DFE"/>
    <w:rsid w:val="00B12E95"/>
    <w:rsid w:val="00B12F59"/>
    <w:rsid w:val="00B13145"/>
    <w:rsid w:val="00B13246"/>
    <w:rsid w:val="00B13CA7"/>
    <w:rsid w:val="00B140CE"/>
    <w:rsid w:val="00B145A2"/>
    <w:rsid w:val="00B14D17"/>
    <w:rsid w:val="00B14D3F"/>
    <w:rsid w:val="00B14D66"/>
    <w:rsid w:val="00B14F3E"/>
    <w:rsid w:val="00B1559F"/>
    <w:rsid w:val="00B15A5C"/>
    <w:rsid w:val="00B15EB5"/>
    <w:rsid w:val="00B15ECA"/>
    <w:rsid w:val="00B16F02"/>
    <w:rsid w:val="00B1724C"/>
    <w:rsid w:val="00B176B6"/>
    <w:rsid w:val="00B1778C"/>
    <w:rsid w:val="00B17A13"/>
    <w:rsid w:val="00B20244"/>
    <w:rsid w:val="00B205CA"/>
    <w:rsid w:val="00B206E4"/>
    <w:rsid w:val="00B20A42"/>
    <w:rsid w:val="00B20BC4"/>
    <w:rsid w:val="00B21581"/>
    <w:rsid w:val="00B21771"/>
    <w:rsid w:val="00B21A9D"/>
    <w:rsid w:val="00B21C44"/>
    <w:rsid w:val="00B21DA3"/>
    <w:rsid w:val="00B21F0A"/>
    <w:rsid w:val="00B21F88"/>
    <w:rsid w:val="00B22028"/>
    <w:rsid w:val="00B2223F"/>
    <w:rsid w:val="00B22F64"/>
    <w:rsid w:val="00B23184"/>
    <w:rsid w:val="00B23272"/>
    <w:rsid w:val="00B235CC"/>
    <w:rsid w:val="00B23914"/>
    <w:rsid w:val="00B23B63"/>
    <w:rsid w:val="00B23E32"/>
    <w:rsid w:val="00B240D6"/>
    <w:rsid w:val="00B24186"/>
    <w:rsid w:val="00B2435F"/>
    <w:rsid w:val="00B24862"/>
    <w:rsid w:val="00B24A55"/>
    <w:rsid w:val="00B255EC"/>
    <w:rsid w:val="00B25800"/>
    <w:rsid w:val="00B2586F"/>
    <w:rsid w:val="00B25E79"/>
    <w:rsid w:val="00B25F9F"/>
    <w:rsid w:val="00B26022"/>
    <w:rsid w:val="00B2606D"/>
    <w:rsid w:val="00B2642C"/>
    <w:rsid w:val="00B26DD3"/>
    <w:rsid w:val="00B26F2A"/>
    <w:rsid w:val="00B27C09"/>
    <w:rsid w:val="00B309A0"/>
    <w:rsid w:val="00B30EA1"/>
    <w:rsid w:val="00B3158F"/>
    <w:rsid w:val="00B315C0"/>
    <w:rsid w:val="00B315EA"/>
    <w:rsid w:val="00B319E2"/>
    <w:rsid w:val="00B32393"/>
    <w:rsid w:val="00B323A8"/>
    <w:rsid w:val="00B32566"/>
    <w:rsid w:val="00B327E2"/>
    <w:rsid w:val="00B32F3C"/>
    <w:rsid w:val="00B336E5"/>
    <w:rsid w:val="00B33D08"/>
    <w:rsid w:val="00B3415A"/>
    <w:rsid w:val="00B341DA"/>
    <w:rsid w:val="00B34362"/>
    <w:rsid w:val="00B347FD"/>
    <w:rsid w:val="00B35540"/>
    <w:rsid w:val="00B35559"/>
    <w:rsid w:val="00B362E9"/>
    <w:rsid w:val="00B367B5"/>
    <w:rsid w:val="00B3693A"/>
    <w:rsid w:val="00B36AAE"/>
    <w:rsid w:val="00B36C5E"/>
    <w:rsid w:val="00B375C0"/>
    <w:rsid w:val="00B37F54"/>
    <w:rsid w:val="00B4034D"/>
    <w:rsid w:val="00B404A2"/>
    <w:rsid w:val="00B40E74"/>
    <w:rsid w:val="00B40F7E"/>
    <w:rsid w:val="00B40F99"/>
    <w:rsid w:val="00B41205"/>
    <w:rsid w:val="00B418AB"/>
    <w:rsid w:val="00B419E1"/>
    <w:rsid w:val="00B41BA2"/>
    <w:rsid w:val="00B41C35"/>
    <w:rsid w:val="00B4209C"/>
    <w:rsid w:val="00B43157"/>
    <w:rsid w:val="00B44119"/>
    <w:rsid w:val="00B443EE"/>
    <w:rsid w:val="00B45345"/>
    <w:rsid w:val="00B45BE0"/>
    <w:rsid w:val="00B45CA7"/>
    <w:rsid w:val="00B46084"/>
    <w:rsid w:val="00B461D4"/>
    <w:rsid w:val="00B46814"/>
    <w:rsid w:val="00B46A9F"/>
    <w:rsid w:val="00B47021"/>
    <w:rsid w:val="00B4781B"/>
    <w:rsid w:val="00B50265"/>
    <w:rsid w:val="00B50335"/>
    <w:rsid w:val="00B50383"/>
    <w:rsid w:val="00B50525"/>
    <w:rsid w:val="00B5076C"/>
    <w:rsid w:val="00B50B22"/>
    <w:rsid w:val="00B5108C"/>
    <w:rsid w:val="00B5130A"/>
    <w:rsid w:val="00B516FB"/>
    <w:rsid w:val="00B517D4"/>
    <w:rsid w:val="00B518E5"/>
    <w:rsid w:val="00B51D07"/>
    <w:rsid w:val="00B51D2B"/>
    <w:rsid w:val="00B51E30"/>
    <w:rsid w:val="00B52209"/>
    <w:rsid w:val="00B52E00"/>
    <w:rsid w:val="00B53161"/>
    <w:rsid w:val="00B53754"/>
    <w:rsid w:val="00B53AFB"/>
    <w:rsid w:val="00B5403C"/>
    <w:rsid w:val="00B55270"/>
    <w:rsid w:val="00B558FA"/>
    <w:rsid w:val="00B5636C"/>
    <w:rsid w:val="00B56658"/>
    <w:rsid w:val="00B56E1D"/>
    <w:rsid w:val="00B570C0"/>
    <w:rsid w:val="00B5778C"/>
    <w:rsid w:val="00B57B82"/>
    <w:rsid w:val="00B60573"/>
    <w:rsid w:val="00B60807"/>
    <w:rsid w:val="00B60916"/>
    <w:rsid w:val="00B60BE4"/>
    <w:rsid w:val="00B6150C"/>
    <w:rsid w:val="00B617D0"/>
    <w:rsid w:val="00B61BFC"/>
    <w:rsid w:val="00B61F0A"/>
    <w:rsid w:val="00B62636"/>
    <w:rsid w:val="00B63294"/>
    <w:rsid w:val="00B634C4"/>
    <w:rsid w:val="00B635D2"/>
    <w:rsid w:val="00B63888"/>
    <w:rsid w:val="00B6430D"/>
    <w:rsid w:val="00B64530"/>
    <w:rsid w:val="00B64CD3"/>
    <w:rsid w:val="00B64E26"/>
    <w:rsid w:val="00B650B6"/>
    <w:rsid w:val="00B6547D"/>
    <w:rsid w:val="00B65FD4"/>
    <w:rsid w:val="00B66759"/>
    <w:rsid w:val="00B66A1D"/>
    <w:rsid w:val="00B66B3C"/>
    <w:rsid w:val="00B66B97"/>
    <w:rsid w:val="00B67003"/>
    <w:rsid w:val="00B6746A"/>
    <w:rsid w:val="00B675E4"/>
    <w:rsid w:val="00B67843"/>
    <w:rsid w:val="00B67A5B"/>
    <w:rsid w:val="00B67F64"/>
    <w:rsid w:val="00B70343"/>
    <w:rsid w:val="00B70AAA"/>
    <w:rsid w:val="00B70D09"/>
    <w:rsid w:val="00B71323"/>
    <w:rsid w:val="00B725EA"/>
    <w:rsid w:val="00B72CB9"/>
    <w:rsid w:val="00B7336C"/>
    <w:rsid w:val="00B7348C"/>
    <w:rsid w:val="00B73517"/>
    <w:rsid w:val="00B735A2"/>
    <w:rsid w:val="00B735D0"/>
    <w:rsid w:val="00B73993"/>
    <w:rsid w:val="00B743A6"/>
    <w:rsid w:val="00B743FB"/>
    <w:rsid w:val="00B74475"/>
    <w:rsid w:val="00B7474D"/>
    <w:rsid w:val="00B759C5"/>
    <w:rsid w:val="00B75A89"/>
    <w:rsid w:val="00B75E81"/>
    <w:rsid w:val="00B76233"/>
    <w:rsid w:val="00B76358"/>
    <w:rsid w:val="00B765CD"/>
    <w:rsid w:val="00B767E5"/>
    <w:rsid w:val="00B76EB2"/>
    <w:rsid w:val="00B76EFD"/>
    <w:rsid w:val="00B77085"/>
    <w:rsid w:val="00B77B0C"/>
    <w:rsid w:val="00B77E10"/>
    <w:rsid w:val="00B77F1E"/>
    <w:rsid w:val="00B801C3"/>
    <w:rsid w:val="00B80336"/>
    <w:rsid w:val="00B80F55"/>
    <w:rsid w:val="00B819D7"/>
    <w:rsid w:val="00B81AFD"/>
    <w:rsid w:val="00B81B07"/>
    <w:rsid w:val="00B81CFA"/>
    <w:rsid w:val="00B82060"/>
    <w:rsid w:val="00B820ED"/>
    <w:rsid w:val="00B822D5"/>
    <w:rsid w:val="00B82353"/>
    <w:rsid w:val="00B8258F"/>
    <w:rsid w:val="00B827A9"/>
    <w:rsid w:val="00B82FBD"/>
    <w:rsid w:val="00B83A96"/>
    <w:rsid w:val="00B83DCF"/>
    <w:rsid w:val="00B8414A"/>
    <w:rsid w:val="00B843CF"/>
    <w:rsid w:val="00B84981"/>
    <w:rsid w:val="00B84B31"/>
    <w:rsid w:val="00B84C16"/>
    <w:rsid w:val="00B84FE4"/>
    <w:rsid w:val="00B852CD"/>
    <w:rsid w:val="00B85B13"/>
    <w:rsid w:val="00B85D2C"/>
    <w:rsid w:val="00B85E08"/>
    <w:rsid w:val="00B85F09"/>
    <w:rsid w:val="00B86468"/>
    <w:rsid w:val="00B86B12"/>
    <w:rsid w:val="00B86B58"/>
    <w:rsid w:val="00B86C60"/>
    <w:rsid w:val="00B86EAF"/>
    <w:rsid w:val="00B87166"/>
    <w:rsid w:val="00B8725D"/>
    <w:rsid w:val="00B874AC"/>
    <w:rsid w:val="00B87508"/>
    <w:rsid w:val="00B8755E"/>
    <w:rsid w:val="00B877AF"/>
    <w:rsid w:val="00B87E07"/>
    <w:rsid w:val="00B904CB"/>
    <w:rsid w:val="00B90839"/>
    <w:rsid w:val="00B90BED"/>
    <w:rsid w:val="00B90D69"/>
    <w:rsid w:val="00B91251"/>
    <w:rsid w:val="00B912B2"/>
    <w:rsid w:val="00B92371"/>
    <w:rsid w:val="00B925D3"/>
    <w:rsid w:val="00B9266D"/>
    <w:rsid w:val="00B928AA"/>
    <w:rsid w:val="00B92CB1"/>
    <w:rsid w:val="00B92CD9"/>
    <w:rsid w:val="00B92D80"/>
    <w:rsid w:val="00B92E96"/>
    <w:rsid w:val="00B9368E"/>
    <w:rsid w:val="00B93926"/>
    <w:rsid w:val="00B94AE7"/>
    <w:rsid w:val="00B94EF8"/>
    <w:rsid w:val="00B950B2"/>
    <w:rsid w:val="00B952C3"/>
    <w:rsid w:val="00B95323"/>
    <w:rsid w:val="00B954A3"/>
    <w:rsid w:val="00B9575F"/>
    <w:rsid w:val="00B9594B"/>
    <w:rsid w:val="00B95CCA"/>
    <w:rsid w:val="00B960D7"/>
    <w:rsid w:val="00B963CA"/>
    <w:rsid w:val="00B964AF"/>
    <w:rsid w:val="00B9652E"/>
    <w:rsid w:val="00B966DD"/>
    <w:rsid w:val="00B96CAF"/>
    <w:rsid w:val="00B96ED5"/>
    <w:rsid w:val="00B97110"/>
    <w:rsid w:val="00B97111"/>
    <w:rsid w:val="00B97A12"/>
    <w:rsid w:val="00BA07D5"/>
    <w:rsid w:val="00BA0851"/>
    <w:rsid w:val="00BA0D29"/>
    <w:rsid w:val="00BA1539"/>
    <w:rsid w:val="00BA1737"/>
    <w:rsid w:val="00BA1AF1"/>
    <w:rsid w:val="00BA1EA6"/>
    <w:rsid w:val="00BA25B1"/>
    <w:rsid w:val="00BA2817"/>
    <w:rsid w:val="00BA2F17"/>
    <w:rsid w:val="00BA3322"/>
    <w:rsid w:val="00BA3B1D"/>
    <w:rsid w:val="00BA3BAA"/>
    <w:rsid w:val="00BA404F"/>
    <w:rsid w:val="00BA41BB"/>
    <w:rsid w:val="00BA4390"/>
    <w:rsid w:val="00BA44FE"/>
    <w:rsid w:val="00BA4DB6"/>
    <w:rsid w:val="00BA4E51"/>
    <w:rsid w:val="00BA5225"/>
    <w:rsid w:val="00BA61CF"/>
    <w:rsid w:val="00BA6979"/>
    <w:rsid w:val="00BA7113"/>
    <w:rsid w:val="00BB0129"/>
    <w:rsid w:val="00BB0293"/>
    <w:rsid w:val="00BB1095"/>
    <w:rsid w:val="00BB1142"/>
    <w:rsid w:val="00BB1608"/>
    <w:rsid w:val="00BB16D0"/>
    <w:rsid w:val="00BB1953"/>
    <w:rsid w:val="00BB1EBF"/>
    <w:rsid w:val="00BB1FED"/>
    <w:rsid w:val="00BB2526"/>
    <w:rsid w:val="00BB2941"/>
    <w:rsid w:val="00BB2C0E"/>
    <w:rsid w:val="00BB2CED"/>
    <w:rsid w:val="00BB30F1"/>
    <w:rsid w:val="00BB32A4"/>
    <w:rsid w:val="00BB35C3"/>
    <w:rsid w:val="00BB3C1D"/>
    <w:rsid w:val="00BB455B"/>
    <w:rsid w:val="00BB460D"/>
    <w:rsid w:val="00BB4BDA"/>
    <w:rsid w:val="00BB4E33"/>
    <w:rsid w:val="00BB4FAF"/>
    <w:rsid w:val="00BB53EB"/>
    <w:rsid w:val="00BB57FF"/>
    <w:rsid w:val="00BB5D54"/>
    <w:rsid w:val="00BB5FC9"/>
    <w:rsid w:val="00BB6249"/>
    <w:rsid w:val="00BB66A0"/>
    <w:rsid w:val="00BB709C"/>
    <w:rsid w:val="00BB7AA7"/>
    <w:rsid w:val="00BB7D82"/>
    <w:rsid w:val="00BC083C"/>
    <w:rsid w:val="00BC0A3C"/>
    <w:rsid w:val="00BC0B46"/>
    <w:rsid w:val="00BC0C88"/>
    <w:rsid w:val="00BC1007"/>
    <w:rsid w:val="00BC114D"/>
    <w:rsid w:val="00BC11F0"/>
    <w:rsid w:val="00BC1453"/>
    <w:rsid w:val="00BC1645"/>
    <w:rsid w:val="00BC176A"/>
    <w:rsid w:val="00BC19D7"/>
    <w:rsid w:val="00BC1E5B"/>
    <w:rsid w:val="00BC2EA6"/>
    <w:rsid w:val="00BC2EE3"/>
    <w:rsid w:val="00BC3460"/>
    <w:rsid w:val="00BC37AA"/>
    <w:rsid w:val="00BC37DD"/>
    <w:rsid w:val="00BC3E34"/>
    <w:rsid w:val="00BC481C"/>
    <w:rsid w:val="00BC4AB4"/>
    <w:rsid w:val="00BC4D12"/>
    <w:rsid w:val="00BC5023"/>
    <w:rsid w:val="00BC5263"/>
    <w:rsid w:val="00BC5283"/>
    <w:rsid w:val="00BC55A2"/>
    <w:rsid w:val="00BC5908"/>
    <w:rsid w:val="00BC59A6"/>
    <w:rsid w:val="00BC5E3E"/>
    <w:rsid w:val="00BC6167"/>
    <w:rsid w:val="00BC6AE6"/>
    <w:rsid w:val="00BC74B7"/>
    <w:rsid w:val="00BC76A2"/>
    <w:rsid w:val="00BD035B"/>
    <w:rsid w:val="00BD106A"/>
    <w:rsid w:val="00BD152E"/>
    <w:rsid w:val="00BD1F47"/>
    <w:rsid w:val="00BD2691"/>
    <w:rsid w:val="00BD2BCC"/>
    <w:rsid w:val="00BD34EE"/>
    <w:rsid w:val="00BD3C50"/>
    <w:rsid w:val="00BD3F01"/>
    <w:rsid w:val="00BD4299"/>
    <w:rsid w:val="00BD4CF7"/>
    <w:rsid w:val="00BD501E"/>
    <w:rsid w:val="00BD5368"/>
    <w:rsid w:val="00BD58EB"/>
    <w:rsid w:val="00BD5F13"/>
    <w:rsid w:val="00BD656F"/>
    <w:rsid w:val="00BD6576"/>
    <w:rsid w:val="00BD6B84"/>
    <w:rsid w:val="00BD6E06"/>
    <w:rsid w:val="00BD72EB"/>
    <w:rsid w:val="00BD7641"/>
    <w:rsid w:val="00BD7D7A"/>
    <w:rsid w:val="00BE0148"/>
    <w:rsid w:val="00BE0257"/>
    <w:rsid w:val="00BE1BEA"/>
    <w:rsid w:val="00BE1C72"/>
    <w:rsid w:val="00BE1E7D"/>
    <w:rsid w:val="00BE2294"/>
    <w:rsid w:val="00BE2458"/>
    <w:rsid w:val="00BE3180"/>
    <w:rsid w:val="00BE32A8"/>
    <w:rsid w:val="00BE3443"/>
    <w:rsid w:val="00BE3922"/>
    <w:rsid w:val="00BE4453"/>
    <w:rsid w:val="00BE51E6"/>
    <w:rsid w:val="00BE547A"/>
    <w:rsid w:val="00BE56F0"/>
    <w:rsid w:val="00BE591F"/>
    <w:rsid w:val="00BE5CA2"/>
    <w:rsid w:val="00BE5DBB"/>
    <w:rsid w:val="00BE6738"/>
    <w:rsid w:val="00BE68F4"/>
    <w:rsid w:val="00BE695A"/>
    <w:rsid w:val="00BE6AB8"/>
    <w:rsid w:val="00BE6C00"/>
    <w:rsid w:val="00BE76D4"/>
    <w:rsid w:val="00BF0108"/>
    <w:rsid w:val="00BF0326"/>
    <w:rsid w:val="00BF0468"/>
    <w:rsid w:val="00BF08F0"/>
    <w:rsid w:val="00BF0A9E"/>
    <w:rsid w:val="00BF0B39"/>
    <w:rsid w:val="00BF1571"/>
    <w:rsid w:val="00BF158A"/>
    <w:rsid w:val="00BF1761"/>
    <w:rsid w:val="00BF1F38"/>
    <w:rsid w:val="00BF209B"/>
    <w:rsid w:val="00BF221B"/>
    <w:rsid w:val="00BF2AE3"/>
    <w:rsid w:val="00BF2F7A"/>
    <w:rsid w:val="00BF31CF"/>
    <w:rsid w:val="00BF333B"/>
    <w:rsid w:val="00BF3F49"/>
    <w:rsid w:val="00BF4312"/>
    <w:rsid w:val="00BF4460"/>
    <w:rsid w:val="00BF450F"/>
    <w:rsid w:val="00BF4B84"/>
    <w:rsid w:val="00BF4DCB"/>
    <w:rsid w:val="00BF4E88"/>
    <w:rsid w:val="00BF534B"/>
    <w:rsid w:val="00BF55DC"/>
    <w:rsid w:val="00BF59B8"/>
    <w:rsid w:val="00BF6733"/>
    <w:rsid w:val="00BF6814"/>
    <w:rsid w:val="00BF6FEE"/>
    <w:rsid w:val="00BF70A7"/>
    <w:rsid w:val="00BF732B"/>
    <w:rsid w:val="00BF7B48"/>
    <w:rsid w:val="00C00215"/>
    <w:rsid w:val="00C00C63"/>
    <w:rsid w:val="00C00D5C"/>
    <w:rsid w:val="00C0131A"/>
    <w:rsid w:val="00C014D7"/>
    <w:rsid w:val="00C0158B"/>
    <w:rsid w:val="00C0161C"/>
    <w:rsid w:val="00C0197D"/>
    <w:rsid w:val="00C020EB"/>
    <w:rsid w:val="00C02594"/>
    <w:rsid w:val="00C0298E"/>
    <w:rsid w:val="00C02C87"/>
    <w:rsid w:val="00C02D8C"/>
    <w:rsid w:val="00C0307F"/>
    <w:rsid w:val="00C0321F"/>
    <w:rsid w:val="00C037B0"/>
    <w:rsid w:val="00C03C42"/>
    <w:rsid w:val="00C03C4E"/>
    <w:rsid w:val="00C04A2A"/>
    <w:rsid w:val="00C04B31"/>
    <w:rsid w:val="00C04DD7"/>
    <w:rsid w:val="00C05640"/>
    <w:rsid w:val="00C05926"/>
    <w:rsid w:val="00C059FE"/>
    <w:rsid w:val="00C05B8E"/>
    <w:rsid w:val="00C05D07"/>
    <w:rsid w:val="00C06195"/>
    <w:rsid w:val="00C06913"/>
    <w:rsid w:val="00C06B6D"/>
    <w:rsid w:val="00C06D51"/>
    <w:rsid w:val="00C06EB8"/>
    <w:rsid w:val="00C06F4B"/>
    <w:rsid w:val="00C07478"/>
    <w:rsid w:val="00C07540"/>
    <w:rsid w:val="00C075B7"/>
    <w:rsid w:val="00C075E6"/>
    <w:rsid w:val="00C07996"/>
    <w:rsid w:val="00C07C3C"/>
    <w:rsid w:val="00C10429"/>
    <w:rsid w:val="00C1056C"/>
    <w:rsid w:val="00C105F9"/>
    <w:rsid w:val="00C107A0"/>
    <w:rsid w:val="00C109D8"/>
    <w:rsid w:val="00C10AEF"/>
    <w:rsid w:val="00C10ED1"/>
    <w:rsid w:val="00C115D7"/>
    <w:rsid w:val="00C11876"/>
    <w:rsid w:val="00C121D7"/>
    <w:rsid w:val="00C1259B"/>
    <w:rsid w:val="00C12955"/>
    <w:rsid w:val="00C129B6"/>
    <w:rsid w:val="00C131E8"/>
    <w:rsid w:val="00C1326D"/>
    <w:rsid w:val="00C1398F"/>
    <w:rsid w:val="00C13A1C"/>
    <w:rsid w:val="00C13BE6"/>
    <w:rsid w:val="00C13C4E"/>
    <w:rsid w:val="00C13E0B"/>
    <w:rsid w:val="00C13F90"/>
    <w:rsid w:val="00C1410C"/>
    <w:rsid w:val="00C1422A"/>
    <w:rsid w:val="00C1447B"/>
    <w:rsid w:val="00C14970"/>
    <w:rsid w:val="00C14B95"/>
    <w:rsid w:val="00C15924"/>
    <w:rsid w:val="00C16378"/>
    <w:rsid w:val="00C17477"/>
    <w:rsid w:val="00C175B4"/>
    <w:rsid w:val="00C1773F"/>
    <w:rsid w:val="00C17B7C"/>
    <w:rsid w:val="00C17E31"/>
    <w:rsid w:val="00C20173"/>
    <w:rsid w:val="00C20360"/>
    <w:rsid w:val="00C20504"/>
    <w:rsid w:val="00C213A9"/>
    <w:rsid w:val="00C21CD4"/>
    <w:rsid w:val="00C2235E"/>
    <w:rsid w:val="00C22454"/>
    <w:rsid w:val="00C2289C"/>
    <w:rsid w:val="00C2306D"/>
    <w:rsid w:val="00C234F4"/>
    <w:rsid w:val="00C235CE"/>
    <w:rsid w:val="00C237FC"/>
    <w:rsid w:val="00C23825"/>
    <w:rsid w:val="00C23C78"/>
    <w:rsid w:val="00C241AE"/>
    <w:rsid w:val="00C242BA"/>
    <w:rsid w:val="00C24547"/>
    <w:rsid w:val="00C2473F"/>
    <w:rsid w:val="00C24784"/>
    <w:rsid w:val="00C25507"/>
    <w:rsid w:val="00C25886"/>
    <w:rsid w:val="00C2591D"/>
    <w:rsid w:val="00C25986"/>
    <w:rsid w:val="00C25C7D"/>
    <w:rsid w:val="00C2674F"/>
    <w:rsid w:val="00C269CD"/>
    <w:rsid w:val="00C26A47"/>
    <w:rsid w:val="00C27338"/>
    <w:rsid w:val="00C2737E"/>
    <w:rsid w:val="00C273CC"/>
    <w:rsid w:val="00C2743B"/>
    <w:rsid w:val="00C27712"/>
    <w:rsid w:val="00C279B7"/>
    <w:rsid w:val="00C279D6"/>
    <w:rsid w:val="00C279F1"/>
    <w:rsid w:val="00C27A00"/>
    <w:rsid w:val="00C27AC1"/>
    <w:rsid w:val="00C27B8B"/>
    <w:rsid w:val="00C27E0F"/>
    <w:rsid w:val="00C30CC0"/>
    <w:rsid w:val="00C3161E"/>
    <w:rsid w:val="00C3174D"/>
    <w:rsid w:val="00C31CED"/>
    <w:rsid w:val="00C31D02"/>
    <w:rsid w:val="00C31DCB"/>
    <w:rsid w:val="00C320B5"/>
    <w:rsid w:val="00C323C7"/>
    <w:rsid w:val="00C32873"/>
    <w:rsid w:val="00C32A4E"/>
    <w:rsid w:val="00C32B25"/>
    <w:rsid w:val="00C32C06"/>
    <w:rsid w:val="00C32E78"/>
    <w:rsid w:val="00C3303E"/>
    <w:rsid w:val="00C335D3"/>
    <w:rsid w:val="00C33A57"/>
    <w:rsid w:val="00C33A8F"/>
    <w:rsid w:val="00C33B06"/>
    <w:rsid w:val="00C33CD0"/>
    <w:rsid w:val="00C34931"/>
    <w:rsid w:val="00C349C6"/>
    <w:rsid w:val="00C34CAE"/>
    <w:rsid w:val="00C35AA4"/>
    <w:rsid w:val="00C35AFA"/>
    <w:rsid w:val="00C35FD3"/>
    <w:rsid w:val="00C367BD"/>
    <w:rsid w:val="00C36B01"/>
    <w:rsid w:val="00C36C9B"/>
    <w:rsid w:val="00C36D02"/>
    <w:rsid w:val="00C372F0"/>
    <w:rsid w:val="00C377F5"/>
    <w:rsid w:val="00C378AD"/>
    <w:rsid w:val="00C378EB"/>
    <w:rsid w:val="00C37DDA"/>
    <w:rsid w:val="00C37EA1"/>
    <w:rsid w:val="00C401D9"/>
    <w:rsid w:val="00C40345"/>
    <w:rsid w:val="00C40B94"/>
    <w:rsid w:val="00C40EDB"/>
    <w:rsid w:val="00C4128A"/>
    <w:rsid w:val="00C41332"/>
    <w:rsid w:val="00C415BC"/>
    <w:rsid w:val="00C4174A"/>
    <w:rsid w:val="00C41B9C"/>
    <w:rsid w:val="00C42288"/>
    <w:rsid w:val="00C42C14"/>
    <w:rsid w:val="00C42F07"/>
    <w:rsid w:val="00C4308B"/>
    <w:rsid w:val="00C43E5D"/>
    <w:rsid w:val="00C443AD"/>
    <w:rsid w:val="00C4489A"/>
    <w:rsid w:val="00C4489B"/>
    <w:rsid w:val="00C448A3"/>
    <w:rsid w:val="00C44F27"/>
    <w:rsid w:val="00C45168"/>
    <w:rsid w:val="00C453A1"/>
    <w:rsid w:val="00C45593"/>
    <w:rsid w:val="00C46539"/>
    <w:rsid w:val="00C46545"/>
    <w:rsid w:val="00C466AE"/>
    <w:rsid w:val="00C4672B"/>
    <w:rsid w:val="00C46B65"/>
    <w:rsid w:val="00C47669"/>
    <w:rsid w:val="00C5009A"/>
    <w:rsid w:val="00C50343"/>
    <w:rsid w:val="00C50379"/>
    <w:rsid w:val="00C50580"/>
    <w:rsid w:val="00C505CD"/>
    <w:rsid w:val="00C508C2"/>
    <w:rsid w:val="00C508DF"/>
    <w:rsid w:val="00C50D63"/>
    <w:rsid w:val="00C512E5"/>
    <w:rsid w:val="00C515C7"/>
    <w:rsid w:val="00C516F1"/>
    <w:rsid w:val="00C51AA0"/>
    <w:rsid w:val="00C51C9A"/>
    <w:rsid w:val="00C52950"/>
    <w:rsid w:val="00C52CA6"/>
    <w:rsid w:val="00C54E59"/>
    <w:rsid w:val="00C55940"/>
    <w:rsid w:val="00C55E2F"/>
    <w:rsid w:val="00C560D8"/>
    <w:rsid w:val="00C56413"/>
    <w:rsid w:val="00C5747D"/>
    <w:rsid w:val="00C579B1"/>
    <w:rsid w:val="00C57B36"/>
    <w:rsid w:val="00C57BDE"/>
    <w:rsid w:val="00C600A4"/>
    <w:rsid w:val="00C60676"/>
    <w:rsid w:val="00C606D9"/>
    <w:rsid w:val="00C607FF"/>
    <w:rsid w:val="00C6105B"/>
    <w:rsid w:val="00C6148F"/>
    <w:rsid w:val="00C61537"/>
    <w:rsid w:val="00C61C7F"/>
    <w:rsid w:val="00C61F91"/>
    <w:rsid w:val="00C620D2"/>
    <w:rsid w:val="00C62141"/>
    <w:rsid w:val="00C626DB"/>
    <w:rsid w:val="00C626FB"/>
    <w:rsid w:val="00C628A1"/>
    <w:rsid w:val="00C63532"/>
    <w:rsid w:val="00C6379D"/>
    <w:rsid w:val="00C63896"/>
    <w:rsid w:val="00C63A83"/>
    <w:rsid w:val="00C63CE6"/>
    <w:rsid w:val="00C63D87"/>
    <w:rsid w:val="00C641E3"/>
    <w:rsid w:val="00C64266"/>
    <w:rsid w:val="00C64310"/>
    <w:rsid w:val="00C643DC"/>
    <w:rsid w:val="00C646C5"/>
    <w:rsid w:val="00C64729"/>
    <w:rsid w:val="00C64C1A"/>
    <w:rsid w:val="00C65991"/>
    <w:rsid w:val="00C65C4B"/>
    <w:rsid w:val="00C66936"/>
    <w:rsid w:val="00C66D45"/>
    <w:rsid w:val="00C66DA1"/>
    <w:rsid w:val="00C66E9F"/>
    <w:rsid w:val="00C670E1"/>
    <w:rsid w:val="00C67581"/>
    <w:rsid w:val="00C70018"/>
    <w:rsid w:val="00C7096A"/>
    <w:rsid w:val="00C70FC9"/>
    <w:rsid w:val="00C712CB"/>
    <w:rsid w:val="00C71401"/>
    <w:rsid w:val="00C714E7"/>
    <w:rsid w:val="00C72475"/>
    <w:rsid w:val="00C72556"/>
    <w:rsid w:val="00C725FC"/>
    <w:rsid w:val="00C73059"/>
    <w:rsid w:val="00C7333B"/>
    <w:rsid w:val="00C73427"/>
    <w:rsid w:val="00C7357E"/>
    <w:rsid w:val="00C73798"/>
    <w:rsid w:val="00C739DE"/>
    <w:rsid w:val="00C74188"/>
    <w:rsid w:val="00C745F3"/>
    <w:rsid w:val="00C75203"/>
    <w:rsid w:val="00C757F0"/>
    <w:rsid w:val="00C75956"/>
    <w:rsid w:val="00C75FE6"/>
    <w:rsid w:val="00C76040"/>
    <w:rsid w:val="00C76359"/>
    <w:rsid w:val="00C764B9"/>
    <w:rsid w:val="00C7651F"/>
    <w:rsid w:val="00C767EF"/>
    <w:rsid w:val="00C775B3"/>
    <w:rsid w:val="00C77B1D"/>
    <w:rsid w:val="00C806DB"/>
    <w:rsid w:val="00C80AA9"/>
    <w:rsid w:val="00C8121B"/>
    <w:rsid w:val="00C81739"/>
    <w:rsid w:val="00C81C68"/>
    <w:rsid w:val="00C81FD2"/>
    <w:rsid w:val="00C82324"/>
    <w:rsid w:val="00C83410"/>
    <w:rsid w:val="00C83560"/>
    <w:rsid w:val="00C83DC5"/>
    <w:rsid w:val="00C84B7B"/>
    <w:rsid w:val="00C84CAB"/>
    <w:rsid w:val="00C84F8E"/>
    <w:rsid w:val="00C853D6"/>
    <w:rsid w:val="00C85445"/>
    <w:rsid w:val="00C85B84"/>
    <w:rsid w:val="00C860A1"/>
    <w:rsid w:val="00C86175"/>
    <w:rsid w:val="00C86467"/>
    <w:rsid w:val="00C86676"/>
    <w:rsid w:val="00C867B3"/>
    <w:rsid w:val="00C86C3E"/>
    <w:rsid w:val="00C87AF8"/>
    <w:rsid w:val="00C87B4F"/>
    <w:rsid w:val="00C90234"/>
    <w:rsid w:val="00C90298"/>
    <w:rsid w:val="00C9078A"/>
    <w:rsid w:val="00C9082D"/>
    <w:rsid w:val="00C91765"/>
    <w:rsid w:val="00C91998"/>
    <w:rsid w:val="00C92690"/>
    <w:rsid w:val="00C926A1"/>
    <w:rsid w:val="00C92D49"/>
    <w:rsid w:val="00C933DD"/>
    <w:rsid w:val="00C93928"/>
    <w:rsid w:val="00C939F1"/>
    <w:rsid w:val="00C93A5F"/>
    <w:rsid w:val="00C9443A"/>
    <w:rsid w:val="00C9453C"/>
    <w:rsid w:val="00C94718"/>
    <w:rsid w:val="00C94A2C"/>
    <w:rsid w:val="00C94EEC"/>
    <w:rsid w:val="00C95622"/>
    <w:rsid w:val="00C9578A"/>
    <w:rsid w:val="00C95926"/>
    <w:rsid w:val="00C96091"/>
    <w:rsid w:val="00C960DB"/>
    <w:rsid w:val="00C965B9"/>
    <w:rsid w:val="00C968DA"/>
    <w:rsid w:val="00C96AE4"/>
    <w:rsid w:val="00C96FC6"/>
    <w:rsid w:val="00C97189"/>
    <w:rsid w:val="00C97553"/>
    <w:rsid w:val="00C97969"/>
    <w:rsid w:val="00C97E38"/>
    <w:rsid w:val="00CA136F"/>
    <w:rsid w:val="00CA18A3"/>
    <w:rsid w:val="00CA1DEA"/>
    <w:rsid w:val="00CA205F"/>
    <w:rsid w:val="00CA21E3"/>
    <w:rsid w:val="00CA22A9"/>
    <w:rsid w:val="00CA241F"/>
    <w:rsid w:val="00CA2E49"/>
    <w:rsid w:val="00CA2F5E"/>
    <w:rsid w:val="00CA3F1E"/>
    <w:rsid w:val="00CA4109"/>
    <w:rsid w:val="00CA42B2"/>
    <w:rsid w:val="00CA46F2"/>
    <w:rsid w:val="00CA4CA2"/>
    <w:rsid w:val="00CA5077"/>
    <w:rsid w:val="00CA53CA"/>
    <w:rsid w:val="00CA5887"/>
    <w:rsid w:val="00CA597B"/>
    <w:rsid w:val="00CA656E"/>
    <w:rsid w:val="00CA70D0"/>
    <w:rsid w:val="00CA748D"/>
    <w:rsid w:val="00CA7BB1"/>
    <w:rsid w:val="00CA7C40"/>
    <w:rsid w:val="00CB01B6"/>
    <w:rsid w:val="00CB01BC"/>
    <w:rsid w:val="00CB0725"/>
    <w:rsid w:val="00CB137E"/>
    <w:rsid w:val="00CB15D1"/>
    <w:rsid w:val="00CB1673"/>
    <w:rsid w:val="00CB16DE"/>
    <w:rsid w:val="00CB1DC7"/>
    <w:rsid w:val="00CB206C"/>
    <w:rsid w:val="00CB2204"/>
    <w:rsid w:val="00CB23CB"/>
    <w:rsid w:val="00CB254C"/>
    <w:rsid w:val="00CB2A7C"/>
    <w:rsid w:val="00CB2BA7"/>
    <w:rsid w:val="00CB30F1"/>
    <w:rsid w:val="00CB3260"/>
    <w:rsid w:val="00CB442C"/>
    <w:rsid w:val="00CB4A8B"/>
    <w:rsid w:val="00CB56C2"/>
    <w:rsid w:val="00CB59AB"/>
    <w:rsid w:val="00CB5BD9"/>
    <w:rsid w:val="00CB5C22"/>
    <w:rsid w:val="00CB6387"/>
    <w:rsid w:val="00CB66B3"/>
    <w:rsid w:val="00CB6912"/>
    <w:rsid w:val="00CB6DBA"/>
    <w:rsid w:val="00CB7117"/>
    <w:rsid w:val="00CB7A18"/>
    <w:rsid w:val="00CB7D49"/>
    <w:rsid w:val="00CB7FC1"/>
    <w:rsid w:val="00CC0A5E"/>
    <w:rsid w:val="00CC138D"/>
    <w:rsid w:val="00CC1BB5"/>
    <w:rsid w:val="00CC1FE7"/>
    <w:rsid w:val="00CC241C"/>
    <w:rsid w:val="00CC2EFF"/>
    <w:rsid w:val="00CC3CD1"/>
    <w:rsid w:val="00CC4308"/>
    <w:rsid w:val="00CC53E2"/>
    <w:rsid w:val="00CC54AC"/>
    <w:rsid w:val="00CC5C9C"/>
    <w:rsid w:val="00CC6B59"/>
    <w:rsid w:val="00CC70FA"/>
    <w:rsid w:val="00CC75EF"/>
    <w:rsid w:val="00CC7B04"/>
    <w:rsid w:val="00CD0094"/>
    <w:rsid w:val="00CD0401"/>
    <w:rsid w:val="00CD0DD8"/>
    <w:rsid w:val="00CD1063"/>
    <w:rsid w:val="00CD108D"/>
    <w:rsid w:val="00CD1604"/>
    <w:rsid w:val="00CD1994"/>
    <w:rsid w:val="00CD19CB"/>
    <w:rsid w:val="00CD19D1"/>
    <w:rsid w:val="00CD223C"/>
    <w:rsid w:val="00CD263F"/>
    <w:rsid w:val="00CD3E3D"/>
    <w:rsid w:val="00CD3EA2"/>
    <w:rsid w:val="00CD40F7"/>
    <w:rsid w:val="00CD42DB"/>
    <w:rsid w:val="00CD440C"/>
    <w:rsid w:val="00CD4414"/>
    <w:rsid w:val="00CD46D5"/>
    <w:rsid w:val="00CD4923"/>
    <w:rsid w:val="00CD4AA4"/>
    <w:rsid w:val="00CD4B0D"/>
    <w:rsid w:val="00CD509C"/>
    <w:rsid w:val="00CD50F1"/>
    <w:rsid w:val="00CD5267"/>
    <w:rsid w:val="00CD6C55"/>
    <w:rsid w:val="00CD70E9"/>
    <w:rsid w:val="00CE0C4B"/>
    <w:rsid w:val="00CE0C56"/>
    <w:rsid w:val="00CE0D16"/>
    <w:rsid w:val="00CE1CAF"/>
    <w:rsid w:val="00CE1D2B"/>
    <w:rsid w:val="00CE1DB5"/>
    <w:rsid w:val="00CE2096"/>
    <w:rsid w:val="00CE21BC"/>
    <w:rsid w:val="00CE23EE"/>
    <w:rsid w:val="00CE2618"/>
    <w:rsid w:val="00CE2AEC"/>
    <w:rsid w:val="00CE2C01"/>
    <w:rsid w:val="00CE2D5A"/>
    <w:rsid w:val="00CE2FC4"/>
    <w:rsid w:val="00CE303A"/>
    <w:rsid w:val="00CE3868"/>
    <w:rsid w:val="00CE3944"/>
    <w:rsid w:val="00CE5295"/>
    <w:rsid w:val="00CE529A"/>
    <w:rsid w:val="00CE5321"/>
    <w:rsid w:val="00CE53BF"/>
    <w:rsid w:val="00CE5CFD"/>
    <w:rsid w:val="00CE5E4C"/>
    <w:rsid w:val="00CE5EDD"/>
    <w:rsid w:val="00CE6038"/>
    <w:rsid w:val="00CE644C"/>
    <w:rsid w:val="00CE656E"/>
    <w:rsid w:val="00CE6738"/>
    <w:rsid w:val="00CE6D35"/>
    <w:rsid w:val="00CE6E98"/>
    <w:rsid w:val="00CE76BD"/>
    <w:rsid w:val="00CE7DAB"/>
    <w:rsid w:val="00CF035F"/>
    <w:rsid w:val="00CF088E"/>
    <w:rsid w:val="00CF09D7"/>
    <w:rsid w:val="00CF16E6"/>
    <w:rsid w:val="00CF1775"/>
    <w:rsid w:val="00CF195F"/>
    <w:rsid w:val="00CF1DB7"/>
    <w:rsid w:val="00CF1DC4"/>
    <w:rsid w:val="00CF241C"/>
    <w:rsid w:val="00CF2982"/>
    <w:rsid w:val="00CF2BBA"/>
    <w:rsid w:val="00CF2E37"/>
    <w:rsid w:val="00CF3350"/>
    <w:rsid w:val="00CF468B"/>
    <w:rsid w:val="00CF4E11"/>
    <w:rsid w:val="00CF52BA"/>
    <w:rsid w:val="00CF533C"/>
    <w:rsid w:val="00CF5E2B"/>
    <w:rsid w:val="00CF61CB"/>
    <w:rsid w:val="00CF6202"/>
    <w:rsid w:val="00CF69DA"/>
    <w:rsid w:val="00CF6A9F"/>
    <w:rsid w:val="00CF6F70"/>
    <w:rsid w:val="00CF762F"/>
    <w:rsid w:val="00CF78D1"/>
    <w:rsid w:val="00CF7FE4"/>
    <w:rsid w:val="00D00428"/>
    <w:rsid w:val="00D00800"/>
    <w:rsid w:val="00D01D72"/>
    <w:rsid w:val="00D01FE4"/>
    <w:rsid w:val="00D02136"/>
    <w:rsid w:val="00D02278"/>
    <w:rsid w:val="00D025EC"/>
    <w:rsid w:val="00D02613"/>
    <w:rsid w:val="00D0270B"/>
    <w:rsid w:val="00D03086"/>
    <w:rsid w:val="00D030C2"/>
    <w:rsid w:val="00D03964"/>
    <w:rsid w:val="00D044B3"/>
    <w:rsid w:val="00D04B94"/>
    <w:rsid w:val="00D051C1"/>
    <w:rsid w:val="00D05696"/>
    <w:rsid w:val="00D058C2"/>
    <w:rsid w:val="00D062AF"/>
    <w:rsid w:val="00D068F5"/>
    <w:rsid w:val="00D06C44"/>
    <w:rsid w:val="00D06DDF"/>
    <w:rsid w:val="00D07042"/>
    <w:rsid w:val="00D0775E"/>
    <w:rsid w:val="00D07C1D"/>
    <w:rsid w:val="00D10091"/>
    <w:rsid w:val="00D101E7"/>
    <w:rsid w:val="00D102D2"/>
    <w:rsid w:val="00D10D08"/>
    <w:rsid w:val="00D10FA6"/>
    <w:rsid w:val="00D110CD"/>
    <w:rsid w:val="00D112FE"/>
    <w:rsid w:val="00D1163B"/>
    <w:rsid w:val="00D11EFB"/>
    <w:rsid w:val="00D11F04"/>
    <w:rsid w:val="00D12465"/>
    <w:rsid w:val="00D1248F"/>
    <w:rsid w:val="00D126D7"/>
    <w:rsid w:val="00D127AB"/>
    <w:rsid w:val="00D12878"/>
    <w:rsid w:val="00D13573"/>
    <w:rsid w:val="00D13D80"/>
    <w:rsid w:val="00D13E3A"/>
    <w:rsid w:val="00D14141"/>
    <w:rsid w:val="00D141B7"/>
    <w:rsid w:val="00D14E6C"/>
    <w:rsid w:val="00D15DF4"/>
    <w:rsid w:val="00D161BA"/>
    <w:rsid w:val="00D16563"/>
    <w:rsid w:val="00D16622"/>
    <w:rsid w:val="00D167C7"/>
    <w:rsid w:val="00D17C08"/>
    <w:rsid w:val="00D20A2A"/>
    <w:rsid w:val="00D20BA0"/>
    <w:rsid w:val="00D20F7C"/>
    <w:rsid w:val="00D20FE2"/>
    <w:rsid w:val="00D20FFD"/>
    <w:rsid w:val="00D2126C"/>
    <w:rsid w:val="00D21490"/>
    <w:rsid w:val="00D218C9"/>
    <w:rsid w:val="00D21F89"/>
    <w:rsid w:val="00D22543"/>
    <w:rsid w:val="00D22817"/>
    <w:rsid w:val="00D22870"/>
    <w:rsid w:val="00D235E7"/>
    <w:rsid w:val="00D23DCA"/>
    <w:rsid w:val="00D240A2"/>
    <w:rsid w:val="00D2419C"/>
    <w:rsid w:val="00D24821"/>
    <w:rsid w:val="00D24C11"/>
    <w:rsid w:val="00D253F3"/>
    <w:rsid w:val="00D25676"/>
    <w:rsid w:val="00D257BC"/>
    <w:rsid w:val="00D2601C"/>
    <w:rsid w:val="00D267E0"/>
    <w:rsid w:val="00D26DEA"/>
    <w:rsid w:val="00D27340"/>
    <w:rsid w:val="00D27451"/>
    <w:rsid w:val="00D27591"/>
    <w:rsid w:val="00D27727"/>
    <w:rsid w:val="00D2772E"/>
    <w:rsid w:val="00D27824"/>
    <w:rsid w:val="00D27829"/>
    <w:rsid w:val="00D27DC8"/>
    <w:rsid w:val="00D30532"/>
    <w:rsid w:val="00D309B0"/>
    <w:rsid w:val="00D30DA9"/>
    <w:rsid w:val="00D30F1C"/>
    <w:rsid w:val="00D30FE4"/>
    <w:rsid w:val="00D313EC"/>
    <w:rsid w:val="00D31ADA"/>
    <w:rsid w:val="00D31F21"/>
    <w:rsid w:val="00D31F97"/>
    <w:rsid w:val="00D328AD"/>
    <w:rsid w:val="00D32C69"/>
    <w:rsid w:val="00D3308C"/>
    <w:rsid w:val="00D347EA"/>
    <w:rsid w:val="00D34FE4"/>
    <w:rsid w:val="00D35013"/>
    <w:rsid w:val="00D3508D"/>
    <w:rsid w:val="00D35709"/>
    <w:rsid w:val="00D36302"/>
    <w:rsid w:val="00D36479"/>
    <w:rsid w:val="00D367B7"/>
    <w:rsid w:val="00D367CF"/>
    <w:rsid w:val="00D3757A"/>
    <w:rsid w:val="00D37971"/>
    <w:rsid w:val="00D37BB9"/>
    <w:rsid w:val="00D37FDB"/>
    <w:rsid w:val="00D37FE2"/>
    <w:rsid w:val="00D40392"/>
    <w:rsid w:val="00D407B3"/>
    <w:rsid w:val="00D40AE8"/>
    <w:rsid w:val="00D40DF8"/>
    <w:rsid w:val="00D40F3C"/>
    <w:rsid w:val="00D4116A"/>
    <w:rsid w:val="00D4130B"/>
    <w:rsid w:val="00D4154B"/>
    <w:rsid w:val="00D41769"/>
    <w:rsid w:val="00D41D5D"/>
    <w:rsid w:val="00D420B8"/>
    <w:rsid w:val="00D423D0"/>
    <w:rsid w:val="00D42628"/>
    <w:rsid w:val="00D42660"/>
    <w:rsid w:val="00D432FD"/>
    <w:rsid w:val="00D4336D"/>
    <w:rsid w:val="00D43F87"/>
    <w:rsid w:val="00D440DA"/>
    <w:rsid w:val="00D442D9"/>
    <w:rsid w:val="00D445FF"/>
    <w:rsid w:val="00D4555D"/>
    <w:rsid w:val="00D4567F"/>
    <w:rsid w:val="00D45977"/>
    <w:rsid w:val="00D460F2"/>
    <w:rsid w:val="00D468E0"/>
    <w:rsid w:val="00D46CF8"/>
    <w:rsid w:val="00D46F6A"/>
    <w:rsid w:val="00D4715E"/>
    <w:rsid w:val="00D47595"/>
    <w:rsid w:val="00D475AC"/>
    <w:rsid w:val="00D475DD"/>
    <w:rsid w:val="00D4785C"/>
    <w:rsid w:val="00D4795E"/>
    <w:rsid w:val="00D502D3"/>
    <w:rsid w:val="00D50461"/>
    <w:rsid w:val="00D509B0"/>
    <w:rsid w:val="00D50C24"/>
    <w:rsid w:val="00D50C60"/>
    <w:rsid w:val="00D511A7"/>
    <w:rsid w:val="00D51556"/>
    <w:rsid w:val="00D51766"/>
    <w:rsid w:val="00D51E0A"/>
    <w:rsid w:val="00D52707"/>
    <w:rsid w:val="00D5281C"/>
    <w:rsid w:val="00D53103"/>
    <w:rsid w:val="00D532CD"/>
    <w:rsid w:val="00D54061"/>
    <w:rsid w:val="00D54226"/>
    <w:rsid w:val="00D5427B"/>
    <w:rsid w:val="00D54766"/>
    <w:rsid w:val="00D54C3F"/>
    <w:rsid w:val="00D55613"/>
    <w:rsid w:val="00D559E9"/>
    <w:rsid w:val="00D55F11"/>
    <w:rsid w:val="00D55FE6"/>
    <w:rsid w:val="00D56109"/>
    <w:rsid w:val="00D562C0"/>
    <w:rsid w:val="00D56329"/>
    <w:rsid w:val="00D563FF"/>
    <w:rsid w:val="00D56C79"/>
    <w:rsid w:val="00D5735A"/>
    <w:rsid w:val="00D5741A"/>
    <w:rsid w:val="00D57571"/>
    <w:rsid w:val="00D575E4"/>
    <w:rsid w:val="00D57772"/>
    <w:rsid w:val="00D60483"/>
    <w:rsid w:val="00D60620"/>
    <w:rsid w:val="00D60747"/>
    <w:rsid w:val="00D60BF4"/>
    <w:rsid w:val="00D60DD4"/>
    <w:rsid w:val="00D6111B"/>
    <w:rsid w:val="00D612D3"/>
    <w:rsid w:val="00D61923"/>
    <w:rsid w:val="00D619A4"/>
    <w:rsid w:val="00D61A6D"/>
    <w:rsid w:val="00D62F59"/>
    <w:rsid w:val="00D6364B"/>
    <w:rsid w:val="00D638BB"/>
    <w:rsid w:val="00D63B85"/>
    <w:rsid w:val="00D63BFB"/>
    <w:rsid w:val="00D63F1E"/>
    <w:rsid w:val="00D64CA2"/>
    <w:rsid w:val="00D65346"/>
    <w:rsid w:val="00D65627"/>
    <w:rsid w:val="00D65721"/>
    <w:rsid w:val="00D65833"/>
    <w:rsid w:val="00D65C87"/>
    <w:rsid w:val="00D65DFB"/>
    <w:rsid w:val="00D661A9"/>
    <w:rsid w:val="00D6658E"/>
    <w:rsid w:val="00D667ED"/>
    <w:rsid w:val="00D66BB5"/>
    <w:rsid w:val="00D66F02"/>
    <w:rsid w:val="00D66FE1"/>
    <w:rsid w:val="00D67BFE"/>
    <w:rsid w:val="00D700A2"/>
    <w:rsid w:val="00D70300"/>
    <w:rsid w:val="00D7048A"/>
    <w:rsid w:val="00D7061B"/>
    <w:rsid w:val="00D707F4"/>
    <w:rsid w:val="00D708C4"/>
    <w:rsid w:val="00D70D00"/>
    <w:rsid w:val="00D710D3"/>
    <w:rsid w:val="00D71223"/>
    <w:rsid w:val="00D71559"/>
    <w:rsid w:val="00D71B1F"/>
    <w:rsid w:val="00D71DB9"/>
    <w:rsid w:val="00D71F11"/>
    <w:rsid w:val="00D72170"/>
    <w:rsid w:val="00D72216"/>
    <w:rsid w:val="00D723DC"/>
    <w:rsid w:val="00D72AEB"/>
    <w:rsid w:val="00D73AFA"/>
    <w:rsid w:val="00D73B17"/>
    <w:rsid w:val="00D73F8B"/>
    <w:rsid w:val="00D745ED"/>
    <w:rsid w:val="00D74611"/>
    <w:rsid w:val="00D748EF"/>
    <w:rsid w:val="00D74A9F"/>
    <w:rsid w:val="00D74D67"/>
    <w:rsid w:val="00D74E03"/>
    <w:rsid w:val="00D74E2E"/>
    <w:rsid w:val="00D7548D"/>
    <w:rsid w:val="00D7563A"/>
    <w:rsid w:val="00D75C3D"/>
    <w:rsid w:val="00D76784"/>
    <w:rsid w:val="00D76AE4"/>
    <w:rsid w:val="00D774D1"/>
    <w:rsid w:val="00D776EF"/>
    <w:rsid w:val="00D77723"/>
    <w:rsid w:val="00D778D4"/>
    <w:rsid w:val="00D77B4D"/>
    <w:rsid w:val="00D77D7D"/>
    <w:rsid w:val="00D80409"/>
    <w:rsid w:val="00D81181"/>
    <w:rsid w:val="00D81227"/>
    <w:rsid w:val="00D81392"/>
    <w:rsid w:val="00D815B0"/>
    <w:rsid w:val="00D81ADA"/>
    <w:rsid w:val="00D81B9A"/>
    <w:rsid w:val="00D81BDC"/>
    <w:rsid w:val="00D82C8B"/>
    <w:rsid w:val="00D82E30"/>
    <w:rsid w:val="00D82EFB"/>
    <w:rsid w:val="00D84209"/>
    <w:rsid w:val="00D84579"/>
    <w:rsid w:val="00D8480F"/>
    <w:rsid w:val="00D852A0"/>
    <w:rsid w:val="00D8542F"/>
    <w:rsid w:val="00D857BB"/>
    <w:rsid w:val="00D857F2"/>
    <w:rsid w:val="00D85BBD"/>
    <w:rsid w:val="00D861E9"/>
    <w:rsid w:val="00D863ED"/>
    <w:rsid w:val="00D86B3D"/>
    <w:rsid w:val="00D86C27"/>
    <w:rsid w:val="00D8715F"/>
    <w:rsid w:val="00D8729D"/>
    <w:rsid w:val="00D87F91"/>
    <w:rsid w:val="00D905DA"/>
    <w:rsid w:val="00D9062E"/>
    <w:rsid w:val="00D907A2"/>
    <w:rsid w:val="00D9085A"/>
    <w:rsid w:val="00D90CC5"/>
    <w:rsid w:val="00D91001"/>
    <w:rsid w:val="00D91310"/>
    <w:rsid w:val="00D9159E"/>
    <w:rsid w:val="00D91621"/>
    <w:rsid w:val="00D91D50"/>
    <w:rsid w:val="00D91E64"/>
    <w:rsid w:val="00D9209F"/>
    <w:rsid w:val="00D9213A"/>
    <w:rsid w:val="00D9233E"/>
    <w:rsid w:val="00D92412"/>
    <w:rsid w:val="00D924FA"/>
    <w:rsid w:val="00D9259E"/>
    <w:rsid w:val="00D9299F"/>
    <w:rsid w:val="00D92A68"/>
    <w:rsid w:val="00D92B7B"/>
    <w:rsid w:val="00D93367"/>
    <w:rsid w:val="00D947D4"/>
    <w:rsid w:val="00D94B4B"/>
    <w:rsid w:val="00D956EC"/>
    <w:rsid w:val="00D95918"/>
    <w:rsid w:val="00D95BC2"/>
    <w:rsid w:val="00D96045"/>
    <w:rsid w:val="00D961A3"/>
    <w:rsid w:val="00D96235"/>
    <w:rsid w:val="00D964BB"/>
    <w:rsid w:val="00D966CC"/>
    <w:rsid w:val="00D96849"/>
    <w:rsid w:val="00D96B2B"/>
    <w:rsid w:val="00D96C31"/>
    <w:rsid w:val="00D96CA7"/>
    <w:rsid w:val="00D96CC9"/>
    <w:rsid w:val="00D97049"/>
    <w:rsid w:val="00D97194"/>
    <w:rsid w:val="00D97889"/>
    <w:rsid w:val="00DA016E"/>
    <w:rsid w:val="00DA075D"/>
    <w:rsid w:val="00DA0B39"/>
    <w:rsid w:val="00DA0F7B"/>
    <w:rsid w:val="00DA11DA"/>
    <w:rsid w:val="00DA1C41"/>
    <w:rsid w:val="00DA1D32"/>
    <w:rsid w:val="00DA205B"/>
    <w:rsid w:val="00DA2B86"/>
    <w:rsid w:val="00DA2EBC"/>
    <w:rsid w:val="00DA2EF6"/>
    <w:rsid w:val="00DA3970"/>
    <w:rsid w:val="00DA39F0"/>
    <w:rsid w:val="00DA3A5C"/>
    <w:rsid w:val="00DA4481"/>
    <w:rsid w:val="00DA46BE"/>
    <w:rsid w:val="00DA4851"/>
    <w:rsid w:val="00DA4936"/>
    <w:rsid w:val="00DA4CCD"/>
    <w:rsid w:val="00DA4D54"/>
    <w:rsid w:val="00DA6172"/>
    <w:rsid w:val="00DA63BD"/>
    <w:rsid w:val="00DA6428"/>
    <w:rsid w:val="00DA661A"/>
    <w:rsid w:val="00DA6A59"/>
    <w:rsid w:val="00DA7216"/>
    <w:rsid w:val="00DA75FF"/>
    <w:rsid w:val="00DA767D"/>
    <w:rsid w:val="00DA7763"/>
    <w:rsid w:val="00DA7A5E"/>
    <w:rsid w:val="00DB032F"/>
    <w:rsid w:val="00DB05F6"/>
    <w:rsid w:val="00DB0E20"/>
    <w:rsid w:val="00DB124D"/>
    <w:rsid w:val="00DB12AE"/>
    <w:rsid w:val="00DB16CC"/>
    <w:rsid w:val="00DB17C9"/>
    <w:rsid w:val="00DB1E60"/>
    <w:rsid w:val="00DB2011"/>
    <w:rsid w:val="00DB2C8D"/>
    <w:rsid w:val="00DB31C4"/>
    <w:rsid w:val="00DB360B"/>
    <w:rsid w:val="00DB36D3"/>
    <w:rsid w:val="00DB37FF"/>
    <w:rsid w:val="00DB3E6E"/>
    <w:rsid w:val="00DB4113"/>
    <w:rsid w:val="00DB413E"/>
    <w:rsid w:val="00DB41A4"/>
    <w:rsid w:val="00DB44B2"/>
    <w:rsid w:val="00DB493F"/>
    <w:rsid w:val="00DB4C36"/>
    <w:rsid w:val="00DB4CCD"/>
    <w:rsid w:val="00DB5317"/>
    <w:rsid w:val="00DB55CB"/>
    <w:rsid w:val="00DB57D2"/>
    <w:rsid w:val="00DB5A63"/>
    <w:rsid w:val="00DB5EEB"/>
    <w:rsid w:val="00DB6160"/>
    <w:rsid w:val="00DB65CB"/>
    <w:rsid w:val="00DB670F"/>
    <w:rsid w:val="00DB6E3B"/>
    <w:rsid w:val="00DB7692"/>
    <w:rsid w:val="00DB7698"/>
    <w:rsid w:val="00DB7AB4"/>
    <w:rsid w:val="00DC097E"/>
    <w:rsid w:val="00DC1740"/>
    <w:rsid w:val="00DC189F"/>
    <w:rsid w:val="00DC1B6E"/>
    <w:rsid w:val="00DC1D70"/>
    <w:rsid w:val="00DC2D99"/>
    <w:rsid w:val="00DC2DD4"/>
    <w:rsid w:val="00DC374E"/>
    <w:rsid w:val="00DC37FF"/>
    <w:rsid w:val="00DC38E4"/>
    <w:rsid w:val="00DC397D"/>
    <w:rsid w:val="00DC3AC3"/>
    <w:rsid w:val="00DC3DC9"/>
    <w:rsid w:val="00DC42C4"/>
    <w:rsid w:val="00DC4351"/>
    <w:rsid w:val="00DC455D"/>
    <w:rsid w:val="00DC537F"/>
    <w:rsid w:val="00DC57D1"/>
    <w:rsid w:val="00DC5C51"/>
    <w:rsid w:val="00DC5D03"/>
    <w:rsid w:val="00DC5F95"/>
    <w:rsid w:val="00DC6306"/>
    <w:rsid w:val="00DC6AE7"/>
    <w:rsid w:val="00DC6D37"/>
    <w:rsid w:val="00DC6ECF"/>
    <w:rsid w:val="00DC6F15"/>
    <w:rsid w:val="00DC726A"/>
    <w:rsid w:val="00DC74C7"/>
    <w:rsid w:val="00DC76D5"/>
    <w:rsid w:val="00DC7810"/>
    <w:rsid w:val="00DC7A97"/>
    <w:rsid w:val="00DC7BA9"/>
    <w:rsid w:val="00DC7C88"/>
    <w:rsid w:val="00DC7FCE"/>
    <w:rsid w:val="00DD0494"/>
    <w:rsid w:val="00DD05BC"/>
    <w:rsid w:val="00DD07B7"/>
    <w:rsid w:val="00DD0BD6"/>
    <w:rsid w:val="00DD1133"/>
    <w:rsid w:val="00DD1C69"/>
    <w:rsid w:val="00DD1CD7"/>
    <w:rsid w:val="00DD1E80"/>
    <w:rsid w:val="00DD22DB"/>
    <w:rsid w:val="00DD2459"/>
    <w:rsid w:val="00DD26F7"/>
    <w:rsid w:val="00DD2A70"/>
    <w:rsid w:val="00DD2B31"/>
    <w:rsid w:val="00DD2F44"/>
    <w:rsid w:val="00DD310A"/>
    <w:rsid w:val="00DD336F"/>
    <w:rsid w:val="00DD3642"/>
    <w:rsid w:val="00DD3687"/>
    <w:rsid w:val="00DD37E4"/>
    <w:rsid w:val="00DD3A85"/>
    <w:rsid w:val="00DD3B61"/>
    <w:rsid w:val="00DD3CA4"/>
    <w:rsid w:val="00DD3E63"/>
    <w:rsid w:val="00DD3E9C"/>
    <w:rsid w:val="00DD3F4C"/>
    <w:rsid w:val="00DD41FE"/>
    <w:rsid w:val="00DD443F"/>
    <w:rsid w:val="00DD4648"/>
    <w:rsid w:val="00DD51A8"/>
    <w:rsid w:val="00DD5263"/>
    <w:rsid w:val="00DD5371"/>
    <w:rsid w:val="00DD5576"/>
    <w:rsid w:val="00DD581F"/>
    <w:rsid w:val="00DD5ED3"/>
    <w:rsid w:val="00DD5F2A"/>
    <w:rsid w:val="00DD6081"/>
    <w:rsid w:val="00DD6117"/>
    <w:rsid w:val="00DD61E9"/>
    <w:rsid w:val="00DD64EA"/>
    <w:rsid w:val="00DD6819"/>
    <w:rsid w:val="00DD6B72"/>
    <w:rsid w:val="00DD7155"/>
    <w:rsid w:val="00DD74F5"/>
    <w:rsid w:val="00DD7900"/>
    <w:rsid w:val="00DD7B88"/>
    <w:rsid w:val="00DE007B"/>
    <w:rsid w:val="00DE070C"/>
    <w:rsid w:val="00DE07FD"/>
    <w:rsid w:val="00DE0DC2"/>
    <w:rsid w:val="00DE13E7"/>
    <w:rsid w:val="00DE162D"/>
    <w:rsid w:val="00DE1717"/>
    <w:rsid w:val="00DE1A58"/>
    <w:rsid w:val="00DE1B32"/>
    <w:rsid w:val="00DE24F7"/>
    <w:rsid w:val="00DE2556"/>
    <w:rsid w:val="00DE2575"/>
    <w:rsid w:val="00DE25D3"/>
    <w:rsid w:val="00DE25F9"/>
    <w:rsid w:val="00DE2B16"/>
    <w:rsid w:val="00DE2B3E"/>
    <w:rsid w:val="00DE325A"/>
    <w:rsid w:val="00DE34F5"/>
    <w:rsid w:val="00DE3B97"/>
    <w:rsid w:val="00DE485D"/>
    <w:rsid w:val="00DE4898"/>
    <w:rsid w:val="00DE4E09"/>
    <w:rsid w:val="00DE4F1B"/>
    <w:rsid w:val="00DE51F0"/>
    <w:rsid w:val="00DE544D"/>
    <w:rsid w:val="00DE5AE5"/>
    <w:rsid w:val="00DE5C67"/>
    <w:rsid w:val="00DE6028"/>
    <w:rsid w:val="00DE6388"/>
    <w:rsid w:val="00DE6557"/>
    <w:rsid w:val="00DE6820"/>
    <w:rsid w:val="00DE6904"/>
    <w:rsid w:val="00DE6A29"/>
    <w:rsid w:val="00DE6B76"/>
    <w:rsid w:val="00DE77D7"/>
    <w:rsid w:val="00DE7810"/>
    <w:rsid w:val="00DE7C80"/>
    <w:rsid w:val="00DE7EFA"/>
    <w:rsid w:val="00DF00AC"/>
    <w:rsid w:val="00DF0EAD"/>
    <w:rsid w:val="00DF18C5"/>
    <w:rsid w:val="00DF1B7D"/>
    <w:rsid w:val="00DF251F"/>
    <w:rsid w:val="00DF3105"/>
    <w:rsid w:val="00DF33FF"/>
    <w:rsid w:val="00DF3537"/>
    <w:rsid w:val="00DF3B02"/>
    <w:rsid w:val="00DF3F47"/>
    <w:rsid w:val="00DF4241"/>
    <w:rsid w:val="00DF42E4"/>
    <w:rsid w:val="00DF42EF"/>
    <w:rsid w:val="00DF485D"/>
    <w:rsid w:val="00DF48B1"/>
    <w:rsid w:val="00DF4992"/>
    <w:rsid w:val="00DF49C9"/>
    <w:rsid w:val="00DF4A81"/>
    <w:rsid w:val="00DF4C8A"/>
    <w:rsid w:val="00DF533B"/>
    <w:rsid w:val="00DF542E"/>
    <w:rsid w:val="00DF54D5"/>
    <w:rsid w:val="00DF56D1"/>
    <w:rsid w:val="00DF5C84"/>
    <w:rsid w:val="00DF5C8E"/>
    <w:rsid w:val="00DF5E23"/>
    <w:rsid w:val="00DF62FE"/>
    <w:rsid w:val="00DF70F9"/>
    <w:rsid w:val="00DF718C"/>
    <w:rsid w:val="00DF79D0"/>
    <w:rsid w:val="00DF7E4C"/>
    <w:rsid w:val="00E0019F"/>
    <w:rsid w:val="00E001AC"/>
    <w:rsid w:val="00E001AF"/>
    <w:rsid w:val="00E00263"/>
    <w:rsid w:val="00E0058A"/>
    <w:rsid w:val="00E00803"/>
    <w:rsid w:val="00E00BD6"/>
    <w:rsid w:val="00E011AB"/>
    <w:rsid w:val="00E01A9B"/>
    <w:rsid w:val="00E01B5D"/>
    <w:rsid w:val="00E01C1F"/>
    <w:rsid w:val="00E02003"/>
    <w:rsid w:val="00E02141"/>
    <w:rsid w:val="00E022DD"/>
    <w:rsid w:val="00E02879"/>
    <w:rsid w:val="00E02929"/>
    <w:rsid w:val="00E02BF5"/>
    <w:rsid w:val="00E02E09"/>
    <w:rsid w:val="00E02FA3"/>
    <w:rsid w:val="00E03144"/>
    <w:rsid w:val="00E03864"/>
    <w:rsid w:val="00E04080"/>
    <w:rsid w:val="00E0413F"/>
    <w:rsid w:val="00E045A0"/>
    <w:rsid w:val="00E04629"/>
    <w:rsid w:val="00E04C20"/>
    <w:rsid w:val="00E04D13"/>
    <w:rsid w:val="00E05BD6"/>
    <w:rsid w:val="00E05CCF"/>
    <w:rsid w:val="00E06A7D"/>
    <w:rsid w:val="00E072BD"/>
    <w:rsid w:val="00E07D78"/>
    <w:rsid w:val="00E101CF"/>
    <w:rsid w:val="00E101DE"/>
    <w:rsid w:val="00E10726"/>
    <w:rsid w:val="00E108F3"/>
    <w:rsid w:val="00E10C82"/>
    <w:rsid w:val="00E10D2C"/>
    <w:rsid w:val="00E10E6B"/>
    <w:rsid w:val="00E112BC"/>
    <w:rsid w:val="00E11320"/>
    <w:rsid w:val="00E116EF"/>
    <w:rsid w:val="00E118D2"/>
    <w:rsid w:val="00E11927"/>
    <w:rsid w:val="00E1192F"/>
    <w:rsid w:val="00E121FA"/>
    <w:rsid w:val="00E1253C"/>
    <w:rsid w:val="00E12965"/>
    <w:rsid w:val="00E12991"/>
    <w:rsid w:val="00E137FD"/>
    <w:rsid w:val="00E13B10"/>
    <w:rsid w:val="00E13BC7"/>
    <w:rsid w:val="00E13C47"/>
    <w:rsid w:val="00E1404B"/>
    <w:rsid w:val="00E140C6"/>
    <w:rsid w:val="00E1417E"/>
    <w:rsid w:val="00E14464"/>
    <w:rsid w:val="00E148B6"/>
    <w:rsid w:val="00E148ED"/>
    <w:rsid w:val="00E1492B"/>
    <w:rsid w:val="00E14C68"/>
    <w:rsid w:val="00E15297"/>
    <w:rsid w:val="00E15606"/>
    <w:rsid w:val="00E158D1"/>
    <w:rsid w:val="00E15BDD"/>
    <w:rsid w:val="00E163F3"/>
    <w:rsid w:val="00E16517"/>
    <w:rsid w:val="00E16983"/>
    <w:rsid w:val="00E16A30"/>
    <w:rsid w:val="00E16A47"/>
    <w:rsid w:val="00E179F8"/>
    <w:rsid w:val="00E20393"/>
    <w:rsid w:val="00E20A62"/>
    <w:rsid w:val="00E20B31"/>
    <w:rsid w:val="00E20BF1"/>
    <w:rsid w:val="00E20D09"/>
    <w:rsid w:val="00E20ED8"/>
    <w:rsid w:val="00E2105A"/>
    <w:rsid w:val="00E210E5"/>
    <w:rsid w:val="00E2126E"/>
    <w:rsid w:val="00E2145B"/>
    <w:rsid w:val="00E214BC"/>
    <w:rsid w:val="00E228D8"/>
    <w:rsid w:val="00E22C01"/>
    <w:rsid w:val="00E22C9E"/>
    <w:rsid w:val="00E23081"/>
    <w:rsid w:val="00E23706"/>
    <w:rsid w:val="00E23779"/>
    <w:rsid w:val="00E23A78"/>
    <w:rsid w:val="00E23CFE"/>
    <w:rsid w:val="00E24061"/>
    <w:rsid w:val="00E2428C"/>
    <w:rsid w:val="00E246B8"/>
    <w:rsid w:val="00E24813"/>
    <w:rsid w:val="00E2494F"/>
    <w:rsid w:val="00E24A76"/>
    <w:rsid w:val="00E24BEC"/>
    <w:rsid w:val="00E24C5E"/>
    <w:rsid w:val="00E25F8E"/>
    <w:rsid w:val="00E25FE8"/>
    <w:rsid w:val="00E26B2A"/>
    <w:rsid w:val="00E26BFE"/>
    <w:rsid w:val="00E26C44"/>
    <w:rsid w:val="00E26F66"/>
    <w:rsid w:val="00E279CE"/>
    <w:rsid w:val="00E27C20"/>
    <w:rsid w:val="00E27D34"/>
    <w:rsid w:val="00E30078"/>
    <w:rsid w:val="00E30123"/>
    <w:rsid w:val="00E3020D"/>
    <w:rsid w:val="00E3039A"/>
    <w:rsid w:val="00E307F3"/>
    <w:rsid w:val="00E31BE8"/>
    <w:rsid w:val="00E31DE5"/>
    <w:rsid w:val="00E3217F"/>
    <w:rsid w:val="00E32506"/>
    <w:rsid w:val="00E32673"/>
    <w:rsid w:val="00E327FC"/>
    <w:rsid w:val="00E32F1F"/>
    <w:rsid w:val="00E3323E"/>
    <w:rsid w:val="00E341CF"/>
    <w:rsid w:val="00E343FD"/>
    <w:rsid w:val="00E34AD6"/>
    <w:rsid w:val="00E34E29"/>
    <w:rsid w:val="00E3520A"/>
    <w:rsid w:val="00E354A4"/>
    <w:rsid w:val="00E35511"/>
    <w:rsid w:val="00E3605F"/>
    <w:rsid w:val="00E36237"/>
    <w:rsid w:val="00E3627A"/>
    <w:rsid w:val="00E36748"/>
    <w:rsid w:val="00E36990"/>
    <w:rsid w:val="00E37120"/>
    <w:rsid w:val="00E3737A"/>
    <w:rsid w:val="00E37E6E"/>
    <w:rsid w:val="00E403E9"/>
    <w:rsid w:val="00E403F4"/>
    <w:rsid w:val="00E404B8"/>
    <w:rsid w:val="00E4083A"/>
    <w:rsid w:val="00E40B83"/>
    <w:rsid w:val="00E41782"/>
    <w:rsid w:val="00E41F7B"/>
    <w:rsid w:val="00E41FD7"/>
    <w:rsid w:val="00E42776"/>
    <w:rsid w:val="00E43190"/>
    <w:rsid w:val="00E432AE"/>
    <w:rsid w:val="00E4350F"/>
    <w:rsid w:val="00E43CFD"/>
    <w:rsid w:val="00E446F2"/>
    <w:rsid w:val="00E44F65"/>
    <w:rsid w:val="00E45086"/>
    <w:rsid w:val="00E4514D"/>
    <w:rsid w:val="00E454C7"/>
    <w:rsid w:val="00E45AA0"/>
    <w:rsid w:val="00E45EAD"/>
    <w:rsid w:val="00E46192"/>
    <w:rsid w:val="00E46324"/>
    <w:rsid w:val="00E46339"/>
    <w:rsid w:val="00E46A75"/>
    <w:rsid w:val="00E46EE8"/>
    <w:rsid w:val="00E46F6F"/>
    <w:rsid w:val="00E47169"/>
    <w:rsid w:val="00E472D8"/>
    <w:rsid w:val="00E47837"/>
    <w:rsid w:val="00E47B1A"/>
    <w:rsid w:val="00E507AC"/>
    <w:rsid w:val="00E508A2"/>
    <w:rsid w:val="00E51427"/>
    <w:rsid w:val="00E51676"/>
    <w:rsid w:val="00E51AB4"/>
    <w:rsid w:val="00E52383"/>
    <w:rsid w:val="00E52CB6"/>
    <w:rsid w:val="00E5311C"/>
    <w:rsid w:val="00E535EC"/>
    <w:rsid w:val="00E53759"/>
    <w:rsid w:val="00E53F98"/>
    <w:rsid w:val="00E54813"/>
    <w:rsid w:val="00E55213"/>
    <w:rsid w:val="00E55503"/>
    <w:rsid w:val="00E55627"/>
    <w:rsid w:val="00E559E3"/>
    <w:rsid w:val="00E55D5C"/>
    <w:rsid w:val="00E55E92"/>
    <w:rsid w:val="00E561F1"/>
    <w:rsid w:val="00E5645F"/>
    <w:rsid w:val="00E56BC9"/>
    <w:rsid w:val="00E56BFF"/>
    <w:rsid w:val="00E56CE6"/>
    <w:rsid w:val="00E56EBE"/>
    <w:rsid w:val="00E570FA"/>
    <w:rsid w:val="00E577C5"/>
    <w:rsid w:val="00E578AC"/>
    <w:rsid w:val="00E579E6"/>
    <w:rsid w:val="00E57B68"/>
    <w:rsid w:val="00E606E0"/>
    <w:rsid w:val="00E6123A"/>
    <w:rsid w:val="00E6129C"/>
    <w:rsid w:val="00E613E2"/>
    <w:rsid w:val="00E614C7"/>
    <w:rsid w:val="00E61A03"/>
    <w:rsid w:val="00E61B99"/>
    <w:rsid w:val="00E61CD1"/>
    <w:rsid w:val="00E61D7B"/>
    <w:rsid w:val="00E623E1"/>
    <w:rsid w:val="00E62518"/>
    <w:rsid w:val="00E62542"/>
    <w:rsid w:val="00E625E7"/>
    <w:rsid w:val="00E629A1"/>
    <w:rsid w:val="00E62CE1"/>
    <w:rsid w:val="00E631B7"/>
    <w:rsid w:val="00E63829"/>
    <w:rsid w:val="00E638EC"/>
    <w:rsid w:val="00E63E88"/>
    <w:rsid w:val="00E63E8D"/>
    <w:rsid w:val="00E647F3"/>
    <w:rsid w:val="00E6490E"/>
    <w:rsid w:val="00E6498C"/>
    <w:rsid w:val="00E64B41"/>
    <w:rsid w:val="00E651D1"/>
    <w:rsid w:val="00E6541D"/>
    <w:rsid w:val="00E65988"/>
    <w:rsid w:val="00E65A14"/>
    <w:rsid w:val="00E65CFB"/>
    <w:rsid w:val="00E6647B"/>
    <w:rsid w:val="00E66A51"/>
    <w:rsid w:val="00E6739D"/>
    <w:rsid w:val="00E67431"/>
    <w:rsid w:val="00E67F6A"/>
    <w:rsid w:val="00E70052"/>
    <w:rsid w:val="00E7018C"/>
    <w:rsid w:val="00E70379"/>
    <w:rsid w:val="00E704B3"/>
    <w:rsid w:val="00E7082C"/>
    <w:rsid w:val="00E70BEA"/>
    <w:rsid w:val="00E70EFA"/>
    <w:rsid w:val="00E711BC"/>
    <w:rsid w:val="00E71684"/>
    <w:rsid w:val="00E71740"/>
    <w:rsid w:val="00E72329"/>
    <w:rsid w:val="00E72A48"/>
    <w:rsid w:val="00E72D07"/>
    <w:rsid w:val="00E72DA6"/>
    <w:rsid w:val="00E7308F"/>
    <w:rsid w:val="00E74463"/>
    <w:rsid w:val="00E7450D"/>
    <w:rsid w:val="00E747D8"/>
    <w:rsid w:val="00E74926"/>
    <w:rsid w:val="00E74DE9"/>
    <w:rsid w:val="00E75119"/>
    <w:rsid w:val="00E75818"/>
    <w:rsid w:val="00E758ED"/>
    <w:rsid w:val="00E75D0B"/>
    <w:rsid w:val="00E76004"/>
    <w:rsid w:val="00E76458"/>
    <w:rsid w:val="00E76B3F"/>
    <w:rsid w:val="00E76E67"/>
    <w:rsid w:val="00E76F4D"/>
    <w:rsid w:val="00E76FDA"/>
    <w:rsid w:val="00E770E2"/>
    <w:rsid w:val="00E77627"/>
    <w:rsid w:val="00E77631"/>
    <w:rsid w:val="00E777C8"/>
    <w:rsid w:val="00E7794F"/>
    <w:rsid w:val="00E77CA6"/>
    <w:rsid w:val="00E8053C"/>
    <w:rsid w:val="00E806CA"/>
    <w:rsid w:val="00E80ACF"/>
    <w:rsid w:val="00E81222"/>
    <w:rsid w:val="00E816E5"/>
    <w:rsid w:val="00E81912"/>
    <w:rsid w:val="00E81C0B"/>
    <w:rsid w:val="00E81EFE"/>
    <w:rsid w:val="00E822EF"/>
    <w:rsid w:val="00E824E4"/>
    <w:rsid w:val="00E825E6"/>
    <w:rsid w:val="00E82866"/>
    <w:rsid w:val="00E82F42"/>
    <w:rsid w:val="00E8306E"/>
    <w:rsid w:val="00E834DE"/>
    <w:rsid w:val="00E838E2"/>
    <w:rsid w:val="00E83C24"/>
    <w:rsid w:val="00E848FB"/>
    <w:rsid w:val="00E84A83"/>
    <w:rsid w:val="00E85C03"/>
    <w:rsid w:val="00E8602E"/>
    <w:rsid w:val="00E860C1"/>
    <w:rsid w:val="00E8632E"/>
    <w:rsid w:val="00E869FA"/>
    <w:rsid w:val="00E86B7F"/>
    <w:rsid w:val="00E86D25"/>
    <w:rsid w:val="00E871F5"/>
    <w:rsid w:val="00E87212"/>
    <w:rsid w:val="00E87313"/>
    <w:rsid w:val="00E87326"/>
    <w:rsid w:val="00E873DC"/>
    <w:rsid w:val="00E8742A"/>
    <w:rsid w:val="00E87488"/>
    <w:rsid w:val="00E87F79"/>
    <w:rsid w:val="00E9009C"/>
    <w:rsid w:val="00E9032C"/>
    <w:rsid w:val="00E905C3"/>
    <w:rsid w:val="00E908F5"/>
    <w:rsid w:val="00E90CE6"/>
    <w:rsid w:val="00E91362"/>
    <w:rsid w:val="00E9143C"/>
    <w:rsid w:val="00E91534"/>
    <w:rsid w:val="00E92932"/>
    <w:rsid w:val="00E92A53"/>
    <w:rsid w:val="00E92B61"/>
    <w:rsid w:val="00E92BE0"/>
    <w:rsid w:val="00E9329A"/>
    <w:rsid w:val="00E94917"/>
    <w:rsid w:val="00E94A09"/>
    <w:rsid w:val="00E94F17"/>
    <w:rsid w:val="00E954ED"/>
    <w:rsid w:val="00E95674"/>
    <w:rsid w:val="00E958D8"/>
    <w:rsid w:val="00E95EFF"/>
    <w:rsid w:val="00E962E8"/>
    <w:rsid w:val="00E967E4"/>
    <w:rsid w:val="00E96F10"/>
    <w:rsid w:val="00E9715C"/>
    <w:rsid w:val="00E971FE"/>
    <w:rsid w:val="00E97861"/>
    <w:rsid w:val="00E97A5D"/>
    <w:rsid w:val="00E97BEA"/>
    <w:rsid w:val="00E97DED"/>
    <w:rsid w:val="00E97F0E"/>
    <w:rsid w:val="00EA0380"/>
    <w:rsid w:val="00EA0AF8"/>
    <w:rsid w:val="00EA0B85"/>
    <w:rsid w:val="00EA0D3E"/>
    <w:rsid w:val="00EA0F88"/>
    <w:rsid w:val="00EA134A"/>
    <w:rsid w:val="00EA1C22"/>
    <w:rsid w:val="00EA1CCB"/>
    <w:rsid w:val="00EA1F72"/>
    <w:rsid w:val="00EA22B7"/>
    <w:rsid w:val="00EA2310"/>
    <w:rsid w:val="00EA2940"/>
    <w:rsid w:val="00EA2996"/>
    <w:rsid w:val="00EA2CF8"/>
    <w:rsid w:val="00EA3218"/>
    <w:rsid w:val="00EA358E"/>
    <w:rsid w:val="00EA3870"/>
    <w:rsid w:val="00EA39ED"/>
    <w:rsid w:val="00EA4331"/>
    <w:rsid w:val="00EA4D25"/>
    <w:rsid w:val="00EA4FF9"/>
    <w:rsid w:val="00EA52DE"/>
    <w:rsid w:val="00EA53EE"/>
    <w:rsid w:val="00EA555B"/>
    <w:rsid w:val="00EA55BF"/>
    <w:rsid w:val="00EA61B3"/>
    <w:rsid w:val="00EA68C1"/>
    <w:rsid w:val="00EA69D2"/>
    <w:rsid w:val="00EA6A95"/>
    <w:rsid w:val="00EA6C31"/>
    <w:rsid w:val="00EA6D93"/>
    <w:rsid w:val="00EA78BC"/>
    <w:rsid w:val="00EA78FC"/>
    <w:rsid w:val="00EA7BA0"/>
    <w:rsid w:val="00EB01DA"/>
    <w:rsid w:val="00EB0398"/>
    <w:rsid w:val="00EB057F"/>
    <w:rsid w:val="00EB0E88"/>
    <w:rsid w:val="00EB141C"/>
    <w:rsid w:val="00EB1624"/>
    <w:rsid w:val="00EB16D5"/>
    <w:rsid w:val="00EB2946"/>
    <w:rsid w:val="00EB29F3"/>
    <w:rsid w:val="00EB2A73"/>
    <w:rsid w:val="00EB328F"/>
    <w:rsid w:val="00EB347F"/>
    <w:rsid w:val="00EB38AF"/>
    <w:rsid w:val="00EB3DA2"/>
    <w:rsid w:val="00EB4713"/>
    <w:rsid w:val="00EB4D92"/>
    <w:rsid w:val="00EB4DB3"/>
    <w:rsid w:val="00EB4E84"/>
    <w:rsid w:val="00EB5136"/>
    <w:rsid w:val="00EB5240"/>
    <w:rsid w:val="00EB5281"/>
    <w:rsid w:val="00EB5288"/>
    <w:rsid w:val="00EB53FB"/>
    <w:rsid w:val="00EB5BC2"/>
    <w:rsid w:val="00EB63F7"/>
    <w:rsid w:val="00EB6CC0"/>
    <w:rsid w:val="00EB7106"/>
    <w:rsid w:val="00EB74A7"/>
    <w:rsid w:val="00EB77C5"/>
    <w:rsid w:val="00EB7EA8"/>
    <w:rsid w:val="00EB7EC4"/>
    <w:rsid w:val="00EC0390"/>
    <w:rsid w:val="00EC0417"/>
    <w:rsid w:val="00EC0B3C"/>
    <w:rsid w:val="00EC0BF9"/>
    <w:rsid w:val="00EC0D5A"/>
    <w:rsid w:val="00EC0D7D"/>
    <w:rsid w:val="00EC1179"/>
    <w:rsid w:val="00EC1256"/>
    <w:rsid w:val="00EC15E6"/>
    <w:rsid w:val="00EC1D40"/>
    <w:rsid w:val="00EC2360"/>
    <w:rsid w:val="00EC2885"/>
    <w:rsid w:val="00EC2A66"/>
    <w:rsid w:val="00EC2B5F"/>
    <w:rsid w:val="00EC4475"/>
    <w:rsid w:val="00EC476C"/>
    <w:rsid w:val="00EC4F3F"/>
    <w:rsid w:val="00EC5007"/>
    <w:rsid w:val="00EC52BD"/>
    <w:rsid w:val="00EC5C6A"/>
    <w:rsid w:val="00EC66EA"/>
    <w:rsid w:val="00EC703E"/>
    <w:rsid w:val="00EC7462"/>
    <w:rsid w:val="00EC786B"/>
    <w:rsid w:val="00EC7AE8"/>
    <w:rsid w:val="00ED0ADA"/>
    <w:rsid w:val="00ED1300"/>
    <w:rsid w:val="00ED1BEE"/>
    <w:rsid w:val="00ED2143"/>
    <w:rsid w:val="00ED2314"/>
    <w:rsid w:val="00ED2DC0"/>
    <w:rsid w:val="00ED31F2"/>
    <w:rsid w:val="00ED365F"/>
    <w:rsid w:val="00ED383C"/>
    <w:rsid w:val="00ED3F18"/>
    <w:rsid w:val="00ED420A"/>
    <w:rsid w:val="00ED4287"/>
    <w:rsid w:val="00ED42D4"/>
    <w:rsid w:val="00ED4352"/>
    <w:rsid w:val="00ED4AA4"/>
    <w:rsid w:val="00ED4AB2"/>
    <w:rsid w:val="00ED4CA8"/>
    <w:rsid w:val="00ED4E1B"/>
    <w:rsid w:val="00ED4F00"/>
    <w:rsid w:val="00ED552F"/>
    <w:rsid w:val="00ED5A32"/>
    <w:rsid w:val="00ED5FA8"/>
    <w:rsid w:val="00ED67F6"/>
    <w:rsid w:val="00ED6AB8"/>
    <w:rsid w:val="00ED6FB6"/>
    <w:rsid w:val="00ED7168"/>
    <w:rsid w:val="00ED71E5"/>
    <w:rsid w:val="00ED745D"/>
    <w:rsid w:val="00ED7648"/>
    <w:rsid w:val="00EE1648"/>
    <w:rsid w:val="00EE1BC9"/>
    <w:rsid w:val="00EE237A"/>
    <w:rsid w:val="00EE2881"/>
    <w:rsid w:val="00EE32BF"/>
    <w:rsid w:val="00EE36C8"/>
    <w:rsid w:val="00EE3FE9"/>
    <w:rsid w:val="00EE42C1"/>
    <w:rsid w:val="00EE43B3"/>
    <w:rsid w:val="00EE4A0F"/>
    <w:rsid w:val="00EE4BF0"/>
    <w:rsid w:val="00EE4C48"/>
    <w:rsid w:val="00EE4C51"/>
    <w:rsid w:val="00EE5905"/>
    <w:rsid w:val="00EE6601"/>
    <w:rsid w:val="00EE6817"/>
    <w:rsid w:val="00EE681A"/>
    <w:rsid w:val="00EE69AA"/>
    <w:rsid w:val="00EE6A78"/>
    <w:rsid w:val="00EE6B71"/>
    <w:rsid w:val="00EE743F"/>
    <w:rsid w:val="00EE78FE"/>
    <w:rsid w:val="00EE7B33"/>
    <w:rsid w:val="00EE7B37"/>
    <w:rsid w:val="00EE7CF2"/>
    <w:rsid w:val="00EF0A3F"/>
    <w:rsid w:val="00EF0CCD"/>
    <w:rsid w:val="00EF0F28"/>
    <w:rsid w:val="00EF13BF"/>
    <w:rsid w:val="00EF2FBF"/>
    <w:rsid w:val="00EF311B"/>
    <w:rsid w:val="00EF37DB"/>
    <w:rsid w:val="00EF4152"/>
    <w:rsid w:val="00EF4260"/>
    <w:rsid w:val="00EF460E"/>
    <w:rsid w:val="00EF4C32"/>
    <w:rsid w:val="00EF4F9B"/>
    <w:rsid w:val="00EF5985"/>
    <w:rsid w:val="00EF5BBD"/>
    <w:rsid w:val="00EF5C4E"/>
    <w:rsid w:val="00EF6353"/>
    <w:rsid w:val="00EF65F4"/>
    <w:rsid w:val="00EF6D39"/>
    <w:rsid w:val="00EF7347"/>
    <w:rsid w:val="00EF73B2"/>
    <w:rsid w:val="00EF7819"/>
    <w:rsid w:val="00EF7E18"/>
    <w:rsid w:val="00F000E4"/>
    <w:rsid w:val="00F005B4"/>
    <w:rsid w:val="00F00674"/>
    <w:rsid w:val="00F0068D"/>
    <w:rsid w:val="00F00B13"/>
    <w:rsid w:val="00F00D8B"/>
    <w:rsid w:val="00F01366"/>
    <w:rsid w:val="00F0141E"/>
    <w:rsid w:val="00F01477"/>
    <w:rsid w:val="00F014C9"/>
    <w:rsid w:val="00F01AB9"/>
    <w:rsid w:val="00F01D7F"/>
    <w:rsid w:val="00F025CE"/>
    <w:rsid w:val="00F02CAA"/>
    <w:rsid w:val="00F03016"/>
    <w:rsid w:val="00F03C9E"/>
    <w:rsid w:val="00F04B37"/>
    <w:rsid w:val="00F04E4C"/>
    <w:rsid w:val="00F04F03"/>
    <w:rsid w:val="00F05050"/>
    <w:rsid w:val="00F05381"/>
    <w:rsid w:val="00F05984"/>
    <w:rsid w:val="00F05D6E"/>
    <w:rsid w:val="00F061E9"/>
    <w:rsid w:val="00F06340"/>
    <w:rsid w:val="00F064F2"/>
    <w:rsid w:val="00F068C3"/>
    <w:rsid w:val="00F06C34"/>
    <w:rsid w:val="00F06D26"/>
    <w:rsid w:val="00F06D99"/>
    <w:rsid w:val="00F06E16"/>
    <w:rsid w:val="00F06E24"/>
    <w:rsid w:val="00F07104"/>
    <w:rsid w:val="00F07850"/>
    <w:rsid w:val="00F101F3"/>
    <w:rsid w:val="00F10252"/>
    <w:rsid w:val="00F10504"/>
    <w:rsid w:val="00F10A81"/>
    <w:rsid w:val="00F111BA"/>
    <w:rsid w:val="00F12986"/>
    <w:rsid w:val="00F12D4C"/>
    <w:rsid w:val="00F14068"/>
    <w:rsid w:val="00F142C9"/>
    <w:rsid w:val="00F143BA"/>
    <w:rsid w:val="00F149C9"/>
    <w:rsid w:val="00F14BA2"/>
    <w:rsid w:val="00F14D84"/>
    <w:rsid w:val="00F151C0"/>
    <w:rsid w:val="00F153C8"/>
    <w:rsid w:val="00F154C0"/>
    <w:rsid w:val="00F155C1"/>
    <w:rsid w:val="00F15A03"/>
    <w:rsid w:val="00F15DD7"/>
    <w:rsid w:val="00F16823"/>
    <w:rsid w:val="00F16F18"/>
    <w:rsid w:val="00F1727D"/>
    <w:rsid w:val="00F17674"/>
    <w:rsid w:val="00F1783F"/>
    <w:rsid w:val="00F17B6A"/>
    <w:rsid w:val="00F17C83"/>
    <w:rsid w:val="00F17F1C"/>
    <w:rsid w:val="00F201F8"/>
    <w:rsid w:val="00F206CB"/>
    <w:rsid w:val="00F20A16"/>
    <w:rsid w:val="00F218ED"/>
    <w:rsid w:val="00F21934"/>
    <w:rsid w:val="00F21AB5"/>
    <w:rsid w:val="00F21E52"/>
    <w:rsid w:val="00F21F1A"/>
    <w:rsid w:val="00F22E0A"/>
    <w:rsid w:val="00F235E2"/>
    <w:rsid w:val="00F236A6"/>
    <w:rsid w:val="00F237B2"/>
    <w:rsid w:val="00F23894"/>
    <w:rsid w:val="00F23A15"/>
    <w:rsid w:val="00F23AB6"/>
    <w:rsid w:val="00F23C82"/>
    <w:rsid w:val="00F240A1"/>
    <w:rsid w:val="00F2436E"/>
    <w:rsid w:val="00F243A9"/>
    <w:rsid w:val="00F2453F"/>
    <w:rsid w:val="00F245E6"/>
    <w:rsid w:val="00F24974"/>
    <w:rsid w:val="00F24F40"/>
    <w:rsid w:val="00F25472"/>
    <w:rsid w:val="00F25CDC"/>
    <w:rsid w:val="00F26223"/>
    <w:rsid w:val="00F263EA"/>
    <w:rsid w:val="00F26510"/>
    <w:rsid w:val="00F26697"/>
    <w:rsid w:val="00F26E84"/>
    <w:rsid w:val="00F273C8"/>
    <w:rsid w:val="00F27866"/>
    <w:rsid w:val="00F27FC0"/>
    <w:rsid w:val="00F30103"/>
    <w:rsid w:val="00F30534"/>
    <w:rsid w:val="00F319B4"/>
    <w:rsid w:val="00F31F62"/>
    <w:rsid w:val="00F31F64"/>
    <w:rsid w:val="00F3216F"/>
    <w:rsid w:val="00F32199"/>
    <w:rsid w:val="00F32500"/>
    <w:rsid w:val="00F32724"/>
    <w:rsid w:val="00F3288A"/>
    <w:rsid w:val="00F33657"/>
    <w:rsid w:val="00F33A72"/>
    <w:rsid w:val="00F33C1D"/>
    <w:rsid w:val="00F34326"/>
    <w:rsid w:val="00F34397"/>
    <w:rsid w:val="00F34B3C"/>
    <w:rsid w:val="00F35272"/>
    <w:rsid w:val="00F3535F"/>
    <w:rsid w:val="00F35969"/>
    <w:rsid w:val="00F35AE2"/>
    <w:rsid w:val="00F36034"/>
    <w:rsid w:val="00F364A4"/>
    <w:rsid w:val="00F3681B"/>
    <w:rsid w:val="00F3685E"/>
    <w:rsid w:val="00F36CD4"/>
    <w:rsid w:val="00F36D34"/>
    <w:rsid w:val="00F36E55"/>
    <w:rsid w:val="00F36FDD"/>
    <w:rsid w:val="00F3739B"/>
    <w:rsid w:val="00F37465"/>
    <w:rsid w:val="00F374A1"/>
    <w:rsid w:val="00F404D9"/>
    <w:rsid w:val="00F40742"/>
    <w:rsid w:val="00F408BC"/>
    <w:rsid w:val="00F408CC"/>
    <w:rsid w:val="00F40A0E"/>
    <w:rsid w:val="00F40B90"/>
    <w:rsid w:val="00F40E43"/>
    <w:rsid w:val="00F4147D"/>
    <w:rsid w:val="00F427A9"/>
    <w:rsid w:val="00F43202"/>
    <w:rsid w:val="00F4332F"/>
    <w:rsid w:val="00F434C3"/>
    <w:rsid w:val="00F43583"/>
    <w:rsid w:val="00F43D68"/>
    <w:rsid w:val="00F4445F"/>
    <w:rsid w:val="00F4460D"/>
    <w:rsid w:val="00F4463C"/>
    <w:rsid w:val="00F44671"/>
    <w:rsid w:val="00F447C2"/>
    <w:rsid w:val="00F4551D"/>
    <w:rsid w:val="00F458D1"/>
    <w:rsid w:val="00F45B83"/>
    <w:rsid w:val="00F46014"/>
    <w:rsid w:val="00F46CA1"/>
    <w:rsid w:val="00F47560"/>
    <w:rsid w:val="00F47BC5"/>
    <w:rsid w:val="00F47F89"/>
    <w:rsid w:val="00F501DD"/>
    <w:rsid w:val="00F502AA"/>
    <w:rsid w:val="00F50414"/>
    <w:rsid w:val="00F50EB0"/>
    <w:rsid w:val="00F51152"/>
    <w:rsid w:val="00F511AA"/>
    <w:rsid w:val="00F514F9"/>
    <w:rsid w:val="00F51676"/>
    <w:rsid w:val="00F51A8D"/>
    <w:rsid w:val="00F51C3D"/>
    <w:rsid w:val="00F52958"/>
    <w:rsid w:val="00F52BD4"/>
    <w:rsid w:val="00F5320A"/>
    <w:rsid w:val="00F533B5"/>
    <w:rsid w:val="00F537A5"/>
    <w:rsid w:val="00F538D6"/>
    <w:rsid w:val="00F5393C"/>
    <w:rsid w:val="00F53AA9"/>
    <w:rsid w:val="00F53CB8"/>
    <w:rsid w:val="00F53F01"/>
    <w:rsid w:val="00F54B19"/>
    <w:rsid w:val="00F54C29"/>
    <w:rsid w:val="00F552AE"/>
    <w:rsid w:val="00F55975"/>
    <w:rsid w:val="00F55C9C"/>
    <w:rsid w:val="00F562CA"/>
    <w:rsid w:val="00F565DC"/>
    <w:rsid w:val="00F567D4"/>
    <w:rsid w:val="00F5685F"/>
    <w:rsid w:val="00F56CBC"/>
    <w:rsid w:val="00F56FBD"/>
    <w:rsid w:val="00F57695"/>
    <w:rsid w:val="00F577D6"/>
    <w:rsid w:val="00F57B9C"/>
    <w:rsid w:val="00F60232"/>
    <w:rsid w:val="00F61568"/>
    <w:rsid w:val="00F61713"/>
    <w:rsid w:val="00F61AD2"/>
    <w:rsid w:val="00F61B46"/>
    <w:rsid w:val="00F61F04"/>
    <w:rsid w:val="00F621C4"/>
    <w:rsid w:val="00F624F7"/>
    <w:rsid w:val="00F6284F"/>
    <w:rsid w:val="00F62878"/>
    <w:rsid w:val="00F631CD"/>
    <w:rsid w:val="00F63400"/>
    <w:rsid w:val="00F638B7"/>
    <w:rsid w:val="00F640CC"/>
    <w:rsid w:val="00F649E3"/>
    <w:rsid w:val="00F64A1E"/>
    <w:rsid w:val="00F64F0A"/>
    <w:rsid w:val="00F650C5"/>
    <w:rsid w:val="00F65AF4"/>
    <w:rsid w:val="00F65C28"/>
    <w:rsid w:val="00F6613A"/>
    <w:rsid w:val="00F66356"/>
    <w:rsid w:val="00F66FAA"/>
    <w:rsid w:val="00F675D0"/>
    <w:rsid w:val="00F676F1"/>
    <w:rsid w:val="00F67BDD"/>
    <w:rsid w:val="00F70651"/>
    <w:rsid w:val="00F70837"/>
    <w:rsid w:val="00F70CE2"/>
    <w:rsid w:val="00F71561"/>
    <w:rsid w:val="00F71A46"/>
    <w:rsid w:val="00F71C31"/>
    <w:rsid w:val="00F7240D"/>
    <w:rsid w:val="00F724A2"/>
    <w:rsid w:val="00F727CA"/>
    <w:rsid w:val="00F73C4D"/>
    <w:rsid w:val="00F73E16"/>
    <w:rsid w:val="00F742C1"/>
    <w:rsid w:val="00F74639"/>
    <w:rsid w:val="00F74752"/>
    <w:rsid w:val="00F74779"/>
    <w:rsid w:val="00F74B8D"/>
    <w:rsid w:val="00F74D34"/>
    <w:rsid w:val="00F74FBD"/>
    <w:rsid w:val="00F75682"/>
    <w:rsid w:val="00F757B6"/>
    <w:rsid w:val="00F75C47"/>
    <w:rsid w:val="00F75D81"/>
    <w:rsid w:val="00F771A4"/>
    <w:rsid w:val="00F772F8"/>
    <w:rsid w:val="00F773BA"/>
    <w:rsid w:val="00F778DC"/>
    <w:rsid w:val="00F779CC"/>
    <w:rsid w:val="00F77A2A"/>
    <w:rsid w:val="00F77C6C"/>
    <w:rsid w:val="00F800A1"/>
    <w:rsid w:val="00F804F8"/>
    <w:rsid w:val="00F80913"/>
    <w:rsid w:val="00F80923"/>
    <w:rsid w:val="00F80BED"/>
    <w:rsid w:val="00F81007"/>
    <w:rsid w:val="00F81A67"/>
    <w:rsid w:val="00F81CC5"/>
    <w:rsid w:val="00F822A7"/>
    <w:rsid w:val="00F829FB"/>
    <w:rsid w:val="00F82E2E"/>
    <w:rsid w:val="00F83AB4"/>
    <w:rsid w:val="00F83DC5"/>
    <w:rsid w:val="00F8401B"/>
    <w:rsid w:val="00F8412A"/>
    <w:rsid w:val="00F84163"/>
    <w:rsid w:val="00F84527"/>
    <w:rsid w:val="00F845C4"/>
    <w:rsid w:val="00F84765"/>
    <w:rsid w:val="00F8499A"/>
    <w:rsid w:val="00F84C27"/>
    <w:rsid w:val="00F84E49"/>
    <w:rsid w:val="00F85982"/>
    <w:rsid w:val="00F85F35"/>
    <w:rsid w:val="00F8678C"/>
    <w:rsid w:val="00F8736D"/>
    <w:rsid w:val="00F87BE5"/>
    <w:rsid w:val="00F90E3E"/>
    <w:rsid w:val="00F90FDC"/>
    <w:rsid w:val="00F91E11"/>
    <w:rsid w:val="00F920FB"/>
    <w:rsid w:val="00F92BDA"/>
    <w:rsid w:val="00F9345C"/>
    <w:rsid w:val="00F93B41"/>
    <w:rsid w:val="00F94641"/>
    <w:rsid w:val="00F94734"/>
    <w:rsid w:val="00F94981"/>
    <w:rsid w:val="00F94BD7"/>
    <w:rsid w:val="00F94F80"/>
    <w:rsid w:val="00F95107"/>
    <w:rsid w:val="00F95116"/>
    <w:rsid w:val="00F9532B"/>
    <w:rsid w:val="00F95704"/>
    <w:rsid w:val="00F95DF5"/>
    <w:rsid w:val="00F961E8"/>
    <w:rsid w:val="00F9642D"/>
    <w:rsid w:val="00F96598"/>
    <w:rsid w:val="00F968C5"/>
    <w:rsid w:val="00F971B6"/>
    <w:rsid w:val="00F975BD"/>
    <w:rsid w:val="00F977AE"/>
    <w:rsid w:val="00F9788F"/>
    <w:rsid w:val="00F979B6"/>
    <w:rsid w:val="00FA0060"/>
    <w:rsid w:val="00FA031F"/>
    <w:rsid w:val="00FA061A"/>
    <w:rsid w:val="00FA0675"/>
    <w:rsid w:val="00FA0760"/>
    <w:rsid w:val="00FA0E92"/>
    <w:rsid w:val="00FA1191"/>
    <w:rsid w:val="00FA16F3"/>
    <w:rsid w:val="00FA1963"/>
    <w:rsid w:val="00FA26CF"/>
    <w:rsid w:val="00FA26E6"/>
    <w:rsid w:val="00FA2C57"/>
    <w:rsid w:val="00FA2D62"/>
    <w:rsid w:val="00FA2D91"/>
    <w:rsid w:val="00FA2E53"/>
    <w:rsid w:val="00FA319A"/>
    <w:rsid w:val="00FA31D4"/>
    <w:rsid w:val="00FA3418"/>
    <w:rsid w:val="00FA358D"/>
    <w:rsid w:val="00FA359B"/>
    <w:rsid w:val="00FA383D"/>
    <w:rsid w:val="00FA3864"/>
    <w:rsid w:val="00FA3A54"/>
    <w:rsid w:val="00FA3B00"/>
    <w:rsid w:val="00FA3C0D"/>
    <w:rsid w:val="00FA3DD3"/>
    <w:rsid w:val="00FA3F4C"/>
    <w:rsid w:val="00FA4271"/>
    <w:rsid w:val="00FA44C6"/>
    <w:rsid w:val="00FA45E1"/>
    <w:rsid w:val="00FA47F9"/>
    <w:rsid w:val="00FA4A56"/>
    <w:rsid w:val="00FA5091"/>
    <w:rsid w:val="00FA5098"/>
    <w:rsid w:val="00FA5345"/>
    <w:rsid w:val="00FA5BB5"/>
    <w:rsid w:val="00FA5DAB"/>
    <w:rsid w:val="00FA6024"/>
    <w:rsid w:val="00FA7431"/>
    <w:rsid w:val="00FA7519"/>
    <w:rsid w:val="00FA75F3"/>
    <w:rsid w:val="00FA771D"/>
    <w:rsid w:val="00FA776D"/>
    <w:rsid w:val="00FA7791"/>
    <w:rsid w:val="00FA7BCC"/>
    <w:rsid w:val="00FA7E26"/>
    <w:rsid w:val="00FB00AB"/>
    <w:rsid w:val="00FB03E8"/>
    <w:rsid w:val="00FB0CD1"/>
    <w:rsid w:val="00FB0F65"/>
    <w:rsid w:val="00FB0F69"/>
    <w:rsid w:val="00FB1409"/>
    <w:rsid w:val="00FB149D"/>
    <w:rsid w:val="00FB1631"/>
    <w:rsid w:val="00FB1700"/>
    <w:rsid w:val="00FB20AE"/>
    <w:rsid w:val="00FB2423"/>
    <w:rsid w:val="00FB2961"/>
    <w:rsid w:val="00FB3014"/>
    <w:rsid w:val="00FB3106"/>
    <w:rsid w:val="00FB321D"/>
    <w:rsid w:val="00FB3486"/>
    <w:rsid w:val="00FB3DBC"/>
    <w:rsid w:val="00FB4DC2"/>
    <w:rsid w:val="00FB6041"/>
    <w:rsid w:val="00FB61D1"/>
    <w:rsid w:val="00FB62E6"/>
    <w:rsid w:val="00FB657A"/>
    <w:rsid w:val="00FB6CCF"/>
    <w:rsid w:val="00FB7012"/>
    <w:rsid w:val="00FB7173"/>
    <w:rsid w:val="00FB772C"/>
    <w:rsid w:val="00FB7A13"/>
    <w:rsid w:val="00FB7DAE"/>
    <w:rsid w:val="00FB7E37"/>
    <w:rsid w:val="00FC03DB"/>
    <w:rsid w:val="00FC0FDE"/>
    <w:rsid w:val="00FC11F9"/>
    <w:rsid w:val="00FC2180"/>
    <w:rsid w:val="00FC255B"/>
    <w:rsid w:val="00FC2939"/>
    <w:rsid w:val="00FC2BE1"/>
    <w:rsid w:val="00FC2F09"/>
    <w:rsid w:val="00FC2F99"/>
    <w:rsid w:val="00FC3570"/>
    <w:rsid w:val="00FC3581"/>
    <w:rsid w:val="00FC366C"/>
    <w:rsid w:val="00FC39A2"/>
    <w:rsid w:val="00FC39BA"/>
    <w:rsid w:val="00FC3BE3"/>
    <w:rsid w:val="00FC4917"/>
    <w:rsid w:val="00FC4F57"/>
    <w:rsid w:val="00FC52DF"/>
    <w:rsid w:val="00FC5670"/>
    <w:rsid w:val="00FC5732"/>
    <w:rsid w:val="00FC60E6"/>
    <w:rsid w:val="00FC6472"/>
    <w:rsid w:val="00FC678F"/>
    <w:rsid w:val="00FC6D11"/>
    <w:rsid w:val="00FC7165"/>
    <w:rsid w:val="00FC74C8"/>
    <w:rsid w:val="00FC74FB"/>
    <w:rsid w:val="00FC7818"/>
    <w:rsid w:val="00FC7BF4"/>
    <w:rsid w:val="00FC7D8D"/>
    <w:rsid w:val="00FD0BA6"/>
    <w:rsid w:val="00FD0C0F"/>
    <w:rsid w:val="00FD0F04"/>
    <w:rsid w:val="00FD11A7"/>
    <w:rsid w:val="00FD11DC"/>
    <w:rsid w:val="00FD1299"/>
    <w:rsid w:val="00FD1347"/>
    <w:rsid w:val="00FD149A"/>
    <w:rsid w:val="00FD14F2"/>
    <w:rsid w:val="00FD17F2"/>
    <w:rsid w:val="00FD1952"/>
    <w:rsid w:val="00FD20C2"/>
    <w:rsid w:val="00FD28D6"/>
    <w:rsid w:val="00FD2CDC"/>
    <w:rsid w:val="00FD3710"/>
    <w:rsid w:val="00FD3921"/>
    <w:rsid w:val="00FD3A8D"/>
    <w:rsid w:val="00FD3AE5"/>
    <w:rsid w:val="00FD3B38"/>
    <w:rsid w:val="00FD3D15"/>
    <w:rsid w:val="00FD3FFD"/>
    <w:rsid w:val="00FD43CE"/>
    <w:rsid w:val="00FD467C"/>
    <w:rsid w:val="00FD48AB"/>
    <w:rsid w:val="00FD4CA7"/>
    <w:rsid w:val="00FD556E"/>
    <w:rsid w:val="00FD61B9"/>
    <w:rsid w:val="00FD658E"/>
    <w:rsid w:val="00FD691E"/>
    <w:rsid w:val="00FD6B94"/>
    <w:rsid w:val="00FD6C5D"/>
    <w:rsid w:val="00FD71C4"/>
    <w:rsid w:val="00FD72C1"/>
    <w:rsid w:val="00FD72E5"/>
    <w:rsid w:val="00FD7447"/>
    <w:rsid w:val="00FD7A79"/>
    <w:rsid w:val="00FD7CCD"/>
    <w:rsid w:val="00FD7F98"/>
    <w:rsid w:val="00FE00DA"/>
    <w:rsid w:val="00FE043B"/>
    <w:rsid w:val="00FE0636"/>
    <w:rsid w:val="00FE06F9"/>
    <w:rsid w:val="00FE0D25"/>
    <w:rsid w:val="00FE0D50"/>
    <w:rsid w:val="00FE0E75"/>
    <w:rsid w:val="00FE125D"/>
    <w:rsid w:val="00FE126D"/>
    <w:rsid w:val="00FE15C3"/>
    <w:rsid w:val="00FE1B67"/>
    <w:rsid w:val="00FE20F9"/>
    <w:rsid w:val="00FE216C"/>
    <w:rsid w:val="00FE2259"/>
    <w:rsid w:val="00FE2C7F"/>
    <w:rsid w:val="00FE3086"/>
    <w:rsid w:val="00FE31FA"/>
    <w:rsid w:val="00FE3327"/>
    <w:rsid w:val="00FE3415"/>
    <w:rsid w:val="00FE34EA"/>
    <w:rsid w:val="00FE3B50"/>
    <w:rsid w:val="00FE441A"/>
    <w:rsid w:val="00FE4561"/>
    <w:rsid w:val="00FE46F1"/>
    <w:rsid w:val="00FE4950"/>
    <w:rsid w:val="00FE4F7B"/>
    <w:rsid w:val="00FE4FD4"/>
    <w:rsid w:val="00FE63D9"/>
    <w:rsid w:val="00FE672C"/>
    <w:rsid w:val="00FE6875"/>
    <w:rsid w:val="00FE740D"/>
    <w:rsid w:val="00FE7448"/>
    <w:rsid w:val="00FE7D81"/>
    <w:rsid w:val="00FF0A0B"/>
    <w:rsid w:val="00FF0E00"/>
    <w:rsid w:val="00FF12A9"/>
    <w:rsid w:val="00FF1B2B"/>
    <w:rsid w:val="00FF1EAD"/>
    <w:rsid w:val="00FF23C5"/>
    <w:rsid w:val="00FF25BC"/>
    <w:rsid w:val="00FF282B"/>
    <w:rsid w:val="00FF2859"/>
    <w:rsid w:val="00FF2B29"/>
    <w:rsid w:val="00FF2D0A"/>
    <w:rsid w:val="00FF301F"/>
    <w:rsid w:val="00FF3D79"/>
    <w:rsid w:val="00FF42B3"/>
    <w:rsid w:val="00FF42EF"/>
    <w:rsid w:val="00FF49C8"/>
    <w:rsid w:val="00FF5103"/>
    <w:rsid w:val="00FF531E"/>
    <w:rsid w:val="00FF5A00"/>
    <w:rsid w:val="00FF5CD0"/>
    <w:rsid w:val="00FF5EE2"/>
    <w:rsid w:val="00FF60AB"/>
    <w:rsid w:val="00FF6DD2"/>
    <w:rsid w:val="00FF6FAD"/>
    <w:rsid w:val="00FF7550"/>
    <w:rsid w:val="0153A3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F4D432"/>
  <w15:docId w15:val="{34B9D684-0A9E-4A1B-9C2B-4F780E1B3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E99"/>
    <w:rPr>
      <w:rFonts w:ascii="Arial" w:hAnsi="Arial"/>
    </w:rPr>
  </w:style>
  <w:style w:type="paragraph" w:styleId="Heading1">
    <w:name w:val="heading 1"/>
    <w:basedOn w:val="Normal"/>
    <w:next w:val="Normal"/>
    <w:link w:val="Heading1Char"/>
    <w:uiPriority w:val="9"/>
    <w:qFormat/>
    <w:rsid w:val="00FE125D"/>
    <w:pPr>
      <w:keepNext/>
      <w:keepLines/>
      <w:spacing w:before="240" w:after="0"/>
      <w:outlineLvl w:val="0"/>
    </w:pPr>
    <w:rPr>
      <w:rFonts w:eastAsiaTheme="majorEastAsia" w:cstheme="majorBidi"/>
      <w:sz w:val="36"/>
      <w:szCs w:val="32"/>
    </w:rPr>
  </w:style>
  <w:style w:type="paragraph" w:styleId="Heading2">
    <w:name w:val="heading 2"/>
    <w:basedOn w:val="Normal"/>
    <w:next w:val="Normal"/>
    <w:link w:val="Heading2Char"/>
    <w:uiPriority w:val="9"/>
    <w:unhideWhenUsed/>
    <w:qFormat/>
    <w:rsid w:val="00267457"/>
    <w:pPr>
      <w:keepNext/>
      <w:keepLines/>
      <w:spacing w:before="40" w:after="0"/>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E12965"/>
    <w:pPr>
      <w:keepNext/>
      <w:keepLines/>
      <w:spacing w:before="40" w:after="0"/>
      <w:outlineLvl w:val="2"/>
    </w:pPr>
    <w:rPr>
      <w:rFonts w:eastAsiaTheme="majorEastAsia" w:cstheme="majorBidi"/>
      <w:b/>
      <w:color w:val="000000" w:themeColor="text1"/>
      <w:sz w:val="28"/>
      <w:szCs w:val="24"/>
    </w:rPr>
  </w:style>
  <w:style w:type="paragraph" w:styleId="Heading4">
    <w:name w:val="heading 4"/>
    <w:basedOn w:val="Normal"/>
    <w:next w:val="Normal"/>
    <w:link w:val="Heading4Char"/>
    <w:uiPriority w:val="9"/>
    <w:unhideWhenUsed/>
    <w:qFormat/>
    <w:rsid w:val="00433532"/>
    <w:pPr>
      <w:keepNext/>
      <w:keepLines/>
      <w:spacing w:before="40" w:after="0"/>
      <w:outlineLvl w:val="3"/>
    </w:pPr>
    <w:rPr>
      <w:rFonts w:eastAsiaTheme="majorEastAsia" w:cstheme="majorBidi"/>
      <w:i/>
      <w:iCs/>
    </w:rPr>
  </w:style>
  <w:style w:type="paragraph" w:styleId="Heading5">
    <w:name w:val="heading 5"/>
    <w:basedOn w:val="Normal"/>
    <w:next w:val="Normal"/>
    <w:link w:val="Heading5Char"/>
    <w:uiPriority w:val="9"/>
    <w:unhideWhenUsed/>
    <w:qFormat/>
    <w:rsid w:val="00244BA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125D"/>
    <w:rPr>
      <w:rFonts w:ascii="Arial" w:eastAsiaTheme="majorEastAsia" w:hAnsi="Arial" w:cstheme="majorBidi"/>
      <w:sz w:val="36"/>
      <w:szCs w:val="32"/>
    </w:rPr>
  </w:style>
  <w:style w:type="character" w:customStyle="1" w:styleId="Heading2Char">
    <w:name w:val="Heading 2 Char"/>
    <w:basedOn w:val="DefaultParagraphFont"/>
    <w:link w:val="Heading2"/>
    <w:uiPriority w:val="9"/>
    <w:rsid w:val="00267457"/>
    <w:rPr>
      <w:rFonts w:ascii="Arial" w:eastAsiaTheme="majorEastAsia" w:hAnsi="Arial" w:cstheme="majorBidi"/>
      <w:b/>
      <w:sz w:val="32"/>
      <w:szCs w:val="26"/>
    </w:rPr>
  </w:style>
  <w:style w:type="character" w:customStyle="1" w:styleId="Heading3Char">
    <w:name w:val="Heading 3 Char"/>
    <w:basedOn w:val="DefaultParagraphFont"/>
    <w:link w:val="Heading3"/>
    <w:uiPriority w:val="9"/>
    <w:rsid w:val="00E12965"/>
    <w:rPr>
      <w:rFonts w:ascii="Arial" w:eastAsiaTheme="majorEastAsia" w:hAnsi="Arial" w:cstheme="majorBidi"/>
      <w:b/>
      <w:color w:val="000000" w:themeColor="text1"/>
      <w:sz w:val="28"/>
      <w:szCs w:val="24"/>
    </w:rPr>
  </w:style>
  <w:style w:type="character" w:customStyle="1" w:styleId="Heading4Char">
    <w:name w:val="Heading 4 Char"/>
    <w:basedOn w:val="DefaultParagraphFont"/>
    <w:link w:val="Heading4"/>
    <w:uiPriority w:val="9"/>
    <w:rsid w:val="00433532"/>
    <w:rPr>
      <w:rFonts w:ascii="Arial" w:eastAsiaTheme="majorEastAsia" w:hAnsi="Arial" w:cstheme="majorBidi"/>
      <w:i/>
      <w:iCs/>
    </w:rPr>
  </w:style>
  <w:style w:type="character" w:customStyle="1" w:styleId="Heading5Char">
    <w:name w:val="Heading 5 Char"/>
    <w:basedOn w:val="DefaultParagraphFont"/>
    <w:link w:val="Heading5"/>
    <w:uiPriority w:val="9"/>
    <w:rsid w:val="00244BAC"/>
    <w:rPr>
      <w:rFonts w:asciiTheme="majorHAnsi" w:eastAsiaTheme="majorEastAsia" w:hAnsiTheme="majorHAnsi" w:cstheme="majorBidi"/>
      <w:color w:val="2E74B5" w:themeColor="accent1" w:themeShade="BF"/>
    </w:rPr>
  </w:style>
  <w:style w:type="paragraph" w:styleId="Header">
    <w:name w:val="header"/>
    <w:basedOn w:val="Normal"/>
    <w:link w:val="HeaderChar"/>
    <w:uiPriority w:val="99"/>
    <w:unhideWhenUsed/>
    <w:rsid w:val="005808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0802"/>
  </w:style>
  <w:style w:type="paragraph" w:styleId="Footer">
    <w:name w:val="footer"/>
    <w:basedOn w:val="Normal"/>
    <w:link w:val="FooterChar"/>
    <w:uiPriority w:val="99"/>
    <w:unhideWhenUsed/>
    <w:rsid w:val="005808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0802"/>
  </w:style>
  <w:style w:type="paragraph" w:styleId="Title">
    <w:name w:val="Title"/>
    <w:basedOn w:val="Normal"/>
    <w:next w:val="Normal"/>
    <w:link w:val="TitleChar"/>
    <w:uiPriority w:val="10"/>
    <w:qFormat/>
    <w:rsid w:val="005808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08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8080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80802"/>
    <w:rPr>
      <w:rFonts w:eastAsiaTheme="minorEastAsia"/>
      <w:color w:val="5A5A5A" w:themeColor="text1" w:themeTint="A5"/>
      <w:spacing w:val="15"/>
    </w:rPr>
  </w:style>
  <w:style w:type="paragraph" w:styleId="ListParagraph">
    <w:name w:val="List Paragraph"/>
    <w:basedOn w:val="Normal"/>
    <w:uiPriority w:val="34"/>
    <w:qFormat/>
    <w:rsid w:val="00036307"/>
    <w:pPr>
      <w:ind w:left="720"/>
      <w:contextualSpacing/>
    </w:pPr>
  </w:style>
  <w:style w:type="character" w:styleId="IntenseEmphasis">
    <w:name w:val="Intense Emphasis"/>
    <w:basedOn w:val="DefaultParagraphFont"/>
    <w:uiPriority w:val="21"/>
    <w:qFormat/>
    <w:rsid w:val="00C349C6"/>
    <w:rPr>
      <w:i/>
      <w:iCs/>
      <w:color w:val="5B9BD5" w:themeColor="accent1"/>
    </w:rPr>
  </w:style>
  <w:style w:type="character" w:styleId="Hyperlink">
    <w:name w:val="Hyperlink"/>
    <w:basedOn w:val="DefaultParagraphFont"/>
    <w:uiPriority w:val="99"/>
    <w:unhideWhenUsed/>
    <w:rsid w:val="00336D1E"/>
    <w:rPr>
      <w:color w:val="0563C1" w:themeColor="hyperlink"/>
      <w:u w:val="single"/>
    </w:rPr>
  </w:style>
  <w:style w:type="table" w:styleId="TableGrid">
    <w:name w:val="Table Grid"/>
    <w:basedOn w:val="TableNormal"/>
    <w:uiPriority w:val="39"/>
    <w:rsid w:val="002B56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643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4343"/>
    <w:rPr>
      <w:rFonts w:ascii="Segoe UI" w:hAnsi="Segoe UI" w:cs="Segoe UI"/>
      <w:sz w:val="18"/>
      <w:szCs w:val="18"/>
    </w:rPr>
  </w:style>
  <w:style w:type="paragraph" w:customStyle="1" w:styleId="EndNoteBibliographyTitle">
    <w:name w:val="EndNote Bibliography Title"/>
    <w:basedOn w:val="Normal"/>
    <w:link w:val="EndNoteBibliographyTitleChar"/>
    <w:rsid w:val="008B72C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8B72CB"/>
    <w:rPr>
      <w:rFonts w:ascii="Arial" w:hAnsi="Arial" w:cs="Arial"/>
      <w:noProof/>
      <w:lang w:val="en-US"/>
    </w:rPr>
  </w:style>
  <w:style w:type="paragraph" w:customStyle="1" w:styleId="EndNoteBibliography">
    <w:name w:val="EndNote Bibliography"/>
    <w:basedOn w:val="Normal"/>
    <w:link w:val="EndNoteBibliographyChar"/>
    <w:rsid w:val="008B72CB"/>
    <w:rPr>
      <w:rFonts w:cs="Arial"/>
      <w:noProof/>
      <w:lang w:val="en-US"/>
    </w:rPr>
  </w:style>
  <w:style w:type="character" w:customStyle="1" w:styleId="EndNoteBibliographyChar">
    <w:name w:val="EndNote Bibliography Char"/>
    <w:basedOn w:val="DefaultParagraphFont"/>
    <w:link w:val="EndNoteBibliography"/>
    <w:rsid w:val="008B72CB"/>
    <w:rPr>
      <w:rFonts w:ascii="Arial" w:hAnsi="Arial" w:cs="Arial"/>
      <w:noProof/>
      <w:lang w:val="en-US"/>
    </w:rPr>
  </w:style>
  <w:style w:type="character" w:styleId="CommentReference">
    <w:name w:val="annotation reference"/>
    <w:basedOn w:val="DefaultParagraphFont"/>
    <w:uiPriority w:val="99"/>
    <w:semiHidden/>
    <w:unhideWhenUsed/>
    <w:rsid w:val="0001317E"/>
    <w:rPr>
      <w:sz w:val="16"/>
      <w:szCs w:val="16"/>
    </w:rPr>
  </w:style>
  <w:style w:type="paragraph" w:styleId="CommentText">
    <w:name w:val="annotation text"/>
    <w:basedOn w:val="Normal"/>
    <w:link w:val="CommentTextChar"/>
    <w:uiPriority w:val="99"/>
    <w:unhideWhenUsed/>
    <w:rsid w:val="0001317E"/>
    <w:pPr>
      <w:spacing w:line="240" w:lineRule="auto"/>
    </w:pPr>
    <w:rPr>
      <w:sz w:val="20"/>
      <w:szCs w:val="20"/>
    </w:rPr>
  </w:style>
  <w:style w:type="character" w:customStyle="1" w:styleId="CommentTextChar">
    <w:name w:val="Comment Text Char"/>
    <w:basedOn w:val="DefaultParagraphFont"/>
    <w:link w:val="CommentText"/>
    <w:uiPriority w:val="99"/>
    <w:rsid w:val="0001317E"/>
    <w:rPr>
      <w:sz w:val="20"/>
      <w:szCs w:val="20"/>
    </w:rPr>
  </w:style>
  <w:style w:type="paragraph" w:styleId="CommentSubject">
    <w:name w:val="annotation subject"/>
    <w:basedOn w:val="CommentText"/>
    <w:next w:val="CommentText"/>
    <w:link w:val="CommentSubjectChar"/>
    <w:uiPriority w:val="99"/>
    <w:semiHidden/>
    <w:unhideWhenUsed/>
    <w:rsid w:val="0001317E"/>
    <w:rPr>
      <w:b/>
      <w:bCs/>
    </w:rPr>
  </w:style>
  <w:style w:type="character" w:customStyle="1" w:styleId="CommentSubjectChar">
    <w:name w:val="Comment Subject Char"/>
    <w:basedOn w:val="CommentTextChar"/>
    <w:link w:val="CommentSubject"/>
    <w:uiPriority w:val="99"/>
    <w:semiHidden/>
    <w:rsid w:val="0001317E"/>
    <w:rPr>
      <w:b/>
      <w:bCs/>
      <w:sz w:val="20"/>
      <w:szCs w:val="20"/>
    </w:rPr>
  </w:style>
  <w:style w:type="character" w:styleId="FollowedHyperlink">
    <w:name w:val="FollowedHyperlink"/>
    <w:basedOn w:val="DefaultParagraphFont"/>
    <w:uiPriority w:val="99"/>
    <w:semiHidden/>
    <w:unhideWhenUsed/>
    <w:rsid w:val="00735586"/>
    <w:rPr>
      <w:color w:val="954F72" w:themeColor="followedHyperlink"/>
      <w:u w:val="single"/>
    </w:rPr>
  </w:style>
  <w:style w:type="table" w:customStyle="1" w:styleId="GridTable4-Accent11">
    <w:name w:val="Grid Table 4 - Accent 11"/>
    <w:basedOn w:val="TableNormal"/>
    <w:uiPriority w:val="49"/>
    <w:rsid w:val="00A7672F"/>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rmalWeb">
    <w:name w:val="Normal (Web)"/>
    <w:basedOn w:val="Normal"/>
    <w:uiPriority w:val="99"/>
    <w:semiHidden/>
    <w:unhideWhenUsed/>
    <w:rsid w:val="002108C4"/>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C66D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D62AA"/>
    <w:pPr>
      <w:outlineLvl w:val="9"/>
    </w:pPr>
    <w:rPr>
      <w:color w:val="2E74B5" w:themeColor="accent1" w:themeShade="BF"/>
      <w:sz w:val="32"/>
      <w:lang w:val="en-US"/>
    </w:rPr>
  </w:style>
  <w:style w:type="paragraph" w:styleId="TOC1">
    <w:name w:val="toc 1"/>
    <w:basedOn w:val="Normal"/>
    <w:next w:val="Normal"/>
    <w:autoRedefine/>
    <w:uiPriority w:val="39"/>
    <w:unhideWhenUsed/>
    <w:rsid w:val="006F209D"/>
    <w:pPr>
      <w:tabs>
        <w:tab w:val="right" w:leader="dot" w:pos="9016"/>
      </w:tabs>
      <w:spacing w:after="100"/>
    </w:pPr>
    <w:rPr>
      <w:noProof/>
    </w:rPr>
  </w:style>
  <w:style w:type="paragraph" w:styleId="TOC3">
    <w:name w:val="toc 3"/>
    <w:basedOn w:val="Normal"/>
    <w:next w:val="Normal"/>
    <w:autoRedefine/>
    <w:uiPriority w:val="39"/>
    <w:unhideWhenUsed/>
    <w:rsid w:val="008D62AA"/>
    <w:pPr>
      <w:spacing w:after="100"/>
      <w:ind w:left="440"/>
    </w:pPr>
  </w:style>
  <w:style w:type="paragraph" w:styleId="TOC2">
    <w:name w:val="toc 2"/>
    <w:basedOn w:val="Normal"/>
    <w:next w:val="Normal"/>
    <w:autoRedefine/>
    <w:uiPriority w:val="39"/>
    <w:unhideWhenUsed/>
    <w:rsid w:val="008D62AA"/>
    <w:pPr>
      <w:spacing w:after="100"/>
      <w:ind w:left="220"/>
    </w:pPr>
  </w:style>
  <w:style w:type="paragraph" w:styleId="Revision">
    <w:name w:val="Revision"/>
    <w:hidden/>
    <w:uiPriority w:val="99"/>
    <w:semiHidden/>
    <w:rsid w:val="001B0D66"/>
    <w:pPr>
      <w:spacing w:after="0" w:line="240" w:lineRule="auto"/>
    </w:pPr>
  </w:style>
  <w:style w:type="character" w:customStyle="1" w:styleId="Mention1">
    <w:name w:val="Mention1"/>
    <w:basedOn w:val="DefaultParagraphFont"/>
    <w:uiPriority w:val="99"/>
    <w:semiHidden/>
    <w:unhideWhenUsed/>
    <w:rsid w:val="002A0FA4"/>
    <w:rPr>
      <w:color w:val="2B579A"/>
      <w:shd w:val="clear" w:color="auto" w:fill="E6E6E6"/>
    </w:rPr>
  </w:style>
  <w:style w:type="character" w:customStyle="1" w:styleId="Mention2">
    <w:name w:val="Mention2"/>
    <w:basedOn w:val="DefaultParagraphFont"/>
    <w:uiPriority w:val="99"/>
    <w:semiHidden/>
    <w:unhideWhenUsed/>
    <w:rsid w:val="00ED745D"/>
    <w:rPr>
      <w:color w:val="2B579A"/>
      <w:shd w:val="clear" w:color="auto" w:fill="E6E6E6"/>
    </w:rPr>
  </w:style>
  <w:style w:type="paragraph" w:styleId="TOC4">
    <w:name w:val="toc 4"/>
    <w:basedOn w:val="Normal"/>
    <w:next w:val="Normal"/>
    <w:autoRedefine/>
    <w:uiPriority w:val="39"/>
    <w:unhideWhenUsed/>
    <w:rsid w:val="00A36488"/>
    <w:pPr>
      <w:spacing w:after="100"/>
      <w:ind w:left="660"/>
    </w:pPr>
    <w:rPr>
      <w:rFonts w:eastAsiaTheme="minorEastAsia"/>
      <w:lang w:eastAsia="en-AU"/>
    </w:rPr>
  </w:style>
  <w:style w:type="paragraph" w:styleId="TOC5">
    <w:name w:val="toc 5"/>
    <w:basedOn w:val="Normal"/>
    <w:next w:val="Normal"/>
    <w:autoRedefine/>
    <w:uiPriority w:val="39"/>
    <w:unhideWhenUsed/>
    <w:rsid w:val="00A36488"/>
    <w:pPr>
      <w:spacing w:after="100"/>
      <w:ind w:left="880"/>
    </w:pPr>
    <w:rPr>
      <w:rFonts w:eastAsiaTheme="minorEastAsia"/>
      <w:lang w:eastAsia="en-AU"/>
    </w:rPr>
  </w:style>
  <w:style w:type="paragraph" w:styleId="TOC6">
    <w:name w:val="toc 6"/>
    <w:basedOn w:val="Normal"/>
    <w:next w:val="Normal"/>
    <w:autoRedefine/>
    <w:uiPriority w:val="39"/>
    <w:unhideWhenUsed/>
    <w:rsid w:val="00A36488"/>
    <w:pPr>
      <w:spacing w:after="100"/>
      <w:ind w:left="1100"/>
    </w:pPr>
    <w:rPr>
      <w:rFonts w:eastAsiaTheme="minorEastAsia"/>
      <w:lang w:eastAsia="en-AU"/>
    </w:rPr>
  </w:style>
  <w:style w:type="paragraph" w:styleId="TOC7">
    <w:name w:val="toc 7"/>
    <w:basedOn w:val="Normal"/>
    <w:next w:val="Normal"/>
    <w:autoRedefine/>
    <w:uiPriority w:val="39"/>
    <w:unhideWhenUsed/>
    <w:rsid w:val="00A36488"/>
    <w:pPr>
      <w:spacing w:after="100"/>
      <w:ind w:left="1320"/>
    </w:pPr>
    <w:rPr>
      <w:rFonts w:eastAsiaTheme="minorEastAsia"/>
      <w:lang w:eastAsia="en-AU"/>
    </w:rPr>
  </w:style>
  <w:style w:type="paragraph" w:styleId="TOC8">
    <w:name w:val="toc 8"/>
    <w:basedOn w:val="Normal"/>
    <w:next w:val="Normal"/>
    <w:autoRedefine/>
    <w:uiPriority w:val="39"/>
    <w:unhideWhenUsed/>
    <w:rsid w:val="00A36488"/>
    <w:pPr>
      <w:spacing w:after="100"/>
      <w:ind w:left="1540"/>
    </w:pPr>
    <w:rPr>
      <w:rFonts w:eastAsiaTheme="minorEastAsia"/>
      <w:lang w:eastAsia="en-AU"/>
    </w:rPr>
  </w:style>
  <w:style w:type="paragraph" w:styleId="TOC9">
    <w:name w:val="toc 9"/>
    <w:basedOn w:val="Normal"/>
    <w:next w:val="Normal"/>
    <w:autoRedefine/>
    <w:uiPriority w:val="39"/>
    <w:unhideWhenUsed/>
    <w:rsid w:val="00A36488"/>
    <w:pPr>
      <w:spacing w:after="100"/>
      <w:ind w:left="1760"/>
    </w:pPr>
    <w:rPr>
      <w:rFonts w:eastAsiaTheme="minorEastAsia"/>
      <w:lang w:eastAsia="en-AU"/>
    </w:rPr>
  </w:style>
  <w:style w:type="character" w:customStyle="1" w:styleId="Mention3">
    <w:name w:val="Mention3"/>
    <w:basedOn w:val="DefaultParagraphFont"/>
    <w:uiPriority w:val="99"/>
    <w:semiHidden/>
    <w:unhideWhenUsed/>
    <w:rsid w:val="0047530A"/>
    <w:rPr>
      <w:color w:val="2B579A"/>
      <w:shd w:val="clear" w:color="auto" w:fill="E6E6E6"/>
    </w:rPr>
  </w:style>
  <w:style w:type="paragraph" w:styleId="Caption">
    <w:name w:val="caption"/>
    <w:basedOn w:val="Normal"/>
    <w:next w:val="Normal"/>
    <w:uiPriority w:val="35"/>
    <w:unhideWhenUsed/>
    <w:qFormat/>
    <w:rsid w:val="0047530A"/>
    <w:pPr>
      <w:spacing w:after="200" w:line="240" w:lineRule="auto"/>
    </w:pPr>
    <w:rPr>
      <w:i/>
      <w:iCs/>
      <w:color w:val="44546A" w:themeColor="text2"/>
      <w:sz w:val="18"/>
      <w:szCs w:val="18"/>
    </w:rPr>
  </w:style>
  <w:style w:type="character" w:customStyle="1" w:styleId="UnresolvedMention1">
    <w:name w:val="Unresolved Mention1"/>
    <w:basedOn w:val="DefaultParagraphFont"/>
    <w:uiPriority w:val="99"/>
    <w:semiHidden/>
    <w:unhideWhenUsed/>
    <w:rsid w:val="0047530A"/>
    <w:rPr>
      <w:color w:val="808080"/>
      <w:shd w:val="clear" w:color="auto" w:fill="E6E6E6"/>
    </w:rPr>
  </w:style>
  <w:style w:type="character" w:customStyle="1" w:styleId="UnresolvedMention2">
    <w:name w:val="Unresolved Mention2"/>
    <w:basedOn w:val="DefaultParagraphFont"/>
    <w:uiPriority w:val="99"/>
    <w:semiHidden/>
    <w:unhideWhenUsed/>
    <w:rsid w:val="0047530A"/>
    <w:rPr>
      <w:color w:val="808080"/>
      <w:shd w:val="clear" w:color="auto" w:fill="E6E6E6"/>
    </w:rPr>
  </w:style>
  <w:style w:type="character" w:customStyle="1" w:styleId="UnresolvedMention3">
    <w:name w:val="Unresolved Mention3"/>
    <w:basedOn w:val="DefaultParagraphFont"/>
    <w:uiPriority w:val="99"/>
    <w:semiHidden/>
    <w:unhideWhenUsed/>
    <w:rsid w:val="0047530A"/>
    <w:rPr>
      <w:color w:val="808080"/>
      <w:shd w:val="clear" w:color="auto" w:fill="E6E6E6"/>
    </w:rPr>
  </w:style>
  <w:style w:type="character" w:customStyle="1" w:styleId="UnresolvedMention4">
    <w:name w:val="Unresolved Mention4"/>
    <w:basedOn w:val="DefaultParagraphFont"/>
    <w:uiPriority w:val="99"/>
    <w:semiHidden/>
    <w:unhideWhenUsed/>
    <w:rsid w:val="0047530A"/>
    <w:rPr>
      <w:color w:val="808080"/>
      <w:shd w:val="clear" w:color="auto" w:fill="E6E6E6"/>
    </w:rPr>
  </w:style>
  <w:style w:type="character" w:customStyle="1" w:styleId="UnresolvedMention5">
    <w:name w:val="Unresolved Mention5"/>
    <w:basedOn w:val="DefaultParagraphFont"/>
    <w:uiPriority w:val="99"/>
    <w:semiHidden/>
    <w:unhideWhenUsed/>
    <w:rsid w:val="0047530A"/>
    <w:rPr>
      <w:color w:val="808080"/>
      <w:shd w:val="clear" w:color="auto" w:fill="E6E6E6"/>
    </w:rPr>
  </w:style>
  <w:style w:type="character" w:customStyle="1" w:styleId="UnresolvedMention6">
    <w:name w:val="Unresolved Mention6"/>
    <w:basedOn w:val="DefaultParagraphFont"/>
    <w:uiPriority w:val="99"/>
    <w:semiHidden/>
    <w:unhideWhenUsed/>
    <w:rsid w:val="000136F1"/>
    <w:rPr>
      <w:color w:val="808080"/>
      <w:shd w:val="clear" w:color="auto" w:fill="E6E6E6"/>
    </w:rPr>
  </w:style>
  <w:style w:type="character" w:styleId="SubtleEmphasis">
    <w:name w:val="Subtle Emphasis"/>
    <w:basedOn w:val="DefaultParagraphFont"/>
    <w:uiPriority w:val="19"/>
    <w:qFormat/>
    <w:rsid w:val="007D550A"/>
    <w:rPr>
      <w:i/>
      <w:iCs/>
      <w:color w:val="404040" w:themeColor="text1" w:themeTint="BF"/>
    </w:rPr>
  </w:style>
  <w:style w:type="character" w:styleId="UnresolvedMention">
    <w:name w:val="Unresolved Mention"/>
    <w:basedOn w:val="DefaultParagraphFont"/>
    <w:uiPriority w:val="99"/>
    <w:semiHidden/>
    <w:unhideWhenUsed/>
    <w:rsid w:val="00644DD7"/>
    <w:rPr>
      <w:color w:val="605E5C"/>
      <w:shd w:val="clear" w:color="auto" w:fill="E1DFDD"/>
    </w:rPr>
  </w:style>
  <w:style w:type="paragraph" w:customStyle="1" w:styleId="OCPHeadingA">
    <w:name w:val="OCP Heading A"/>
    <w:basedOn w:val="Heading1"/>
    <w:link w:val="OCPHeadingAChar"/>
    <w:qFormat/>
    <w:rsid w:val="00C335D3"/>
    <w:pPr>
      <w:keepLines w:val="0"/>
      <w:widowControl w:val="0"/>
      <w:spacing w:before="480" w:after="60" w:line="276" w:lineRule="auto"/>
    </w:pPr>
    <w:rPr>
      <w:rFonts w:cs="Arial"/>
      <w:b/>
      <w:color w:val="2E74B5" w:themeColor="accent1" w:themeShade="BF"/>
      <w:kern w:val="32"/>
      <w:sz w:val="32"/>
      <w:lang w:val="en-US"/>
    </w:rPr>
  </w:style>
  <w:style w:type="paragraph" w:customStyle="1" w:styleId="OCPHeadingB">
    <w:name w:val="OCP Heading B"/>
    <w:basedOn w:val="Heading2"/>
    <w:autoRedefine/>
    <w:qFormat/>
    <w:rsid w:val="00C335D3"/>
    <w:pPr>
      <w:keepLines w:val="0"/>
      <w:widowControl w:val="0"/>
      <w:spacing w:before="240" w:after="240" w:line="276" w:lineRule="auto"/>
    </w:pPr>
    <w:rPr>
      <w:rFonts w:eastAsiaTheme="minorHAnsi"/>
      <w:iCs/>
      <w:sz w:val="28"/>
      <w:szCs w:val="28"/>
      <w:lang w:val="en-US"/>
    </w:rPr>
  </w:style>
  <w:style w:type="paragraph" w:customStyle="1" w:styleId="OCP-designnote">
    <w:name w:val="OCP - design note"/>
    <w:basedOn w:val="Normal"/>
    <w:autoRedefine/>
    <w:qFormat/>
    <w:rsid w:val="00861039"/>
    <w:pPr>
      <w:widowControl w:val="0"/>
      <w:spacing w:before="120" w:after="80" w:line="276" w:lineRule="auto"/>
    </w:pPr>
    <w:rPr>
      <w:rFonts w:eastAsiaTheme="majorEastAsia" w:cs="Arial"/>
      <w:b/>
      <w:bCs/>
      <w:iCs/>
      <w:color w:val="FF0000"/>
      <w:sz w:val="18"/>
      <w:szCs w:val="18"/>
      <w:lang w:val="en-US"/>
    </w:rPr>
  </w:style>
  <w:style w:type="paragraph" w:customStyle="1" w:styleId="OCPbodylist">
    <w:name w:val="OCP body list"/>
    <w:basedOn w:val="ListParagraph"/>
    <w:link w:val="OCPbodylistChar"/>
    <w:autoRedefine/>
    <w:qFormat/>
    <w:rsid w:val="00F21E52"/>
    <w:pPr>
      <w:widowControl w:val="0"/>
      <w:numPr>
        <w:numId w:val="53"/>
      </w:numPr>
      <w:spacing w:after="0" w:line="276" w:lineRule="auto"/>
      <w:ind w:left="360"/>
    </w:pPr>
    <w:rPr>
      <w:rFonts w:cs="Arial"/>
    </w:rPr>
  </w:style>
  <w:style w:type="paragraph" w:customStyle="1" w:styleId="OCPbodytext">
    <w:name w:val="OCP body text"/>
    <w:basedOn w:val="Normal"/>
    <w:link w:val="OCPbodytextChar"/>
    <w:autoRedefine/>
    <w:qFormat/>
    <w:rsid w:val="003A57D6"/>
    <w:pPr>
      <w:widowControl w:val="0"/>
      <w:spacing w:before="240" w:after="0"/>
    </w:pPr>
    <w:rPr>
      <w:rFonts w:cs="Arial"/>
      <w:spacing w:val="-3"/>
    </w:rPr>
  </w:style>
  <w:style w:type="paragraph" w:customStyle="1" w:styleId="OCPfiguretablecaption">
    <w:name w:val="OCP figure/table caption"/>
    <w:basedOn w:val="OCPbodytext"/>
    <w:link w:val="OCPfiguretablecaptionChar"/>
    <w:qFormat/>
    <w:rsid w:val="00C335D3"/>
    <w:rPr>
      <w:b/>
      <w:bCs/>
    </w:rPr>
  </w:style>
  <w:style w:type="character" w:customStyle="1" w:styleId="OCPbodylistChar">
    <w:name w:val="OCP body list Char"/>
    <w:basedOn w:val="DefaultParagraphFont"/>
    <w:link w:val="OCPbodylist"/>
    <w:rsid w:val="00F21E52"/>
    <w:rPr>
      <w:rFonts w:ascii="Arial" w:hAnsi="Arial" w:cs="Arial"/>
    </w:rPr>
  </w:style>
  <w:style w:type="character" w:customStyle="1" w:styleId="OCPbodytextChar">
    <w:name w:val="OCP body text Char"/>
    <w:basedOn w:val="DefaultParagraphFont"/>
    <w:link w:val="OCPbodytext"/>
    <w:rsid w:val="003A57D6"/>
    <w:rPr>
      <w:rFonts w:ascii="Arial" w:hAnsi="Arial" w:cs="Arial"/>
      <w:spacing w:val="-3"/>
    </w:rPr>
  </w:style>
  <w:style w:type="character" w:customStyle="1" w:styleId="OCPfiguretablecaptionChar">
    <w:name w:val="OCP figure/table caption Char"/>
    <w:basedOn w:val="OCPbodytextChar"/>
    <w:link w:val="OCPfiguretablecaption"/>
    <w:rsid w:val="00C335D3"/>
    <w:rPr>
      <w:rFonts w:ascii="Arial" w:hAnsi="Arial" w:cs="Arial"/>
      <w:b/>
      <w:bCs/>
      <w:spacing w:val="-3"/>
    </w:rPr>
  </w:style>
  <w:style w:type="character" w:customStyle="1" w:styleId="OCPHeadingAChar">
    <w:name w:val="OCP Heading A Char"/>
    <w:basedOn w:val="Heading1Char"/>
    <w:link w:val="OCPHeadingA"/>
    <w:rsid w:val="00C335D3"/>
    <w:rPr>
      <w:rFonts w:ascii="Arial" w:eastAsiaTheme="majorEastAsia" w:hAnsi="Arial" w:cs="Arial"/>
      <w:b/>
      <w:color w:val="2E74B5" w:themeColor="accent1" w:themeShade="BF"/>
      <w:kern w:val="32"/>
      <w:sz w:val="32"/>
      <w:szCs w:val="32"/>
      <w:lang w:val="en-US"/>
    </w:rPr>
  </w:style>
  <w:style w:type="paragraph" w:customStyle="1" w:styleId="OCPboxtext">
    <w:name w:val="OCP box text"/>
    <w:basedOn w:val="Normal"/>
    <w:qFormat/>
    <w:rsid w:val="00E908F5"/>
    <w:pPr>
      <w:widowControl w:val="0"/>
      <w:spacing w:after="200" w:line="276" w:lineRule="auto"/>
    </w:pPr>
    <w:rPr>
      <w:lang w:val="en-US"/>
    </w:rPr>
  </w:style>
  <w:style w:type="character" w:customStyle="1" w:styleId="UnresolvedMention7">
    <w:name w:val="Unresolved Mention7"/>
    <w:basedOn w:val="DefaultParagraphFont"/>
    <w:uiPriority w:val="99"/>
    <w:semiHidden/>
    <w:unhideWhenUsed/>
    <w:rsid w:val="00D71F11"/>
    <w:rPr>
      <w:color w:val="605E5C"/>
      <w:shd w:val="clear" w:color="auto" w:fill="E1DFDD"/>
    </w:rPr>
  </w:style>
  <w:style w:type="character" w:customStyle="1" w:styleId="period">
    <w:name w:val="period"/>
    <w:basedOn w:val="DefaultParagraphFont"/>
    <w:rsid w:val="00024A00"/>
  </w:style>
  <w:style w:type="character" w:customStyle="1" w:styleId="cit">
    <w:name w:val="cit"/>
    <w:basedOn w:val="DefaultParagraphFont"/>
    <w:rsid w:val="00024A00"/>
  </w:style>
  <w:style w:type="character" w:customStyle="1" w:styleId="citation-doi">
    <w:name w:val="citation-doi"/>
    <w:basedOn w:val="DefaultParagraphFont"/>
    <w:rsid w:val="00024A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50106">
      <w:bodyDiv w:val="1"/>
      <w:marLeft w:val="0"/>
      <w:marRight w:val="0"/>
      <w:marTop w:val="0"/>
      <w:marBottom w:val="0"/>
      <w:divBdr>
        <w:top w:val="none" w:sz="0" w:space="0" w:color="auto"/>
        <w:left w:val="none" w:sz="0" w:space="0" w:color="auto"/>
        <w:bottom w:val="none" w:sz="0" w:space="0" w:color="auto"/>
        <w:right w:val="none" w:sz="0" w:space="0" w:color="auto"/>
      </w:divBdr>
    </w:div>
    <w:div w:id="185097357">
      <w:bodyDiv w:val="1"/>
      <w:marLeft w:val="0"/>
      <w:marRight w:val="0"/>
      <w:marTop w:val="0"/>
      <w:marBottom w:val="0"/>
      <w:divBdr>
        <w:top w:val="none" w:sz="0" w:space="0" w:color="auto"/>
        <w:left w:val="none" w:sz="0" w:space="0" w:color="auto"/>
        <w:bottom w:val="none" w:sz="0" w:space="0" w:color="auto"/>
        <w:right w:val="none" w:sz="0" w:space="0" w:color="auto"/>
      </w:divBdr>
    </w:div>
    <w:div w:id="322852502">
      <w:bodyDiv w:val="1"/>
      <w:marLeft w:val="0"/>
      <w:marRight w:val="0"/>
      <w:marTop w:val="0"/>
      <w:marBottom w:val="0"/>
      <w:divBdr>
        <w:top w:val="none" w:sz="0" w:space="0" w:color="auto"/>
        <w:left w:val="none" w:sz="0" w:space="0" w:color="auto"/>
        <w:bottom w:val="none" w:sz="0" w:space="0" w:color="auto"/>
        <w:right w:val="none" w:sz="0" w:space="0" w:color="auto"/>
      </w:divBdr>
    </w:div>
    <w:div w:id="510800588">
      <w:bodyDiv w:val="1"/>
      <w:marLeft w:val="0"/>
      <w:marRight w:val="0"/>
      <w:marTop w:val="0"/>
      <w:marBottom w:val="0"/>
      <w:divBdr>
        <w:top w:val="none" w:sz="0" w:space="0" w:color="auto"/>
        <w:left w:val="none" w:sz="0" w:space="0" w:color="auto"/>
        <w:bottom w:val="none" w:sz="0" w:space="0" w:color="auto"/>
        <w:right w:val="none" w:sz="0" w:space="0" w:color="auto"/>
      </w:divBdr>
    </w:div>
    <w:div w:id="687105055">
      <w:bodyDiv w:val="1"/>
      <w:marLeft w:val="0"/>
      <w:marRight w:val="0"/>
      <w:marTop w:val="0"/>
      <w:marBottom w:val="0"/>
      <w:divBdr>
        <w:top w:val="none" w:sz="0" w:space="0" w:color="auto"/>
        <w:left w:val="none" w:sz="0" w:space="0" w:color="auto"/>
        <w:bottom w:val="none" w:sz="0" w:space="0" w:color="auto"/>
        <w:right w:val="none" w:sz="0" w:space="0" w:color="auto"/>
      </w:divBdr>
    </w:div>
    <w:div w:id="803935822">
      <w:bodyDiv w:val="1"/>
      <w:marLeft w:val="0"/>
      <w:marRight w:val="0"/>
      <w:marTop w:val="0"/>
      <w:marBottom w:val="0"/>
      <w:divBdr>
        <w:top w:val="none" w:sz="0" w:space="0" w:color="auto"/>
        <w:left w:val="none" w:sz="0" w:space="0" w:color="auto"/>
        <w:bottom w:val="none" w:sz="0" w:space="0" w:color="auto"/>
        <w:right w:val="none" w:sz="0" w:space="0" w:color="auto"/>
      </w:divBdr>
    </w:div>
    <w:div w:id="829447891">
      <w:bodyDiv w:val="1"/>
      <w:marLeft w:val="0"/>
      <w:marRight w:val="0"/>
      <w:marTop w:val="0"/>
      <w:marBottom w:val="0"/>
      <w:divBdr>
        <w:top w:val="none" w:sz="0" w:space="0" w:color="auto"/>
        <w:left w:val="none" w:sz="0" w:space="0" w:color="auto"/>
        <w:bottom w:val="none" w:sz="0" w:space="0" w:color="auto"/>
        <w:right w:val="none" w:sz="0" w:space="0" w:color="auto"/>
      </w:divBdr>
    </w:div>
    <w:div w:id="972321833">
      <w:bodyDiv w:val="1"/>
      <w:marLeft w:val="0"/>
      <w:marRight w:val="0"/>
      <w:marTop w:val="0"/>
      <w:marBottom w:val="0"/>
      <w:divBdr>
        <w:top w:val="none" w:sz="0" w:space="0" w:color="auto"/>
        <w:left w:val="none" w:sz="0" w:space="0" w:color="auto"/>
        <w:bottom w:val="none" w:sz="0" w:space="0" w:color="auto"/>
        <w:right w:val="none" w:sz="0" w:space="0" w:color="auto"/>
      </w:divBdr>
    </w:div>
    <w:div w:id="1009603583">
      <w:bodyDiv w:val="1"/>
      <w:marLeft w:val="0"/>
      <w:marRight w:val="0"/>
      <w:marTop w:val="0"/>
      <w:marBottom w:val="0"/>
      <w:divBdr>
        <w:top w:val="none" w:sz="0" w:space="0" w:color="auto"/>
        <w:left w:val="none" w:sz="0" w:space="0" w:color="auto"/>
        <w:bottom w:val="none" w:sz="0" w:space="0" w:color="auto"/>
        <w:right w:val="none" w:sz="0" w:space="0" w:color="auto"/>
      </w:divBdr>
    </w:div>
    <w:div w:id="1186485162">
      <w:bodyDiv w:val="1"/>
      <w:marLeft w:val="0"/>
      <w:marRight w:val="0"/>
      <w:marTop w:val="0"/>
      <w:marBottom w:val="0"/>
      <w:divBdr>
        <w:top w:val="none" w:sz="0" w:space="0" w:color="auto"/>
        <w:left w:val="none" w:sz="0" w:space="0" w:color="auto"/>
        <w:bottom w:val="none" w:sz="0" w:space="0" w:color="auto"/>
        <w:right w:val="none" w:sz="0" w:space="0" w:color="auto"/>
      </w:divBdr>
    </w:div>
    <w:div w:id="1432047620">
      <w:bodyDiv w:val="1"/>
      <w:marLeft w:val="0"/>
      <w:marRight w:val="0"/>
      <w:marTop w:val="0"/>
      <w:marBottom w:val="0"/>
      <w:divBdr>
        <w:top w:val="none" w:sz="0" w:space="0" w:color="auto"/>
        <w:left w:val="none" w:sz="0" w:space="0" w:color="auto"/>
        <w:bottom w:val="none" w:sz="0" w:space="0" w:color="auto"/>
        <w:right w:val="none" w:sz="0" w:space="0" w:color="auto"/>
      </w:divBdr>
    </w:div>
    <w:div w:id="1541165433">
      <w:bodyDiv w:val="1"/>
      <w:marLeft w:val="0"/>
      <w:marRight w:val="0"/>
      <w:marTop w:val="0"/>
      <w:marBottom w:val="0"/>
      <w:divBdr>
        <w:top w:val="none" w:sz="0" w:space="0" w:color="auto"/>
        <w:left w:val="none" w:sz="0" w:space="0" w:color="auto"/>
        <w:bottom w:val="none" w:sz="0" w:space="0" w:color="auto"/>
        <w:right w:val="none" w:sz="0" w:space="0" w:color="auto"/>
      </w:divBdr>
      <w:divsChild>
        <w:div w:id="1739478054">
          <w:marLeft w:val="0"/>
          <w:marRight w:val="0"/>
          <w:marTop w:val="0"/>
          <w:marBottom w:val="0"/>
          <w:divBdr>
            <w:top w:val="none" w:sz="0" w:space="0" w:color="auto"/>
            <w:left w:val="none" w:sz="0" w:space="0" w:color="auto"/>
            <w:bottom w:val="none" w:sz="0" w:space="0" w:color="auto"/>
            <w:right w:val="none" w:sz="0" w:space="0" w:color="auto"/>
          </w:divBdr>
          <w:divsChild>
            <w:div w:id="1408461581">
              <w:marLeft w:val="0"/>
              <w:marRight w:val="0"/>
              <w:marTop w:val="0"/>
              <w:marBottom w:val="0"/>
              <w:divBdr>
                <w:top w:val="none" w:sz="0" w:space="0" w:color="auto"/>
                <w:left w:val="none" w:sz="0" w:space="0" w:color="auto"/>
                <w:bottom w:val="none" w:sz="0" w:space="0" w:color="auto"/>
                <w:right w:val="none" w:sz="0" w:space="0" w:color="auto"/>
              </w:divBdr>
              <w:divsChild>
                <w:div w:id="31302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072182">
      <w:bodyDiv w:val="1"/>
      <w:marLeft w:val="0"/>
      <w:marRight w:val="0"/>
      <w:marTop w:val="0"/>
      <w:marBottom w:val="0"/>
      <w:divBdr>
        <w:top w:val="none" w:sz="0" w:space="0" w:color="auto"/>
        <w:left w:val="none" w:sz="0" w:space="0" w:color="auto"/>
        <w:bottom w:val="none" w:sz="0" w:space="0" w:color="auto"/>
        <w:right w:val="none" w:sz="0" w:space="0" w:color="auto"/>
      </w:divBdr>
    </w:div>
    <w:div w:id="1845823880">
      <w:bodyDiv w:val="1"/>
      <w:marLeft w:val="0"/>
      <w:marRight w:val="0"/>
      <w:marTop w:val="0"/>
      <w:marBottom w:val="0"/>
      <w:divBdr>
        <w:top w:val="none" w:sz="0" w:space="0" w:color="auto"/>
        <w:left w:val="none" w:sz="0" w:space="0" w:color="auto"/>
        <w:bottom w:val="none" w:sz="0" w:space="0" w:color="auto"/>
        <w:right w:val="none" w:sz="0" w:space="0" w:color="auto"/>
      </w:divBdr>
    </w:div>
    <w:div w:id="1880585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s://rch0365it-my.sharepoint.com/personal/williach_rch_org_au/Documents/8.%20Projects/AYA%20Optimal%20Care%20Pathway/Drafts/www.vics.org.au/pics"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http://www.cancer.org.au/OCP" TargetMode="External"/><Relationship Id="rId17" Type="http://schemas.openxmlformats.org/officeDocument/2006/relationships/hyperlink" Target="http://www.canteen.org.au/youth-cancer/resources/aya-psychosocial-care-manual" TargetMode="Externa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cancer.org.au/OCP"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SO690Nmerical.XSL" StyleName="ISO 690 - Numerical Reference" Version="1987"/>
</file>

<file path=customXml/item3.xml><?xml version="1.0" encoding="utf-8"?>
<ct:contentTypeSchema xmlns:ct="http://schemas.microsoft.com/office/2006/metadata/contentType" xmlns:ma="http://schemas.microsoft.com/office/2006/metadata/properties/metaAttributes" ct:_="" ma:_="" ma:contentTypeName="Document" ma:contentTypeID="0x010100C14C9A3F90537C41A7B5C0539E84DE12" ma:contentTypeVersion="12" ma:contentTypeDescription="Create a new document." ma:contentTypeScope="" ma:versionID="12a96933faf41e0d7a283f21026ae552">
  <xsd:schema xmlns:xsd="http://www.w3.org/2001/XMLSchema" xmlns:xs="http://www.w3.org/2001/XMLSchema" xmlns:p="http://schemas.microsoft.com/office/2006/metadata/properties" xmlns:ns2="bfa10e1c-2ed8-417d-bbb8-c0ecb0e35a12" xmlns:ns3="61afc4f8-2ea5-4033-82a0-c134ba4be73a" targetNamespace="http://schemas.microsoft.com/office/2006/metadata/properties" ma:root="true" ma:fieldsID="b15dfd900875cd76e7a53f9940fece2c" ns2:_="" ns3:_="">
    <xsd:import namespace="bfa10e1c-2ed8-417d-bbb8-c0ecb0e35a12"/>
    <xsd:import namespace="61afc4f8-2ea5-4033-82a0-c134ba4be73a"/>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LengthInSeconds"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a10e1c-2ed8-417d-bbb8-c0ecb0e35a1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1afc4f8-2ea5-4033-82a0-c134ba4be73a"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0D8745-2FAF-4353-A6E0-B065BF6D3EC7}">
  <ds:schemaRefs>
    <ds:schemaRef ds:uri="http://purl.org/dc/terms/"/>
    <ds:schemaRef ds:uri="http://schemas.openxmlformats.org/package/2006/metadata/core-properties"/>
    <ds:schemaRef ds:uri="61afc4f8-2ea5-4033-82a0-c134ba4be73a"/>
    <ds:schemaRef ds:uri="http://schemas.microsoft.com/office/2006/documentManagement/types"/>
    <ds:schemaRef ds:uri="http://purl.org/dc/elements/1.1/"/>
    <ds:schemaRef ds:uri="bfa10e1c-2ed8-417d-bbb8-c0ecb0e35a12"/>
    <ds:schemaRef ds:uri="http://schemas.microsoft.com/office/2006/metadata/properties"/>
    <ds:schemaRef ds:uri="http://www.w3.org/XML/1998/namespace"/>
    <ds:schemaRef ds:uri="http://schemas.microsoft.com/office/infopath/2007/PartnerControls"/>
    <ds:schemaRef ds:uri="http://purl.org/dc/dcmitype/"/>
  </ds:schemaRefs>
</ds:datastoreItem>
</file>

<file path=customXml/itemProps2.xml><?xml version="1.0" encoding="utf-8"?>
<ds:datastoreItem xmlns:ds="http://schemas.openxmlformats.org/officeDocument/2006/customXml" ds:itemID="{3B2314B9-4922-4079-8BEA-569446107A30}">
  <ds:schemaRefs>
    <ds:schemaRef ds:uri="http://schemas.openxmlformats.org/officeDocument/2006/bibliography"/>
  </ds:schemaRefs>
</ds:datastoreItem>
</file>

<file path=customXml/itemProps3.xml><?xml version="1.0" encoding="utf-8"?>
<ds:datastoreItem xmlns:ds="http://schemas.openxmlformats.org/officeDocument/2006/customXml" ds:itemID="{50ADBCC7-EA34-43FA-A735-41D31FB349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a10e1c-2ed8-417d-bbb8-c0ecb0e35a12"/>
    <ds:schemaRef ds:uri="61afc4f8-2ea5-4033-82a0-c134ba4be7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B7A63A4-B64C-4C0D-BB75-22D4402ACBC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10</Pages>
  <Words>78743</Words>
  <Characters>448839</Characters>
  <Application>Microsoft Office Word</Application>
  <DocSecurity>0</DocSecurity>
  <Lines>3740</Lines>
  <Paragraphs>1053</Paragraphs>
  <ScaleCrop>false</ScaleCrop>
  <HeadingPairs>
    <vt:vector size="2" baseType="variant">
      <vt:variant>
        <vt:lpstr>Title</vt:lpstr>
      </vt:variant>
      <vt:variant>
        <vt:i4>1</vt:i4>
      </vt:variant>
    </vt:vector>
  </HeadingPairs>
  <TitlesOfParts>
    <vt:vector size="1" baseType="lpstr">
      <vt:lpstr/>
    </vt:vector>
  </TitlesOfParts>
  <Company>RCH</Company>
  <LinksUpToDate>false</LinksUpToDate>
  <CharactersWithSpaces>526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Williams</dc:creator>
  <cp:keywords/>
  <dc:description/>
  <cp:lastModifiedBy>Chris Williams</cp:lastModifiedBy>
  <cp:revision>7</cp:revision>
  <cp:lastPrinted>2021-10-26T03:38:00Z</cp:lastPrinted>
  <dcterms:created xsi:type="dcterms:W3CDTF">2021-12-01T06:14:00Z</dcterms:created>
  <dcterms:modified xsi:type="dcterms:W3CDTF">2021-12-01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14C9A3F90537C41A7B5C0539E84DE12</vt:lpwstr>
  </property>
</Properties>
</file>